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7C9BD" w14:textId="552EDEAB" w:rsidR="00D67BDF" w:rsidRPr="001508F4" w:rsidRDefault="00F607CF" w:rsidP="00581DC0">
      <w:pPr>
        <w:pStyle w:val="Heading1"/>
        <w:spacing w:line="360" w:lineRule="auto"/>
        <w:jc w:val="center"/>
        <w:rPr>
          <w:rFonts w:cs="Times New Roman"/>
          <w:b/>
          <w:szCs w:val="28"/>
        </w:rPr>
      </w:pPr>
      <w:bookmarkStart w:id="0" w:name="_Hlk536701813"/>
      <w:bookmarkEnd w:id="0"/>
      <w:r>
        <w:rPr>
          <w:rFonts w:cs="Times New Roman"/>
          <w:b/>
          <w:szCs w:val="28"/>
        </w:rPr>
        <w:t>I</w:t>
      </w:r>
      <w:r w:rsidR="00881EA8" w:rsidRPr="007102F3">
        <w:rPr>
          <w:rFonts w:cs="Times New Roman"/>
          <w:b/>
          <w:szCs w:val="28"/>
        </w:rPr>
        <w:t xml:space="preserve">ncorporating </w:t>
      </w:r>
      <w:r w:rsidRPr="001508F4">
        <w:rPr>
          <w:rFonts w:cs="Times New Roman"/>
          <w:b/>
          <w:szCs w:val="28"/>
        </w:rPr>
        <w:t xml:space="preserve">whey protein </w:t>
      </w:r>
      <w:r w:rsidR="00B84CA9" w:rsidRPr="001508F4">
        <w:rPr>
          <w:rFonts w:cs="Times New Roman"/>
          <w:b/>
          <w:szCs w:val="28"/>
        </w:rPr>
        <w:t xml:space="preserve">aggregates </w:t>
      </w:r>
      <w:r w:rsidRPr="001508F4">
        <w:rPr>
          <w:rFonts w:cs="Times New Roman"/>
          <w:b/>
          <w:szCs w:val="28"/>
        </w:rPr>
        <w:t xml:space="preserve">produced with heat and ultrasound treatment </w:t>
      </w:r>
      <w:r w:rsidR="00881EA8" w:rsidRPr="001508F4">
        <w:rPr>
          <w:rFonts w:cs="Times New Roman"/>
          <w:b/>
          <w:szCs w:val="28"/>
        </w:rPr>
        <w:t>in</w:t>
      </w:r>
      <w:r w:rsidR="00D62315" w:rsidRPr="001508F4">
        <w:rPr>
          <w:rFonts w:cs="Times New Roman"/>
          <w:b/>
          <w:szCs w:val="28"/>
        </w:rPr>
        <w:t>to</w:t>
      </w:r>
      <w:r w:rsidR="00881EA8" w:rsidRPr="001508F4">
        <w:rPr>
          <w:rFonts w:cs="Times New Roman"/>
          <w:b/>
          <w:szCs w:val="28"/>
        </w:rPr>
        <w:t xml:space="preserve"> rennet gels and model </w:t>
      </w:r>
      <w:r w:rsidR="003A57CE" w:rsidRPr="001508F4">
        <w:rPr>
          <w:rFonts w:cs="Times New Roman"/>
          <w:b/>
          <w:szCs w:val="28"/>
        </w:rPr>
        <w:t xml:space="preserve">non-fat </w:t>
      </w:r>
      <w:r w:rsidR="00881EA8" w:rsidRPr="001508F4">
        <w:rPr>
          <w:rFonts w:cs="Times New Roman"/>
          <w:b/>
          <w:szCs w:val="28"/>
        </w:rPr>
        <w:t>cheese systems</w:t>
      </w:r>
    </w:p>
    <w:p w14:paraId="30F2FCD2" w14:textId="1842570D" w:rsidR="008462AC" w:rsidRPr="001508F4" w:rsidRDefault="008462AC" w:rsidP="008462AC">
      <w:pPr>
        <w:spacing w:after="0" w:line="360" w:lineRule="auto"/>
        <w:jc w:val="both"/>
        <w:rPr>
          <w:rFonts w:ascii="Times New Roman" w:hAnsi="Times New Roman"/>
          <w:vertAlign w:val="superscript"/>
        </w:rPr>
      </w:pPr>
      <w:r w:rsidRPr="001508F4">
        <w:rPr>
          <w:rFonts w:ascii="Times New Roman" w:hAnsi="Times New Roman"/>
        </w:rPr>
        <w:t>Charitha J. Gamlath</w:t>
      </w:r>
      <w:r w:rsidRPr="001508F4">
        <w:rPr>
          <w:rFonts w:ascii="Times New Roman" w:hAnsi="Times New Roman"/>
          <w:vertAlign w:val="superscript"/>
        </w:rPr>
        <w:t>1,2,3</w:t>
      </w:r>
      <w:r w:rsidRPr="001508F4">
        <w:rPr>
          <w:rFonts w:ascii="Times New Roman" w:hAnsi="Times New Roman"/>
        </w:rPr>
        <w:t>,</w:t>
      </w:r>
      <w:r w:rsidRPr="001508F4">
        <w:rPr>
          <w:rFonts w:ascii="Times New Roman" w:hAnsi="Times New Roman"/>
          <w:vertAlign w:val="superscript"/>
        </w:rPr>
        <w:t xml:space="preserve"> </w:t>
      </w:r>
      <w:r w:rsidRPr="001508F4">
        <w:rPr>
          <w:rFonts w:ascii="Times New Roman" w:hAnsi="Times New Roman"/>
        </w:rPr>
        <w:t>Thomas S. H. Leong</w:t>
      </w:r>
      <w:r w:rsidRPr="001508F4">
        <w:rPr>
          <w:rFonts w:ascii="Times New Roman" w:hAnsi="Times New Roman"/>
          <w:vertAlign w:val="superscript"/>
        </w:rPr>
        <w:t>1,2,3</w:t>
      </w:r>
      <w:r w:rsidRPr="001508F4">
        <w:rPr>
          <w:rFonts w:ascii="Times New Roman" w:hAnsi="Times New Roman"/>
        </w:rPr>
        <w:t>, Muthupandian Ashokkumar</w:t>
      </w:r>
      <w:r w:rsidRPr="001508F4">
        <w:rPr>
          <w:rFonts w:ascii="Times New Roman" w:hAnsi="Times New Roman"/>
          <w:vertAlign w:val="superscript"/>
        </w:rPr>
        <w:t>2,3</w:t>
      </w:r>
      <w:r w:rsidRPr="001508F4">
        <w:rPr>
          <w:rFonts w:ascii="Times New Roman" w:hAnsi="Times New Roman"/>
        </w:rPr>
        <w:t>,</w:t>
      </w:r>
      <w:r w:rsidR="00E93F68" w:rsidRPr="001508F4">
        <w:rPr>
          <w:rFonts w:ascii="Times New Roman" w:hAnsi="Times New Roman"/>
        </w:rPr>
        <w:t xml:space="preserve"> </w:t>
      </w:r>
      <w:r w:rsidRPr="001508F4">
        <w:rPr>
          <w:rFonts w:ascii="Times New Roman" w:hAnsi="Times New Roman"/>
        </w:rPr>
        <w:t>Gregory J. O. Martin</w:t>
      </w:r>
      <w:r w:rsidR="00DA7E44" w:rsidRPr="001508F4">
        <w:rPr>
          <w:rFonts w:ascii="Times New Roman" w:hAnsi="Times New Roman"/>
          <w:vertAlign w:val="superscript"/>
        </w:rPr>
        <w:t>1,3</w:t>
      </w:r>
      <w:r w:rsidR="007964FF" w:rsidRPr="001508F4">
        <w:rPr>
          <w:rFonts w:ascii="Times New Roman" w:hAnsi="Times New Roman"/>
          <w:vertAlign w:val="superscript"/>
        </w:rPr>
        <w:t>*</w:t>
      </w:r>
    </w:p>
    <w:p w14:paraId="74D9DD9A" w14:textId="77777777" w:rsidR="008462AC" w:rsidRPr="001508F4" w:rsidRDefault="008462AC" w:rsidP="008462AC">
      <w:pPr>
        <w:spacing w:after="0" w:line="360" w:lineRule="auto"/>
        <w:jc w:val="both"/>
        <w:rPr>
          <w:rFonts w:ascii="Times New Roman" w:hAnsi="Times New Roman"/>
          <w:vertAlign w:val="superscript"/>
        </w:rPr>
      </w:pPr>
    </w:p>
    <w:p w14:paraId="65174A90" w14:textId="77777777" w:rsidR="008462AC" w:rsidRPr="001508F4" w:rsidRDefault="008462AC" w:rsidP="008462AC">
      <w:pPr>
        <w:spacing w:after="0" w:line="360" w:lineRule="auto"/>
        <w:jc w:val="both"/>
        <w:rPr>
          <w:rFonts w:ascii="Times New Roman" w:hAnsi="Times New Roman"/>
        </w:rPr>
      </w:pPr>
      <w:r w:rsidRPr="001508F4">
        <w:rPr>
          <w:rFonts w:ascii="Times New Roman" w:hAnsi="Times New Roman"/>
          <w:vertAlign w:val="superscript"/>
        </w:rPr>
        <w:t>1</w:t>
      </w:r>
      <w:r w:rsidRPr="001508F4">
        <w:rPr>
          <w:rFonts w:ascii="Times New Roman" w:hAnsi="Times New Roman"/>
        </w:rPr>
        <w:t>Department of Chemical Engineering, The University of Melbourne, Parkville, Victoria 3010, Australia.</w:t>
      </w:r>
    </w:p>
    <w:p w14:paraId="49946CA0" w14:textId="77777777" w:rsidR="008462AC" w:rsidRPr="001508F4" w:rsidRDefault="008462AC" w:rsidP="008462AC">
      <w:pPr>
        <w:spacing w:after="0" w:line="360" w:lineRule="auto"/>
        <w:jc w:val="both"/>
        <w:rPr>
          <w:rFonts w:ascii="Times New Roman" w:hAnsi="Times New Roman"/>
        </w:rPr>
      </w:pPr>
      <w:r w:rsidRPr="001508F4">
        <w:rPr>
          <w:rFonts w:ascii="Times New Roman" w:hAnsi="Times New Roman"/>
          <w:vertAlign w:val="superscript"/>
        </w:rPr>
        <w:t>2</w:t>
      </w:r>
      <w:r w:rsidRPr="001508F4">
        <w:rPr>
          <w:rFonts w:ascii="Times New Roman" w:hAnsi="Times New Roman"/>
        </w:rPr>
        <w:t>School of Chemistry, The University of Melbourne, Parkville, Victoria 3010, Australia.</w:t>
      </w:r>
    </w:p>
    <w:p w14:paraId="5E1808B2" w14:textId="77777777" w:rsidR="008462AC" w:rsidRPr="001508F4" w:rsidRDefault="008462AC" w:rsidP="008462AC">
      <w:pPr>
        <w:spacing w:line="360" w:lineRule="auto"/>
        <w:jc w:val="both"/>
        <w:rPr>
          <w:rFonts w:ascii="Times New Roman" w:hAnsi="Times New Roman"/>
        </w:rPr>
      </w:pPr>
      <w:r w:rsidRPr="001508F4">
        <w:rPr>
          <w:rFonts w:ascii="Times New Roman" w:hAnsi="Times New Roman"/>
          <w:vertAlign w:val="superscript"/>
        </w:rPr>
        <w:t>3</w:t>
      </w:r>
      <w:r w:rsidRPr="001508F4">
        <w:rPr>
          <w:rFonts w:ascii="Times New Roman" w:hAnsi="Times New Roman"/>
        </w:rPr>
        <w:t>The ARC Dairy Innovation Hub, The University of Melbourne, Parkville, Victoria 3010, Australia.</w:t>
      </w:r>
    </w:p>
    <w:p w14:paraId="4F2E11D0" w14:textId="0C934C49" w:rsidR="007964FF" w:rsidRPr="001508F4" w:rsidRDefault="007964FF" w:rsidP="008462AC">
      <w:pPr>
        <w:spacing w:after="0" w:line="360" w:lineRule="auto"/>
        <w:jc w:val="both"/>
        <w:rPr>
          <w:rFonts w:ascii="Times New Roman" w:hAnsi="Times New Roman"/>
        </w:rPr>
      </w:pPr>
      <w:r w:rsidRPr="001508F4">
        <w:rPr>
          <w:rFonts w:ascii="Times New Roman" w:hAnsi="Times New Roman"/>
        </w:rPr>
        <w:t xml:space="preserve">*Corresponding </w:t>
      </w:r>
      <w:r w:rsidR="007146F5" w:rsidRPr="001508F4">
        <w:rPr>
          <w:rFonts w:ascii="Times New Roman" w:hAnsi="Times New Roman"/>
        </w:rPr>
        <w:t xml:space="preserve">author: </w:t>
      </w:r>
      <w:hyperlink r:id="rId11" w:history="1">
        <w:r w:rsidR="007146F5" w:rsidRPr="001508F4">
          <w:rPr>
            <w:rStyle w:val="Hyperlink"/>
            <w:rFonts w:ascii="Times New Roman" w:hAnsi="Times New Roman"/>
            <w:color w:val="auto"/>
            <w:u w:val="none"/>
          </w:rPr>
          <w:t>gjmartin@unimelb.edu.au</w:t>
        </w:r>
      </w:hyperlink>
      <w:r w:rsidR="007146F5" w:rsidRPr="001508F4">
        <w:rPr>
          <w:rFonts w:ascii="Times New Roman" w:hAnsi="Times New Roman"/>
        </w:rPr>
        <w:t xml:space="preserve"> </w:t>
      </w:r>
    </w:p>
    <w:p w14:paraId="33A56B7D" w14:textId="77777777" w:rsidR="00113442" w:rsidRPr="001508F4" w:rsidRDefault="00113442" w:rsidP="00581DC0">
      <w:pPr>
        <w:spacing w:line="360" w:lineRule="auto"/>
        <w:rPr>
          <w:rFonts w:ascii="Times New Roman" w:hAnsi="Times New Roman" w:cs="Times New Roman"/>
        </w:rPr>
      </w:pPr>
    </w:p>
    <w:p w14:paraId="7C64B530" w14:textId="77777777" w:rsidR="006F768F" w:rsidRPr="001508F4" w:rsidRDefault="00D67BDF" w:rsidP="006F768F">
      <w:pPr>
        <w:spacing w:line="360" w:lineRule="auto"/>
        <w:rPr>
          <w:rFonts w:ascii="Times New Roman" w:hAnsi="Times New Roman" w:cs="Times New Roman"/>
        </w:rPr>
      </w:pPr>
      <w:r w:rsidRPr="001508F4">
        <w:rPr>
          <w:rFonts w:ascii="Times New Roman" w:hAnsi="Times New Roman" w:cs="Times New Roman"/>
        </w:rPr>
        <w:t>Abstract:</w:t>
      </w:r>
      <w:bookmarkStart w:id="1" w:name="_GoBack"/>
      <w:bookmarkEnd w:id="1"/>
    </w:p>
    <w:p w14:paraId="697D0305" w14:textId="77777777" w:rsidR="0038435E" w:rsidRDefault="0038435E" w:rsidP="0038435E">
      <w:pPr>
        <w:spacing w:line="360" w:lineRule="auto"/>
        <w:jc w:val="both"/>
        <w:rPr>
          <w:rFonts w:ascii="Times New Roman" w:hAnsi="Times New Roman" w:cs="Times New Roman"/>
        </w:rPr>
      </w:pPr>
      <w:r>
        <w:rPr>
          <w:rFonts w:ascii="Times New Roman" w:hAnsi="Times New Roman" w:cs="Times New Roman"/>
        </w:rPr>
        <w:t>W</w:t>
      </w:r>
      <w:r w:rsidRPr="00776C48">
        <w:rPr>
          <w:rFonts w:ascii="Times New Roman" w:hAnsi="Times New Roman" w:cs="Times New Roman"/>
        </w:rPr>
        <w:t xml:space="preserve">hey proteins (WP) are expulsed from cheese coagulation during syneresis. </w:t>
      </w:r>
      <w:r>
        <w:rPr>
          <w:rFonts w:ascii="Times New Roman" w:hAnsi="Times New Roman" w:cs="Times New Roman"/>
        </w:rPr>
        <w:t>I</w:t>
      </w:r>
      <w:r w:rsidRPr="00776C48">
        <w:rPr>
          <w:rFonts w:ascii="Times New Roman" w:hAnsi="Times New Roman" w:cs="Times New Roman"/>
        </w:rPr>
        <w:t xml:space="preserve">ncorporating denatured WP aggregates into cheese gels has been previously proposed to </w:t>
      </w:r>
      <w:r>
        <w:rPr>
          <w:rFonts w:ascii="Times New Roman" w:hAnsi="Times New Roman" w:cs="Times New Roman"/>
        </w:rPr>
        <w:t>increase</w:t>
      </w:r>
      <w:r w:rsidRPr="00776C48">
        <w:rPr>
          <w:rFonts w:ascii="Times New Roman" w:hAnsi="Times New Roman" w:cs="Times New Roman"/>
        </w:rPr>
        <w:t xml:space="preserve"> cheese yield</w:t>
      </w:r>
      <w:r>
        <w:rPr>
          <w:rFonts w:ascii="Times New Roman" w:hAnsi="Times New Roman" w:cs="Times New Roman"/>
        </w:rPr>
        <w:t>. However,</w:t>
      </w:r>
      <w:r w:rsidRPr="00776C48">
        <w:rPr>
          <w:rFonts w:ascii="Times New Roman" w:hAnsi="Times New Roman" w:cs="Times New Roman"/>
        </w:rPr>
        <w:t xml:space="preserve"> the effects of WP aggregate properties on gelation kinetics and protein retention are not yet fully understood. </w:t>
      </w:r>
      <w:r>
        <w:rPr>
          <w:rFonts w:ascii="Times New Roman" w:hAnsi="Times New Roman" w:cs="Times New Roman"/>
        </w:rPr>
        <w:t>T</w:t>
      </w:r>
      <w:r w:rsidRPr="00776C48">
        <w:rPr>
          <w:rFonts w:ascii="Times New Roman" w:hAnsi="Times New Roman" w:cs="Times New Roman"/>
        </w:rPr>
        <w:t xml:space="preserve">he effects size and hydrophobicity differences in WP aggregates produced by heat and ultrasound were investigated in relation to the kinetics of rennet gelation and protein retention in model non-fat cheddar cheeses. Rheological measurements showed that sufficiently large aggregates </w:t>
      </w:r>
      <w:r>
        <w:rPr>
          <w:rFonts w:ascii="Times New Roman" w:hAnsi="Times New Roman" w:cs="Times New Roman"/>
        </w:rPr>
        <w:t xml:space="preserve">of denatured WP </w:t>
      </w:r>
      <w:r w:rsidRPr="00776C48">
        <w:rPr>
          <w:rFonts w:ascii="Times New Roman" w:hAnsi="Times New Roman" w:cs="Times New Roman"/>
        </w:rPr>
        <w:t>could avoid impairment of rennet gelation caused by native WP, irrespective of changes in the soluble calcium concentration or the surface hydrophobicity of the aggregates. WP aggregates formed by combined heat and ultrasound treatment were more hydrophobic than the larger heat-treated aggregates and better retained in cheese. However, expulsion of sufficiently large aggregates conferred an openness to the cheese microstructure, which could improve the texture of low-fat cheese.</w:t>
      </w:r>
    </w:p>
    <w:p w14:paraId="0584DAA3" w14:textId="77777777" w:rsidR="008924A4" w:rsidRDefault="008924A4" w:rsidP="00334FA3">
      <w:pPr>
        <w:spacing w:line="360" w:lineRule="auto"/>
        <w:rPr>
          <w:rFonts w:ascii="Times New Roman" w:hAnsi="Times New Roman" w:cs="Times New Roman"/>
        </w:rPr>
      </w:pPr>
    </w:p>
    <w:p w14:paraId="47F81FDB" w14:textId="77777777" w:rsidR="008924A4" w:rsidRDefault="008924A4" w:rsidP="00334FA3">
      <w:pPr>
        <w:spacing w:line="360" w:lineRule="auto"/>
        <w:rPr>
          <w:rFonts w:ascii="Times New Roman" w:hAnsi="Times New Roman" w:cs="Times New Roman"/>
        </w:rPr>
      </w:pPr>
    </w:p>
    <w:p w14:paraId="0348E953" w14:textId="77777777" w:rsidR="008924A4" w:rsidRDefault="008924A4" w:rsidP="00334FA3">
      <w:pPr>
        <w:spacing w:line="360" w:lineRule="auto"/>
        <w:rPr>
          <w:rFonts w:ascii="Times New Roman" w:hAnsi="Times New Roman" w:cs="Times New Roman"/>
        </w:rPr>
      </w:pPr>
    </w:p>
    <w:p w14:paraId="072BB318" w14:textId="38AA95FD" w:rsidR="00334FA3" w:rsidRPr="001508F4" w:rsidRDefault="00334FA3" w:rsidP="00334FA3">
      <w:pPr>
        <w:spacing w:line="360" w:lineRule="auto"/>
        <w:rPr>
          <w:rFonts w:ascii="Times New Roman" w:hAnsi="Times New Roman" w:cs="Times New Roman"/>
        </w:rPr>
      </w:pPr>
      <w:r w:rsidRPr="001508F4">
        <w:rPr>
          <w:rFonts w:ascii="Times New Roman" w:hAnsi="Times New Roman" w:cs="Times New Roman"/>
        </w:rPr>
        <w:t>Key words</w:t>
      </w:r>
    </w:p>
    <w:p w14:paraId="3E0EB767" w14:textId="51C784FD" w:rsidR="00FE6259" w:rsidRDefault="0038435E" w:rsidP="00334FA3">
      <w:pPr>
        <w:spacing w:line="360" w:lineRule="auto"/>
        <w:rPr>
          <w:rFonts w:ascii="Times New Roman" w:hAnsi="Times New Roman" w:cs="Times New Roman"/>
        </w:rPr>
      </w:pPr>
      <w:r>
        <w:rPr>
          <w:rFonts w:ascii="Times New Roman" w:hAnsi="Times New Roman" w:cs="Times New Roman"/>
        </w:rPr>
        <w:t>Low</w:t>
      </w:r>
      <w:r w:rsidR="00C14643" w:rsidRPr="001508F4">
        <w:rPr>
          <w:rFonts w:ascii="Times New Roman" w:hAnsi="Times New Roman" w:cs="Times New Roman"/>
        </w:rPr>
        <w:t xml:space="preserve">-fat cheese, </w:t>
      </w:r>
      <w:r w:rsidR="00BF0321" w:rsidRPr="001508F4">
        <w:rPr>
          <w:rFonts w:ascii="Times New Roman" w:hAnsi="Times New Roman" w:cs="Times New Roman"/>
        </w:rPr>
        <w:t>R</w:t>
      </w:r>
      <w:r w:rsidR="00C14643" w:rsidRPr="001508F4">
        <w:rPr>
          <w:rFonts w:ascii="Times New Roman" w:hAnsi="Times New Roman" w:cs="Times New Roman"/>
        </w:rPr>
        <w:t xml:space="preserve">ennet gelation, </w:t>
      </w:r>
      <w:r w:rsidR="00BF0321" w:rsidRPr="001508F4">
        <w:rPr>
          <w:rFonts w:ascii="Times New Roman" w:hAnsi="Times New Roman" w:cs="Times New Roman"/>
        </w:rPr>
        <w:t>Ultrasound, Whey proteins, Denaturation</w:t>
      </w:r>
    </w:p>
    <w:p w14:paraId="5D1FC05D" w14:textId="77777777" w:rsidR="00442F91" w:rsidRDefault="00442F91" w:rsidP="00295FF3">
      <w:pPr>
        <w:rPr>
          <w:rFonts w:ascii="Times New Roman" w:hAnsi="Times New Roman" w:cs="Times New Roman"/>
        </w:rPr>
      </w:pPr>
    </w:p>
    <w:p w14:paraId="4B665A43" w14:textId="77777777" w:rsidR="006E4F4D" w:rsidRDefault="006E4F4D">
      <w:pPr>
        <w:rPr>
          <w:rFonts w:ascii="Times New Roman" w:hAnsi="Times New Roman" w:cs="Times New Roman"/>
        </w:rPr>
      </w:pPr>
      <w:r>
        <w:rPr>
          <w:rFonts w:ascii="Times New Roman" w:hAnsi="Times New Roman" w:cs="Times New Roman"/>
        </w:rPr>
        <w:br w:type="page"/>
      </w:r>
    </w:p>
    <w:p w14:paraId="275502EB" w14:textId="06D5994A" w:rsidR="00295FF3" w:rsidRPr="001508F4" w:rsidRDefault="00295FF3" w:rsidP="00295FF3">
      <w:pPr>
        <w:rPr>
          <w:rFonts w:ascii="Times New Roman" w:hAnsi="Times New Roman" w:cs="Times New Roman"/>
        </w:rPr>
      </w:pPr>
      <w:r w:rsidRPr="001508F4">
        <w:rPr>
          <w:rFonts w:ascii="Times New Roman" w:hAnsi="Times New Roman" w:cs="Times New Roman"/>
        </w:rPr>
        <w:lastRenderedPageBreak/>
        <w:t>Graphical Abstract</w:t>
      </w:r>
    </w:p>
    <w:p w14:paraId="7BFE6C52" w14:textId="621BF961" w:rsidR="00BF6ABD" w:rsidRPr="001508F4" w:rsidRDefault="00BF6ABD" w:rsidP="00295FF3">
      <w:pPr>
        <w:rPr>
          <w:rFonts w:ascii="Times New Roman" w:hAnsi="Times New Roman" w:cs="Times New Roman"/>
        </w:rPr>
      </w:pPr>
      <w:r w:rsidRPr="001508F4">
        <w:rPr>
          <w:noProof/>
        </w:rPr>
        <w:drawing>
          <wp:inline distT="0" distB="0" distL="0" distR="0" wp14:anchorId="714533B7" wp14:editId="0DF2EB5E">
            <wp:extent cx="6220874" cy="26384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41266" cy="2647074"/>
                    </a:xfrm>
                    <a:prstGeom prst="rect">
                      <a:avLst/>
                    </a:prstGeom>
                    <a:noFill/>
                    <a:ln>
                      <a:noFill/>
                    </a:ln>
                  </pic:spPr>
                </pic:pic>
              </a:graphicData>
            </a:graphic>
          </wp:inline>
        </w:drawing>
      </w:r>
    </w:p>
    <w:p w14:paraId="01316230" w14:textId="77777777" w:rsidR="0088668D" w:rsidRDefault="0088668D" w:rsidP="00A71E2E">
      <w:pPr>
        <w:rPr>
          <w:rFonts w:ascii="Times New Roman" w:hAnsi="Times New Roman" w:cs="Times New Roman"/>
        </w:rPr>
      </w:pPr>
    </w:p>
    <w:p w14:paraId="3013F7C0" w14:textId="77777777" w:rsidR="00F8508A" w:rsidRDefault="00F8508A" w:rsidP="00A71E2E">
      <w:pPr>
        <w:rPr>
          <w:rFonts w:ascii="Times New Roman" w:hAnsi="Times New Roman" w:cs="Times New Roman"/>
        </w:rPr>
      </w:pPr>
    </w:p>
    <w:p w14:paraId="18186136" w14:textId="7EEEF402" w:rsidR="00F8508A" w:rsidRPr="001508F4" w:rsidRDefault="00F8508A" w:rsidP="00A71E2E">
      <w:pPr>
        <w:rPr>
          <w:rFonts w:ascii="Times New Roman" w:hAnsi="Times New Roman" w:cs="Times New Roman"/>
        </w:rPr>
        <w:sectPr w:rsidR="00F8508A" w:rsidRPr="001508F4" w:rsidSect="00AE38F3">
          <w:pgSz w:w="11906" w:h="16838"/>
          <w:pgMar w:top="1440" w:right="1440" w:bottom="1440" w:left="1440" w:header="708" w:footer="708" w:gutter="0"/>
          <w:lnNumType w:countBy="1" w:restart="continuous"/>
          <w:cols w:space="708"/>
          <w:docGrid w:linePitch="360"/>
        </w:sectPr>
      </w:pPr>
    </w:p>
    <w:p w14:paraId="4781A6B1" w14:textId="767A4F53" w:rsidR="00D67BDF" w:rsidRPr="001508F4" w:rsidRDefault="00A70712" w:rsidP="00581DC0">
      <w:pPr>
        <w:pStyle w:val="Heading1"/>
        <w:spacing w:line="360" w:lineRule="auto"/>
        <w:rPr>
          <w:rFonts w:cs="Times New Roman"/>
          <w:sz w:val="22"/>
          <w:szCs w:val="22"/>
        </w:rPr>
      </w:pPr>
      <w:r w:rsidRPr="001508F4">
        <w:lastRenderedPageBreak/>
        <w:t xml:space="preserve">1. </w:t>
      </w:r>
      <w:r w:rsidR="00D67BDF" w:rsidRPr="001508F4">
        <w:t>Introduction</w:t>
      </w:r>
    </w:p>
    <w:p w14:paraId="004DEEA8" w14:textId="38619975" w:rsidR="00AA1985" w:rsidRPr="001508F4" w:rsidRDefault="002B4C5C" w:rsidP="007842A9">
      <w:pPr>
        <w:spacing w:line="360" w:lineRule="auto"/>
        <w:jc w:val="both"/>
        <w:rPr>
          <w:rFonts w:ascii="Times New Roman" w:hAnsi="Times New Roman" w:cs="Times New Roman"/>
        </w:rPr>
      </w:pPr>
      <w:r w:rsidRPr="001508F4">
        <w:rPr>
          <w:rFonts w:ascii="Times New Roman" w:hAnsi="Times New Roman" w:cs="Times New Roman"/>
        </w:rPr>
        <w:t xml:space="preserve">Rennet gelation </w:t>
      </w:r>
      <w:r w:rsidR="001423AB" w:rsidRPr="001508F4">
        <w:rPr>
          <w:rFonts w:ascii="Times New Roman" w:hAnsi="Times New Roman" w:cs="Times New Roman"/>
        </w:rPr>
        <w:t xml:space="preserve">converts liquid milk </w:t>
      </w:r>
      <w:r w:rsidR="00DA38C2" w:rsidRPr="001508F4">
        <w:rPr>
          <w:rFonts w:ascii="Times New Roman" w:hAnsi="Times New Roman" w:cs="Times New Roman"/>
        </w:rPr>
        <w:t>in</w:t>
      </w:r>
      <w:r w:rsidR="001423AB" w:rsidRPr="001508F4">
        <w:rPr>
          <w:rFonts w:ascii="Times New Roman" w:hAnsi="Times New Roman" w:cs="Times New Roman"/>
        </w:rPr>
        <w:t>to a coagulum during the production</w:t>
      </w:r>
      <w:r w:rsidRPr="001508F4">
        <w:rPr>
          <w:rFonts w:ascii="Times New Roman" w:hAnsi="Times New Roman" w:cs="Times New Roman"/>
        </w:rPr>
        <w:t xml:space="preserve"> </w:t>
      </w:r>
      <w:r w:rsidR="00227419" w:rsidRPr="001508F4">
        <w:rPr>
          <w:rFonts w:ascii="Times New Roman" w:hAnsi="Times New Roman" w:cs="Times New Roman"/>
        </w:rPr>
        <w:t xml:space="preserve">of </w:t>
      </w:r>
      <w:r w:rsidRPr="001508F4">
        <w:rPr>
          <w:rFonts w:ascii="Times New Roman" w:hAnsi="Times New Roman" w:cs="Times New Roman"/>
        </w:rPr>
        <w:t>many types of cheese</w:t>
      </w:r>
      <w:r w:rsidR="005C3CCE" w:rsidRPr="001508F4">
        <w:rPr>
          <w:rFonts w:ascii="Times New Roman" w:hAnsi="Times New Roman" w:cs="Times New Roman"/>
        </w:rPr>
        <w:t>s</w:t>
      </w:r>
      <w:r w:rsidR="00227419" w:rsidRPr="001508F4">
        <w:rPr>
          <w:rFonts w:ascii="Times New Roman" w:hAnsi="Times New Roman" w:cs="Times New Roman"/>
        </w:rPr>
        <w:t xml:space="preserve"> </w:t>
      </w:r>
      <w:r w:rsidR="006E14C0"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uinee&lt;/Author&gt;&lt;Year&gt;1992&lt;/Year&gt;&lt;RecNum&gt;1&lt;/RecNum&gt;&lt;DisplayText&gt;(Guinee &amp;amp; Wilkinson, 1992)&lt;/DisplayText&gt;&lt;record&gt;&lt;rec-number&gt;1&lt;/rec-number&gt;&lt;foreign-keys&gt;&lt;key app="EN" db-id="z5vzzfv9zd0a5gees9bpswa22tzevedpxr09" timestamp="1566279974"&gt;1&lt;/key&gt;&lt;/foreign-keys&gt;&lt;ref-type name="Journal Article"&gt;17&lt;/ref-type&gt;&lt;contributors&gt;&lt;authors&gt;&lt;author&gt;Guinee, Timothy P&lt;/author&gt;&lt;author&gt;Wilkinson, MG&lt;/author&gt;&lt;/authors&gt;&lt;/contributors&gt;&lt;titles&gt;&lt;title&gt;Rennet coagulation and coagulants in cheese manufacture&lt;/title&gt;&lt;secondary-title&gt;International Journal of Dairy Technology&lt;/secondary-title&gt;&lt;/titles&gt;&lt;periodical&gt;&lt;full-title&gt;International Journal of Dairy Technology&lt;/full-title&gt;&lt;/periodical&gt;&lt;pages&gt;94-104&lt;/pages&gt;&lt;volume&gt;45&lt;/volume&gt;&lt;number&gt;4&lt;/number&gt;&lt;dates&gt;&lt;year&gt;1992&lt;/year&gt;&lt;/dates&gt;&lt;isbn&gt;1471-0307&lt;/isbn&gt;&lt;urls&gt;&lt;/urls&gt;&lt;electronic-resource-num&gt;https://doi.org/10.1111/j.1471-0307.1992.tb01791.x &lt;/electronic-resource-num&gt;&lt;/record&gt;&lt;/Cite&gt;&lt;/EndNote&gt;</w:instrText>
      </w:r>
      <w:r w:rsidR="006E14C0" w:rsidRPr="001508F4">
        <w:rPr>
          <w:rFonts w:ascii="Times New Roman" w:hAnsi="Times New Roman" w:cs="Times New Roman"/>
        </w:rPr>
        <w:fldChar w:fldCharType="separate"/>
      </w:r>
      <w:r w:rsidR="00216418" w:rsidRPr="001508F4">
        <w:rPr>
          <w:rFonts w:ascii="Times New Roman" w:hAnsi="Times New Roman" w:cs="Times New Roman"/>
          <w:noProof/>
        </w:rPr>
        <w:t>(Guinee &amp; Wilkinson, 1992)</w:t>
      </w:r>
      <w:r w:rsidR="006E14C0" w:rsidRPr="001508F4">
        <w:rPr>
          <w:rFonts w:ascii="Times New Roman" w:hAnsi="Times New Roman" w:cs="Times New Roman"/>
        </w:rPr>
        <w:fldChar w:fldCharType="end"/>
      </w:r>
      <w:r w:rsidRPr="001508F4">
        <w:rPr>
          <w:rFonts w:ascii="Times New Roman" w:hAnsi="Times New Roman" w:cs="Times New Roman"/>
        </w:rPr>
        <w:t>. Milk</w:t>
      </w:r>
      <w:r w:rsidR="00A555FC" w:rsidRPr="001508F4">
        <w:rPr>
          <w:rFonts w:ascii="Times New Roman" w:hAnsi="Times New Roman" w:cs="Times New Roman"/>
        </w:rPr>
        <w:t xml:space="preserve"> in its natural form</w:t>
      </w:r>
      <w:r w:rsidRPr="001508F4">
        <w:rPr>
          <w:rFonts w:ascii="Times New Roman" w:hAnsi="Times New Roman" w:cs="Times New Roman"/>
        </w:rPr>
        <w:t xml:space="preserve"> </w:t>
      </w:r>
      <w:r w:rsidR="00AB247A" w:rsidRPr="001508F4">
        <w:rPr>
          <w:rFonts w:ascii="Times New Roman" w:hAnsi="Times New Roman" w:cs="Times New Roman"/>
        </w:rPr>
        <w:t>is</w:t>
      </w:r>
      <w:r w:rsidR="00E23C76" w:rsidRPr="001508F4">
        <w:rPr>
          <w:rFonts w:ascii="Times New Roman" w:hAnsi="Times New Roman" w:cs="Times New Roman"/>
        </w:rPr>
        <w:t xml:space="preserve"> a stable colloidal suspens</w:t>
      </w:r>
      <w:r w:rsidRPr="001508F4">
        <w:rPr>
          <w:rFonts w:ascii="Times New Roman" w:hAnsi="Times New Roman" w:cs="Times New Roman"/>
        </w:rPr>
        <w:t xml:space="preserve">ion </w:t>
      </w:r>
      <w:r w:rsidR="007D6DC3" w:rsidRPr="001508F4">
        <w:rPr>
          <w:rFonts w:ascii="Times New Roman" w:hAnsi="Times New Roman" w:cs="Times New Roman"/>
        </w:rPr>
        <w:t>compris</w:t>
      </w:r>
      <w:r w:rsidR="00761619" w:rsidRPr="001508F4">
        <w:rPr>
          <w:rFonts w:ascii="Times New Roman" w:hAnsi="Times New Roman" w:cs="Times New Roman"/>
        </w:rPr>
        <w:t>ed</w:t>
      </w:r>
      <w:r w:rsidR="007D6DC3" w:rsidRPr="001508F4">
        <w:rPr>
          <w:rFonts w:ascii="Times New Roman" w:hAnsi="Times New Roman" w:cs="Times New Roman"/>
        </w:rPr>
        <w:t xml:space="preserve"> </w:t>
      </w:r>
      <w:r w:rsidRPr="001508F4">
        <w:rPr>
          <w:rFonts w:ascii="Times New Roman" w:hAnsi="Times New Roman" w:cs="Times New Roman"/>
        </w:rPr>
        <w:t>of emulsified fat, minerals</w:t>
      </w:r>
      <w:r w:rsidR="007D6DC3" w:rsidRPr="001508F4">
        <w:rPr>
          <w:rFonts w:ascii="Times New Roman" w:hAnsi="Times New Roman" w:cs="Times New Roman"/>
        </w:rPr>
        <w:t>,</w:t>
      </w:r>
      <w:r w:rsidRPr="001508F4">
        <w:rPr>
          <w:rFonts w:ascii="Times New Roman" w:hAnsi="Times New Roman" w:cs="Times New Roman"/>
        </w:rPr>
        <w:t xml:space="preserve"> proteins </w:t>
      </w:r>
      <w:r w:rsidR="007D6DC3" w:rsidRPr="001508F4">
        <w:rPr>
          <w:rFonts w:ascii="Times New Roman" w:hAnsi="Times New Roman" w:cs="Times New Roman"/>
        </w:rPr>
        <w:t>(</w:t>
      </w:r>
      <w:r w:rsidRPr="001508F4">
        <w:rPr>
          <w:rFonts w:ascii="Times New Roman" w:hAnsi="Times New Roman" w:cs="Times New Roman"/>
        </w:rPr>
        <w:t>case</w:t>
      </w:r>
      <w:r w:rsidR="00960032" w:rsidRPr="001508F4">
        <w:rPr>
          <w:rFonts w:ascii="Times New Roman" w:hAnsi="Times New Roman" w:cs="Times New Roman"/>
        </w:rPr>
        <w:t>in and whey protein</w:t>
      </w:r>
      <w:r w:rsidR="00227419" w:rsidRPr="001508F4">
        <w:rPr>
          <w:rFonts w:ascii="Times New Roman" w:hAnsi="Times New Roman" w:cs="Times New Roman"/>
        </w:rPr>
        <w:t>s</w:t>
      </w:r>
      <w:r w:rsidR="007D6DC3" w:rsidRPr="001508F4">
        <w:rPr>
          <w:rFonts w:ascii="Times New Roman" w:hAnsi="Times New Roman" w:cs="Times New Roman"/>
        </w:rPr>
        <w:t>) and lactose</w:t>
      </w:r>
      <w:r w:rsidR="00960032" w:rsidRPr="001508F4">
        <w:rPr>
          <w:rFonts w:ascii="Times New Roman" w:hAnsi="Times New Roman" w:cs="Times New Roman"/>
        </w:rPr>
        <w:t>. Casein</w:t>
      </w:r>
      <w:r w:rsidR="007D6DC3" w:rsidRPr="001508F4">
        <w:rPr>
          <w:rFonts w:ascii="Times New Roman" w:hAnsi="Times New Roman" w:cs="Times New Roman"/>
        </w:rPr>
        <w:t xml:space="preserve"> i</w:t>
      </w:r>
      <w:r w:rsidR="00960032" w:rsidRPr="001508F4">
        <w:rPr>
          <w:rFonts w:ascii="Times New Roman" w:hAnsi="Times New Roman" w:cs="Times New Roman"/>
        </w:rPr>
        <w:t xml:space="preserve">s </w:t>
      </w:r>
      <w:r w:rsidR="007D6DC3" w:rsidRPr="001508F4">
        <w:rPr>
          <w:rFonts w:ascii="Times New Roman" w:hAnsi="Times New Roman" w:cs="Times New Roman"/>
        </w:rPr>
        <w:t>presen</w:t>
      </w:r>
      <w:r w:rsidR="00960032" w:rsidRPr="001508F4">
        <w:rPr>
          <w:rFonts w:ascii="Times New Roman" w:hAnsi="Times New Roman" w:cs="Times New Roman"/>
        </w:rPr>
        <w:t xml:space="preserve">t in </w:t>
      </w:r>
      <w:r w:rsidR="00C94CED" w:rsidRPr="001508F4">
        <w:rPr>
          <w:rFonts w:ascii="Times New Roman" w:hAnsi="Times New Roman" w:cs="Times New Roman"/>
        </w:rPr>
        <w:t xml:space="preserve">milk as </w:t>
      </w:r>
      <w:r w:rsidR="006E14C0" w:rsidRPr="001508F4">
        <w:rPr>
          <w:rFonts w:ascii="Times New Roman" w:hAnsi="Times New Roman" w:cs="Times New Roman"/>
        </w:rPr>
        <w:t>large colloidal aggregates</w:t>
      </w:r>
      <w:r w:rsidR="00960032" w:rsidRPr="001508F4">
        <w:rPr>
          <w:rFonts w:ascii="Times New Roman" w:hAnsi="Times New Roman" w:cs="Times New Roman"/>
        </w:rPr>
        <w:t xml:space="preserve"> (</w:t>
      </w:r>
      <w:r w:rsidR="006E14C0" w:rsidRPr="001508F4">
        <w:rPr>
          <w:rFonts w:ascii="Times New Roman" w:hAnsi="Times New Roman" w:cs="Times New Roman"/>
        </w:rPr>
        <w:t>50-200</w:t>
      </w:r>
      <w:r w:rsidR="00960032" w:rsidRPr="001508F4">
        <w:rPr>
          <w:rFonts w:ascii="Times New Roman" w:hAnsi="Times New Roman" w:cs="Times New Roman"/>
        </w:rPr>
        <w:t xml:space="preserve"> nm)</w:t>
      </w:r>
      <w:r w:rsidR="006E14C0" w:rsidRPr="001508F4">
        <w:rPr>
          <w:rFonts w:ascii="Times New Roman" w:hAnsi="Times New Roman" w:cs="Times New Roman"/>
        </w:rPr>
        <w:t xml:space="preserve"> known as </w:t>
      </w:r>
      <w:r w:rsidR="00C94CED" w:rsidRPr="001508F4">
        <w:rPr>
          <w:rFonts w:ascii="Times New Roman" w:hAnsi="Times New Roman" w:cs="Times New Roman"/>
        </w:rPr>
        <w:t xml:space="preserve">casein </w:t>
      </w:r>
      <w:r w:rsidR="006E14C0" w:rsidRPr="001508F4">
        <w:rPr>
          <w:rFonts w:ascii="Times New Roman" w:hAnsi="Times New Roman" w:cs="Times New Roman"/>
        </w:rPr>
        <w:t>micelles,</w:t>
      </w:r>
      <w:r w:rsidR="00960032" w:rsidRPr="001508F4">
        <w:rPr>
          <w:rFonts w:ascii="Times New Roman" w:hAnsi="Times New Roman" w:cs="Times New Roman"/>
        </w:rPr>
        <w:t xml:space="preserve"> </w:t>
      </w:r>
      <w:r w:rsidR="001011FE" w:rsidRPr="001508F4">
        <w:rPr>
          <w:rFonts w:ascii="Times New Roman" w:hAnsi="Times New Roman" w:cs="Times New Roman"/>
        </w:rPr>
        <w:t xml:space="preserve">which </w:t>
      </w:r>
      <w:r w:rsidR="00960032" w:rsidRPr="001508F4">
        <w:rPr>
          <w:rFonts w:ascii="Times New Roman" w:hAnsi="Times New Roman" w:cs="Times New Roman"/>
        </w:rPr>
        <w:t xml:space="preserve">consist of a hydrophobic core rich in </w:t>
      </w:r>
      <w:r w:rsidR="007D6DC3" w:rsidRPr="001508F4">
        <w:rPr>
          <w:rFonts w:ascii="Times New Roman" w:hAnsi="Times New Roman" w:cs="Times New Roman"/>
        </w:rPr>
        <w:t>α</w:t>
      </w:r>
      <w:r w:rsidR="00960032" w:rsidRPr="001508F4">
        <w:rPr>
          <w:rFonts w:ascii="Times New Roman" w:hAnsi="Times New Roman" w:cs="Times New Roman"/>
        </w:rPr>
        <w:t>s</w:t>
      </w:r>
      <w:r w:rsidR="006E14C0" w:rsidRPr="001508F4">
        <w:rPr>
          <w:rFonts w:ascii="Times New Roman" w:hAnsi="Times New Roman" w:cs="Times New Roman"/>
          <w:vertAlign w:val="subscript"/>
        </w:rPr>
        <w:t>1</w:t>
      </w:r>
      <w:r w:rsidR="00960032" w:rsidRPr="001508F4">
        <w:rPr>
          <w:rFonts w:ascii="Times New Roman" w:hAnsi="Times New Roman" w:cs="Times New Roman"/>
        </w:rPr>
        <w:t xml:space="preserve">, </w:t>
      </w:r>
      <w:r w:rsidR="007D6DC3" w:rsidRPr="001508F4">
        <w:rPr>
          <w:rFonts w:ascii="Times New Roman" w:hAnsi="Times New Roman" w:cs="Times New Roman"/>
        </w:rPr>
        <w:t>α</w:t>
      </w:r>
      <w:r w:rsidR="00960032" w:rsidRPr="001508F4">
        <w:rPr>
          <w:rFonts w:ascii="Times New Roman" w:hAnsi="Times New Roman" w:cs="Times New Roman"/>
        </w:rPr>
        <w:t>s</w:t>
      </w:r>
      <w:r w:rsidR="00960032" w:rsidRPr="001508F4">
        <w:rPr>
          <w:rFonts w:ascii="Times New Roman" w:hAnsi="Times New Roman" w:cs="Times New Roman"/>
          <w:vertAlign w:val="subscript"/>
        </w:rPr>
        <w:t>2</w:t>
      </w:r>
      <w:r w:rsidR="00960032" w:rsidRPr="001508F4">
        <w:rPr>
          <w:rFonts w:ascii="Times New Roman" w:hAnsi="Times New Roman" w:cs="Times New Roman"/>
        </w:rPr>
        <w:t xml:space="preserve"> and </w:t>
      </w:r>
      <w:r w:rsidR="00227419" w:rsidRPr="001508F4">
        <w:rPr>
          <w:rFonts w:ascii="Times New Roman" w:hAnsi="Times New Roman" w:cs="Times New Roman"/>
        </w:rPr>
        <w:t>β-</w:t>
      </w:r>
      <w:r w:rsidR="00960032" w:rsidRPr="001508F4">
        <w:rPr>
          <w:rFonts w:ascii="Times New Roman" w:hAnsi="Times New Roman" w:cs="Times New Roman"/>
        </w:rPr>
        <w:t>cas</w:t>
      </w:r>
      <w:r w:rsidR="00E23C76" w:rsidRPr="001508F4">
        <w:rPr>
          <w:rFonts w:ascii="Times New Roman" w:hAnsi="Times New Roman" w:cs="Times New Roman"/>
        </w:rPr>
        <w:t>e</w:t>
      </w:r>
      <w:r w:rsidR="00960032" w:rsidRPr="001508F4">
        <w:rPr>
          <w:rFonts w:ascii="Times New Roman" w:hAnsi="Times New Roman" w:cs="Times New Roman"/>
        </w:rPr>
        <w:t xml:space="preserve">ins covered by a hydrophilic </w:t>
      </w:r>
      <w:r w:rsidR="00227419" w:rsidRPr="001508F4">
        <w:rPr>
          <w:rFonts w:ascii="Times New Roman" w:hAnsi="Times New Roman" w:cs="Times New Roman"/>
        </w:rPr>
        <w:t>κ</w:t>
      </w:r>
      <w:r w:rsidR="00960032" w:rsidRPr="001508F4">
        <w:rPr>
          <w:rFonts w:ascii="Times New Roman" w:hAnsi="Times New Roman" w:cs="Times New Roman"/>
        </w:rPr>
        <w:t>-casei</w:t>
      </w:r>
      <w:r w:rsidR="00E23C76" w:rsidRPr="001508F4">
        <w:rPr>
          <w:rFonts w:ascii="Times New Roman" w:hAnsi="Times New Roman" w:cs="Times New Roman"/>
        </w:rPr>
        <w:t>n</w:t>
      </w:r>
      <w:r w:rsidR="00EC30B2" w:rsidRPr="001508F4">
        <w:rPr>
          <w:rFonts w:ascii="Times New Roman" w:hAnsi="Times New Roman" w:cs="Times New Roman"/>
        </w:rPr>
        <w:t>-</w:t>
      </w:r>
      <w:r w:rsidR="00960032" w:rsidRPr="001508F4">
        <w:rPr>
          <w:rFonts w:ascii="Times New Roman" w:hAnsi="Times New Roman" w:cs="Times New Roman"/>
        </w:rPr>
        <w:t xml:space="preserve">rich </w:t>
      </w:r>
      <w:r w:rsidR="005C0C17" w:rsidRPr="001508F4">
        <w:rPr>
          <w:rFonts w:ascii="Times New Roman" w:hAnsi="Times New Roman" w:cs="Times New Roman"/>
        </w:rPr>
        <w:t>‘</w:t>
      </w:r>
      <w:r w:rsidR="00960032" w:rsidRPr="001508F4">
        <w:rPr>
          <w:rFonts w:ascii="Times New Roman" w:hAnsi="Times New Roman" w:cs="Times New Roman"/>
        </w:rPr>
        <w:t>hairy</w:t>
      </w:r>
      <w:r w:rsidR="005C0C17" w:rsidRPr="001508F4">
        <w:rPr>
          <w:rFonts w:ascii="Times New Roman" w:hAnsi="Times New Roman" w:cs="Times New Roman"/>
        </w:rPr>
        <w:t>’</w:t>
      </w:r>
      <w:r w:rsidR="00960032" w:rsidRPr="001508F4">
        <w:rPr>
          <w:rFonts w:ascii="Times New Roman" w:hAnsi="Times New Roman" w:cs="Times New Roman"/>
        </w:rPr>
        <w:t xml:space="preserve"> layer tha</w:t>
      </w:r>
      <w:r w:rsidR="007A67BE" w:rsidRPr="001508F4">
        <w:rPr>
          <w:rFonts w:ascii="Times New Roman" w:hAnsi="Times New Roman" w:cs="Times New Roman"/>
        </w:rPr>
        <w:t>t</w:t>
      </w:r>
      <w:r w:rsidR="00960032" w:rsidRPr="001508F4">
        <w:rPr>
          <w:rFonts w:ascii="Times New Roman" w:hAnsi="Times New Roman" w:cs="Times New Roman"/>
        </w:rPr>
        <w:t xml:space="preserve"> provides electrostatic and steric stability </w:t>
      </w:r>
      <w:r w:rsidR="003616F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Jenness&lt;/Author&gt;&lt;Year&gt;1999&lt;/Year&gt;&lt;RecNum&gt;2&lt;/RecNum&gt;&lt;DisplayText&gt;(Jenness, 1999; Walstra, 1999)&lt;/DisplayText&gt;&lt;record&gt;&lt;rec-number&gt;2&lt;/rec-number&gt;&lt;foreign-keys&gt;&lt;key app="EN" db-id="z5vzzfv9zd0a5gees9bpswa22tzevedpxr09" timestamp="1566279974"&gt;2&lt;/key&gt;&lt;/foreign-keys&gt;&lt;ref-type name="Book Section"&gt;5&lt;/ref-type&gt;&lt;contributors&gt;&lt;authors&gt;&lt;author&gt;Jenness, R&lt;/author&gt;&lt;/authors&gt;&lt;secondary-authors&gt;&lt;author&gt;N. P. Wong&lt;/author&gt;&lt;/secondary-authors&gt;&lt;/contributors&gt;&lt;titles&gt;&lt;title&gt; Composition of Milk&lt;/title&gt;&lt;secondary-title&gt;Fundamentals of Dairy Chemistry&lt;/secondary-title&gt;&lt;/titles&gt;&lt;pages&gt;1-38&lt;/pages&gt;&lt;dates&gt;&lt;year&gt;1999&lt;/year&gt;&lt;/dates&gt;&lt;pub-location&gt;Gaithersburg, Maryland&lt;/pub-location&gt;&lt;publisher&gt;Aspen Publishers, Inc.&lt;/publisher&gt;&lt;urls&gt;&lt;/urls&gt;&lt;/record&gt;&lt;/Cite&gt;&lt;Cite&gt;&lt;Author&gt;Walstra&lt;/Author&gt;&lt;Year&gt;1999&lt;/Year&gt;&lt;RecNum&gt;3&lt;/RecNum&gt;&lt;record&gt;&lt;rec-number&gt;3&lt;/rec-number&gt;&lt;foreign-keys&gt;&lt;key app="EN" db-id="z5vzzfv9zd0a5gees9bpswa22tzevedpxr09" timestamp="1566279974"&gt;3&lt;/key&gt;&lt;/foreign-keys&gt;&lt;ref-type name="Journal Article"&gt;17&lt;/ref-type&gt;&lt;contributors&gt;&lt;authors&gt;&lt;author&gt;Walstra, Pieter&lt;/author&gt;&lt;/authors&gt;&lt;/contributors&gt;&lt;titles&gt;&lt;title&gt;Casein sub-micelles: do they exist?&lt;/title&gt;&lt;secondary-title&gt;International Dairy Journal&lt;/secondary-title&gt;&lt;/titles&gt;&lt;periodical&gt;&lt;full-title&gt;International Dairy Journal&lt;/full-title&gt;&lt;/periodical&gt;&lt;pages&gt;189-192&lt;/pages&gt;&lt;volume&gt;9&lt;/volume&gt;&lt;number&gt;3&lt;/number&gt;&lt;dates&gt;&lt;year&gt;1999&lt;/year&gt;&lt;/dates&gt;&lt;isbn&gt;0958-6946&lt;/isbn&gt;&lt;urls&gt;&lt;/urls&gt;&lt;electronic-resource-num&gt;https://doi.org/10.1016/s0958-6946(99)00059-x &lt;/electronic-resource-num&gt;&lt;/record&gt;&lt;/Cite&gt;&lt;/EndNote&gt;</w:instrText>
      </w:r>
      <w:r w:rsidR="003616F7" w:rsidRPr="001508F4">
        <w:rPr>
          <w:rFonts w:ascii="Times New Roman" w:hAnsi="Times New Roman" w:cs="Times New Roman"/>
        </w:rPr>
        <w:fldChar w:fldCharType="separate"/>
      </w:r>
      <w:r w:rsidR="00216418" w:rsidRPr="001508F4">
        <w:rPr>
          <w:rFonts w:ascii="Times New Roman" w:hAnsi="Times New Roman" w:cs="Times New Roman"/>
          <w:noProof/>
        </w:rPr>
        <w:t>(Jenness, 1999; Walstra, 1999)</w:t>
      </w:r>
      <w:r w:rsidR="003616F7" w:rsidRPr="001508F4">
        <w:rPr>
          <w:rFonts w:ascii="Times New Roman" w:hAnsi="Times New Roman" w:cs="Times New Roman"/>
        </w:rPr>
        <w:fldChar w:fldCharType="end"/>
      </w:r>
      <w:r w:rsidR="00960032" w:rsidRPr="001508F4">
        <w:rPr>
          <w:rFonts w:ascii="Times New Roman" w:hAnsi="Times New Roman" w:cs="Times New Roman"/>
        </w:rPr>
        <w:t xml:space="preserve">. During rennet gelation, </w:t>
      </w:r>
      <w:r w:rsidR="00421BEB" w:rsidRPr="001508F4">
        <w:rPr>
          <w:rFonts w:ascii="Times New Roman" w:hAnsi="Times New Roman" w:cs="Times New Roman"/>
        </w:rPr>
        <w:t xml:space="preserve">the </w:t>
      </w:r>
      <w:r w:rsidR="00960032" w:rsidRPr="001508F4">
        <w:rPr>
          <w:rFonts w:ascii="Times New Roman" w:hAnsi="Times New Roman" w:cs="Times New Roman"/>
        </w:rPr>
        <w:t>chymosin</w:t>
      </w:r>
      <w:r w:rsidR="00027106" w:rsidRPr="001508F4">
        <w:rPr>
          <w:rFonts w:ascii="Times New Roman" w:hAnsi="Times New Roman" w:cs="Times New Roman"/>
        </w:rPr>
        <w:t xml:space="preserve"> enzyme</w:t>
      </w:r>
      <w:r w:rsidR="00960032" w:rsidRPr="001508F4">
        <w:rPr>
          <w:rFonts w:ascii="Times New Roman" w:hAnsi="Times New Roman" w:cs="Times New Roman"/>
        </w:rPr>
        <w:t xml:space="preserve"> present in rennet</w:t>
      </w:r>
      <w:r w:rsidR="00E63FE1" w:rsidRPr="001508F4">
        <w:rPr>
          <w:rFonts w:ascii="Times New Roman" w:hAnsi="Times New Roman" w:cs="Times New Roman"/>
        </w:rPr>
        <w:t xml:space="preserve"> (a secretion from the calf intestine)</w:t>
      </w:r>
      <w:r w:rsidR="00960032" w:rsidRPr="001508F4">
        <w:rPr>
          <w:rFonts w:ascii="Times New Roman" w:hAnsi="Times New Roman" w:cs="Times New Roman"/>
        </w:rPr>
        <w:t xml:space="preserve"> </w:t>
      </w:r>
      <w:r w:rsidR="00AF6AF9" w:rsidRPr="001508F4">
        <w:rPr>
          <w:rFonts w:ascii="Times New Roman" w:hAnsi="Times New Roman" w:cs="Times New Roman"/>
        </w:rPr>
        <w:t>cleaves</w:t>
      </w:r>
      <w:r w:rsidR="005C0C17" w:rsidRPr="001508F4">
        <w:rPr>
          <w:rFonts w:ascii="Times New Roman" w:hAnsi="Times New Roman" w:cs="Times New Roman"/>
        </w:rPr>
        <w:t xml:space="preserve"> the </w:t>
      </w:r>
      <w:r w:rsidR="00421BEB" w:rsidRPr="001508F4">
        <w:rPr>
          <w:rFonts w:ascii="Times New Roman" w:hAnsi="Times New Roman" w:cs="Times New Roman"/>
        </w:rPr>
        <w:t>κ</w:t>
      </w:r>
      <w:r w:rsidR="00960032" w:rsidRPr="001508F4">
        <w:rPr>
          <w:rFonts w:ascii="Times New Roman" w:hAnsi="Times New Roman" w:cs="Times New Roman"/>
        </w:rPr>
        <w:t xml:space="preserve">-casein </w:t>
      </w:r>
      <w:r w:rsidR="00027106" w:rsidRPr="001508F4">
        <w:rPr>
          <w:rFonts w:ascii="Times New Roman" w:hAnsi="Times New Roman" w:cs="Times New Roman"/>
        </w:rPr>
        <w:t>hairy layer</w:t>
      </w:r>
      <w:r w:rsidR="009F01A5" w:rsidRPr="001508F4">
        <w:rPr>
          <w:rFonts w:ascii="Times New Roman" w:hAnsi="Times New Roman" w:cs="Times New Roman"/>
        </w:rPr>
        <w:t>,</w:t>
      </w:r>
      <w:r w:rsidR="00AB247A" w:rsidRPr="001508F4">
        <w:rPr>
          <w:rFonts w:ascii="Times New Roman" w:hAnsi="Times New Roman" w:cs="Times New Roman"/>
        </w:rPr>
        <w:t xml:space="preserve"> </w:t>
      </w:r>
      <w:r w:rsidR="009F01A5" w:rsidRPr="001508F4">
        <w:rPr>
          <w:rFonts w:ascii="Times New Roman" w:hAnsi="Times New Roman" w:cs="Times New Roman"/>
        </w:rPr>
        <w:t xml:space="preserve">which </w:t>
      </w:r>
      <w:r w:rsidR="00AB247A" w:rsidRPr="001508F4">
        <w:rPr>
          <w:rFonts w:ascii="Times New Roman" w:hAnsi="Times New Roman" w:cs="Times New Roman"/>
        </w:rPr>
        <w:t>destabilizes the casein micelle</w:t>
      </w:r>
      <w:r w:rsidR="00676F65" w:rsidRPr="001508F4">
        <w:rPr>
          <w:rFonts w:ascii="Times New Roman" w:hAnsi="Times New Roman" w:cs="Times New Roman"/>
        </w:rPr>
        <w:t>,</w:t>
      </w:r>
      <w:r w:rsidR="00AB247A" w:rsidRPr="001508F4">
        <w:rPr>
          <w:rFonts w:ascii="Times New Roman" w:hAnsi="Times New Roman" w:cs="Times New Roman"/>
        </w:rPr>
        <w:t xml:space="preserve"> facilitating aggregation and subsequent gel formation through hydrophobic interactions</w:t>
      </w:r>
      <w:r w:rsidR="007413D9" w:rsidRPr="001508F4">
        <w:rPr>
          <w:rFonts w:ascii="Times New Roman" w:hAnsi="Times New Roman" w:cs="Times New Roman"/>
        </w:rPr>
        <w:t xml:space="preserve"> </w:t>
      </w:r>
      <w:r w:rsidR="003616F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Fox&lt;/Author&gt;&lt;Year&gt;2017&lt;/Year&gt;&lt;RecNum&gt;4&lt;/RecNum&gt;&lt;DisplayText&gt;(Fox, Guinee, Cogan, &amp;amp; McSweeney, 2017; Vasbinder, Rollema, &amp;amp; De Kruif, 2003)&lt;/DisplayText&gt;&lt;record&gt;&lt;rec-number&gt;4&lt;/rec-number&gt;&lt;foreign-keys&gt;&lt;key app="EN" db-id="z5vzzfv9zd0a5gees9bpswa22tzevedpxr09" timestamp="1566279974"&gt;4&lt;/key&gt;&lt;/foreign-keys&gt;&lt;ref-type name="Book Section"&gt;5&lt;/ref-type&gt;&lt;contributors&gt;&lt;authors&gt;&lt;author&gt;Fox, Patrick F&lt;/author&gt;&lt;author&gt;Guinee, Timothy P&lt;/author&gt;&lt;author&gt;Cogan, Timothy M&lt;/author&gt;&lt;author&gt;McSweeney, Paul LH&lt;/author&gt;&lt;/authors&gt;&lt;/contributors&gt;&lt;titles&gt;&lt;title&gt;Enzymatic coagulation of milk&lt;/title&gt;&lt;secondary-title&gt;Fundamentals of cheese science&lt;/secondary-title&gt;&lt;/titles&gt;&lt;pages&gt;185-229&lt;/pages&gt;&lt;dates&gt;&lt;year&gt;2017&lt;/year&gt;&lt;/dates&gt;&lt;pub-location&gt;Boston&lt;/pub-location&gt;&lt;publisher&gt;Springer&lt;/publisher&gt;&lt;urls&gt;&lt;/urls&gt;&lt;/record&gt;&lt;/Cite&gt;&lt;Cite&gt;&lt;Author&gt;Vasbinder&lt;/Author&gt;&lt;Year&gt;2003&lt;/Year&gt;&lt;RecNum&gt;5&lt;/RecNum&gt;&lt;record&gt;&lt;rec-number&gt;5&lt;/rec-number&gt;&lt;foreign-keys&gt;&lt;key app="EN" db-id="z5vzzfv9zd0a5gees9bpswa22tzevedpxr09" timestamp="1566279974"&gt;5&lt;/key&gt;&lt;/foreign-keys&gt;&lt;ref-type name="Journal Article"&gt;17&lt;/ref-type&gt;&lt;contributors&gt;&lt;authors&gt;&lt;author&gt;Vasbinder, AJ&lt;/author&gt;&lt;author&gt;Rollema, HS&lt;/author&gt;&lt;author&gt;De Kruif, CG&lt;/author&gt;&lt;/authors&gt;&lt;/contributors&gt;&lt;titles&gt;&lt;title&gt;Impaired rennetability of heated milk; study of enzymatic hydrolysis and gelation kinetics&lt;/title&gt;&lt;secondary-title&gt;Journal of Dairy Science&lt;/secondary-title&gt;&lt;/titles&gt;&lt;periodical&gt;&lt;full-title&gt;Journal of Dairy Science&lt;/full-title&gt;&lt;/periodical&gt;&lt;pages&gt;1548-1555&lt;/pages&gt;&lt;volume&gt;86&lt;/volume&gt;&lt;number&gt;5&lt;/number&gt;&lt;dates&gt;&lt;year&gt;2003&lt;/year&gt;&lt;/dates&gt;&lt;isbn&gt;0022-0302&lt;/isbn&gt;&lt;urls&gt;&lt;/urls&gt;&lt;electronic-resource-num&gt;https://doi.org/10.3168/jds.s0022-0302(03)73740-0 &lt;/electronic-resource-num&gt;&lt;/record&gt;&lt;/Cite&gt;&lt;/EndNote&gt;</w:instrText>
      </w:r>
      <w:r w:rsidR="003616F7" w:rsidRPr="001508F4">
        <w:rPr>
          <w:rFonts w:ascii="Times New Roman" w:hAnsi="Times New Roman" w:cs="Times New Roman"/>
        </w:rPr>
        <w:fldChar w:fldCharType="separate"/>
      </w:r>
      <w:r w:rsidR="00791528" w:rsidRPr="001508F4">
        <w:rPr>
          <w:rFonts w:ascii="Times New Roman" w:hAnsi="Times New Roman" w:cs="Times New Roman"/>
          <w:noProof/>
        </w:rPr>
        <w:t>(Fox, Guinee, Cogan, &amp; McSweeney, 2017; Vasbinder, Rollema, &amp; De Kruif, 2003)</w:t>
      </w:r>
      <w:r w:rsidR="003616F7" w:rsidRPr="001508F4">
        <w:rPr>
          <w:rFonts w:ascii="Times New Roman" w:hAnsi="Times New Roman" w:cs="Times New Roman"/>
        </w:rPr>
        <w:fldChar w:fldCharType="end"/>
      </w:r>
      <w:r w:rsidR="00AB247A" w:rsidRPr="001508F4">
        <w:rPr>
          <w:rFonts w:ascii="Times New Roman" w:hAnsi="Times New Roman" w:cs="Times New Roman"/>
        </w:rPr>
        <w:t xml:space="preserve">. </w:t>
      </w:r>
      <w:r w:rsidR="00601871" w:rsidRPr="001508F4">
        <w:rPr>
          <w:rFonts w:ascii="Times New Roman" w:hAnsi="Times New Roman" w:cs="Times New Roman"/>
        </w:rPr>
        <w:t xml:space="preserve">Contrastingly, </w:t>
      </w:r>
      <w:r w:rsidR="009F01A5" w:rsidRPr="001508F4">
        <w:rPr>
          <w:rFonts w:ascii="Times New Roman" w:hAnsi="Times New Roman" w:cs="Times New Roman"/>
        </w:rPr>
        <w:t xml:space="preserve">the globular </w:t>
      </w:r>
      <w:r w:rsidR="00601871" w:rsidRPr="001508F4">
        <w:rPr>
          <w:rFonts w:ascii="Times New Roman" w:hAnsi="Times New Roman" w:cs="Times New Roman"/>
        </w:rPr>
        <w:t>whey proteins</w:t>
      </w:r>
      <w:r w:rsidR="009F01A5" w:rsidRPr="001508F4">
        <w:rPr>
          <w:rFonts w:ascii="Times New Roman" w:hAnsi="Times New Roman" w:cs="Times New Roman"/>
        </w:rPr>
        <w:t>, which</w:t>
      </w:r>
      <w:r w:rsidR="00601871" w:rsidRPr="001508F4">
        <w:rPr>
          <w:rFonts w:ascii="Times New Roman" w:hAnsi="Times New Roman" w:cs="Times New Roman"/>
        </w:rPr>
        <w:t xml:space="preserve"> </w:t>
      </w:r>
      <w:r w:rsidR="009F01A5" w:rsidRPr="001508F4">
        <w:rPr>
          <w:rFonts w:ascii="Times New Roman" w:hAnsi="Times New Roman" w:cs="Times New Roman"/>
        </w:rPr>
        <w:t xml:space="preserve">are </w:t>
      </w:r>
      <w:r w:rsidR="00601871" w:rsidRPr="001508F4">
        <w:rPr>
          <w:rFonts w:ascii="Times New Roman" w:hAnsi="Times New Roman" w:cs="Times New Roman"/>
        </w:rPr>
        <w:t xml:space="preserve">small (5-10 nm) </w:t>
      </w:r>
      <w:r w:rsidR="0060187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Fox&lt;/Author&gt;&lt;Year&gt;2000&lt;/Year&gt;&lt;RecNum&gt;6&lt;/RecNum&gt;&lt;DisplayText&gt;(Fox, Guinee, Cogan, &amp;amp; McSweeney, 2000; Rüegg, Moor, &amp;amp; Blanc, 1977)&lt;/DisplayText&gt;&lt;record&gt;&lt;rec-number&gt;6&lt;/rec-number&gt;&lt;foreign-keys&gt;&lt;key app="EN" db-id="z5vzzfv9zd0a5gees9bpswa22tzevedpxr09" timestamp="1566279974"&gt;6&lt;/key&gt;&lt;/foreign-keys&gt;&lt;ref-type name="Book"&gt;6&lt;/ref-type&gt;&lt;contributors&gt;&lt;authors&gt;&lt;author&gt;Fox, Patrick F&lt;/author&gt;&lt;author&gt;Guinee, Timothy P&lt;/author&gt;&lt;author&gt;Cogan, Timothy M&lt;/author&gt;&lt;author&gt;McSweeney, Paul LH&lt;/author&gt;&lt;/authors&gt;&lt;/contributors&gt;&lt;titles&gt;&lt;title&gt;Fundamentals of cheese science&lt;/title&gt;&lt;/titles&gt;&lt;dates&gt;&lt;year&gt;2000&lt;/year&gt;&lt;/dates&gt;&lt;pub-location&gt;Maryland&lt;/pub-location&gt;&lt;publisher&gt;Aspen Publishers&lt;/publisher&gt;&lt;urls&gt;&lt;/urls&gt;&lt;/record&gt;&lt;/Cite&gt;&lt;Cite&gt;&lt;Author&gt;Rüegg&lt;/Author&gt;&lt;Year&gt;1977&lt;/Year&gt;&lt;RecNum&gt;7&lt;/RecNum&gt;&lt;record&gt;&lt;rec-number&gt;7&lt;/rec-number&gt;&lt;foreign-keys&gt;&lt;key app="EN" db-id="z5vzzfv9zd0a5gees9bpswa22tzevedpxr09" timestamp="1566279974"&gt;7&lt;/key&gt;&lt;/foreign-keys&gt;&lt;ref-type name="Journal Article"&gt;17&lt;/ref-type&gt;&lt;contributors&gt;&lt;authors&gt;&lt;author&gt;Rüegg, M&lt;/author&gt;&lt;author&gt;Moor, Ursula&lt;/author&gt;&lt;author&gt;Blanc, B&lt;/author&gt;&lt;/authors&gt;&lt;/contributors&gt;&lt;titles&gt;&lt;title&gt;A calorimetric study of the thermal denaturation of whey proteins in simulated milk ultrafiltrate&lt;/title&gt;&lt;secondary-title&gt;Journal of Dairy Research&lt;/secondary-title&gt;&lt;/titles&gt;&lt;periodical&gt;&lt;full-title&gt;Journal of Dairy Research&lt;/full-title&gt;&lt;/periodical&gt;&lt;pages&gt;509-520&lt;/pages&gt;&lt;volume&gt;44&lt;/volume&gt;&lt;number&gt;3&lt;/number&gt;&lt;dates&gt;&lt;year&gt;1977&lt;/year&gt;&lt;/dates&gt;&lt;isbn&gt;1469-7629&lt;/isbn&gt;&lt;urls&gt;&lt;/urls&gt;&lt;electronic-resource-num&gt;https://doi.org/10.1017/s002202990002046x &lt;/electronic-resource-num&gt;&lt;/record&gt;&lt;/Cite&gt;&lt;/EndNote&gt;</w:instrText>
      </w:r>
      <w:r w:rsidR="00601871" w:rsidRPr="001508F4">
        <w:rPr>
          <w:rFonts w:ascii="Times New Roman" w:hAnsi="Times New Roman" w:cs="Times New Roman"/>
        </w:rPr>
        <w:fldChar w:fldCharType="separate"/>
      </w:r>
      <w:r w:rsidR="00A327DA" w:rsidRPr="001508F4">
        <w:rPr>
          <w:rFonts w:ascii="Times New Roman" w:hAnsi="Times New Roman" w:cs="Times New Roman"/>
          <w:noProof/>
        </w:rPr>
        <w:t>(Fox, Guinee, Cogan, &amp; McSweeney, 2000; Rüegg, Moor, &amp; Blanc, 1977)</w:t>
      </w:r>
      <w:r w:rsidR="00601871" w:rsidRPr="001508F4">
        <w:rPr>
          <w:rFonts w:ascii="Times New Roman" w:hAnsi="Times New Roman" w:cs="Times New Roman"/>
        </w:rPr>
        <w:fldChar w:fldCharType="end"/>
      </w:r>
      <w:r w:rsidR="00421BEB" w:rsidRPr="001508F4">
        <w:rPr>
          <w:rFonts w:ascii="Times New Roman" w:hAnsi="Times New Roman" w:cs="Times New Roman"/>
        </w:rPr>
        <w:t xml:space="preserve"> </w:t>
      </w:r>
      <w:r w:rsidR="00AB247A" w:rsidRPr="001508F4">
        <w:rPr>
          <w:rFonts w:ascii="Times New Roman" w:hAnsi="Times New Roman" w:cs="Times New Roman"/>
        </w:rPr>
        <w:t>compared to cleaved casein micelles, drain out from the gel structure. This process</w:t>
      </w:r>
      <w:r w:rsidR="00421BEB" w:rsidRPr="001508F4">
        <w:rPr>
          <w:rFonts w:ascii="Times New Roman" w:hAnsi="Times New Roman" w:cs="Times New Roman"/>
        </w:rPr>
        <w:t>,</w:t>
      </w:r>
      <w:r w:rsidR="00AB247A" w:rsidRPr="001508F4">
        <w:rPr>
          <w:rFonts w:ascii="Times New Roman" w:hAnsi="Times New Roman" w:cs="Times New Roman"/>
        </w:rPr>
        <w:t xml:space="preserve"> known as </w:t>
      </w:r>
      <w:r w:rsidR="007146F5" w:rsidRPr="001508F4">
        <w:rPr>
          <w:rFonts w:ascii="Times New Roman" w:hAnsi="Times New Roman" w:cs="Times New Roman"/>
        </w:rPr>
        <w:t>“</w:t>
      </w:r>
      <w:r w:rsidR="00AB247A" w:rsidRPr="001508F4">
        <w:rPr>
          <w:rFonts w:ascii="Times New Roman" w:hAnsi="Times New Roman" w:cs="Times New Roman"/>
        </w:rPr>
        <w:t>syneresis</w:t>
      </w:r>
      <w:r w:rsidR="007146F5" w:rsidRPr="001508F4">
        <w:rPr>
          <w:rFonts w:ascii="Times New Roman" w:hAnsi="Times New Roman" w:cs="Times New Roman"/>
        </w:rPr>
        <w:t>”</w:t>
      </w:r>
      <w:r w:rsidR="00AB247A" w:rsidRPr="001508F4">
        <w:rPr>
          <w:rFonts w:ascii="Times New Roman" w:hAnsi="Times New Roman" w:cs="Times New Roman"/>
        </w:rPr>
        <w:t>, results in the loss of approximately 20% of the total protein in milk during cheese making</w:t>
      </w:r>
      <w:r w:rsidR="00421BEB" w:rsidRPr="001508F4">
        <w:rPr>
          <w:rFonts w:ascii="Times New Roman" w:hAnsi="Times New Roman" w:cs="Times New Roman"/>
        </w:rPr>
        <w:t xml:space="preserve"> </w:t>
      </w:r>
      <w:r w:rsidR="00840FF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Hinrichs&lt;/Author&gt;&lt;Year&gt;2001&lt;/Year&gt;&lt;RecNum&gt;8&lt;/RecNum&gt;&lt;DisplayText&gt;(Hinrichs, 2001)&lt;/DisplayText&gt;&lt;record&gt;&lt;rec-number&gt;8&lt;/rec-number&gt;&lt;foreign-keys&gt;&lt;key app="EN" db-id="z5vzzfv9zd0a5gees9bpswa22tzevedpxr09" timestamp="1566279974"&gt;8&lt;/key&gt;&lt;/foreign-keys&gt;&lt;ref-type name="Journal Article"&gt;17&lt;/ref-type&gt;&lt;contributors&gt;&lt;authors&gt;&lt;author&gt;Hinrichs, J&lt;/author&gt;&lt;/authors&gt;&lt;/contributors&gt;&lt;titles&gt;&lt;title&gt;Incorporation of whey proteins in cheese&lt;/title&gt;&lt;secondary-title&gt;International Dairy Journal&lt;/secondary-title&gt;&lt;/titles&gt;&lt;periodical&gt;&lt;full-title&gt;International Dairy Journal&lt;/full-title&gt;&lt;/periodical&gt;&lt;pages&gt;495-503&lt;/pages&gt;&lt;volume&gt;11&lt;/volume&gt;&lt;number&gt;4&lt;/number&gt;&lt;dates&gt;&lt;year&gt;2001&lt;/year&gt;&lt;/dates&gt;&lt;isbn&gt;0958-6946&lt;/isbn&gt;&lt;urls&gt;&lt;/urls&gt;&lt;electronic-resource-num&gt;https://doi.org/10.1016/s0958-6946(01)00071-1 &lt;/electronic-resource-num&gt;&lt;/record&gt;&lt;/Cite&gt;&lt;/EndNote&gt;</w:instrText>
      </w:r>
      <w:r w:rsidR="00840FF7" w:rsidRPr="001508F4">
        <w:rPr>
          <w:rFonts w:ascii="Times New Roman" w:hAnsi="Times New Roman" w:cs="Times New Roman"/>
        </w:rPr>
        <w:fldChar w:fldCharType="separate"/>
      </w:r>
      <w:r w:rsidR="003D4B31" w:rsidRPr="001508F4">
        <w:rPr>
          <w:rFonts w:ascii="Times New Roman" w:hAnsi="Times New Roman" w:cs="Times New Roman"/>
          <w:noProof/>
        </w:rPr>
        <w:t>(Hinrichs, 2001)</w:t>
      </w:r>
      <w:r w:rsidR="00840FF7" w:rsidRPr="001508F4">
        <w:rPr>
          <w:rFonts w:ascii="Times New Roman" w:hAnsi="Times New Roman" w:cs="Times New Roman"/>
        </w:rPr>
        <w:fldChar w:fldCharType="end"/>
      </w:r>
      <w:r w:rsidR="00AB247A" w:rsidRPr="001508F4">
        <w:rPr>
          <w:rFonts w:ascii="Times New Roman" w:hAnsi="Times New Roman" w:cs="Times New Roman"/>
        </w:rPr>
        <w:t>.</w:t>
      </w:r>
      <w:r w:rsidR="00427A06" w:rsidRPr="001508F4">
        <w:rPr>
          <w:rFonts w:ascii="Times New Roman" w:hAnsi="Times New Roman" w:cs="Times New Roman"/>
        </w:rPr>
        <w:t xml:space="preserve"> </w:t>
      </w:r>
      <w:r w:rsidR="00C15C6F" w:rsidRPr="001508F4">
        <w:rPr>
          <w:rFonts w:ascii="Times New Roman" w:hAnsi="Times New Roman" w:cs="Times New Roman"/>
        </w:rPr>
        <w:t xml:space="preserve">Fat globules </w:t>
      </w:r>
      <w:r w:rsidR="00E30F35" w:rsidRPr="001508F4">
        <w:rPr>
          <w:rFonts w:ascii="Times New Roman" w:hAnsi="Times New Roman" w:cs="Times New Roman"/>
        </w:rPr>
        <w:t xml:space="preserve">are larger </w:t>
      </w:r>
      <w:r w:rsidR="00C15C6F" w:rsidRPr="001508F4">
        <w:rPr>
          <w:rFonts w:ascii="Times New Roman" w:hAnsi="Times New Roman" w:cs="Times New Roman"/>
        </w:rPr>
        <w:t>(~</w:t>
      </w:r>
      <w:r w:rsidR="007C5301" w:rsidRPr="001508F4">
        <w:rPr>
          <w:rFonts w:ascii="Times New Roman" w:hAnsi="Times New Roman" w:cs="Times New Roman"/>
        </w:rPr>
        <w:t>0.</w:t>
      </w:r>
      <w:r w:rsidR="00C15C6F" w:rsidRPr="001508F4">
        <w:rPr>
          <w:rFonts w:ascii="Times New Roman" w:hAnsi="Times New Roman" w:cs="Times New Roman"/>
        </w:rPr>
        <w:t>1</w:t>
      </w:r>
      <w:r w:rsidR="007C5301" w:rsidRPr="001508F4">
        <w:rPr>
          <w:rFonts w:ascii="Times New Roman" w:hAnsi="Times New Roman" w:cs="Times New Roman"/>
        </w:rPr>
        <w:t>-15</w:t>
      </w:r>
      <w:r w:rsidR="00C15C6F" w:rsidRPr="001508F4">
        <w:rPr>
          <w:rFonts w:ascii="Times New Roman" w:hAnsi="Times New Roman" w:cs="Times New Roman"/>
        </w:rPr>
        <w:t xml:space="preserve"> </w:t>
      </w:r>
      <w:r w:rsidR="00E176E7" w:rsidRPr="001508F4">
        <w:rPr>
          <w:rFonts w:ascii="Times New Roman" w:hAnsi="Times New Roman" w:cs="Times New Roman"/>
        </w:rPr>
        <w:t>µ</w:t>
      </w:r>
      <w:r w:rsidR="00C15C6F" w:rsidRPr="001508F4">
        <w:rPr>
          <w:rFonts w:ascii="Times New Roman" w:hAnsi="Times New Roman" w:cs="Times New Roman"/>
        </w:rPr>
        <w:t>m</w:t>
      </w:r>
      <w:r w:rsidR="007C5301" w:rsidRPr="001508F4">
        <w:rPr>
          <w:rFonts w:ascii="Times New Roman" w:hAnsi="Times New Roman" w:cs="Times New Roman"/>
        </w:rPr>
        <w:t xml:space="preserve"> in diameter</w:t>
      </w:r>
      <w:r w:rsidR="00C15C6F" w:rsidRPr="001508F4">
        <w:rPr>
          <w:rFonts w:ascii="Times New Roman" w:hAnsi="Times New Roman" w:cs="Times New Roman"/>
        </w:rPr>
        <w:t xml:space="preserve">) </w:t>
      </w:r>
      <w:r w:rsidR="00DD78F0" w:rsidRPr="001508F4">
        <w:rPr>
          <w:rFonts w:ascii="Times New Roman" w:hAnsi="Times New Roman" w:cs="Times New Roman"/>
        </w:rPr>
        <w:t xml:space="preserve">and </w:t>
      </w:r>
      <w:r w:rsidR="00C15C6F" w:rsidRPr="001508F4">
        <w:rPr>
          <w:rFonts w:ascii="Times New Roman" w:hAnsi="Times New Roman" w:cs="Times New Roman"/>
        </w:rPr>
        <w:t>a</w:t>
      </w:r>
      <w:r w:rsidR="00AD1CE3" w:rsidRPr="001508F4">
        <w:rPr>
          <w:rFonts w:ascii="Times New Roman" w:hAnsi="Times New Roman" w:cs="Times New Roman"/>
        </w:rPr>
        <w:t>re</w:t>
      </w:r>
      <w:r w:rsidR="00C15C6F" w:rsidRPr="001508F4">
        <w:rPr>
          <w:rFonts w:ascii="Times New Roman" w:hAnsi="Times New Roman" w:cs="Times New Roman"/>
        </w:rPr>
        <w:t xml:space="preserve"> </w:t>
      </w:r>
      <w:r w:rsidR="00CA7368" w:rsidRPr="001508F4">
        <w:rPr>
          <w:rFonts w:ascii="Times New Roman" w:hAnsi="Times New Roman" w:cs="Times New Roman"/>
        </w:rPr>
        <w:t>mostly</w:t>
      </w:r>
      <w:r w:rsidR="00114B7E" w:rsidRPr="001508F4">
        <w:rPr>
          <w:rFonts w:ascii="Times New Roman" w:hAnsi="Times New Roman" w:cs="Times New Roman"/>
        </w:rPr>
        <w:t xml:space="preserve"> retain</w:t>
      </w:r>
      <w:r w:rsidR="00CA7368" w:rsidRPr="001508F4">
        <w:rPr>
          <w:rFonts w:ascii="Times New Roman" w:hAnsi="Times New Roman" w:cs="Times New Roman"/>
        </w:rPr>
        <w:t>ed</w:t>
      </w:r>
      <w:r w:rsidR="00114B7E" w:rsidRPr="001508F4">
        <w:rPr>
          <w:rFonts w:ascii="Times New Roman" w:hAnsi="Times New Roman" w:cs="Times New Roman"/>
        </w:rPr>
        <w:t xml:space="preserve"> in the </w:t>
      </w:r>
      <w:r w:rsidR="00993848" w:rsidRPr="001508F4">
        <w:rPr>
          <w:rFonts w:ascii="Times New Roman" w:hAnsi="Times New Roman" w:cs="Times New Roman"/>
        </w:rPr>
        <w:t>coagulum</w:t>
      </w:r>
      <w:r w:rsidR="00CA7368" w:rsidRPr="001508F4">
        <w:rPr>
          <w:rFonts w:ascii="Times New Roman" w:hAnsi="Times New Roman" w:cs="Times New Roman"/>
        </w:rPr>
        <w:t>,</w:t>
      </w:r>
      <w:r w:rsidR="00C15C6F" w:rsidRPr="001508F4">
        <w:rPr>
          <w:rFonts w:ascii="Times New Roman" w:hAnsi="Times New Roman" w:cs="Times New Roman"/>
        </w:rPr>
        <w:t xml:space="preserve"> provid</w:t>
      </w:r>
      <w:r w:rsidR="00CA7368" w:rsidRPr="001508F4">
        <w:rPr>
          <w:rFonts w:ascii="Times New Roman" w:hAnsi="Times New Roman" w:cs="Times New Roman"/>
        </w:rPr>
        <w:t>ing</w:t>
      </w:r>
      <w:r w:rsidR="00C15C6F" w:rsidRPr="001508F4">
        <w:rPr>
          <w:rFonts w:ascii="Times New Roman" w:hAnsi="Times New Roman" w:cs="Times New Roman"/>
        </w:rPr>
        <w:t xml:space="preserve"> cheese its</w:t>
      </w:r>
      <w:r w:rsidR="00114B7E" w:rsidRPr="001508F4">
        <w:rPr>
          <w:rFonts w:ascii="Times New Roman" w:hAnsi="Times New Roman" w:cs="Times New Roman"/>
        </w:rPr>
        <w:t xml:space="preserve"> </w:t>
      </w:r>
      <w:r w:rsidR="00C15C6F" w:rsidRPr="001508F4">
        <w:rPr>
          <w:rFonts w:ascii="Times New Roman" w:hAnsi="Times New Roman" w:cs="Times New Roman"/>
        </w:rPr>
        <w:t>distinctive creaminess</w:t>
      </w:r>
      <w:r w:rsidR="00CA7368" w:rsidRPr="001508F4">
        <w:rPr>
          <w:rFonts w:ascii="Times New Roman" w:hAnsi="Times New Roman" w:cs="Times New Roman"/>
        </w:rPr>
        <w:t xml:space="preserve"> </w:t>
      </w:r>
      <w:r w:rsidR="003F01AC"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Logan&lt;/Author&gt;&lt;Year&gt;2015&lt;/Year&gt;&lt;RecNum&gt;9&lt;/RecNum&gt;&lt;DisplayText&gt;(Logan et al., 2015)&lt;/DisplayText&gt;&lt;record&gt;&lt;rec-number&gt;9&lt;/rec-number&gt;&lt;foreign-keys&gt;&lt;key app="EN" db-id="z5vzzfv9zd0a5gees9bpswa22tzevedpxr09" timestamp="1566279974"&gt;9&lt;/key&gt;&lt;/foreign-keys&gt;&lt;ref-type name="Journal Article"&gt;17&lt;/ref-type&gt;&lt;contributors&gt;&lt;authors&gt;&lt;author&gt;Logan, Amy&lt;/author&gt;&lt;author&gt;Leis, Andrew&lt;/author&gt;&lt;author&gt;Day, Li&lt;/author&gt;&lt;author&gt;Øiseth, Sofia Kihlman&lt;/author&gt;&lt;author&gt;Puvanenthiran, Amirtha&lt;/author&gt;&lt;author&gt;Augustin, Mary Ann&lt;/author&gt;&lt;/authors&gt;&lt;/contributors&gt;&lt;titles&gt;&lt;title&gt;Rennet gelation properties of milk: influence of natural variation in milk fat globule size and casein micelle size&lt;/title&gt;&lt;secondary-title&gt;International Dairy Journal&lt;/secondary-title&gt;&lt;/titles&gt;&lt;periodical&gt;&lt;full-title&gt;International Dairy Journal&lt;/full-title&gt;&lt;/periodical&gt;&lt;pages&gt;71-77&lt;/pages&gt;&lt;volume&gt;46&lt;/volume&gt;&lt;dates&gt;&lt;year&gt;2015&lt;/year&gt;&lt;/dates&gt;&lt;isbn&gt;0958-6946&lt;/isbn&gt;&lt;urls&gt;&lt;/urls&gt;&lt;electronic-resource-num&gt;https://doi.org/10.1016/j.idairyj.2014.08.005 &lt;/electronic-resource-num&gt;&lt;/record&gt;&lt;/Cite&gt;&lt;/EndNote&gt;</w:instrText>
      </w:r>
      <w:r w:rsidR="003F01AC" w:rsidRPr="001508F4">
        <w:rPr>
          <w:rFonts w:ascii="Times New Roman" w:hAnsi="Times New Roman" w:cs="Times New Roman"/>
        </w:rPr>
        <w:fldChar w:fldCharType="separate"/>
      </w:r>
      <w:r w:rsidR="00A327DA" w:rsidRPr="001508F4">
        <w:rPr>
          <w:rFonts w:ascii="Times New Roman" w:hAnsi="Times New Roman" w:cs="Times New Roman"/>
          <w:noProof/>
        </w:rPr>
        <w:t>(Logan et al., 2015)</w:t>
      </w:r>
      <w:r w:rsidR="003F01AC" w:rsidRPr="001508F4">
        <w:rPr>
          <w:rFonts w:ascii="Times New Roman" w:hAnsi="Times New Roman" w:cs="Times New Roman"/>
        </w:rPr>
        <w:fldChar w:fldCharType="end"/>
      </w:r>
      <w:r w:rsidR="00C15C6F" w:rsidRPr="001508F4">
        <w:rPr>
          <w:rFonts w:ascii="Times New Roman" w:hAnsi="Times New Roman" w:cs="Times New Roman"/>
        </w:rPr>
        <w:t>.</w:t>
      </w:r>
    </w:p>
    <w:p w14:paraId="72FF25CA" w14:textId="504BA2D3" w:rsidR="00A976CC" w:rsidRPr="001508F4" w:rsidRDefault="005D20CF" w:rsidP="007842A9">
      <w:pPr>
        <w:spacing w:line="360" w:lineRule="auto"/>
        <w:jc w:val="both"/>
        <w:rPr>
          <w:rFonts w:ascii="Times New Roman" w:hAnsi="Times New Roman" w:cs="Times New Roman"/>
          <w:color w:val="ED7D31" w:themeColor="accent2"/>
        </w:rPr>
      </w:pPr>
      <w:r w:rsidRPr="001508F4">
        <w:rPr>
          <w:rFonts w:ascii="Times New Roman" w:hAnsi="Times New Roman" w:cs="Times New Roman"/>
        </w:rPr>
        <w:t>Previous attempts to</w:t>
      </w:r>
      <w:r w:rsidR="00DB6491" w:rsidRPr="001508F4">
        <w:rPr>
          <w:rFonts w:ascii="Times New Roman" w:hAnsi="Times New Roman" w:cs="Times New Roman"/>
        </w:rPr>
        <w:t xml:space="preserve"> i</w:t>
      </w:r>
      <w:r w:rsidR="002108AC" w:rsidRPr="001508F4">
        <w:rPr>
          <w:rFonts w:ascii="Times New Roman" w:hAnsi="Times New Roman" w:cs="Times New Roman"/>
        </w:rPr>
        <w:t>ncorporat</w:t>
      </w:r>
      <w:r w:rsidR="00761619" w:rsidRPr="001508F4">
        <w:rPr>
          <w:rFonts w:ascii="Times New Roman" w:hAnsi="Times New Roman" w:cs="Times New Roman"/>
        </w:rPr>
        <w:t>e</w:t>
      </w:r>
      <w:r w:rsidR="00DB6491" w:rsidRPr="001508F4">
        <w:rPr>
          <w:rFonts w:ascii="Times New Roman" w:hAnsi="Times New Roman" w:cs="Times New Roman"/>
        </w:rPr>
        <w:t xml:space="preserve"> </w:t>
      </w:r>
      <w:r w:rsidR="002108AC" w:rsidRPr="001508F4">
        <w:rPr>
          <w:rFonts w:ascii="Times New Roman" w:hAnsi="Times New Roman" w:cs="Times New Roman"/>
        </w:rPr>
        <w:t xml:space="preserve">whey proteins </w:t>
      </w:r>
      <w:r w:rsidR="001B3A50" w:rsidRPr="001508F4">
        <w:rPr>
          <w:rFonts w:ascii="Times New Roman" w:hAnsi="Times New Roman" w:cs="Times New Roman"/>
        </w:rPr>
        <w:t>with the aim of producing</w:t>
      </w:r>
      <w:r w:rsidR="002108AC" w:rsidRPr="001508F4">
        <w:rPr>
          <w:rFonts w:ascii="Times New Roman" w:hAnsi="Times New Roman" w:cs="Times New Roman"/>
        </w:rPr>
        <w:t xml:space="preserve"> high</w:t>
      </w:r>
      <w:r w:rsidR="00D544D5" w:rsidRPr="001508F4">
        <w:rPr>
          <w:rFonts w:ascii="Times New Roman" w:hAnsi="Times New Roman" w:cs="Times New Roman"/>
        </w:rPr>
        <w:t>-</w:t>
      </w:r>
      <w:r w:rsidR="002108AC" w:rsidRPr="001508F4">
        <w:rPr>
          <w:rFonts w:ascii="Times New Roman" w:hAnsi="Times New Roman" w:cs="Times New Roman"/>
        </w:rPr>
        <w:t>protein cheese</w:t>
      </w:r>
      <w:r w:rsidR="001B3A50" w:rsidRPr="001508F4">
        <w:rPr>
          <w:rFonts w:ascii="Times New Roman" w:hAnsi="Times New Roman" w:cs="Times New Roman"/>
        </w:rPr>
        <w:t>s</w:t>
      </w:r>
      <w:r w:rsidR="002108AC" w:rsidRPr="001508F4">
        <w:rPr>
          <w:rFonts w:ascii="Times New Roman" w:hAnsi="Times New Roman" w:cs="Times New Roman"/>
        </w:rPr>
        <w:t xml:space="preserve"> </w:t>
      </w:r>
      <w:r w:rsidR="002070CE" w:rsidRPr="001508F4">
        <w:rPr>
          <w:rFonts w:ascii="Times New Roman" w:hAnsi="Times New Roman" w:cs="Times New Roman"/>
        </w:rPr>
        <w:fldChar w:fldCharType="begin">
          <w:fldData xml:space="preserve">PEVuZE5vdGU+PENpdGU+PEF1dGhvcj5MbzwvQXV0aG9yPjxZZWFyPjE5OTg8L1llYXI+PFJlY051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MbzwvQXV0aG9yPjxZZWFyPjE5OTg8L1llYXI+PFJlY051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2070CE" w:rsidRPr="001508F4">
        <w:rPr>
          <w:rFonts w:ascii="Times New Roman" w:hAnsi="Times New Roman" w:cs="Times New Roman"/>
        </w:rPr>
      </w:r>
      <w:r w:rsidR="002070CE" w:rsidRPr="001508F4">
        <w:rPr>
          <w:rFonts w:ascii="Times New Roman" w:hAnsi="Times New Roman" w:cs="Times New Roman"/>
        </w:rPr>
        <w:fldChar w:fldCharType="separate"/>
      </w:r>
      <w:r w:rsidR="00D92977" w:rsidRPr="001508F4">
        <w:rPr>
          <w:rFonts w:ascii="Times New Roman" w:hAnsi="Times New Roman" w:cs="Times New Roman"/>
          <w:noProof/>
        </w:rPr>
        <w:t>(Baldwin et al., 1986; Banks &amp; Muir, 1985; Brown &amp; Ernstrom, 1982; Chamberland, Benoit, et al., 2019; Chamberland, Mercier-Bouchard, et al., 2019; Hinrichs, 2001; Ismail, Ammar, &amp; El‐Metwally, 2011; Lo &amp; Bastian, 1998; Mead &amp; Roupas, 2001; Punidadas, Feirtag, &amp; Tung, 1999; Stankey et al., 2017)</w:t>
      </w:r>
      <w:r w:rsidR="002070CE" w:rsidRPr="001508F4">
        <w:rPr>
          <w:rFonts w:ascii="Times New Roman" w:hAnsi="Times New Roman" w:cs="Times New Roman"/>
        </w:rPr>
        <w:fldChar w:fldCharType="end"/>
      </w:r>
      <w:r w:rsidR="004360A3" w:rsidRPr="001508F4">
        <w:rPr>
          <w:rFonts w:ascii="Times New Roman" w:hAnsi="Times New Roman" w:cs="Times New Roman"/>
        </w:rPr>
        <w:t xml:space="preserve"> </w:t>
      </w:r>
      <w:r w:rsidRPr="001508F4">
        <w:rPr>
          <w:rFonts w:ascii="Times New Roman" w:hAnsi="Times New Roman" w:cs="Times New Roman"/>
        </w:rPr>
        <w:t>used two approaches</w:t>
      </w:r>
      <w:r w:rsidR="0016562C" w:rsidRPr="001508F4">
        <w:rPr>
          <w:rFonts w:ascii="Times New Roman" w:hAnsi="Times New Roman" w:cs="Times New Roman"/>
        </w:rPr>
        <w:t>:</w:t>
      </w:r>
      <w:r w:rsidRPr="001508F4">
        <w:rPr>
          <w:rFonts w:ascii="Times New Roman" w:hAnsi="Times New Roman" w:cs="Times New Roman"/>
        </w:rPr>
        <w:t xml:space="preserve"> </w:t>
      </w:r>
      <w:r w:rsidR="006F080D" w:rsidRPr="001508F4">
        <w:rPr>
          <w:rFonts w:ascii="Times New Roman" w:hAnsi="Times New Roman" w:cs="Times New Roman"/>
        </w:rPr>
        <w:t xml:space="preserve"> (</w:t>
      </w:r>
      <w:r w:rsidR="0016562C" w:rsidRPr="001508F4">
        <w:rPr>
          <w:rFonts w:ascii="Times New Roman" w:hAnsi="Times New Roman" w:cs="Times New Roman"/>
        </w:rPr>
        <w:t>i</w:t>
      </w:r>
      <w:r w:rsidR="006F080D" w:rsidRPr="001508F4">
        <w:rPr>
          <w:rFonts w:ascii="Times New Roman" w:hAnsi="Times New Roman" w:cs="Times New Roman"/>
        </w:rPr>
        <w:t xml:space="preserve">) ultrafiltration to increase </w:t>
      </w:r>
      <w:r w:rsidR="0016562C" w:rsidRPr="001508F4">
        <w:rPr>
          <w:rFonts w:ascii="Times New Roman" w:hAnsi="Times New Roman" w:cs="Times New Roman"/>
        </w:rPr>
        <w:t>the</w:t>
      </w:r>
      <w:r w:rsidR="006F080D" w:rsidRPr="001508F4">
        <w:rPr>
          <w:rFonts w:ascii="Times New Roman" w:hAnsi="Times New Roman" w:cs="Times New Roman"/>
        </w:rPr>
        <w:t xml:space="preserve"> protein concentration </w:t>
      </w:r>
      <w:r w:rsidR="0016562C" w:rsidRPr="001508F4">
        <w:rPr>
          <w:rFonts w:ascii="Times New Roman" w:hAnsi="Times New Roman" w:cs="Times New Roman"/>
        </w:rPr>
        <w:t xml:space="preserve">in the cheese milk </w:t>
      </w:r>
      <w:r w:rsidR="006F080D" w:rsidRPr="001508F4">
        <w:rPr>
          <w:rFonts w:ascii="Times New Roman" w:hAnsi="Times New Roman" w:cs="Times New Roman"/>
        </w:rPr>
        <w:t>and (</w:t>
      </w:r>
      <w:r w:rsidR="0016562C" w:rsidRPr="001508F4">
        <w:rPr>
          <w:rFonts w:ascii="Times New Roman" w:hAnsi="Times New Roman" w:cs="Times New Roman"/>
        </w:rPr>
        <w:t>ii</w:t>
      </w:r>
      <w:r w:rsidR="006F080D" w:rsidRPr="001508F4">
        <w:rPr>
          <w:rFonts w:ascii="Times New Roman" w:hAnsi="Times New Roman" w:cs="Times New Roman"/>
        </w:rPr>
        <w:t>) heat denaturation of whey proteins to facilitate casein-whey protein or whey protein-whey protein crosslinking.</w:t>
      </w:r>
      <w:r w:rsidR="00A04892" w:rsidRPr="001508F4">
        <w:rPr>
          <w:rFonts w:ascii="Times New Roman" w:hAnsi="Times New Roman" w:cs="Times New Roman"/>
        </w:rPr>
        <w:t xml:space="preserve"> </w:t>
      </w:r>
      <w:r w:rsidR="00414A48" w:rsidRPr="001508F4">
        <w:rPr>
          <w:rFonts w:ascii="Times New Roman" w:hAnsi="Times New Roman" w:cs="Times New Roman"/>
          <w:color w:val="000000" w:themeColor="text1"/>
        </w:rPr>
        <w:t xml:space="preserve">The </w:t>
      </w:r>
      <w:r w:rsidR="00AE2FA6" w:rsidRPr="001508F4">
        <w:rPr>
          <w:rFonts w:ascii="Times New Roman" w:hAnsi="Times New Roman" w:cs="Times New Roman"/>
          <w:color w:val="000000" w:themeColor="text1"/>
        </w:rPr>
        <w:t xml:space="preserve">use of concentrated </w:t>
      </w:r>
      <w:r w:rsidR="00414A48" w:rsidRPr="001508F4">
        <w:rPr>
          <w:rFonts w:ascii="Times New Roman" w:hAnsi="Times New Roman" w:cs="Times New Roman"/>
          <w:color w:val="000000" w:themeColor="text1"/>
        </w:rPr>
        <w:t>native proteins (both casein and whey proteins</w:t>
      </w:r>
      <w:r w:rsidR="00AE2FA6" w:rsidRPr="001508F4">
        <w:rPr>
          <w:rFonts w:ascii="Times New Roman" w:hAnsi="Times New Roman" w:cs="Times New Roman"/>
          <w:color w:val="000000" w:themeColor="text1"/>
        </w:rPr>
        <w:t xml:space="preserve"> concentrated by ultrafiltration</w:t>
      </w:r>
      <w:r w:rsidR="00414A48" w:rsidRPr="001508F4">
        <w:rPr>
          <w:rFonts w:ascii="Times New Roman" w:hAnsi="Times New Roman" w:cs="Times New Roman"/>
          <w:color w:val="000000" w:themeColor="text1"/>
        </w:rPr>
        <w:t>) in cheese milk has been researched extensively, with varying increases in cheese yields and protein retention having been reported for different protein</w:t>
      </w:r>
      <w:r w:rsidR="00320493" w:rsidRPr="001508F4">
        <w:rPr>
          <w:rFonts w:ascii="Times New Roman" w:hAnsi="Times New Roman" w:cs="Times New Roman"/>
          <w:color w:val="000000" w:themeColor="text1"/>
        </w:rPr>
        <w:t>s and</w:t>
      </w:r>
      <w:r w:rsidR="00414A48" w:rsidRPr="001508F4">
        <w:rPr>
          <w:rFonts w:ascii="Times New Roman" w:hAnsi="Times New Roman" w:cs="Times New Roman"/>
          <w:color w:val="000000" w:themeColor="text1"/>
        </w:rPr>
        <w:t xml:space="preserve"> concentrations and types of cheese </w:t>
      </w:r>
      <w:r w:rsidR="00B70EC3"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Mistry&lt;/Author&gt;&lt;Year&gt;2017&lt;/Year&gt;&lt;RecNum&gt;65&lt;/RecNum&gt;&lt;DisplayText&gt;(Mistry &amp;amp; Maubois, 2017)&lt;/DisplayText&gt;&lt;record&gt;&lt;rec-number&gt;65&lt;/rec-number&gt;&lt;foreign-keys&gt;&lt;key app="EN" db-id="z5vzzfv9zd0a5gees9bpswa22tzevedpxr09" timestamp="1572936549"&gt;65&lt;/key&gt;&lt;/foreign-keys&gt;&lt;ref-type name="Book Section"&gt;5&lt;/ref-type&gt;&lt;contributors&gt;&lt;authors&gt;&lt;author&gt;Mistry, Vikram V&lt;/author&gt;&lt;author&gt;Maubois, Jean-Louis&lt;/author&gt;&lt;/authors&gt;&lt;/contributors&gt;&lt;titles&gt;&lt;title&gt;Application of membrane separation technology to cheese production&lt;/title&gt;&lt;secondary-title&gt;Cheese&lt;/secondary-title&gt;&lt;/titles&gt;&lt;pages&gt;677-697&lt;/pages&gt;&lt;dates&gt;&lt;year&gt;2017&lt;/year&gt;&lt;/dates&gt;&lt;publisher&gt;Elsevier&lt;/publisher&gt;&lt;urls&gt;&lt;/urls&gt;&lt;electronic-resource-num&gt;https://doi.org/10.1016/b978-0-12-417012-4.00027-2 &lt;/electronic-resource-num&gt;&lt;/record&gt;&lt;/Cite&gt;&lt;/EndNote&gt;</w:instrText>
      </w:r>
      <w:r w:rsidR="00B70EC3" w:rsidRPr="001508F4">
        <w:rPr>
          <w:rFonts w:ascii="Times New Roman" w:hAnsi="Times New Roman" w:cs="Times New Roman"/>
        </w:rPr>
        <w:fldChar w:fldCharType="separate"/>
      </w:r>
      <w:r w:rsidR="00B70EC3" w:rsidRPr="001508F4">
        <w:rPr>
          <w:rFonts w:ascii="Times New Roman" w:hAnsi="Times New Roman" w:cs="Times New Roman"/>
          <w:noProof/>
        </w:rPr>
        <w:t>(Mistry &amp; Maubois, 2017)</w:t>
      </w:r>
      <w:r w:rsidR="00B70EC3" w:rsidRPr="001508F4">
        <w:rPr>
          <w:rFonts w:ascii="Times New Roman" w:hAnsi="Times New Roman" w:cs="Times New Roman"/>
        </w:rPr>
        <w:fldChar w:fldCharType="end"/>
      </w:r>
      <w:r w:rsidR="00850541" w:rsidRPr="001508F4">
        <w:rPr>
          <w:rFonts w:ascii="Times New Roman" w:hAnsi="Times New Roman" w:cs="Times New Roman"/>
        </w:rPr>
        <w:t xml:space="preserve">. </w:t>
      </w:r>
      <w:r w:rsidR="00D02F5E" w:rsidRPr="001508F4">
        <w:rPr>
          <w:rFonts w:ascii="Times New Roman" w:hAnsi="Times New Roman" w:cs="Times New Roman"/>
        </w:rPr>
        <w:t>R</w:t>
      </w:r>
      <w:r w:rsidR="00850541" w:rsidRPr="001508F4">
        <w:rPr>
          <w:rFonts w:ascii="Times New Roman" w:hAnsi="Times New Roman" w:cs="Times New Roman"/>
        </w:rPr>
        <w:t>ecently</w:t>
      </w:r>
      <w:r w:rsidR="00D02F5E" w:rsidRPr="001508F4">
        <w:rPr>
          <w:rFonts w:ascii="Times New Roman" w:hAnsi="Times New Roman" w:cs="Times New Roman"/>
        </w:rPr>
        <w:t>,</w:t>
      </w:r>
      <w:r w:rsidR="00B70EC3" w:rsidRPr="001508F4">
        <w:rPr>
          <w:rFonts w:ascii="Times New Roman" w:hAnsi="Times New Roman" w:cs="Times New Roman"/>
        </w:rPr>
        <w:t xml:space="preserve"> </w:t>
      </w:r>
      <w:r w:rsidR="00C666C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Chamberland&lt;/Author&gt;&lt;Year&gt;2019&lt;/Year&gt;&lt;RecNum&gt;64&lt;/RecNum&gt;&lt;DisplayText&gt;Chamberland, Benoit, et al. (2019)&lt;/DisplayText&gt;&lt;record&gt;&lt;rec-number&gt;64&lt;/rec-number&gt;&lt;foreign-keys&gt;&lt;key app="EN" db-id="z5vzzfv9zd0a5gees9bpswa22tzevedpxr09" timestamp="1572921959"&gt;64&lt;/key&gt;&lt;/foreign-keys&gt;&lt;ref-type name="Journal Article"&gt;17&lt;/ref-type&gt;&lt;contributors&gt;&lt;authors&gt;&lt;author&gt;Chamberland, Julien&lt;/author&gt;&lt;author&gt;Benoit, Scott&lt;/author&gt;&lt;author&gt;Harel-Oger, Marielle&lt;/author&gt;&lt;author&gt;Pouliot, Yves&lt;/author&gt;&lt;author&gt;Jeantet, Romain&lt;/author&gt;&lt;author&gt;Garric, Gilles&lt;/author&gt;&lt;/authors&gt;&lt;/contributors&gt;&lt;titles&gt;&lt;title&gt;Comparing economic and environmental performance of three industrial cheesemaking processes through a predictive analysis&lt;/title&gt;&lt;secondary-title&gt;Journal of Cleaner Production&lt;/secondary-title&gt;&lt;/titles&gt;&lt;periodical&gt;&lt;full-title&gt;Journal of Cleaner Production&lt;/full-title&gt;&lt;/periodical&gt;&lt;pages&gt;118046&lt;/pages&gt;&lt;volume&gt;239&lt;/volume&gt;&lt;dates&gt;&lt;year&gt;2019&lt;/year&gt;&lt;/dates&gt;&lt;isbn&gt;0959-6526&lt;/isbn&gt;&lt;urls&gt;&lt;/urls&gt;&lt;electronic-resource-num&gt;https://doi.org/10.1016/j.jclepro.2019.118046 &lt;/electronic-resource-num&gt;&lt;/record&gt;&lt;/Cite&gt;&lt;/EndNote&gt;</w:instrText>
      </w:r>
      <w:r w:rsidR="00C666C1" w:rsidRPr="001508F4">
        <w:rPr>
          <w:rFonts w:ascii="Times New Roman" w:hAnsi="Times New Roman" w:cs="Times New Roman"/>
        </w:rPr>
        <w:fldChar w:fldCharType="separate"/>
      </w:r>
      <w:r w:rsidR="00C666C1" w:rsidRPr="001508F4">
        <w:rPr>
          <w:rFonts w:ascii="Times New Roman" w:hAnsi="Times New Roman" w:cs="Times New Roman"/>
          <w:noProof/>
        </w:rPr>
        <w:t>Chamberland, Benoit, et al. (2019)</w:t>
      </w:r>
      <w:r w:rsidR="00C666C1" w:rsidRPr="001508F4">
        <w:rPr>
          <w:rFonts w:ascii="Times New Roman" w:hAnsi="Times New Roman" w:cs="Times New Roman"/>
        </w:rPr>
        <w:fldChar w:fldCharType="end"/>
      </w:r>
      <w:r w:rsidR="00C666C1" w:rsidRPr="001508F4">
        <w:rPr>
          <w:rFonts w:ascii="Times New Roman" w:hAnsi="Times New Roman" w:cs="Times New Roman"/>
        </w:rPr>
        <w:t xml:space="preserve"> and </w:t>
      </w:r>
      <w:r w:rsidR="0076533A"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Chamberland&lt;/Author&gt;&lt;Year&gt;2019&lt;/Year&gt;&lt;RecNum&gt;63&lt;/RecNum&gt;&lt;DisplayText&gt;Chamberland, Mercier-Bouchard, et al. (2019)&lt;/DisplayText&gt;&lt;record&gt;&lt;rec-number&gt;63&lt;/rec-number&gt;&lt;foreign-keys&gt;&lt;key app="EN" db-id="z5vzzfv9zd0a5gees9bpswa22tzevedpxr09" timestamp="1572913470"&gt;63&lt;/key&gt;&lt;/foreign-keys&gt;&lt;ref-type name="Journal Article"&gt;17&lt;/ref-type&gt;&lt;contributors&gt;&lt;authors&gt;&lt;author&gt;Chamberland, Julien&lt;/author&gt;&lt;author&gt;Mercier-Bouchard, Dany&lt;/author&gt;&lt;author&gt;Dussault-Chouinard, Iris&lt;/author&gt;&lt;author&gt;Benoit, Scott&lt;/author&gt;&lt;author&gt;Doyen, Alain&lt;/author&gt;&lt;author&gt;Britten, Michel&lt;/author&gt;&lt;author&gt;Pouliot, Yves&lt;/author&gt;&lt;/authors&gt;&lt;/contributors&gt;&lt;titles&gt;&lt;title&gt;On the Use of Ultrafiltration or Microfiltration Polymeric Spiral-Wound Membranes for Cheesemilk Standardization: Impact on Process Efficiency&lt;/title&gt;&lt;secondary-title&gt;Foods&lt;/secondary-title&gt;&lt;/titles&gt;&lt;periodical&gt;&lt;full-title&gt;Foods&lt;/full-title&gt;&lt;/periodical&gt;&lt;pages&gt;198&lt;/pages&gt;&lt;volume&gt;8&lt;/volume&gt;&lt;number&gt;6&lt;/number&gt;&lt;dates&gt;&lt;year&gt;2019&lt;/year&gt;&lt;/dates&gt;&lt;urls&gt;&lt;/urls&gt;&lt;electronic-resource-num&gt;https://doi.org/10.3390/foods8060198 &lt;/electronic-resource-num&gt;&lt;/record&gt;&lt;/Cite&gt;&lt;/EndNote&gt;</w:instrText>
      </w:r>
      <w:r w:rsidR="0076533A" w:rsidRPr="001508F4">
        <w:rPr>
          <w:rFonts w:ascii="Times New Roman" w:hAnsi="Times New Roman" w:cs="Times New Roman"/>
        </w:rPr>
        <w:fldChar w:fldCharType="separate"/>
      </w:r>
      <w:r w:rsidR="00BE654D" w:rsidRPr="001508F4">
        <w:rPr>
          <w:rFonts w:ascii="Times New Roman" w:hAnsi="Times New Roman" w:cs="Times New Roman"/>
          <w:noProof/>
        </w:rPr>
        <w:t>Chamberland, Mercier-Bouchard, et al. (2019)</w:t>
      </w:r>
      <w:r w:rsidR="0076533A" w:rsidRPr="001508F4">
        <w:rPr>
          <w:rFonts w:ascii="Times New Roman" w:hAnsi="Times New Roman" w:cs="Times New Roman"/>
        </w:rPr>
        <w:fldChar w:fldCharType="end"/>
      </w:r>
      <w:r w:rsidR="0076533A" w:rsidRPr="001508F4">
        <w:rPr>
          <w:rFonts w:ascii="Times New Roman" w:hAnsi="Times New Roman" w:cs="Times New Roman"/>
        </w:rPr>
        <w:t xml:space="preserve"> </w:t>
      </w:r>
      <w:r w:rsidR="00A976CC" w:rsidRPr="001508F4">
        <w:rPr>
          <w:rFonts w:ascii="Times New Roman" w:hAnsi="Times New Roman" w:cs="Times New Roman"/>
        </w:rPr>
        <w:t>reported increase</w:t>
      </w:r>
      <w:r w:rsidR="0076533A" w:rsidRPr="001508F4">
        <w:rPr>
          <w:rFonts w:ascii="Times New Roman" w:hAnsi="Times New Roman" w:cs="Times New Roman"/>
        </w:rPr>
        <w:t>d</w:t>
      </w:r>
      <w:r w:rsidR="00A976CC" w:rsidRPr="001508F4">
        <w:rPr>
          <w:rFonts w:ascii="Times New Roman" w:hAnsi="Times New Roman" w:cs="Times New Roman"/>
        </w:rPr>
        <w:t xml:space="preserve"> cheese yield</w:t>
      </w:r>
      <w:r w:rsidR="0076533A" w:rsidRPr="001508F4">
        <w:rPr>
          <w:rFonts w:ascii="Times New Roman" w:hAnsi="Times New Roman" w:cs="Times New Roman"/>
        </w:rPr>
        <w:t>s</w:t>
      </w:r>
      <w:r w:rsidR="00A976CC" w:rsidRPr="001508F4">
        <w:rPr>
          <w:rFonts w:ascii="Times New Roman" w:hAnsi="Times New Roman" w:cs="Times New Roman"/>
        </w:rPr>
        <w:t xml:space="preserve"> and protein recovery </w:t>
      </w:r>
      <w:r w:rsidR="00A976CC" w:rsidRPr="001508F4">
        <w:rPr>
          <w:rFonts w:ascii="Times New Roman" w:hAnsi="Times New Roman" w:cs="Times New Roman"/>
        </w:rPr>
        <w:fldChar w:fldCharType="begin">
          <w:fldData xml:space="preserve">PEVuZE5vdGU+PENpdGU+PEF1dGhvcj5DaGFtYmVybGFuZDwvQXV0aG9yPjxZZWFyPjIwMTk8L1ll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</w:fldData>
        </w:fldChar>
      </w:r>
      <w:r w:rsidR="00D92977" w:rsidRPr="001508F4">
        <w:rPr>
          <w:rFonts w:ascii="Times New Roman" w:hAnsi="Times New Roman" w:cs="Times New Roman"/>
        </w:rPr>
        <w:instrText xml:space="preserve"> ADDIN EN.CITE </w:instrText>
      </w:r>
      <w:r w:rsidR="00D92977" w:rsidRPr="001508F4">
        <w:rPr>
          <w:rFonts w:ascii="Times New Roman" w:hAnsi="Times New Roman" w:cs="Times New Roman"/>
        </w:rPr>
        <w:fldChar w:fldCharType="begin">
          <w:fldData xml:space="preserve">PEVuZE5vdGU+PENpdGU+PEF1dGhvcj5DaGFtYmVybGFuZDwvQXV0aG9yPjxZZWFyPjIwMTk8L1ll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</w:fldData>
        </w:fldChar>
      </w:r>
      <w:r w:rsidR="00D92977" w:rsidRPr="001508F4">
        <w:rPr>
          <w:rFonts w:ascii="Times New Roman" w:hAnsi="Times New Roman" w:cs="Times New Roman"/>
        </w:rPr>
        <w:instrText xml:space="preserve"> ADDIN EN.CITE.DATA </w:instrText>
      </w:r>
      <w:r w:rsidR="00D92977" w:rsidRPr="001508F4">
        <w:rPr>
          <w:rFonts w:ascii="Times New Roman" w:hAnsi="Times New Roman" w:cs="Times New Roman"/>
        </w:rPr>
      </w:r>
      <w:r w:rsidR="00D92977" w:rsidRPr="001508F4">
        <w:rPr>
          <w:rFonts w:ascii="Times New Roman" w:hAnsi="Times New Roman" w:cs="Times New Roman"/>
        </w:rPr>
        <w:fldChar w:fldCharType="end"/>
      </w:r>
      <w:r w:rsidR="00A976CC" w:rsidRPr="001508F4">
        <w:rPr>
          <w:rFonts w:ascii="Times New Roman" w:hAnsi="Times New Roman" w:cs="Times New Roman"/>
        </w:rPr>
      </w:r>
      <w:r w:rsidR="00A976CC" w:rsidRPr="001508F4">
        <w:rPr>
          <w:rFonts w:ascii="Times New Roman" w:hAnsi="Times New Roman" w:cs="Times New Roman"/>
        </w:rPr>
        <w:fldChar w:fldCharType="separate"/>
      </w:r>
      <w:r w:rsidR="00A976CC" w:rsidRPr="001508F4">
        <w:rPr>
          <w:rFonts w:ascii="Times New Roman" w:hAnsi="Times New Roman" w:cs="Times New Roman"/>
          <w:noProof/>
        </w:rPr>
        <w:t>(Chamberland, Benoit, et al., 2019; Chamberland, Mercier-Bouchard, et al., 2019)</w:t>
      </w:r>
      <w:r w:rsidR="00A976CC" w:rsidRPr="001508F4">
        <w:rPr>
          <w:rFonts w:ascii="Times New Roman" w:hAnsi="Times New Roman" w:cs="Times New Roman"/>
        </w:rPr>
        <w:fldChar w:fldCharType="end"/>
      </w:r>
      <w:r w:rsidR="00A976CC" w:rsidRPr="001508F4">
        <w:rPr>
          <w:rFonts w:ascii="Times New Roman" w:hAnsi="Times New Roman" w:cs="Times New Roman"/>
        </w:rPr>
        <w:t xml:space="preserve"> </w:t>
      </w:r>
      <w:r w:rsidR="00D02F5E" w:rsidRPr="001508F4">
        <w:rPr>
          <w:rFonts w:ascii="Times New Roman" w:hAnsi="Times New Roman" w:cs="Times New Roman"/>
          <w:color w:val="000000" w:themeColor="text1"/>
        </w:rPr>
        <w:t xml:space="preserve">when cheese milks were formulated with ultrafiltration retentates, as compared to whole milk or traditionally standardised cheese milk. The increased protein retention was attributed to the formation of a stronger protein matrix </w:t>
      </w:r>
      <w:r w:rsidR="00A976CC" w:rsidRPr="001508F4">
        <w:rPr>
          <w:rFonts w:ascii="Times New Roman" w:hAnsi="Times New Roman" w:cs="Times New Roman"/>
        </w:rPr>
        <w:fldChar w:fldCharType="begin">
          <w:fldData xml:space="preserve">PEVuZE5vdGU+PENpdGU+PEF1dGhvcj5DaGFtYmVybGFuZDwvQXV0aG9yPjxZZWFyPjIwMTk8L1ll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</w:fldData>
        </w:fldChar>
      </w:r>
      <w:r w:rsidR="00D92977" w:rsidRPr="001508F4">
        <w:rPr>
          <w:rFonts w:ascii="Times New Roman" w:hAnsi="Times New Roman" w:cs="Times New Roman"/>
        </w:rPr>
        <w:instrText xml:space="preserve"> ADDIN EN.CITE </w:instrText>
      </w:r>
      <w:r w:rsidR="00D92977" w:rsidRPr="001508F4">
        <w:rPr>
          <w:rFonts w:ascii="Times New Roman" w:hAnsi="Times New Roman" w:cs="Times New Roman"/>
        </w:rPr>
        <w:fldChar w:fldCharType="begin">
          <w:fldData xml:space="preserve">PEVuZE5vdGU+PENpdGU+PEF1dGhvcj5DaGFtYmVybGFuZDwvQXV0aG9yPjxZZWFyPjIwMTk8L1ll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</w:fldData>
        </w:fldChar>
      </w:r>
      <w:r w:rsidR="00D92977" w:rsidRPr="001508F4">
        <w:rPr>
          <w:rFonts w:ascii="Times New Roman" w:hAnsi="Times New Roman" w:cs="Times New Roman"/>
        </w:rPr>
        <w:instrText xml:space="preserve"> ADDIN EN.CITE.DATA </w:instrText>
      </w:r>
      <w:r w:rsidR="00D92977" w:rsidRPr="001508F4">
        <w:rPr>
          <w:rFonts w:ascii="Times New Roman" w:hAnsi="Times New Roman" w:cs="Times New Roman"/>
        </w:rPr>
      </w:r>
      <w:r w:rsidR="00D92977" w:rsidRPr="001508F4">
        <w:rPr>
          <w:rFonts w:ascii="Times New Roman" w:hAnsi="Times New Roman" w:cs="Times New Roman"/>
        </w:rPr>
        <w:fldChar w:fldCharType="end"/>
      </w:r>
      <w:r w:rsidR="00A976CC" w:rsidRPr="001508F4">
        <w:rPr>
          <w:rFonts w:ascii="Times New Roman" w:hAnsi="Times New Roman" w:cs="Times New Roman"/>
        </w:rPr>
      </w:r>
      <w:r w:rsidR="00A976CC" w:rsidRPr="001508F4">
        <w:rPr>
          <w:rFonts w:ascii="Times New Roman" w:hAnsi="Times New Roman" w:cs="Times New Roman"/>
        </w:rPr>
        <w:fldChar w:fldCharType="separate"/>
      </w:r>
      <w:r w:rsidR="00A976CC" w:rsidRPr="001508F4">
        <w:rPr>
          <w:rFonts w:ascii="Times New Roman" w:hAnsi="Times New Roman" w:cs="Times New Roman"/>
          <w:noProof/>
        </w:rPr>
        <w:t>(Chamberland, Mercier-Bouchard, et al., 2019)</w:t>
      </w:r>
      <w:r w:rsidR="00A976CC" w:rsidRPr="001508F4">
        <w:rPr>
          <w:rFonts w:ascii="Times New Roman" w:hAnsi="Times New Roman" w:cs="Times New Roman"/>
        </w:rPr>
        <w:fldChar w:fldCharType="end"/>
      </w:r>
      <w:r w:rsidR="00A976CC" w:rsidRPr="001508F4">
        <w:rPr>
          <w:rFonts w:ascii="Times New Roman" w:hAnsi="Times New Roman" w:cs="Times New Roman"/>
        </w:rPr>
        <w:t>.</w:t>
      </w:r>
    </w:p>
    <w:p w14:paraId="2D3E4BF3" w14:textId="415867C3" w:rsidR="00A7445D" w:rsidRPr="001508F4" w:rsidRDefault="00114B7E" w:rsidP="007842A9">
      <w:pPr>
        <w:spacing w:line="360" w:lineRule="auto"/>
        <w:jc w:val="both"/>
        <w:rPr>
          <w:rFonts w:ascii="Times New Roman" w:hAnsi="Times New Roman" w:cs="Times New Roman"/>
        </w:rPr>
      </w:pPr>
      <w:r w:rsidRPr="001508F4">
        <w:rPr>
          <w:rFonts w:ascii="Times New Roman" w:hAnsi="Times New Roman" w:cs="Times New Roman"/>
        </w:rPr>
        <w:t>At</w:t>
      </w:r>
      <w:r w:rsidR="00D05376" w:rsidRPr="001508F4">
        <w:rPr>
          <w:rFonts w:ascii="Times New Roman" w:hAnsi="Times New Roman" w:cs="Times New Roman"/>
        </w:rPr>
        <w:t xml:space="preserve"> </w:t>
      </w:r>
      <w:r w:rsidR="00601871" w:rsidRPr="001508F4">
        <w:rPr>
          <w:rFonts w:ascii="Times New Roman" w:hAnsi="Times New Roman" w:cs="Times New Roman"/>
        </w:rPr>
        <w:t>elevated temperatures</w:t>
      </w:r>
      <w:r w:rsidR="005C0C17" w:rsidRPr="001508F4">
        <w:rPr>
          <w:rFonts w:ascii="Times New Roman" w:hAnsi="Times New Roman" w:cs="Times New Roman"/>
        </w:rPr>
        <w:t xml:space="preserve"> (</w:t>
      </w:r>
      <w:r w:rsidR="00601871" w:rsidRPr="001508F4">
        <w:rPr>
          <w:rFonts w:ascii="Times New Roman" w:hAnsi="Times New Roman" w:cs="Times New Roman"/>
        </w:rPr>
        <w:t xml:space="preserve">&gt;65 </w:t>
      </w:r>
      <w:r w:rsidR="00D01C3A" w:rsidRPr="001508F4">
        <w:rPr>
          <w:rFonts w:ascii="Times New Roman" w:hAnsi="Times New Roman" w:cs="Times New Roman"/>
        </w:rPr>
        <w:t>º</w:t>
      </w:r>
      <w:r w:rsidR="00601871" w:rsidRPr="001508F4">
        <w:rPr>
          <w:rFonts w:ascii="Times New Roman" w:hAnsi="Times New Roman" w:cs="Times New Roman"/>
        </w:rPr>
        <w:t>C)</w:t>
      </w:r>
      <w:r w:rsidR="00D01C3A" w:rsidRPr="001508F4">
        <w:rPr>
          <w:rFonts w:ascii="Times New Roman" w:hAnsi="Times New Roman" w:cs="Times New Roman"/>
        </w:rPr>
        <w:t>,</w:t>
      </w:r>
      <w:r w:rsidR="00E07F29" w:rsidRPr="001508F4">
        <w:rPr>
          <w:rFonts w:ascii="Times New Roman" w:hAnsi="Times New Roman" w:cs="Times New Roman"/>
        </w:rPr>
        <w:t xml:space="preserve"> </w:t>
      </w:r>
      <w:r w:rsidR="00601871" w:rsidRPr="001508F4">
        <w:rPr>
          <w:rFonts w:ascii="Times New Roman" w:hAnsi="Times New Roman" w:cs="Times New Roman"/>
        </w:rPr>
        <w:t>whey proteins denature</w:t>
      </w:r>
      <w:r w:rsidR="00C72270" w:rsidRPr="001508F4">
        <w:rPr>
          <w:rFonts w:ascii="Times New Roman" w:hAnsi="Times New Roman" w:cs="Times New Roman"/>
        </w:rPr>
        <w:t xml:space="preserve"> and</w:t>
      </w:r>
      <w:r w:rsidR="00E763A2" w:rsidRPr="001508F4">
        <w:rPr>
          <w:rFonts w:ascii="Times New Roman" w:hAnsi="Times New Roman" w:cs="Times New Roman"/>
        </w:rPr>
        <w:t xml:space="preserve"> can then</w:t>
      </w:r>
      <w:r w:rsidR="00C72270" w:rsidRPr="001508F4">
        <w:rPr>
          <w:rFonts w:ascii="Times New Roman" w:hAnsi="Times New Roman" w:cs="Times New Roman"/>
        </w:rPr>
        <w:t xml:space="preserve"> </w:t>
      </w:r>
      <w:r w:rsidR="00E510C4" w:rsidRPr="001508F4">
        <w:rPr>
          <w:rFonts w:ascii="Times New Roman" w:hAnsi="Times New Roman" w:cs="Times New Roman"/>
        </w:rPr>
        <w:t xml:space="preserve">form </w:t>
      </w:r>
      <w:r w:rsidR="00207080" w:rsidRPr="001508F4">
        <w:rPr>
          <w:rFonts w:ascii="Times New Roman" w:hAnsi="Times New Roman" w:cs="Times New Roman"/>
        </w:rPr>
        <w:t xml:space="preserve">intermolecular </w:t>
      </w:r>
      <w:r w:rsidR="00E510C4" w:rsidRPr="001508F4">
        <w:rPr>
          <w:rFonts w:ascii="Times New Roman" w:hAnsi="Times New Roman" w:cs="Times New Roman"/>
        </w:rPr>
        <w:t xml:space="preserve">disulphide bridges </w:t>
      </w:r>
      <w:r w:rsidR="00B46531" w:rsidRPr="001508F4">
        <w:rPr>
          <w:rFonts w:ascii="Times New Roman" w:hAnsi="Times New Roman" w:cs="Times New Roman"/>
        </w:rPr>
        <w:t xml:space="preserve">between </w:t>
      </w:r>
      <w:r w:rsidR="007842A9" w:rsidRPr="001508F4">
        <w:rPr>
          <w:rFonts w:ascii="Times New Roman" w:hAnsi="Times New Roman" w:cs="Times New Roman"/>
        </w:rPr>
        <w:t xml:space="preserve">free thiol groups </w:t>
      </w:r>
      <w:r w:rsidR="00D01C3A" w:rsidRPr="001508F4">
        <w:rPr>
          <w:rFonts w:ascii="Times New Roman" w:hAnsi="Times New Roman" w:cs="Times New Roman"/>
        </w:rPr>
        <w:t xml:space="preserve">present in </w:t>
      </w:r>
      <w:r w:rsidR="00B46531" w:rsidRPr="001508F4">
        <w:rPr>
          <w:rFonts w:ascii="Times New Roman" w:hAnsi="Times New Roman" w:cs="Times New Roman"/>
        </w:rPr>
        <w:t xml:space="preserve">some of the </w:t>
      </w:r>
      <w:r w:rsidR="00106BC7" w:rsidRPr="001508F4">
        <w:rPr>
          <w:rFonts w:ascii="Times New Roman" w:hAnsi="Times New Roman" w:cs="Times New Roman"/>
        </w:rPr>
        <w:t>casein and whey proteins</w:t>
      </w:r>
      <w:r w:rsidR="00D01C3A" w:rsidRPr="001508F4">
        <w:rPr>
          <w:rFonts w:ascii="Times New Roman" w:hAnsi="Times New Roman" w:cs="Times New Roman"/>
        </w:rPr>
        <w:t xml:space="preserve"> </w:t>
      </w:r>
      <w:r w:rsidR="007842A9" w:rsidRPr="001508F4">
        <w:rPr>
          <w:rFonts w:ascii="Times New Roman" w:hAnsi="Times New Roman" w:cs="Times New Roman"/>
        </w:rPr>
        <w:t>(</w:t>
      </w:r>
      <w:r w:rsidR="00E07F29" w:rsidRPr="001508F4">
        <w:rPr>
          <w:rFonts w:ascii="Times New Roman" w:hAnsi="Times New Roman" w:cs="Times New Roman"/>
        </w:rPr>
        <w:t>e.g. α-</w:t>
      </w:r>
      <w:r w:rsidR="00207080" w:rsidRPr="001508F4">
        <w:rPr>
          <w:rFonts w:ascii="Times New Roman" w:hAnsi="Times New Roman" w:cs="Times New Roman"/>
        </w:rPr>
        <w:t>lact</w:t>
      </w:r>
      <w:r w:rsidR="00B74691" w:rsidRPr="001508F4">
        <w:rPr>
          <w:rFonts w:ascii="Times New Roman" w:hAnsi="Times New Roman" w:cs="Times New Roman"/>
        </w:rPr>
        <w:t>a</w:t>
      </w:r>
      <w:r w:rsidR="00207080" w:rsidRPr="001508F4">
        <w:rPr>
          <w:rFonts w:ascii="Times New Roman" w:hAnsi="Times New Roman" w:cs="Times New Roman"/>
        </w:rPr>
        <w:t xml:space="preserve">lbumin, </w:t>
      </w:r>
      <w:r w:rsidR="00E07F29" w:rsidRPr="001508F4">
        <w:rPr>
          <w:rFonts w:ascii="Times New Roman" w:hAnsi="Times New Roman" w:cs="Times New Roman"/>
        </w:rPr>
        <w:t>β-</w:t>
      </w:r>
      <w:r w:rsidR="00207080" w:rsidRPr="001508F4">
        <w:rPr>
          <w:rFonts w:ascii="Times New Roman" w:hAnsi="Times New Roman" w:cs="Times New Roman"/>
        </w:rPr>
        <w:t xml:space="preserve">lactoglobulin </w:t>
      </w:r>
      <w:r w:rsidR="007842A9" w:rsidRPr="001508F4">
        <w:rPr>
          <w:rFonts w:ascii="Times New Roman" w:hAnsi="Times New Roman" w:cs="Times New Roman"/>
        </w:rPr>
        <w:t>and</w:t>
      </w:r>
      <w:r w:rsidR="00207080" w:rsidRPr="001508F4">
        <w:rPr>
          <w:rFonts w:ascii="Times New Roman" w:hAnsi="Times New Roman" w:cs="Times New Roman"/>
        </w:rPr>
        <w:t xml:space="preserve"> </w:t>
      </w:r>
      <w:r w:rsidR="00E07F29" w:rsidRPr="001508F4">
        <w:rPr>
          <w:rFonts w:ascii="Times New Roman" w:hAnsi="Times New Roman" w:cs="Times New Roman"/>
        </w:rPr>
        <w:t>κ-</w:t>
      </w:r>
      <w:r w:rsidR="00207080" w:rsidRPr="001508F4">
        <w:rPr>
          <w:rFonts w:ascii="Times New Roman" w:hAnsi="Times New Roman" w:cs="Times New Roman"/>
        </w:rPr>
        <w:t>casein</w:t>
      </w:r>
      <w:r w:rsidR="007842A9" w:rsidRPr="001508F4">
        <w:rPr>
          <w:rFonts w:ascii="Times New Roman" w:hAnsi="Times New Roman" w:cs="Times New Roman"/>
        </w:rPr>
        <w:t>)</w:t>
      </w:r>
      <w:r w:rsidR="00E510C4" w:rsidRPr="001508F4">
        <w:rPr>
          <w:rFonts w:ascii="Times New Roman" w:hAnsi="Times New Roman" w:cs="Times New Roman"/>
        </w:rPr>
        <w:t xml:space="preserve"> </w:t>
      </w:r>
      <w:r w:rsidR="00B74691" w:rsidRPr="001508F4">
        <w:rPr>
          <w:rFonts w:ascii="Times New Roman" w:hAnsi="Times New Roman" w:cs="Times New Roman"/>
        </w:rPr>
        <w:fldChar w:fldCharType="begin">
          <w:fldData xml:space="preserve">PEVuZE5vdGU+PENpdGU+PEF1dGhvcj5WYXNiaW5kZXI8L0F1dGhvcj48WWVhcj4yMDAzPC9ZZWFy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</w:fldData>
        </w:fldChar>
      </w:r>
      <w:r w:rsidR="00D92977" w:rsidRPr="001508F4">
        <w:rPr>
          <w:rFonts w:ascii="Times New Roman" w:hAnsi="Times New Roman" w:cs="Times New Roman"/>
        </w:rPr>
        <w:instrText xml:space="preserve"> ADDIN EN.CITE </w:instrText>
      </w:r>
      <w:r w:rsidR="00D92977" w:rsidRPr="001508F4">
        <w:rPr>
          <w:rFonts w:ascii="Times New Roman" w:hAnsi="Times New Roman" w:cs="Times New Roman"/>
        </w:rPr>
        <w:fldChar w:fldCharType="begin">
          <w:fldData xml:space="preserve">PEVuZE5vdGU+PENpdGU+PEF1dGhvcj5WYXNiaW5kZXI8L0F1dGhvcj48WWVhcj4yMDAzPC9ZZWFy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</w:fldData>
        </w:fldChar>
      </w:r>
      <w:r w:rsidR="00D92977" w:rsidRPr="001508F4">
        <w:rPr>
          <w:rFonts w:ascii="Times New Roman" w:hAnsi="Times New Roman" w:cs="Times New Roman"/>
        </w:rPr>
        <w:instrText xml:space="preserve"> ADDIN EN.CITE.DATA </w:instrText>
      </w:r>
      <w:r w:rsidR="00D92977" w:rsidRPr="001508F4">
        <w:rPr>
          <w:rFonts w:ascii="Times New Roman" w:hAnsi="Times New Roman" w:cs="Times New Roman"/>
        </w:rPr>
      </w:r>
      <w:r w:rsidR="00D92977" w:rsidRPr="001508F4">
        <w:rPr>
          <w:rFonts w:ascii="Times New Roman" w:hAnsi="Times New Roman" w:cs="Times New Roman"/>
        </w:rPr>
        <w:fldChar w:fldCharType="end"/>
      </w:r>
      <w:r w:rsidR="00B74691" w:rsidRPr="001508F4">
        <w:rPr>
          <w:rFonts w:ascii="Times New Roman" w:hAnsi="Times New Roman" w:cs="Times New Roman"/>
        </w:rPr>
      </w:r>
      <w:r w:rsidR="00B74691" w:rsidRPr="001508F4">
        <w:rPr>
          <w:rFonts w:ascii="Times New Roman" w:hAnsi="Times New Roman" w:cs="Times New Roman"/>
        </w:rPr>
        <w:fldChar w:fldCharType="separate"/>
      </w:r>
      <w:r w:rsidR="00791528" w:rsidRPr="001508F4">
        <w:rPr>
          <w:rFonts w:ascii="Times New Roman" w:hAnsi="Times New Roman" w:cs="Times New Roman"/>
          <w:noProof/>
        </w:rPr>
        <w:t>(Monahan, German, &amp; Kinsella, 1995; Vasbinder, Alting, &amp; de Kruif, 2003)</w:t>
      </w:r>
      <w:r w:rsidR="00B74691" w:rsidRPr="001508F4">
        <w:rPr>
          <w:rFonts w:ascii="Times New Roman" w:hAnsi="Times New Roman" w:cs="Times New Roman"/>
        </w:rPr>
        <w:fldChar w:fldCharType="end"/>
      </w:r>
      <w:r w:rsidR="00E510C4" w:rsidRPr="001508F4">
        <w:rPr>
          <w:rFonts w:ascii="Times New Roman" w:hAnsi="Times New Roman" w:cs="Times New Roman"/>
        </w:rPr>
        <w:t xml:space="preserve">. </w:t>
      </w:r>
      <w:r w:rsidR="00EE65F9" w:rsidRPr="001508F4">
        <w:rPr>
          <w:rFonts w:ascii="Times New Roman" w:hAnsi="Times New Roman" w:cs="Times New Roman"/>
        </w:rPr>
        <w:t>The application of heat to</w:t>
      </w:r>
      <w:r w:rsidR="004C7C9B" w:rsidRPr="001508F4">
        <w:rPr>
          <w:rFonts w:ascii="Times New Roman" w:hAnsi="Times New Roman" w:cs="Times New Roman"/>
        </w:rPr>
        <w:t xml:space="preserve"> </w:t>
      </w:r>
      <w:r w:rsidR="00EE65F9" w:rsidRPr="001508F4">
        <w:rPr>
          <w:rFonts w:ascii="Times New Roman" w:hAnsi="Times New Roman" w:cs="Times New Roman"/>
        </w:rPr>
        <w:t xml:space="preserve">denature and </w:t>
      </w:r>
      <w:r w:rsidR="004C7C9B" w:rsidRPr="001508F4">
        <w:rPr>
          <w:rFonts w:ascii="Times New Roman" w:hAnsi="Times New Roman" w:cs="Times New Roman"/>
        </w:rPr>
        <w:t>attach</w:t>
      </w:r>
      <w:r w:rsidR="00EE65F9" w:rsidRPr="001508F4">
        <w:rPr>
          <w:rFonts w:ascii="Times New Roman" w:hAnsi="Times New Roman" w:cs="Times New Roman"/>
        </w:rPr>
        <w:t xml:space="preserve"> </w:t>
      </w:r>
      <w:r w:rsidR="00E510C4" w:rsidRPr="001508F4">
        <w:rPr>
          <w:rFonts w:ascii="Times New Roman" w:hAnsi="Times New Roman" w:cs="Times New Roman"/>
        </w:rPr>
        <w:t xml:space="preserve">whey proteins to </w:t>
      </w:r>
      <w:r w:rsidR="0008148C" w:rsidRPr="001508F4">
        <w:rPr>
          <w:rFonts w:ascii="Times New Roman" w:hAnsi="Times New Roman" w:cs="Times New Roman"/>
        </w:rPr>
        <w:t xml:space="preserve">micellar </w:t>
      </w:r>
      <w:r w:rsidR="00B9007D" w:rsidRPr="001508F4">
        <w:rPr>
          <w:rFonts w:ascii="Times New Roman" w:hAnsi="Times New Roman" w:cs="Times New Roman"/>
        </w:rPr>
        <w:t>κ-</w:t>
      </w:r>
      <w:r w:rsidR="00207080" w:rsidRPr="001508F4">
        <w:rPr>
          <w:rFonts w:ascii="Times New Roman" w:hAnsi="Times New Roman" w:cs="Times New Roman"/>
        </w:rPr>
        <w:t xml:space="preserve">casein </w:t>
      </w:r>
      <w:r w:rsidR="00106BC7" w:rsidRPr="001508F4">
        <w:rPr>
          <w:rFonts w:ascii="Times New Roman" w:hAnsi="Times New Roman" w:cs="Times New Roman"/>
        </w:rPr>
        <w:t xml:space="preserve">has </w:t>
      </w:r>
      <w:r w:rsidR="00966658" w:rsidRPr="001508F4">
        <w:rPr>
          <w:rFonts w:ascii="Times New Roman" w:hAnsi="Times New Roman" w:cs="Times New Roman"/>
        </w:rPr>
        <w:t xml:space="preserve">been used </w:t>
      </w:r>
      <w:r w:rsidR="00966658" w:rsidRPr="001508F4">
        <w:rPr>
          <w:rFonts w:ascii="Times New Roman" w:hAnsi="Times New Roman" w:cs="Times New Roman"/>
        </w:rPr>
        <w:lastRenderedPageBreak/>
        <w:t xml:space="preserve">to </w:t>
      </w:r>
      <w:r w:rsidR="00106BC7" w:rsidRPr="001508F4">
        <w:rPr>
          <w:rFonts w:ascii="Times New Roman" w:hAnsi="Times New Roman" w:cs="Times New Roman"/>
        </w:rPr>
        <w:t>increase the yields of yoghurt and cream cheese</w:t>
      </w:r>
      <w:r w:rsidR="00966658" w:rsidRPr="001508F4">
        <w:rPr>
          <w:rFonts w:ascii="Times New Roman" w:hAnsi="Times New Roman" w:cs="Times New Roman"/>
        </w:rPr>
        <w:t>, which are</w:t>
      </w:r>
      <w:r w:rsidR="00106BC7" w:rsidRPr="001508F4">
        <w:rPr>
          <w:rFonts w:ascii="Times New Roman" w:hAnsi="Times New Roman" w:cs="Times New Roman"/>
        </w:rPr>
        <w:t xml:space="preserve"> made </w:t>
      </w:r>
      <w:r w:rsidR="00966658" w:rsidRPr="001508F4">
        <w:rPr>
          <w:rFonts w:ascii="Times New Roman" w:hAnsi="Times New Roman" w:cs="Times New Roman"/>
        </w:rPr>
        <w:t xml:space="preserve">by </w:t>
      </w:r>
      <w:r w:rsidR="00106BC7" w:rsidRPr="001508F4">
        <w:rPr>
          <w:rFonts w:ascii="Times New Roman" w:hAnsi="Times New Roman" w:cs="Times New Roman"/>
        </w:rPr>
        <w:t xml:space="preserve">acid gelation </w:t>
      </w:r>
      <w:r w:rsidR="00106BC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Lucey&lt;/Author&gt;&lt;Year&gt;1998&lt;/Year&gt;&lt;RecNum&gt;21&lt;/RecNum&gt;&lt;DisplayText&gt;(Kethireddipalli, Hill, &amp;amp; Dalgleish, 2010; Lucey, Tamehena, Singh, &amp;amp; Munro, 1998)&lt;/DisplayText&gt;&lt;record&gt;&lt;rec-number&gt;21&lt;/rec-number&gt;&lt;foreign-keys&gt;&lt;key app="EN" db-id="z5vzzfv9zd0a5gees9bpswa22tzevedpxr09" timestamp="1566279975"&gt;21&lt;/key&gt;&lt;/foreign-keys&gt;&lt;ref-type name="Journal Article"&gt;17&lt;/ref-type&gt;&lt;contributors&gt;&lt;authors&gt;&lt;author&gt;Lucey, John A&lt;/author&gt;&lt;author&gt;Tamehena, Michelle&lt;/author&gt;&lt;author&gt;Singh, Harjinder&lt;/author&gt;&lt;author&gt;Munro, Peter A&lt;/author&gt;&lt;/authors&gt;&lt;/contributors&gt;&lt;titles&gt;&lt;title&gt;Effect of interactions between denatured whey proteins and casein micelles on the formation and rheological properties of acid skim milk gels&lt;/title&gt;&lt;secondary-title&gt;Journal of Dairy Research&lt;/secondary-title&gt;&lt;/titles&gt;&lt;periodical&gt;&lt;full-title&gt;Journal of Dairy Research&lt;/full-title&gt;&lt;/periodical&gt;&lt;pages&gt;555-567&lt;/pages&gt;&lt;volume&gt;65&lt;/volume&gt;&lt;number&gt;4&lt;/number&gt;&lt;dates&gt;&lt;year&gt;1998&lt;/year&gt;&lt;/dates&gt;&lt;isbn&gt;1469-7629&lt;/isbn&gt;&lt;urls&gt;&lt;/urls&gt;&lt;electronic-resource-num&gt;https://doi.org/10.1017/s0022029998003057 &lt;/electronic-resource-num&gt;&lt;/record&gt;&lt;/Cite&gt;&lt;Cite&gt;&lt;Author&gt;Kethireddipalli&lt;/Author&gt;&lt;Year&gt;2010&lt;/Year&gt;&lt;RecNum&gt;22&lt;/RecNum&gt;&lt;record&gt;&lt;rec-number&gt;22&lt;/rec-number&gt;&lt;foreign-keys&gt;&lt;key app="EN" db-id="z5vzzfv9zd0a5gees9bpswa22tzevedpxr09" timestamp="1566279975"&gt;22&lt;/key&gt;&lt;/foreign-keys&gt;&lt;ref-type name="Journal Article"&gt;17&lt;/ref-type&gt;&lt;contributors&gt;&lt;authors&gt;&lt;author&gt;Kethireddipalli, Prashanti&lt;/author&gt;&lt;author&gt;Hill, Arthur R&lt;/author&gt;&lt;author&gt;Dalgleish, Douglas G&lt;/author&gt;&lt;/authors&gt;&lt;/contributors&gt;&lt;titles&gt;&lt;title&gt;Protein interactions in heat-treated milk and effect on rennet coagulation&lt;/title&gt;&lt;secondary-title&gt;International Dairy Journal&lt;/secondary-title&gt;&lt;/titles&gt;&lt;periodical&gt;&lt;full-title&gt;International Dairy Journal&lt;/full-title&gt;&lt;/periodical&gt;&lt;pages&gt;838-843&lt;/pages&gt;&lt;volume&gt;20&lt;/volume&gt;&lt;number&gt;12&lt;/number&gt;&lt;dates&gt;&lt;year&gt;2010&lt;/year&gt;&lt;/dates&gt;&lt;isbn&gt;0958-6946&lt;/isbn&gt;&lt;urls&gt;&lt;/urls&gt;&lt;electronic-resource-num&gt;https://doi.org/10.1016/j.idairyj.2010.06.003 &lt;/electronic-resource-num&gt;&lt;/record&gt;&lt;/Cite&gt;&lt;/EndNote&gt;</w:instrText>
      </w:r>
      <w:r w:rsidR="00106BC7" w:rsidRPr="001508F4">
        <w:rPr>
          <w:rFonts w:ascii="Times New Roman" w:hAnsi="Times New Roman" w:cs="Times New Roman"/>
        </w:rPr>
        <w:fldChar w:fldCharType="separate"/>
      </w:r>
      <w:r w:rsidR="004F0217" w:rsidRPr="001508F4">
        <w:rPr>
          <w:rFonts w:ascii="Times New Roman" w:hAnsi="Times New Roman" w:cs="Times New Roman"/>
          <w:noProof/>
        </w:rPr>
        <w:t>(Kethireddipalli, Hill, &amp; Dalgleish, 2010; Lucey, Tamehena, Singh, &amp; Munro, 1998)</w:t>
      </w:r>
      <w:r w:rsidR="00106BC7" w:rsidRPr="001508F4">
        <w:rPr>
          <w:rFonts w:ascii="Times New Roman" w:hAnsi="Times New Roman" w:cs="Times New Roman"/>
        </w:rPr>
        <w:fldChar w:fldCharType="end"/>
      </w:r>
      <w:r w:rsidR="00966658" w:rsidRPr="001508F4">
        <w:rPr>
          <w:rFonts w:ascii="Times New Roman" w:hAnsi="Times New Roman" w:cs="Times New Roman"/>
        </w:rPr>
        <w:t>. However</w:t>
      </w:r>
      <w:r w:rsidR="00106BC7" w:rsidRPr="001508F4">
        <w:rPr>
          <w:rFonts w:ascii="Times New Roman" w:hAnsi="Times New Roman" w:cs="Times New Roman"/>
        </w:rPr>
        <w:t xml:space="preserve">, </w:t>
      </w:r>
      <w:r w:rsidR="00966658" w:rsidRPr="001508F4">
        <w:rPr>
          <w:rFonts w:ascii="Times New Roman" w:hAnsi="Times New Roman" w:cs="Times New Roman"/>
        </w:rPr>
        <w:t xml:space="preserve">this approach </w:t>
      </w:r>
      <w:r w:rsidR="00207080" w:rsidRPr="001508F4">
        <w:rPr>
          <w:rFonts w:ascii="Times New Roman" w:hAnsi="Times New Roman" w:cs="Times New Roman"/>
        </w:rPr>
        <w:t>impa</w:t>
      </w:r>
      <w:r w:rsidR="00A7445D" w:rsidRPr="001508F4">
        <w:rPr>
          <w:rFonts w:ascii="Times New Roman" w:hAnsi="Times New Roman" w:cs="Times New Roman"/>
        </w:rPr>
        <w:t>ir</w:t>
      </w:r>
      <w:r w:rsidR="00D156DB" w:rsidRPr="001508F4">
        <w:rPr>
          <w:rFonts w:ascii="Times New Roman" w:hAnsi="Times New Roman" w:cs="Times New Roman"/>
        </w:rPr>
        <w:t>s</w:t>
      </w:r>
      <w:r w:rsidR="00A7445D" w:rsidRPr="001508F4">
        <w:rPr>
          <w:rFonts w:ascii="Times New Roman" w:hAnsi="Times New Roman" w:cs="Times New Roman"/>
        </w:rPr>
        <w:t xml:space="preserve"> rennet gelation</w:t>
      </w:r>
      <w:r w:rsidR="007842A9" w:rsidRPr="001508F4">
        <w:rPr>
          <w:rFonts w:ascii="Times New Roman" w:hAnsi="Times New Roman" w:cs="Times New Roman"/>
        </w:rPr>
        <w:t>,</w:t>
      </w:r>
      <w:r w:rsidR="00A7445D" w:rsidRPr="001508F4">
        <w:rPr>
          <w:rFonts w:ascii="Times New Roman" w:hAnsi="Times New Roman" w:cs="Times New Roman"/>
        </w:rPr>
        <w:t xml:space="preserve"> </w:t>
      </w:r>
      <w:r w:rsidR="00D156DB" w:rsidRPr="001508F4">
        <w:rPr>
          <w:rFonts w:ascii="Times New Roman" w:hAnsi="Times New Roman" w:cs="Times New Roman"/>
        </w:rPr>
        <w:t xml:space="preserve">by </w:t>
      </w:r>
      <w:r w:rsidR="00B24058" w:rsidRPr="001508F4">
        <w:rPr>
          <w:rFonts w:ascii="Times New Roman" w:hAnsi="Times New Roman" w:cs="Times New Roman"/>
        </w:rPr>
        <w:t>coating the casein micelles with denatured whey proteins</w:t>
      </w:r>
      <w:r w:rsidR="00364A92" w:rsidRPr="001508F4">
        <w:rPr>
          <w:rFonts w:ascii="Times New Roman" w:hAnsi="Times New Roman" w:cs="Times New Roman"/>
        </w:rPr>
        <w:t xml:space="preserve"> </w:t>
      </w:r>
      <w:r w:rsidR="00B7469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Vasbinder&lt;/Author&gt;&lt;Year&gt;2003&lt;/Year&gt;&lt;RecNum&gt;5&lt;/RecNum&gt;&lt;DisplayText&gt;(Singh &amp;amp; Waungana, 2001; Vasbinder, Rollema, et al., 2003)&lt;/DisplayText&gt;&lt;record&gt;&lt;rec-number&gt;5&lt;/rec-number&gt;&lt;foreign-keys&gt;&lt;key app="EN" db-id="z5vzzfv9zd0a5gees9bpswa22tzevedpxr09" timestamp="1566279974"&gt;5&lt;/key&gt;&lt;/foreign-keys&gt;&lt;ref-type name="Journal Article"&gt;17&lt;/ref-type&gt;&lt;contributors&gt;&lt;authors&gt;&lt;author&gt;Vasbinder, AJ&lt;/author&gt;&lt;author&gt;Rollema, HS&lt;/author&gt;&lt;author&gt;De Kruif, CG&lt;/author&gt;&lt;/authors&gt;&lt;/contributors&gt;&lt;titles&gt;&lt;title&gt;Impaired rennetability of heated milk; study of enzymatic hydrolysis and gelation kinetics&lt;/title&gt;&lt;secondary-title&gt;Journal of Dairy Science&lt;/secondary-title&gt;&lt;/titles&gt;&lt;periodical&gt;&lt;full-title&gt;Journal of Dairy Science&lt;/full-title&gt;&lt;/periodical&gt;&lt;pages&gt;1548-1555&lt;/pages&gt;&lt;volume&gt;86&lt;/volume&gt;&lt;number&gt;5&lt;/number&gt;&lt;dates&gt;&lt;year&gt;2003&lt;/year&gt;&lt;/dates&gt;&lt;isbn&gt;0022-0302&lt;/isbn&gt;&lt;urls&gt;&lt;/urls&gt;&lt;electronic-resource-num&gt;https://doi.org/10.3168/jds.s0022-0302(03)73740-0 &lt;/electronic-resource-num&gt;&lt;/record&gt;&lt;/Cite&gt;&lt;Cite&gt;&lt;Author&gt;Singh&lt;/Author&gt;&lt;Year&gt;2001&lt;/Year&gt;&lt;RecNum&gt;23&lt;/RecNum&gt;&lt;record&gt;&lt;rec-number&gt;23&lt;/rec-number&gt;&lt;foreign-keys&gt;&lt;key app="EN" db-id="z5vzzfv9zd0a5gees9bpswa22tzevedpxr09" timestamp="1566279976"&gt;23&lt;/key&gt;&lt;/foreign-keys&gt;&lt;ref-type name="Journal Article"&gt;17&lt;/ref-type&gt;&lt;contributors&gt;&lt;authors&gt;&lt;author&gt;Singh, Harjinder&lt;/author&gt;&lt;author&gt;Waungana, Algane&lt;/author&gt;&lt;/authors&gt;&lt;/contributors&gt;&lt;titles&gt;&lt;title&gt;Influence of heat treatment of milk on cheesemaking properties&lt;/title&gt;&lt;secondary-title&gt;International Dairy Journal&lt;/secondary-title&gt;&lt;/titles&gt;&lt;periodical&gt;&lt;full-title&gt;International Dairy Journal&lt;/full-title&gt;&lt;/periodical&gt;&lt;pages&gt;543-551&lt;/pages&gt;&lt;volume&gt;11&lt;/volume&gt;&lt;number&gt;4-7&lt;/number&gt;&lt;dates&gt;&lt;year&gt;2001&lt;/year&gt;&lt;/dates&gt;&lt;isbn&gt;0958-6946&lt;/isbn&gt;&lt;urls&gt;&lt;/urls&gt;&lt;electronic-resource-num&gt;https://doi.org/10.1016/s0958-6946(01)00085-1 &lt;/electronic-resource-num&gt;&lt;/record&gt;&lt;/Cite&gt;&lt;/EndNote&gt;</w:instrText>
      </w:r>
      <w:r w:rsidR="00B74691" w:rsidRPr="001508F4">
        <w:rPr>
          <w:rFonts w:ascii="Times New Roman" w:hAnsi="Times New Roman" w:cs="Times New Roman"/>
        </w:rPr>
        <w:fldChar w:fldCharType="separate"/>
      </w:r>
      <w:r w:rsidR="00791528" w:rsidRPr="001508F4">
        <w:rPr>
          <w:rFonts w:ascii="Times New Roman" w:hAnsi="Times New Roman" w:cs="Times New Roman"/>
          <w:noProof/>
        </w:rPr>
        <w:t>(Singh &amp; Waungana, 2001; Vasbinder, Rollema, et al., 2003)</w:t>
      </w:r>
      <w:r w:rsidR="00B74691" w:rsidRPr="001508F4">
        <w:rPr>
          <w:rFonts w:ascii="Times New Roman" w:hAnsi="Times New Roman" w:cs="Times New Roman"/>
        </w:rPr>
        <w:fldChar w:fldCharType="end"/>
      </w:r>
      <w:r w:rsidR="0032231E" w:rsidRPr="001508F4">
        <w:rPr>
          <w:rFonts w:ascii="Times New Roman" w:hAnsi="Times New Roman" w:cs="Times New Roman"/>
        </w:rPr>
        <w:t>.</w:t>
      </w:r>
      <w:r w:rsidR="00A7445D" w:rsidRPr="001508F4">
        <w:rPr>
          <w:rFonts w:ascii="Times New Roman" w:hAnsi="Times New Roman" w:cs="Times New Roman"/>
        </w:rPr>
        <w:t xml:space="preserve"> </w:t>
      </w:r>
      <w:r w:rsidR="00106BC7" w:rsidRPr="001508F4">
        <w:rPr>
          <w:rFonts w:ascii="Times New Roman" w:hAnsi="Times New Roman" w:cs="Times New Roman"/>
        </w:rPr>
        <w:t>Further</w:t>
      </w:r>
      <w:r w:rsidR="003A43E7" w:rsidRPr="001508F4">
        <w:rPr>
          <w:rFonts w:ascii="Times New Roman" w:hAnsi="Times New Roman" w:cs="Times New Roman"/>
        </w:rPr>
        <w:t xml:space="preserve">, </w:t>
      </w:r>
      <w:r w:rsidR="008518A1" w:rsidRPr="001508F4">
        <w:rPr>
          <w:rFonts w:ascii="Times New Roman" w:hAnsi="Times New Roman" w:cs="Times New Roman"/>
        </w:rPr>
        <w:t xml:space="preserve">while </w:t>
      </w:r>
      <w:r w:rsidR="003A43E7" w:rsidRPr="001508F4">
        <w:rPr>
          <w:rFonts w:ascii="Times New Roman" w:hAnsi="Times New Roman" w:cs="Times New Roman"/>
        </w:rPr>
        <w:t xml:space="preserve">an increase in </w:t>
      </w:r>
      <w:r w:rsidR="008518A1" w:rsidRPr="001508F4">
        <w:rPr>
          <w:rFonts w:ascii="Times New Roman" w:hAnsi="Times New Roman" w:cs="Times New Roman"/>
        </w:rPr>
        <w:t xml:space="preserve">the </w:t>
      </w:r>
      <w:r w:rsidR="003A43E7" w:rsidRPr="001508F4">
        <w:rPr>
          <w:rFonts w:ascii="Times New Roman" w:hAnsi="Times New Roman" w:cs="Times New Roman"/>
        </w:rPr>
        <w:t>moisture content</w:t>
      </w:r>
      <w:r w:rsidR="0048300D" w:rsidRPr="001508F4">
        <w:rPr>
          <w:rFonts w:ascii="Times New Roman" w:hAnsi="Times New Roman" w:cs="Times New Roman"/>
        </w:rPr>
        <w:t xml:space="preserve"> </w:t>
      </w:r>
      <w:r w:rsidR="008518A1" w:rsidRPr="001508F4">
        <w:rPr>
          <w:rFonts w:ascii="Times New Roman" w:hAnsi="Times New Roman" w:cs="Times New Roman"/>
        </w:rPr>
        <w:t xml:space="preserve">of cheddar cheese </w:t>
      </w:r>
      <w:r w:rsidR="00935C33" w:rsidRPr="001508F4">
        <w:rPr>
          <w:rFonts w:ascii="Times New Roman" w:hAnsi="Times New Roman" w:cs="Times New Roman"/>
        </w:rPr>
        <w:t xml:space="preserve">made from heat-treated milk has been recorded </w:t>
      </w:r>
      <w:r w:rsidR="0048300D"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Lo&lt;/Author&gt;&lt;Year&gt;1998&lt;/Year&gt;&lt;RecNum&gt;10&lt;/RecNum&gt;&lt;DisplayText&gt;(Lo &amp;amp; Bastian, 1998)&lt;/DisplayText&gt;&lt;record&gt;&lt;rec-number&gt;10&lt;/rec-number&gt;&lt;foreign-keys&gt;&lt;key app="EN" db-id="z5vzzfv9zd0a5gees9bpswa22tzevedpxr09" timestamp="1566279974"&gt;10&lt;/key&gt;&lt;/foreign-keys&gt;&lt;ref-type name="Journal Article"&gt;17&lt;/ref-type&gt;&lt;contributors&gt;&lt;authors&gt;&lt;author&gt;Lo, CG&lt;/author&gt;&lt;author&gt;Bastian, ED&lt;/author&gt;&lt;/authors&gt;&lt;/contributors&gt;&lt;titles&gt;&lt;title&gt;Incorporation of native and denatured whey proteins into cheese curd for manufacture of reduced fat, Havarti-type cheese&lt;/title&gt;&lt;secondary-title&gt;Journal of dairy science&lt;/secondary-title&gt;&lt;/titles&gt;&lt;periodical&gt;&lt;full-title&gt;Journal of Dairy Science&lt;/full-title&gt;&lt;/periodical&gt;&lt;pages&gt;16-24&lt;/pages&gt;&lt;volume&gt;81&lt;/volume&gt;&lt;number&gt;1&lt;/number&gt;&lt;dates&gt;&lt;year&gt;1998&lt;/year&gt;&lt;/dates&gt;&lt;isbn&gt;0022-0302&lt;/isbn&gt;&lt;urls&gt;&lt;/urls&gt;&lt;electronic-resource-num&gt;https://doi.org/10.3168/jds.s0022-0302(98)75545-6 &lt;/electronic-resource-num&gt;&lt;/record&gt;&lt;/Cite&gt;&lt;/EndNote&gt;</w:instrText>
      </w:r>
      <w:r w:rsidR="0048300D" w:rsidRPr="001508F4">
        <w:rPr>
          <w:rFonts w:ascii="Times New Roman" w:hAnsi="Times New Roman" w:cs="Times New Roman"/>
        </w:rPr>
        <w:fldChar w:fldCharType="separate"/>
      </w:r>
      <w:r w:rsidR="00A327DA" w:rsidRPr="001508F4">
        <w:rPr>
          <w:rFonts w:ascii="Times New Roman" w:hAnsi="Times New Roman" w:cs="Times New Roman"/>
          <w:noProof/>
        </w:rPr>
        <w:t>(Lo &amp; Bastian, 1998)</w:t>
      </w:r>
      <w:r w:rsidR="0048300D" w:rsidRPr="001508F4">
        <w:rPr>
          <w:rFonts w:ascii="Times New Roman" w:hAnsi="Times New Roman" w:cs="Times New Roman"/>
        </w:rPr>
        <w:fldChar w:fldCharType="end"/>
      </w:r>
      <w:r w:rsidR="00935C33" w:rsidRPr="001508F4">
        <w:rPr>
          <w:rFonts w:ascii="Times New Roman" w:hAnsi="Times New Roman" w:cs="Times New Roman"/>
        </w:rPr>
        <w:t xml:space="preserve">, </w:t>
      </w:r>
      <w:r w:rsidR="00B80DF0" w:rsidRPr="001508F4">
        <w:rPr>
          <w:rFonts w:ascii="Times New Roman" w:hAnsi="Times New Roman" w:cs="Times New Roman"/>
        </w:rPr>
        <w:t>there was no</w:t>
      </w:r>
      <w:r w:rsidR="00935C33" w:rsidRPr="001508F4">
        <w:rPr>
          <w:rFonts w:ascii="Times New Roman" w:hAnsi="Times New Roman" w:cs="Times New Roman"/>
        </w:rPr>
        <w:t xml:space="preserve"> increase in whey protein retention</w:t>
      </w:r>
      <w:r w:rsidR="003A43E7" w:rsidRPr="001508F4">
        <w:rPr>
          <w:rFonts w:ascii="Times New Roman" w:hAnsi="Times New Roman" w:cs="Times New Roman"/>
        </w:rPr>
        <w:t>.</w:t>
      </w:r>
    </w:p>
    <w:p w14:paraId="4057959C" w14:textId="2B053CB1" w:rsidR="005D5EBA" w:rsidRPr="001508F4" w:rsidRDefault="005804A4" w:rsidP="006A5AFA">
      <w:pPr>
        <w:spacing w:line="360" w:lineRule="auto"/>
        <w:jc w:val="both"/>
        <w:rPr>
          <w:rFonts w:ascii="Times New Roman" w:hAnsi="Times New Roman" w:cs="Times New Roman"/>
        </w:rPr>
      </w:pPr>
      <w:r w:rsidRPr="001508F4">
        <w:rPr>
          <w:rFonts w:ascii="Times New Roman" w:hAnsi="Times New Roman" w:cs="Times New Roman"/>
        </w:rPr>
        <w:t>Alternatively,</w:t>
      </w:r>
      <w:r w:rsidR="00F607CF" w:rsidRPr="001508F4">
        <w:rPr>
          <w:rFonts w:ascii="Times New Roman" w:hAnsi="Times New Roman" w:cs="Times New Roman"/>
        </w:rPr>
        <w:t xml:space="preserve"> heat denaturation of </w:t>
      </w:r>
      <w:r w:rsidR="00E23C76" w:rsidRPr="001508F4">
        <w:rPr>
          <w:rFonts w:ascii="Times New Roman" w:hAnsi="Times New Roman" w:cs="Times New Roman"/>
        </w:rPr>
        <w:t>casein</w:t>
      </w:r>
      <w:r w:rsidR="009862C1" w:rsidRPr="001508F4">
        <w:rPr>
          <w:rFonts w:ascii="Times New Roman" w:hAnsi="Times New Roman" w:cs="Times New Roman"/>
        </w:rPr>
        <w:t>-</w:t>
      </w:r>
      <w:r w:rsidR="00E23C76" w:rsidRPr="001508F4">
        <w:rPr>
          <w:rFonts w:ascii="Times New Roman" w:hAnsi="Times New Roman" w:cs="Times New Roman"/>
        </w:rPr>
        <w:t xml:space="preserve">depleted whey protein </w:t>
      </w:r>
      <w:r w:rsidR="00315A0E" w:rsidRPr="001508F4">
        <w:rPr>
          <w:rFonts w:ascii="Times New Roman" w:hAnsi="Times New Roman" w:cs="Times New Roman"/>
        </w:rPr>
        <w:t xml:space="preserve">streams </w:t>
      </w:r>
      <w:r w:rsidR="007D7844" w:rsidRPr="001508F4">
        <w:rPr>
          <w:rFonts w:ascii="Times New Roman" w:hAnsi="Times New Roman" w:cs="Times New Roman"/>
        </w:rPr>
        <w:t>can</w:t>
      </w:r>
      <w:r w:rsidR="00E23C76" w:rsidRPr="001508F4">
        <w:rPr>
          <w:rFonts w:ascii="Times New Roman" w:hAnsi="Times New Roman" w:cs="Times New Roman"/>
        </w:rPr>
        <w:t xml:space="preserve"> form whey protein aggregates</w:t>
      </w:r>
      <w:r w:rsidR="00716703" w:rsidRPr="001508F4">
        <w:rPr>
          <w:rFonts w:ascii="Times New Roman" w:hAnsi="Times New Roman" w:cs="Times New Roman"/>
        </w:rPr>
        <w:t xml:space="preserve"> </w:t>
      </w:r>
      <w:r w:rsidR="002B7E7D" w:rsidRPr="001508F4">
        <w:rPr>
          <w:rFonts w:ascii="Times New Roman" w:hAnsi="Times New Roman" w:cs="Times New Roman"/>
        </w:rPr>
        <w:t xml:space="preserve">while </w:t>
      </w:r>
      <w:r w:rsidR="009862C1" w:rsidRPr="001508F4">
        <w:rPr>
          <w:rFonts w:ascii="Times New Roman" w:hAnsi="Times New Roman" w:cs="Times New Roman"/>
        </w:rPr>
        <w:t xml:space="preserve">avoiding </w:t>
      </w:r>
      <w:r w:rsidR="00716703" w:rsidRPr="001508F4">
        <w:rPr>
          <w:rFonts w:ascii="Times New Roman" w:hAnsi="Times New Roman" w:cs="Times New Roman"/>
        </w:rPr>
        <w:t>whey protein</w:t>
      </w:r>
      <w:r w:rsidR="009862C1" w:rsidRPr="001508F4">
        <w:rPr>
          <w:rFonts w:ascii="Times New Roman" w:hAnsi="Times New Roman" w:cs="Times New Roman"/>
        </w:rPr>
        <w:t>-</w:t>
      </w:r>
      <w:r w:rsidR="00716703" w:rsidRPr="001508F4">
        <w:rPr>
          <w:rFonts w:ascii="Times New Roman" w:hAnsi="Times New Roman" w:cs="Times New Roman"/>
        </w:rPr>
        <w:t>casein interactions.</w:t>
      </w:r>
      <w:r w:rsidR="00B639CC" w:rsidRPr="001508F4">
        <w:rPr>
          <w:rFonts w:ascii="Times New Roman" w:hAnsi="Times New Roman" w:cs="Times New Roman"/>
        </w:rPr>
        <w:t xml:space="preserve"> </w:t>
      </w:r>
      <w:r w:rsidR="003A7A26" w:rsidRPr="001508F4">
        <w:rPr>
          <w:rFonts w:ascii="Times New Roman" w:hAnsi="Times New Roman" w:cs="Times New Roman"/>
        </w:rPr>
        <w:t>Banks</w:t>
      </w:r>
      <w:r w:rsidR="0027463E" w:rsidRPr="001508F4">
        <w:rPr>
          <w:rFonts w:ascii="Times New Roman" w:hAnsi="Times New Roman" w:cs="Times New Roman"/>
        </w:rPr>
        <w:t xml:space="preserve"> and Muir </w:t>
      </w:r>
      <w:r w:rsidR="00316776" w:rsidRPr="001508F4">
        <w:rPr>
          <w:rFonts w:ascii="Times New Roman" w:hAnsi="Times New Roman" w:cs="Times New Roman"/>
        </w:rPr>
        <w:t>(</w:t>
      </w:r>
      <w:r w:rsidR="0027463E" w:rsidRPr="001508F4">
        <w:rPr>
          <w:rFonts w:ascii="Times New Roman" w:hAnsi="Times New Roman" w:cs="Times New Roman"/>
        </w:rPr>
        <w:t>1985</w:t>
      </w:r>
      <w:r w:rsidR="00316776" w:rsidRPr="001508F4">
        <w:rPr>
          <w:rFonts w:ascii="Times New Roman" w:hAnsi="Times New Roman" w:cs="Times New Roman"/>
        </w:rPr>
        <w:t>)</w:t>
      </w:r>
      <w:r w:rsidR="0071246A" w:rsidRPr="001508F4">
        <w:rPr>
          <w:rFonts w:ascii="Times New Roman" w:hAnsi="Times New Roman" w:cs="Times New Roman"/>
        </w:rPr>
        <w:t xml:space="preserve"> </w:t>
      </w:r>
      <w:r w:rsidR="00716703" w:rsidRPr="001508F4">
        <w:rPr>
          <w:rFonts w:ascii="Times New Roman" w:hAnsi="Times New Roman" w:cs="Times New Roman"/>
        </w:rPr>
        <w:t>attempted to incorporate</w:t>
      </w:r>
      <w:r w:rsidR="007D7844" w:rsidRPr="001508F4">
        <w:rPr>
          <w:rFonts w:ascii="Times New Roman" w:hAnsi="Times New Roman" w:cs="Times New Roman"/>
        </w:rPr>
        <w:t xml:space="preserve"> such</w:t>
      </w:r>
      <w:r w:rsidR="00716703" w:rsidRPr="001508F4">
        <w:rPr>
          <w:rFonts w:ascii="Times New Roman" w:hAnsi="Times New Roman" w:cs="Times New Roman"/>
        </w:rPr>
        <w:t xml:space="preserve"> </w:t>
      </w:r>
      <w:r w:rsidR="0089714E" w:rsidRPr="001508F4">
        <w:rPr>
          <w:rFonts w:ascii="Times New Roman" w:hAnsi="Times New Roman" w:cs="Times New Roman"/>
        </w:rPr>
        <w:t>heat</w:t>
      </w:r>
      <w:r w:rsidR="009862C1" w:rsidRPr="001508F4">
        <w:rPr>
          <w:rFonts w:ascii="Times New Roman" w:hAnsi="Times New Roman" w:cs="Times New Roman"/>
        </w:rPr>
        <w:t>-</w:t>
      </w:r>
      <w:r w:rsidR="0089714E" w:rsidRPr="001508F4">
        <w:rPr>
          <w:rFonts w:ascii="Times New Roman" w:hAnsi="Times New Roman" w:cs="Times New Roman"/>
        </w:rPr>
        <w:t>treated and acid</w:t>
      </w:r>
      <w:r w:rsidR="009862C1" w:rsidRPr="001508F4">
        <w:rPr>
          <w:rFonts w:ascii="Times New Roman" w:hAnsi="Times New Roman" w:cs="Times New Roman"/>
        </w:rPr>
        <w:t>-</w:t>
      </w:r>
      <w:r w:rsidR="0089714E" w:rsidRPr="001508F4">
        <w:rPr>
          <w:rFonts w:ascii="Times New Roman" w:hAnsi="Times New Roman" w:cs="Times New Roman"/>
        </w:rPr>
        <w:t>precipitated whey</w:t>
      </w:r>
      <w:r w:rsidR="00C603E0" w:rsidRPr="001508F4">
        <w:rPr>
          <w:rFonts w:ascii="Times New Roman" w:hAnsi="Times New Roman" w:cs="Times New Roman"/>
        </w:rPr>
        <w:t xml:space="preserve"> concentrate (</w:t>
      </w:r>
      <w:r w:rsidR="006569B1" w:rsidRPr="001508F4">
        <w:rPr>
          <w:rFonts w:ascii="Times New Roman" w:hAnsi="Times New Roman" w:cs="Times New Roman"/>
        </w:rPr>
        <w:t>produced by</w:t>
      </w:r>
      <w:r w:rsidR="00E63FE1" w:rsidRPr="001508F4">
        <w:rPr>
          <w:rFonts w:ascii="Times New Roman" w:hAnsi="Times New Roman" w:cs="Times New Roman"/>
        </w:rPr>
        <w:t xml:space="preserve"> h</w:t>
      </w:r>
      <w:r w:rsidR="006569B1" w:rsidRPr="001508F4">
        <w:rPr>
          <w:rFonts w:ascii="Times New Roman" w:hAnsi="Times New Roman" w:cs="Times New Roman"/>
        </w:rPr>
        <w:t xml:space="preserve">eating 0.9% w/w whey protein streams at 95 ºC for 20 minutes and precipitating at pH 6 to achieve final protein and fat contents of </w:t>
      </w:r>
      <w:r w:rsidR="00C603E0" w:rsidRPr="001508F4">
        <w:rPr>
          <w:rFonts w:ascii="Times New Roman" w:hAnsi="Times New Roman" w:cs="Times New Roman"/>
        </w:rPr>
        <w:t xml:space="preserve">6.6% w/w </w:t>
      </w:r>
      <w:r w:rsidR="00B447AE" w:rsidRPr="001508F4">
        <w:rPr>
          <w:rFonts w:ascii="Times New Roman" w:hAnsi="Times New Roman" w:cs="Times New Roman"/>
        </w:rPr>
        <w:t xml:space="preserve">and 4.5% </w:t>
      </w:r>
      <w:r w:rsidR="00EF3934" w:rsidRPr="001508F4">
        <w:rPr>
          <w:rFonts w:ascii="Times New Roman" w:hAnsi="Times New Roman" w:cs="Times New Roman"/>
        </w:rPr>
        <w:t>w/w, respectively</w:t>
      </w:r>
      <w:r w:rsidR="00C603E0" w:rsidRPr="001508F4">
        <w:rPr>
          <w:rFonts w:ascii="Times New Roman" w:hAnsi="Times New Roman" w:cs="Times New Roman"/>
        </w:rPr>
        <w:t xml:space="preserve">) </w:t>
      </w:r>
      <w:r w:rsidR="006E6D95" w:rsidRPr="001508F4">
        <w:rPr>
          <w:rFonts w:ascii="Times New Roman" w:hAnsi="Times New Roman" w:cs="Times New Roman"/>
        </w:rPr>
        <w:t>in</w:t>
      </w:r>
      <w:r w:rsidR="00B447AE" w:rsidRPr="001508F4">
        <w:rPr>
          <w:rFonts w:ascii="Times New Roman" w:hAnsi="Times New Roman" w:cs="Times New Roman"/>
        </w:rPr>
        <w:t>to</w:t>
      </w:r>
      <w:r w:rsidR="006E6D95" w:rsidRPr="001508F4">
        <w:rPr>
          <w:rFonts w:ascii="Times New Roman" w:hAnsi="Times New Roman" w:cs="Times New Roman"/>
        </w:rPr>
        <w:t xml:space="preserve"> cheese</w:t>
      </w:r>
      <w:r w:rsidR="007D7844" w:rsidRPr="001508F4">
        <w:rPr>
          <w:rFonts w:ascii="Times New Roman" w:hAnsi="Times New Roman" w:cs="Times New Roman"/>
        </w:rPr>
        <w:t>.</w:t>
      </w:r>
      <w:r w:rsidR="006E6D95" w:rsidRPr="001508F4">
        <w:rPr>
          <w:rFonts w:ascii="Times New Roman" w:hAnsi="Times New Roman" w:cs="Times New Roman"/>
        </w:rPr>
        <w:t xml:space="preserve"> </w:t>
      </w:r>
      <w:r w:rsidR="007D7844" w:rsidRPr="001508F4">
        <w:rPr>
          <w:rFonts w:ascii="Times New Roman" w:hAnsi="Times New Roman" w:cs="Times New Roman"/>
        </w:rPr>
        <w:t>Although the cheese yield increased</w:t>
      </w:r>
      <w:r w:rsidR="00B447AE" w:rsidRPr="001508F4">
        <w:rPr>
          <w:rFonts w:ascii="Times New Roman" w:hAnsi="Times New Roman" w:cs="Times New Roman"/>
        </w:rPr>
        <w:t xml:space="preserve"> </w:t>
      </w:r>
      <w:r w:rsidR="007D7844" w:rsidRPr="001508F4">
        <w:rPr>
          <w:rFonts w:ascii="Times New Roman" w:hAnsi="Times New Roman" w:cs="Times New Roman"/>
        </w:rPr>
        <w:t>by</w:t>
      </w:r>
      <w:r w:rsidR="00C603E0" w:rsidRPr="001508F4">
        <w:rPr>
          <w:rFonts w:ascii="Times New Roman" w:hAnsi="Times New Roman" w:cs="Times New Roman"/>
        </w:rPr>
        <w:t xml:space="preserve"> 9%</w:t>
      </w:r>
      <w:r w:rsidR="007D7844" w:rsidRPr="001508F4">
        <w:rPr>
          <w:rFonts w:ascii="Times New Roman" w:hAnsi="Times New Roman" w:cs="Times New Roman"/>
        </w:rPr>
        <w:t>,</w:t>
      </w:r>
      <w:r w:rsidR="00716703" w:rsidRPr="001508F4">
        <w:rPr>
          <w:rFonts w:ascii="Times New Roman" w:hAnsi="Times New Roman" w:cs="Times New Roman"/>
        </w:rPr>
        <w:t xml:space="preserve"> </w:t>
      </w:r>
      <w:r w:rsidR="00C603E0" w:rsidRPr="001508F4">
        <w:rPr>
          <w:rFonts w:ascii="Times New Roman" w:hAnsi="Times New Roman" w:cs="Times New Roman"/>
        </w:rPr>
        <w:t xml:space="preserve">the increase was mainly attributed </w:t>
      </w:r>
      <w:r w:rsidR="00DB5141" w:rsidRPr="001508F4">
        <w:rPr>
          <w:rFonts w:ascii="Times New Roman" w:hAnsi="Times New Roman" w:cs="Times New Roman"/>
        </w:rPr>
        <w:t xml:space="preserve">to </w:t>
      </w:r>
      <w:r w:rsidR="00B05321" w:rsidRPr="001508F4">
        <w:rPr>
          <w:rFonts w:ascii="Times New Roman" w:hAnsi="Times New Roman" w:cs="Times New Roman"/>
        </w:rPr>
        <w:t>the</w:t>
      </w:r>
      <w:r w:rsidR="00C603E0" w:rsidRPr="001508F4">
        <w:rPr>
          <w:rFonts w:ascii="Times New Roman" w:hAnsi="Times New Roman" w:cs="Times New Roman"/>
        </w:rPr>
        <w:t xml:space="preserve"> retention</w:t>
      </w:r>
      <w:r w:rsidR="00B05321" w:rsidRPr="001508F4">
        <w:rPr>
          <w:rFonts w:ascii="Times New Roman" w:hAnsi="Times New Roman" w:cs="Times New Roman"/>
        </w:rPr>
        <w:t xml:space="preserve"> of fat-protein complexes</w:t>
      </w:r>
      <w:r w:rsidR="00B447AE" w:rsidRPr="001508F4">
        <w:rPr>
          <w:rFonts w:ascii="Times New Roman" w:hAnsi="Times New Roman" w:cs="Times New Roman"/>
        </w:rPr>
        <w:t>, rather than incorporation of whey protein</w:t>
      </w:r>
      <w:r w:rsidR="007D7844" w:rsidRPr="001508F4">
        <w:rPr>
          <w:rFonts w:ascii="Times New Roman" w:hAnsi="Times New Roman" w:cs="Times New Roman"/>
        </w:rPr>
        <w:t>s</w:t>
      </w:r>
      <w:r w:rsidR="0071246A" w:rsidRPr="001508F4">
        <w:rPr>
          <w:rFonts w:ascii="Times New Roman" w:hAnsi="Times New Roman" w:cs="Times New Roman"/>
        </w:rPr>
        <w:t xml:space="preserve"> </w:t>
      </w:r>
      <w:r w:rsidR="00B05321" w:rsidRPr="001508F4">
        <w:rPr>
          <w:rFonts w:ascii="Times New Roman" w:hAnsi="Times New Roman" w:cs="Times New Roman"/>
        </w:rPr>
        <w:t xml:space="preserve">alone </w:t>
      </w:r>
      <w:r w:rsidR="0071246A"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Banks&lt;/Author&gt;&lt;Year&gt;1985&lt;/Year&gt;&lt;RecNum&gt;12&lt;/RecNum&gt;&lt;DisplayText&gt;(Banks &amp;amp; Muir, 1985)&lt;/DisplayText&gt;&lt;record&gt;&lt;rec-number&gt;12&lt;/rec-number&gt;&lt;foreign-keys&gt;&lt;key app="EN" db-id="z5vzzfv9zd0a5gees9bpswa22tzevedpxr09" timestamp="1566279975"&gt;12&lt;/key&gt;&lt;/foreign-keys&gt;&lt;ref-type name="Journal Article"&gt;17&lt;/ref-type&gt;&lt;contributors&gt;&lt;authors&gt;&lt;author&gt;Banks, Jean M&lt;/author&gt;&lt;author&gt;Muir, DD&lt;/author&gt;&lt;/authors&gt;&lt;/contributors&gt;&lt;titles&gt;&lt;title&gt;Effect of incorporation of denatured whey protein on the yield and quality of Cheddar cheese&lt;/title&gt;&lt;secondary-title&gt;International Journal of Dairy Technology&lt;/secondary-title&gt;&lt;/titles&gt;&lt;periodical&gt;&lt;full-title&gt;International Journal of Dairy Technology&lt;/full-title&gt;&lt;/periodical&gt;&lt;pages&gt;27-32&lt;/pages&gt;&lt;volume&gt;38&lt;/volume&gt;&lt;number&gt;1&lt;/number&gt;&lt;dates&gt;&lt;year&gt;1985&lt;/year&gt;&lt;/dates&gt;&lt;isbn&gt;1471-0307&lt;/isbn&gt;&lt;urls&gt;&lt;/urls&gt;&lt;electronic-resource-num&gt;https://doi.org/10.1111/j.1471-0307.1985.tb00536.x &lt;/electronic-resource-num&gt;&lt;/record&gt;&lt;/Cite&gt;&lt;/EndNote&gt;</w:instrText>
      </w:r>
      <w:r w:rsidR="0071246A" w:rsidRPr="001508F4">
        <w:rPr>
          <w:rFonts w:ascii="Times New Roman" w:hAnsi="Times New Roman" w:cs="Times New Roman"/>
        </w:rPr>
        <w:fldChar w:fldCharType="separate"/>
      </w:r>
      <w:r w:rsidR="00A327DA" w:rsidRPr="001508F4">
        <w:rPr>
          <w:rFonts w:ascii="Times New Roman" w:hAnsi="Times New Roman" w:cs="Times New Roman"/>
          <w:noProof/>
        </w:rPr>
        <w:t>(Banks &amp; Muir, 1985)</w:t>
      </w:r>
      <w:r w:rsidR="0071246A" w:rsidRPr="001508F4">
        <w:rPr>
          <w:rFonts w:ascii="Times New Roman" w:hAnsi="Times New Roman" w:cs="Times New Roman"/>
        </w:rPr>
        <w:fldChar w:fldCharType="end"/>
      </w:r>
      <w:r w:rsidR="002419EA" w:rsidRPr="001508F4">
        <w:rPr>
          <w:rFonts w:ascii="Times New Roman" w:hAnsi="Times New Roman" w:cs="Times New Roman"/>
        </w:rPr>
        <w:t>.</w:t>
      </w:r>
      <w:r w:rsidR="006E6D95" w:rsidRPr="001508F4">
        <w:rPr>
          <w:rFonts w:ascii="Times New Roman" w:hAnsi="Times New Roman" w:cs="Times New Roman"/>
        </w:rPr>
        <w:t xml:space="preserve"> </w:t>
      </w:r>
      <w:r w:rsidR="0071246A" w:rsidRPr="001508F4">
        <w:rPr>
          <w:rFonts w:ascii="Times New Roman" w:hAnsi="Times New Roman" w:cs="Times New Roman"/>
        </w:rPr>
        <w:t>In another study</w:t>
      </w:r>
      <w:r w:rsidR="00401F00" w:rsidRPr="001508F4">
        <w:rPr>
          <w:rFonts w:ascii="Times New Roman" w:hAnsi="Times New Roman" w:cs="Times New Roman"/>
        </w:rPr>
        <w:t>,</w:t>
      </w:r>
      <w:r w:rsidR="0071246A" w:rsidRPr="001508F4">
        <w:rPr>
          <w:rFonts w:ascii="Times New Roman" w:hAnsi="Times New Roman" w:cs="Times New Roman"/>
        </w:rPr>
        <w:t xml:space="preserve"> </w:t>
      </w:r>
      <w:r w:rsidR="00401F00" w:rsidRPr="001508F4">
        <w:rPr>
          <w:rFonts w:ascii="Times New Roman" w:hAnsi="Times New Roman" w:cs="Times New Roman"/>
        </w:rPr>
        <w:t>Baldwin</w:t>
      </w:r>
      <w:r w:rsidR="0071246A" w:rsidRPr="001508F4">
        <w:rPr>
          <w:rFonts w:ascii="Times New Roman" w:hAnsi="Times New Roman" w:cs="Times New Roman"/>
        </w:rPr>
        <w:t xml:space="preserve"> et al</w:t>
      </w:r>
      <w:r w:rsidR="00757649" w:rsidRPr="001508F4">
        <w:rPr>
          <w:rFonts w:ascii="Times New Roman" w:hAnsi="Times New Roman" w:cs="Times New Roman"/>
        </w:rPr>
        <w:t>.</w:t>
      </w:r>
      <w:r w:rsidR="0071246A" w:rsidRPr="001508F4">
        <w:rPr>
          <w:rFonts w:ascii="Times New Roman" w:hAnsi="Times New Roman" w:cs="Times New Roman"/>
        </w:rPr>
        <w:t xml:space="preserve"> </w:t>
      </w:r>
      <w:r w:rsidR="009577C6" w:rsidRPr="001508F4">
        <w:rPr>
          <w:rFonts w:ascii="Times New Roman" w:hAnsi="Times New Roman" w:cs="Times New Roman"/>
        </w:rPr>
        <w:t>(19</w:t>
      </w:r>
      <w:r w:rsidR="007C1A25" w:rsidRPr="001508F4">
        <w:rPr>
          <w:rFonts w:ascii="Times New Roman" w:hAnsi="Times New Roman" w:cs="Times New Roman"/>
        </w:rPr>
        <w:t xml:space="preserve">86) </w:t>
      </w:r>
      <w:r w:rsidR="00716703" w:rsidRPr="001508F4">
        <w:rPr>
          <w:rFonts w:ascii="Times New Roman" w:hAnsi="Times New Roman" w:cs="Times New Roman"/>
        </w:rPr>
        <w:t>attempted to incorporate partially denatured</w:t>
      </w:r>
      <w:r w:rsidR="00D20DC3" w:rsidRPr="001508F4">
        <w:rPr>
          <w:rFonts w:ascii="Times New Roman" w:hAnsi="Times New Roman" w:cs="Times New Roman"/>
        </w:rPr>
        <w:t xml:space="preserve"> (~78-80%</w:t>
      </w:r>
      <w:r w:rsidR="00655056" w:rsidRPr="001508F4">
        <w:rPr>
          <w:rFonts w:ascii="Times New Roman" w:hAnsi="Times New Roman" w:cs="Times New Roman"/>
        </w:rPr>
        <w:t>,</w:t>
      </w:r>
      <w:r w:rsidR="005E0BAA" w:rsidRPr="001508F4">
        <w:rPr>
          <w:rFonts w:ascii="Times New Roman" w:hAnsi="Times New Roman" w:cs="Times New Roman"/>
        </w:rPr>
        <w:t xml:space="preserve"> </w:t>
      </w:r>
      <w:r w:rsidR="00D20DC3" w:rsidRPr="001508F4">
        <w:rPr>
          <w:rFonts w:ascii="Times New Roman" w:hAnsi="Times New Roman" w:cs="Times New Roman"/>
        </w:rPr>
        <w:t>with no reported aggregation)</w:t>
      </w:r>
      <w:r w:rsidR="00716703" w:rsidRPr="001508F4">
        <w:rPr>
          <w:rFonts w:ascii="Times New Roman" w:hAnsi="Times New Roman" w:cs="Times New Roman"/>
        </w:rPr>
        <w:t xml:space="preserve"> whey proteins</w:t>
      </w:r>
      <w:r w:rsidR="005640CA" w:rsidRPr="001508F4">
        <w:rPr>
          <w:rFonts w:ascii="Times New Roman" w:hAnsi="Times New Roman" w:cs="Times New Roman"/>
        </w:rPr>
        <w:t>,</w:t>
      </w:r>
      <w:r w:rsidR="00716703" w:rsidRPr="001508F4">
        <w:rPr>
          <w:rFonts w:ascii="Times New Roman" w:hAnsi="Times New Roman" w:cs="Times New Roman"/>
        </w:rPr>
        <w:t xml:space="preserve"> </w:t>
      </w:r>
      <w:r w:rsidR="00401F00" w:rsidRPr="001508F4">
        <w:rPr>
          <w:rFonts w:ascii="Times New Roman" w:hAnsi="Times New Roman" w:cs="Times New Roman"/>
        </w:rPr>
        <w:t xml:space="preserve">produced from the heat treatment </w:t>
      </w:r>
      <w:r w:rsidR="006569B1" w:rsidRPr="001508F4">
        <w:rPr>
          <w:rFonts w:ascii="Times New Roman" w:hAnsi="Times New Roman" w:cs="Times New Roman"/>
        </w:rPr>
        <w:t xml:space="preserve">(70 ºC for 15 minutes) </w:t>
      </w:r>
      <w:r w:rsidR="00401F00" w:rsidRPr="001508F4">
        <w:rPr>
          <w:rFonts w:ascii="Times New Roman" w:hAnsi="Times New Roman" w:cs="Times New Roman"/>
        </w:rPr>
        <w:t>of whey protein concentrates</w:t>
      </w:r>
      <w:r w:rsidR="005640CA" w:rsidRPr="001508F4">
        <w:rPr>
          <w:rFonts w:ascii="Times New Roman" w:hAnsi="Times New Roman" w:cs="Times New Roman"/>
        </w:rPr>
        <w:t>,</w:t>
      </w:r>
      <w:r w:rsidR="00401F00" w:rsidRPr="001508F4">
        <w:rPr>
          <w:rFonts w:ascii="Times New Roman" w:hAnsi="Times New Roman" w:cs="Times New Roman"/>
        </w:rPr>
        <w:t xml:space="preserve"> </w:t>
      </w:r>
      <w:r w:rsidR="00716703" w:rsidRPr="001508F4">
        <w:rPr>
          <w:rFonts w:ascii="Times New Roman" w:hAnsi="Times New Roman" w:cs="Times New Roman"/>
        </w:rPr>
        <w:t>in</w:t>
      </w:r>
      <w:r w:rsidR="005640CA" w:rsidRPr="001508F4">
        <w:rPr>
          <w:rFonts w:ascii="Times New Roman" w:hAnsi="Times New Roman" w:cs="Times New Roman"/>
        </w:rPr>
        <w:t>to</w:t>
      </w:r>
      <w:r w:rsidR="00716703" w:rsidRPr="001508F4">
        <w:rPr>
          <w:rFonts w:ascii="Times New Roman" w:hAnsi="Times New Roman" w:cs="Times New Roman"/>
        </w:rPr>
        <w:t xml:space="preserve"> cheddar cheese. </w:t>
      </w:r>
      <w:r w:rsidR="00B945D6" w:rsidRPr="001508F4">
        <w:rPr>
          <w:rFonts w:ascii="Times New Roman" w:hAnsi="Times New Roman" w:cs="Times New Roman"/>
        </w:rPr>
        <w:t xml:space="preserve">Although they reported a 3.4% increase in the total nitrogen content </w:t>
      </w:r>
      <w:r w:rsidR="00CA51E9" w:rsidRPr="001508F4">
        <w:rPr>
          <w:rFonts w:ascii="Times New Roman" w:hAnsi="Times New Roman" w:cs="Times New Roman"/>
        </w:rPr>
        <w:t>in cheese</w:t>
      </w:r>
      <w:r w:rsidR="00B945D6" w:rsidRPr="001508F4">
        <w:rPr>
          <w:rFonts w:ascii="Times New Roman" w:hAnsi="Times New Roman" w:cs="Times New Roman"/>
        </w:rPr>
        <w:t xml:space="preserve">, the </w:t>
      </w:r>
      <w:r w:rsidR="0051432B" w:rsidRPr="001508F4">
        <w:rPr>
          <w:rFonts w:ascii="Times New Roman" w:hAnsi="Times New Roman" w:cs="Times New Roman"/>
        </w:rPr>
        <w:t>final</w:t>
      </w:r>
      <w:r w:rsidR="00B945D6" w:rsidRPr="001508F4">
        <w:rPr>
          <w:rFonts w:ascii="Times New Roman" w:hAnsi="Times New Roman" w:cs="Times New Roman"/>
        </w:rPr>
        <w:t xml:space="preserve"> </w:t>
      </w:r>
      <w:r w:rsidR="005640CA" w:rsidRPr="001508F4">
        <w:rPr>
          <w:rFonts w:ascii="Times New Roman" w:hAnsi="Times New Roman" w:cs="Times New Roman"/>
        </w:rPr>
        <w:t xml:space="preserve">cheese </w:t>
      </w:r>
      <w:r w:rsidR="00B945D6" w:rsidRPr="001508F4">
        <w:rPr>
          <w:rFonts w:ascii="Times New Roman" w:hAnsi="Times New Roman" w:cs="Times New Roman"/>
        </w:rPr>
        <w:t>yield</w:t>
      </w:r>
      <w:r w:rsidR="0051432B" w:rsidRPr="001508F4">
        <w:rPr>
          <w:rFonts w:ascii="Times New Roman" w:hAnsi="Times New Roman" w:cs="Times New Roman"/>
        </w:rPr>
        <w:t xml:space="preserve"> was not significantly improved</w:t>
      </w:r>
      <w:r w:rsidR="006569B1" w:rsidRPr="001508F4">
        <w:rPr>
          <w:rFonts w:ascii="Times New Roman" w:hAnsi="Times New Roman" w:cs="Times New Roman"/>
        </w:rPr>
        <w:t xml:space="preserve"> due to fat loss resulting from a weaker gel matrix</w:t>
      </w:r>
      <w:r w:rsidR="00716703" w:rsidRPr="001508F4">
        <w:rPr>
          <w:rFonts w:ascii="Times New Roman" w:hAnsi="Times New Roman" w:cs="Times New Roman"/>
        </w:rPr>
        <w:t>.</w:t>
      </w:r>
      <w:r w:rsidR="00641BEA" w:rsidRPr="001508F4">
        <w:rPr>
          <w:rFonts w:ascii="Times New Roman" w:hAnsi="Times New Roman" w:cs="Times New Roman"/>
        </w:rPr>
        <w:t xml:space="preserve"> </w:t>
      </w:r>
      <w:r w:rsidR="002419EA" w:rsidRPr="001508F4">
        <w:rPr>
          <w:rFonts w:ascii="Times New Roman" w:hAnsi="Times New Roman" w:cs="Times New Roman"/>
        </w:rPr>
        <w:t>In a similar study</w:t>
      </w:r>
      <w:r w:rsidR="00E86407" w:rsidRPr="001508F4">
        <w:rPr>
          <w:rFonts w:ascii="Times New Roman" w:hAnsi="Times New Roman" w:cs="Times New Roman"/>
        </w:rPr>
        <w:t>,</w:t>
      </w:r>
      <w:r w:rsidR="002419EA" w:rsidRPr="001508F4">
        <w:rPr>
          <w:rFonts w:ascii="Times New Roman" w:hAnsi="Times New Roman" w:cs="Times New Roman"/>
        </w:rPr>
        <w:t xml:space="preserve"> </w:t>
      </w:r>
      <w:r w:rsidR="00D138D5" w:rsidRPr="001508F4">
        <w:rPr>
          <w:rFonts w:ascii="Times New Roman" w:hAnsi="Times New Roman" w:cs="Times New Roman"/>
        </w:rPr>
        <w:t xml:space="preserve">Brown </w:t>
      </w:r>
      <w:r w:rsidR="002419EA" w:rsidRPr="001508F4">
        <w:rPr>
          <w:rFonts w:ascii="Times New Roman" w:hAnsi="Times New Roman" w:cs="Times New Roman"/>
        </w:rPr>
        <w:t xml:space="preserve">and </w:t>
      </w:r>
      <w:proofErr w:type="spellStart"/>
      <w:r w:rsidR="002419EA" w:rsidRPr="001508F4">
        <w:rPr>
          <w:rFonts w:ascii="Times New Roman" w:hAnsi="Times New Roman" w:cs="Times New Roman"/>
        </w:rPr>
        <w:t>Ernstrom</w:t>
      </w:r>
      <w:proofErr w:type="spellEnd"/>
      <w:r w:rsidR="002419EA" w:rsidRPr="001508F4">
        <w:rPr>
          <w:rFonts w:ascii="Times New Roman" w:hAnsi="Times New Roman" w:cs="Times New Roman"/>
        </w:rPr>
        <w:t xml:space="preserve"> </w:t>
      </w:r>
      <w:r w:rsidR="00B96097" w:rsidRPr="001508F4">
        <w:rPr>
          <w:rFonts w:ascii="Times New Roman" w:hAnsi="Times New Roman" w:cs="Times New Roman"/>
        </w:rPr>
        <w:t>(</w:t>
      </w:r>
      <w:r w:rsidR="002419EA" w:rsidRPr="001508F4">
        <w:rPr>
          <w:rFonts w:ascii="Times New Roman" w:hAnsi="Times New Roman" w:cs="Times New Roman"/>
        </w:rPr>
        <w:t>1982</w:t>
      </w:r>
      <w:r w:rsidR="00B96097" w:rsidRPr="001508F4">
        <w:rPr>
          <w:rFonts w:ascii="Times New Roman" w:hAnsi="Times New Roman" w:cs="Times New Roman"/>
        </w:rPr>
        <w:t>)</w:t>
      </w:r>
      <w:r w:rsidR="002419EA" w:rsidRPr="001508F4">
        <w:rPr>
          <w:rFonts w:ascii="Times New Roman" w:hAnsi="Times New Roman" w:cs="Times New Roman"/>
        </w:rPr>
        <w:t>, incorporat</w:t>
      </w:r>
      <w:r w:rsidR="007F585D" w:rsidRPr="001508F4">
        <w:rPr>
          <w:rFonts w:ascii="Times New Roman" w:hAnsi="Times New Roman" w:cs="Times New Roman"/>
        </w:rPr>
        <w:t>ed</w:t>
      </w:r>
      <w:r w:rsidR="0091471C" w:rsidRPr="001508F4">
        <w:rPr>
          <w:rFonts w:ascii="Times New Roman" w:hAnsi="Times New Roman" w:cs="Times New Roman"/>
        </w:rPr>
        <w:t xml:space="preserve"> heat</w:t>
      </w:r>
      <w:r w:rsidR="00E86407" w:rsidRPr="001508F4">
        <w:rPr>
          <w:rFonts w:ascii="Times New Roman" w:hAnsi="Times New Roman" w:cs="Times New Roman"/>
        </w:rPr>
        <w:t>-</w:t>
      </w:r>
      <w:r w:rsidR="002419EA" w:rsidRPr="001508F4">
        <w:rPr>
          <w:rFonts w:ascii="Times New Roman" w:hAnsi="Times New Roman" w:cs="Times New Roman"/>
        </w:rPr>
        <w:t>denatured whey</w:t>
      </w:r>
      <w:r w:rsidR="0091471C" w:rsidRPr="001508F4">
        <w:rPr>
          <w:rFonts w:ascii="Times New Roman" w:hAnsi="Times New Roman" w:cs="Times New Roman"/>
        </w:rPr>
        <w:t xml:space="preserve"> </w:t>
      </w:r>
      <w:r w:rsidR="00E86407" w:rsidRPr="001508F4">
        <w:rPr>
          <w:rFonts w:ascii="Times New Roman" w:hAnsi="Times New Roman" w:cs="Times New Roman"/>
        </w:rPr>
        <w:t xml:space="preserve">protein </w:t>
      </w:r>
      <w:r w:rsidR="0091471C" w:rsidRPr="001508F4">
        <w:rPr>
          <w:rFonts w:ascii="Times New Roman" w:hAnsi="Times New Roman" w:cs="Times New Roman"/>
        </w:rPr>
        <w:t xml:space="preserve">(75 </w:t>
      </w:r>
      <w:r w:rsidR="00B64A2E" w:rsidRPr="001508F4">
        <w:rPr>
          <w:rFonts w:ascii="Times New Roman" w:hAnsi="Times New Roman" w:cs="Times New Roman"/>
        </w:rPr>
        <w:t>º</w:t>
      </w:r>
      <w:r w:rsidR="0091471C" w:rsidRPr="001508F4">
        <w:rPr>
          <w:rFonts w:ascii="Times New Roman" w:hAnsi="Times New Roman" w:cs="Times New Roman"/>
        </w:rPr>
        <w:t xml:space="preserve">C for 30 min) </w:t>
      </w:r>
      <w:r w:rsidR="00E86407" w:rsidRPr="001508F4">
        <w:rPr>
          <w:rFonts w:ascii="Times New Roman" w:hAnsi="Times New Roman" w:cs="Times New Roman"/>
        </w:rPr>
        <w:t>into cheese milk</w:t>
      </w:r>
      <w:r w:rsidR="007F585D" w:rsidRPr="001508F4">
        <w:rPr>
          <w:rFonts w:ascii="Times New Roman" w:hAnsi="Times New Roman" w:cs="Times New Roman"/>
        </w:rPr>
        <w:t xml:space="preserve">. Although the cheese yield increased by 4%, </w:t>
      </w:r>
      <w:r w:rsidR="00F039E7" w:rsidRPr="001508F4">
        <w:rPr>
          <w:rFonts w:ascii="Times New Roman" w:hAnsi="Times New Roman" w:cs="Times New Roman"/>
        </w:rPr>
        <w:t xml:space="preserve">the </w:t>
      </w:r>
      <w:r w:rsidR="007F585D" w:rsidRPr="001508F4">
        <w:rPr>
          <w:rFonts w:ascii="Times New Roman" w:hAnsi="Times New Roman" w:cs="Times New Roman"/>
        </w:rPr>
        <w:t xml:space="preserve">protein </w:t>
      </w:r>
      <w:r w:rsidR="00534266" w:rsidRPr="001508F4">
        <w:rPr>
          <w:rFonts w:ascii="Times New Roman" w:hAnsi="Times New Roman" w:cs="Times New Roman"/>
        </w:rPr>
        <w:t>content</w:t>
      </w:r>
      <w:r w:rsidR="007F585D" w:rsidRPr="001508F4">
        <w:rPr>
          <w:rFonts w:ascii="Times New Roman" w:hAnsi="Times New Roman" w:cs="Times New Roman"/>
        </w:rPr>
        <w:t xml:space="preserve"> was not affected</w:t>
      </w:r>
      <w:r w:rsidR="00DA62FC" w:rsidRPr="001508F4">
        <w:rPr>
          <w:rFonts w:ascii="Times New Roman" w:hAnsi="Times New Roman" w:cs="Times New Roman"/>
        </w:rPr>
        <w:t xml:space="preserve">. </w:t>
      </w:r>
      <w:r w:rsidR="00BC4BC7" w:rsidRPr="001508F4">
        <w:rPr>
          <w:rFonts w:ascii="Times New Roman" w:hAnsi="Times New Roman" w:cs="Times New Roman"/>
        </w:rPr>
        <w:t>Similar increase</w:t>
      </w:r>
      <w:r w:rsidR="00E86407" w:rsidRPr="001508F4">
        <w:rPr>
          <w:rFonts w:ascii="Times New Roman" w:hAnsi="Times New Roman" w:cs="Times New Roman"/>
        </w:rPr>
        <w:t xml:space="preserve">s in </w:t>
      </w:r>
      <w:r w:rsidR="007F585D" w:rsidRPr="001508F4">
        <w:rPr>
          <w:rFonts w:ascii="Times New Roman" w:hAnsi="Times New Roman" w:cs="Times New Roman"/>
        </w:rPr>
        <w:t xml:space="preserve">overall </w:t>
      </w:r>
      <w:r w:rsidR="00E86407" w:rsidRPr="001508F4">
        <w:rPr>
          <w:rFonts w:ascii="Times New Roman" w:hAnsi="Times New Roman" w:cs="Times New Roman"/>
        </w:rPr>
        <w:t>cheese</w:t>
      </w:r>
      <w:r w:rsidR="00BC4BC7" w:rsidRPr="001508F4">
        <w:rPr>
          <w:rFonts w:ascii="Times New Roman" w:hAnsi="Times New Roman" w:cs="Times New Roman"/>
        </w:rPr>
        <w:t xml:space="preserve"> yields </w:t>
      </w:r>
      <w:r w:rsidR="007F585D" w:rsidRPr="001508F4">
        <w:rPr>
          <w:rFonts w:ascii="Times New Roman" w:hAnsi="Times New Roman" w:cs="Times New Roman"/>
        </w:rPr>
        <w:t xml:space="preserve">are </w:t>
      </w:r>
      <w:r w:rsidR="00BC4BC7" w:rsidRPr="001508F4">
        <w:rPr>
          <w:rFonts w:ascii="Times New Roman" w:hAnsi="Times New Roman" w:cs="Times New Roman"/>
        </w:rPr>
        <w:t xml:space="preserve">reported </w:t>
      </w:r>
      <w:r w:rsidR="00E86407" w:rsidRPr="001508F4">
        <w:rPr>
          <w:rFonts w:ascii="Times New Roman" w:hAnsi="Times New Roman" w:cs="Times New Roman"/>
        </w:rPr>
        <w:t>for</w:t>
      </w:r>
      <w:r w:rsidR="00BC4BC7" w:rsidRPr="001508F4">
        <w:rPr>
          <w:rFonts w:ascii="Times New Roman" w:hAnsi="Times New Roman" w:cs="Times New Roman"/>
        </w:rPr>
        <w:t xml:space="preserve"> mozzarella cheese made </w:t>
      </w:r>
      <w:r w:rsidR="00B96097" w:rsidRPr="001508F4">
        <w:rPr>
          <w:rFonts w:ascii="Times New Roman" w:hAnsi="Times New Roman" w:cs="Times New Roman"/>
        </w:rPr>
        <w:t xml:space="preserve">by </w:t>
      </w:r>
      <w:r w:rsidR="005D20CF" w:rsidRPr="001508F4">
        <w:rPr>
          <w:rFonts w:ascii="Times New Roman" w:hAnsi="Times New Roman" w:cs="Times New Roman"/>
        </w:rPr>
        <w:t>incorporating</w:t>
      </w:r>
      <w:r w:rsidR="00E86407" w:rsidRPr="001508F4">
        <w:rPr>
          <w:rFonts w:ascii="Times New Roman" w:hAnsi="Times New Roman" w:cs="Times New Roman"/>
        </w:rPr>
        <w:t xml:space="preserve"> </w:t>
      </w:r>
      <w:r w:rsidR="00BC4BC7" w:rsidRPr="001508F4">
        <w:rPr>
          <w:rFonts w:ascii="Times New Roman" w:hAnsi="Times New Roman" w:cs="Times New Roman"/>
        </w:rPr>
        <w:t>acidified denatured whey protein</w:t>
      </w:r>
      <w:r w:rsidR="007F585D" w:rsidRPr="001508F4">
        <w:rPr>
          <w:rFonts w:ascii="Times New Roman" w:hAnsi="Times New Roman" w:cs="Times New Roman"/>
        </w:rPr>
        <w:t>s</w:t>
      </w:r>
      <w:r w:rsidR="00BC4BC7" w:rsidRPr="001508F4">
        <w:rPr>
          <w:rFonts w:ascii="Times New Roman" w:hAnsi="Times New Roman" w:cs="Times New Roman"/>
        </w:rPr>
        <w:t xml:space="preserve"> </w:t>
      </w:r>
      <w:r w:rsidR="00BC4BC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Punidadas&lt;/Author&gt;&lt;Year&gt;1999&lt;/Year&gt;&lt;RecNum&gt;17&lt;/RecNum&gt;&lt;DisplayText&gt;(Punidadas et al., 1999)&lt;/DisplayText&gt;&lt;record&gt;&lt;rec-number&gt;17&lt;/rec-number&gt;&lt;foreign-keys&gt;&lt;key app="EN" db-id="z5vzzfv9zd0a5gees9bpswa22tzevedpxr09" timestamp="1566279975"&gt;17&lt;/key&gt;&lt;/foreign-keys&gt;&lt;ref-type name="Journal Article"&gt;17&lt;/ref-type&gt;&lt;contributors&gt;&lt;authors&gt;&lt;author&gt;Punidadas, P&lt;/author&gt;&lt;author&gt;Feirtag, J&lt;/author&gt;&lt;author&gt;Tung, MA&lt;/author&gt;&lt;/authors&gt;&lt;/contributors&gt;&lt;titles&gt;&lt;title&gt;Incorporating whey proteins into mozzarella cheese&lt;/title&gt;&lt;secondary-title&gt;International journal of dairy technology&lt;/secondary-title&gt;&lt;/titles&gt;&lt;periodical&gt;&lt;full-title&gt;International Journal of Dairy Technology&lt;/full-title&gt;&lt;/periodical&gt;&lt;pages&gt;51-55&lt;/pages&gt;&lt;volume&gt;52&lt;/volume&gt;&lt;number&gt;2&lt;/number&gt;&lt;dates&gt;&lt;year&gt;1999&lt;/year&gt;&lt;/dates&gt;&lt;isbn&gt;1364-727X&lt;/isbn&gt;&lt;urls&gt;&lt;/urls&gt;&lt;electronic-resource-num&gt;https://doi.org/10.1111/j.1471-0307.1999.tb02070.x &lt;/electronic-resource-num&gt;&lt;/record&gt;&lt;/Cite&gt;&lt;/EndNote&gt;</w:instrText>
      </w:r>
      <w:r w:rsidR="00BC4BC7" w:rsidRPr="001508F4">
        <w:rPr>
          <w:rFonts w:ascii="Times New Roman" w:hAnsi="Times New Roman" w:cs="Times New Roman"/>
        </w:rPr>
        <w:fldChar w:fldCharType="separate"/>
      </w:r>
      <w:r w:rsidR="00A327DA" w:rsidRPr="001508F4">
        <w:rPr>
          <w:rFonts w:ascii="Times New Roman" w:hAnsi="Times New Roman" w:cs="Times New Roman"/>
          <w:noProof/>
        </w:rPr>
        <w:t>(Punidadas et al., 1999)</w:t>
      </w:r>
      <w:r w:rsidR="00BC4BC7" w:rsidRPr="001508F4">
        <w:rPr>
          <w:rFonts w:ascii="Times New Roman" w:hAnsi="Times New Roman" w:cs="Times New Roman"/>
        </w:rPr>
        <w:fldChar w:fldCharType="end"/>
      </w:r>
      <w:r w:rsidR="007F585D" w:rsidRPr="001508F4">
        <w:rPr>
          <w:rFonts w:ascii="Times New Roman" w:hAnsi="Times New Roman" w:cs="Times New Roman"/>
        </w:rPr>
        <w:t xml:space="preserve">, </w:t>
      </w:r>
      <w:r w:rsidR="0056365A" w:rsidRPr="001508F4">
        <w:rPr>
          <w:rFonts w:ascii="Times New Roman" w:hAnsi="Times New Roman" w:cs="Times New Roman"/>
        </w:rPr>
        <w:t>however</w:t>
      </w:r>
      <w:r w:rsidR="007F585D" w:rsidRPr="001508F4">
        <w:rPr>
          <w:rFonts w:ascii="Times New Roman" w:hAnsi="Times New Roman" w:cs="Times New Roman"/>
        </w:rPr>
        <w:t xml:space="preserve"> with </w:t>
      </w:r>
      <w:r w:rsidR="0056365A" w:rsidRPr="001508F4">
        <w:rPr>
          <w:rFonts w:ascii="Times New Roman" w:hAnsi="Times New Roman" w:cs="Times New Roman"/>
        </w:rPr>
        <w:t>no quantification of protein retention.</w:t>
      </w:r>
    </w:p>
    <w:p w14:paraId="3A41A06A" w14:textId="001E63BA" w:rsidR="009B20E0" w:rsidRPr="001508F4" w:rsidRDefault="005E0BAA" w:rsidP="00727527">
      <w:pPr>
        <w:spacing w:line="360" w:lineRule="auto"/>
        <w:jc w:val="both"/>
        <w:rPr>
          <w:rFonts w:ascii="Times New Roman" w:hAnsi="Times New Roman" w:cs="Times New Roman"/>
        </w:rPr>
      </w:pPr>
      <w:r w:rsidRPr="001508F4">
        <w:rPr>
          <w:rFonts w:ascii="Times New Roman" w:hAnsi="Times New Roman" w:cs="Times New Roman"/>
        </w:rPr>
        <w:t>E</w:t>
      </w:r>
      <w:r w:rsidR="00991AAE" w:rsidRPr="001508F4">
        <w:rPr>
          <w:rFonts w:ascii="Times New Roman" w:hAnsi="Times New Roman" w:cs="Times New Roman"/>
        </w:rPr>
        <w:t>a</w:t>
      </w:r>
      <w:r w:rsidRPr="001508F4">
        <w:rPr>
          <w:rFonts w:ascii="Times New Roman" w:hAnsi="Times New Roman" w:cs="Times New Roman"/>
        </w:rPr>
        <w:t xml:space="preserve">rlier studies to incorporate denatured whey proteins </w:t>
      </w:r>
      <w:r w:rsidR="00DE76C4" w:rsidRPr="001508F4">
        <w:rPr>
          <w:rFonts w:ascii="Times New Roman" w:hAnsi="Times New Roman" w:cs="Times New Roman"/>
        </w:rPr>
        <w:t xml:space="preserve">into cheese </w:t>
      </w:r>
      <w:r w:rsidR="00D909EE" w:rsidRPr="001508F4">
        <w:rPr>
          <w:rFonts w:ascii="Times New Roman" w:hAnsi="Times New Roman" w:cs="Times New Roman"/>
        </w:rPr>
        <w:t>m</w:t>
      </w:r>
      <w:r w:rsidR="008D27A3" w:rsidRPr="001508F4">
        <w:rPr>
          <w:rFonts w:ascii="Times New Roman" w:hAnsi="Times New Roman" w:cs="Times New Roman"/>
        </w:rPr>
        <w:t>ost</w:t>
      </w:r>
      <w:r w:rsidR="00D909EE" w:rsidRPr="001508F4">
        <w:rPr>
          <w:rFonts w:ascii="Times New Roman" w:hAnsi="Times New Roman" w:cs="Times New Roman"/>
        </w:rPr>
        <w:t>ly investigat</w:t>
      </w:r>
      <w:r w:rsidR="00E513AF" w:rsidRPr="001508F4">
        <w:rPr>
          <w:rFonts w:ascii="Times New Roman" w:hAnsi="Times New Roman" w:cs="Times New Roman"/>
        </w:rPr>
        <w:t>ed</w:t>
      </w:r>
      <w:r w:rsidR="00D909EE" w:rsidRPr="001508F4">
        <w:rPr>
          <w:rFonts w:ascii="Times New Roman" w:hAnsi="Times New Roman" w:cs="Times New Roman"/>
        </w:rPr>
        <w:t xml:space="preserve"> changes in the sensory</w:t>
      </w:r>
      <w:r w:rsidR="0034455C" w:rsidRPr="001508F4">
        <w:rPr>
          <w:rFonts w:ascii="Times New Roman" w:hAnsi="Times New Roman" w:cs="Times New Roman"/>
        </w:rPr>
        <w:t xml:space="preserve"> attributes </w:t>
      </w:r>
      <w:r w:rsidR="00604894" w:rsidRPr="001508F4">
        <w:rPr>
          <w:rFonts w:ascii="Times New Roman" w:hAnsi="Times New Roman" w:cs="Times New Roman"/>
        </w:rPr>
        <w:t xml:space="preserve">and the composition </w:t>
      </w:r>
      <w:r w:rsidR="0034455C" w:rsidRPr="001508F4">
        <w:rPr>
          <w:rFonts w:ascii="Times New Roman" w:hAnsi="Times New Roman" w:cs="Times New Roman"/>
        </w:rPr>
        <w:t xml:space="preserve">of cheeses </w:t>
      </w:r>
      <w:r w:rsidR="00EF40D7" w:rsidRPr="001508F4">
        <w:rPr>
          <w:rFonts w:ascii="Times New Roman" w:hAnsi="Times New Roman" w:cs="Times New Roman"/>
        </w:rPr>
        <w:fldChar w:fldCharType="begin">
          <w:fldData xml:space="preserve">PEVuZE5vdGU+PENpdGU+PEF1dGhvcj5QdW5pZGFkYXM8L0F1dGhvcj48WWVhcj4xOTk5PC9ZZWFy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QdW5pZGFkYXM8L0F1dGhvcj48WWVhcj4xOTk5PC9ZZWFy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EF40D7" w:rsidRPr="001508F4">
        <w:rPr>
          <w:rFonts w:ascii="Times New Roman" w:hAnsi="Times New Roman" w:cs="Times New Roman"/>
        </w:rPr>
      </w:r>
      <w:r w:rsidR="00EF40D7" w:rsidRPr="001508F4">
        <w:rPr>
          <w:rFonts w:ascii="Times New Roman" w:hAnsi="Times New Roman" w:cs="Times New Roman"/>
        </w:rPr>
        <w:fldChar w:fldCharType="separate"/>
      </w:r>
      <w:r w:rsidR="00A327DA" w:rsidRPr="001508F4">
        <w:rPr>
          <w:rFonts w:ascii="Times New Roman" w:hAnsi="Times New Roman" w:cs="Times New Roman"/>
          <w:noProof/>
        </w:rPr>
        <w:t>(Banks &amp; Muir, 1985; Brown &amp; Ernstrom, 1982; Punidadas et al., 1999)</w:t>
      </w:r>
      <w:r w:rsidR="00EF40D7" w:rsidRPr="001508F4">
        <w:rPr>
          <w:rFonts w:ascii="Times New Roman" w:hAnsi="Times New Roman" w:cs="Times New Roman"/>
        </w:rPr>
        <w:fldChar w:fldCharType="end"/>
      </w:r>
      <w:r w:rsidR="00EF40D7" w:rsidRPr="001508F4">
        <w:rPr>
          <w:rFonts w:ascii="Times New Roman" w:hAnsi="Times New Roman" w:cs="Times New Roman"/>
        </w:rPr>
        <w:t xml:space="preserve"> </w:t>
      </w:r>
      <w:r w:rsidR="0034455C" w:rsidRPr="001508F4">
        <w:rPr>
          <w:rFonts w:ascii="Times New Roman" w:hAnsi="Times New Roman" w:cs="Times New Roman"/>
        </w:rPr>
        <w:t xml:space="preserve">rather than </w:t>
      </w:r>
      <w:r w:rsidR="00B04D0A" w:rsidRPr="001508F4">
        <w:rPr>
          <w:rFonts w:ascii="Times New Roman" w:hAnsi="Times New Roman" w:cs="Times New Roman"/>
        </w:rPr>
        <w:t xml:space="preserve">attempting to </w:t>
      </w:r>
      <w:r w:rsidR="0034455C" w:rsidRPr="001508F4">
        <w:rPr>
          <w:rFonts w:ascii="Times New Roman" w:hAnsi="Times New Roman" w:cs="Times New Roman"/>
        </w:rPr>
        <w:t>optimis</w:t>
      </w:r>
      <w:r w:rsidR="00B04D0A" w:rsidRPr="001508F4">
        <w:rPr>
          <w:rFonts w:ascii="Times New Roman" w:hAnsi="Times New Roman" w:cs="Times New Roman"/>
        </w:rPr>
        <w:t>e</w:t>
      </w:r>
      <w:r w:rsidR="0034455C" w:rsidRPr="001508F4">
        <w:rPr>
          <w:rFonts w:ascii="Times New Roman" w:hAnsi="Times New Roman" w:cs="Times New Roman"/>
        </w:rPr>
        <w:t xml:space="preserve"> whey protein aggregate properties to increase</w:t>
      </w:r>
      <w:r w:rsidR="00F26178" w:rsidRPr="001508F4">
        <w:rPr>
          <w:rFonts w:ascii="Times New Roman" w:hAnsi="Times New Roman" w:cs="Times New Roman"/>
        </w:rPr>
        <w:t xml:space="preserve"> </w:t>
      </w:r>
      <w:r w:rsidR="00453CC9" w:rsidRPr="001508F4">
        <w:rPr>
          <w:rFonts w:ascii="Times New Roman" w:hAnsi="Times New Roman" w:cs="Times New Roman"/>
        </w:rPr>
        <w:t>whey protein</w:t>
      </w:r>
      <w:r w:rsidR="00CF1CDD" w:rsidRPr="001508F4">
        <w:rPr>
          <w:rFonts w:ascii="Times New Roman" w:hAnsi="Times New Roman" w:cs="Times New Roman"/>
        </w:rPr>
        <w:t xml:space="preserve"> </w:t>
      </w:r>
      <w:r w:rsidR="00F26178" w:rsidRPr="001508F4">
        <w:rPr>
          <w:rFonts w:ascii="Times New Roman" w:hAnsi="Times New Roman" w:cs="Times New Roman"/>
        </w:rPr>
        <w:t>retention</w:t>
      </w:r>
      <w:r w:rsidR="0023294D" w:rsidRPr="001508F4">
        <w:rPr>
          <w:rFonts w:ascii="Times New Roman" w:hAnsi="Times New Roman" w:cs="Times New Roman"/>
        </w:rPr>
        <w:t>.</w:t>
      </w:r>
      <w:r w:rsidR="00AB5337" w:rsidRPr="001508F4">
        <w:rPr>
          <w:rFonts w:ascii="Times New Roman" w:hAnsi="Times New Roman" w:cs="Times New Roman"/>
        </w:rPr>
        <w:t xml:space="preserve"> </w:t>
      </w:r>
      <w:r w:rsidR="00313569" w:rsidRPr="001508F4">
        <w:rPr>
          <w:rFonts w:ascii="Times New Roman" w:hAnsi="Times New Roman" w:cs="Times New Roman"/>
        </w:rPr>
        <w:t xml:space="preserve">Further, the observed increases in cheese yields </w:t>
      </w:r>
      <w:r w:rsidR="009E4BD4" w:rsidRPr="001508F4">
        <w:rPr>
          <w:rFonts w:ascii="Times New Roman" w:hAnsi="Times New Roman" w:cs="Times New Roman"/>
        </w:rPr>
        <w:t xml:space="preserve">were </w:t>
      </w:r>
      <w:r w:rsidR="00A2590C" w:rsidRPr="001508F4">
        <w:rPr>
          <w:rFonts w:ascii="Times New Roman" w:hAnsi="Times New Roman" w:cs="Times New Roman"/>
        </w:rPr>
        <w:t xml:space="preserve">largely </w:t>
      </w:r>
      <w:r w:rsidR="00AE7CC6" w:rsidRPr="001508F4">
        <w:rPr>
          <w:rFonts w:ascii="Times New Roman" w:hAnsi="Times New Roman" w:cs="Times New Roman"/>
        </w:rPr>
        <w:t xml:space="preserve">followed by </w:t>
      </w:r>
      <w:r w:rsidR="00313569" w:rsidRPr="001508F4">
        <w:rPr>
          <w:rFonts w:ascii="Times New Roman" w:hAnsi="Times New Roman" w:cs="Times New Roman"/>
        </w:rPr>
        <w:t>increases in moisture</w:t>
      </w:r>
      <w:r w:rsidR="002C2D31" w:rsidRPr="001508F4">
        <w:rPr>
          <w:rFonts w:ascii="Times New Roman" w:hAnsi="Times New Roman" w:cs="Times New Roman"/>
        </w:rPr>
        <w:t xml:space="preserve"> </w:t>
      </w:r>
      <w:r w:rsidR="004F2933" w:rsidRPr="001508F4">
        <w:rPr>
          <w:rFonts w:ascii="Times New Roman" w:hAnsi="Times New Roman" w:cs="Times New Roman"/>
        </w:rPr>
        <w:fldChar w:fldCharType="begin">
          <w:fldData xml:space="preserve">PEVuZE5vdGU+PENpdGU+PEF1dGhvcj5CYW5rczwvQXV0aG9yPjxZZWFyPjE5ODU8L1llYXI+PFJl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CYW5rczwvQXV0aG9yPjxZZWFyPjE5ODU8L1llYXI+PFJl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4F2933" w:rsidRPr="001508F4">
        <w:rPr>
          <w:rFonts w:ascii="Times New Roman" w:hAnsi="Times New Roman" w:cs="Times New Roman"/>
        </w:rPr>
      </w:r>
      <w:r w:rsidR="004F2933" w:rsidRPr="001508F4">
        <w:rPr>
          <w:rFonts w:ascii="Times New Roman" w:hAnsi="Times New Roman" w:cs="Times New Roman"/>
        </w:rPr>
        <w:fldChar w:fldCharType="separate"/>
      </w:r>
      <w:r w:rsidR="00A327DA" w:rsidRPr="001508F4">
        <w:rPr>
          <w:rFonts w:ascii="Times New Roman" w:hAnsi="Times New Roman" w:cs="Times New Roman"/>
          <w:noProof/>
        </w:rPr>
        <w:t>(Banks &amp; Muir, 1985; Brown &amp; Ernstrom, 1982; Punidadas et al., 1999)</w:t>
      </w:r>
      <w:r w:rsidR="004F2933" w:rsidRPr="001508F4">
        <w:rPr>
          <w:rFonts w:ascii="Times New Roman" w:hAnsi="Times New Roman" w:cs="Times New Roman"/>
        </w:rPr>
        <w:fldChar w:fldCharType="end"/>
      </w:r>
      <w:r w:rsidR="00453CC9" w:rsidRPr="001508F4">
        <w:rPr>
          <w:rFonts w:ascii="Times New Roman" w:hAnsi="Times New Roman" w:cs="Times New Roman"/>
        </w:rPr>
        <w:t>,</w:t>
      </w:r>
      <w:r w:rsidR="00313569" w:rsidRPr="001508F4">
        <w:rPr>
          <w:rFonts w:ascii="Times New Roman" w:hAnsi="Times New Roman" w:cs="Times New Roman"/>
        </w:rPr>
        <w:t xml:space="preserve"> fat</w:t>
      </w:r>
      <w:r w:rsidR="00F15494" w:rsidRPr="001508F4">
        <w:rPr>
          <w:rFonts w:ascii="Times New Roman" w:hAnsi="Times New Roman" w:cs="Times New Roman"/>
        </w:rPr>
        <w:t xml:space="preserve"> </w:t>
      </w:r>
      <w:r w:rsidR="004F2933"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Banks&lt;/Author&gt;&lt;Year&gt;1985&lt;/Year&gt;&lt;RecNum&gt;12&lt;/RecNum&gt;&lt;DisplayText&gt;(Banks &amp;amp; Muir, 1985)&lt;/DisplayText&gt;&lt;record&gt;&lt;rec-number&gt;12&lt;/rec-number&gt;&lt;foreign-keys&gt;&lt;key app="EN" db-id="z5vzzfv9zd0a5gees9bpswa22tzevedpxr09" timestamp="1566279975"&gt;12&lt;/key&gt;&lt;/foreign-keys&gt;&lt;ref-type name="Journal Article"&gt;17&lt;/ref-type&gt;&lt;contributors&gt;&lt;authors&gt;&lt;author&gt;Banks, Jean M&lt;/author&gt;&lt;author&gt;Muir, DD&lt;/author&gt;&lt;/authors&gt;&lt;/contributors&gt;&lt;titles&gt;&lt;title&gt;Effect of incorporation of denatured whey protein on the yield and quality of Cheddar cheese&lt;/title&gt;&lt;secondary-title&gt;International Journal of Dairy Technology&lt;/secondary-title&gt;&lt;/titles&gt;&lt;periodical&gt;&lt;full-title&gt;International Journal of Dairy Technology&lt;/full-title&gt;&lt;/periodical&gt;&lt;pages&gt;27-32&lt;/pages&gt;&lt;volume&gt;38&lt;/volume&gt;&lt;number&gt;1&lt;/number&gt;&lt;dates&gt;&lt;year&gt;1985&lt;/year&gt;&lt;/dates&gt;&lt;isbn&gt;1471-0307&lt;/isbn&gt;&lt;urls&gt;&lt;/urls&gt;&lt;electronic-resource-num&gt;https://doi.org/10.1111/j.1471-0307.1985.tb00536.x &lt;/electronic-resource-num&gt;&lt;/record&gt;&lt;/Cite&gt;&lt;/EndNote&gt;</w:instrText>
      </w:r>
      <w:r w:rsidR="004F2933" w:rsidRPr="001508F4">
        <w:rPr>
          <w:rFonts w:ascii="Times New Roman" w:hAnsi="Times New Roman" w:cs="Times New Roman"/>
        </w:rPr>
        <w:fldChar w:fldCharType="separate"/>
      </w:r>
      <w:r w:rsidR="00A327DA" w:rsidRPr="001508F4">
        <w:rPr>
          <w:rFonts w:ascii="Times New Roman" w:hAnsi="Times New Roman" w:cs="Times New Roman"/>
          <w:noProof/>
        </w:rPr>
        <w:t>(Banks &amp; Muir, 1985)</w:t>
      </w:r>
      <w:r w:rsidR="004F2933" w:rsidRPr="001508F4">
        <w:rPr>
          <w:rFonts w:ascii="Times New Roman" w:hAnsi="Times New Roman" w:cs="Times New Roman"/>
        </w:rPr>
        <w:fldChar w:fldCharType="end"/>
      </w:r>
      <w:r w:rsidR="002D3C65" w:rsidRPr="001508F4">
        <w:rPr>
          <w:rFonts w:ascii="Times New Roman" w:hAnsi="Times New Roman" w:cs="Times New Roman"/>
        </w:rPr>
        <w:t xml:space="preserve"> and/or casein content </w:t>
      </w:r>
      <w:r w:rsidR="002D3C65"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Banks&lt;/Author&gt;&lt;Year&gt;1985&lt;/Year&gt;&lt;RecNum&gt;12&lt;/RecNum&gt;&lt;DisplayText&gt;(Banks &amp;amp; Muir, 1985)&lt;/DisplayText&gt;&lt;record&gt;&lt;rec-number&gt;12&lt;/rec-number&gt;&lt;foreign-keys&gt;&lt;key app="EN" db-id="z5vzzfv9zd0a5gees9bpswa22tzevedpxr09" timestamp="1566279975"&gt;12&lt;/key&gt;&lt;/foreign-keys&gt;&lt;ref-type name="Journal Article"&gt;17&lt;/ref-type&gt;&lt;contributors&gt;&lt;authors&gt;&lt;author&gt;Banks, Jean M&lt;/author&gt;&lt;author&gt;Muir, DD&lt;/author&gt;&lt;/authors&gt;&lt;/contributors&gt;&lt;titles&gt;&lt;title&gt;Effect of incorporation of denatured whey protein on the yield and quality of Cheddar cheese&lt;/title&gt;&lt;secondary-title&gt;International Journal of Dairy Technology&lt;/secondary-title&gt;&lt;/titles&gt;&lt;periodical&gt;&lt;full-title&gt;International Journal of Dairy Technology&lt;/full-title&gt;&lt;/periodical&gt;&lt;pages&gt;27-32&lt;/pages&gt;&lt;volume&gt;38&lt;/volume&gt;&lt;number&gt;1&lt;/number&gt;&lt;dates&gt;&lt;year&gt;1985&lt;/year&gt;&lt;/dates&gt;&lt;isbn&gt;1471-0307&lt;/isbn&gt;&lt;urls&gt;&lt;/urls&gt;&lt;electronic-resource-num&gt;https://doi.org/10.1111/j.1471-0307.1985.tb00536.x &lt;/electronic-resource-num&gt;&lt;/record&gt;&lt;/Cite&gt;&lt;/EndNote&gt;</w:instrText>
      </w:r>
      <w:r w:rsidR="002D3C65" w:rsidRPr="001508F4">
        <w:rPr>
          <w:rFonts w:ascii="Times New Roman" w:hAnsi="Times New Roman" w:cs="Times New Roman"/>
        </w:rPr>
        <w:fldChar w:fldCharType="separate"/>
      </w:r>
      <w:r w:rsidR="00A327DA" w:rsidRPr="001508F4">
        <w:rPr>
          <w:rFonts w:ascii="Times New Roman" w:hAnsi="Times New Roman" w:cs="Times New Roman"/>
          <w:noProof/>
        </w:rPr>
        <w:t>(Banks &amp; Muir, 1985)</w:t>
      </w:r>
      <w:r w:rsidR="002D3C65" w:rsidRPr="001508F4">
        <w:rPr>
          <w:rFonts w:ascii="Times New Roman" w:hAnsi="Times New Roman" w:cs="Times New Roman"/>
        </w:rPr>
        <w:fldChar w:fldCharType="end"/>
      </w:r>
      <w:r w:rsidR="00313569" w:rsidRPr="001508F4">
        <w:rPr>
          <w:rFonts w:ascii="Times New Roman" w:hAnsi="Times New Roman" w:cs="Times New Roman"/>
        </w:rPr>
        <w:t xml:space="preserve"> </w:t>
      </w:r>
      <w:r w:rsidR="002D3C65" w:rsidRPr="001508F4">
        <w:rPr>
          <w:rFonts w:ascii="Times New Roman" w:hAnsi="Times New Roman" w:cs="Times New Roman"/>
        </w:rPr>
        <w:t>in</w:t>
      </w:r>
      <w:r w:rsidR="00313569" w:rsidRPr="001508F4">
        <w:rPr>
          <w:rFonts w:ascii="Times New Roman" w:hAnsi="Times New Roman" w:cs="Times New Roman"/>
        </w:rPr>
        <w:t xml:space="preserve"> cheese</w:t>
      </w:r>
      <w:r w:rsidR="001C28D9" w:rsidRPr="001508F4">
        <w:rPr>
          <w:rFonts w:ascii="Times New Roman" w:hAnsi="Times New Roman" w:cs="Times New Roman"/>
        </w:rPr>
        <w:t>, rather than whey protein retention</w:t>
      </w:r>
      <w:r w:rsidR="00313569" w:rsidRPr="001508F4">
        <w:rPr>
          <w:rFonts w:ascii="Times New Roman" w:hAnsi="Times New Roman" w:cs="Times New Roman"/>
        </w:rPr>
        <w:t>.</w:t>
      </w:r>
      <w:r w:rsidR="001C28D9" w:rsidRPr="001508F4">
        <w:rPr>
          <w:rFonts w:ascii="Times New Roman" w:hAnsi="Times New Roman" w:cs="Times New Roman"/>
        </w:rPr>
        <w:t xml:space="preserve"> This may be due to </w:t>
      </w:r>
      <w:r w:rsidR="009B4216" w:rsidRPr="001508F4">
        <w:rPr>
          <w:rFonts w:ascii="Times New Roman" w:hAnsi="Times New Roman" w:cs="Times New Roman"/>
        </w:rPr>
        <w:t>the production of whey protein aggrega</w:t>
      </w:r>
      <w:r w:rsidR="00935EF0" w:rsidRPr="001508F4">
        <w:rPr>
          <w:rFonts w:ascii="Times New Roman" w:hAnsi="Times New Roman" w:cs="Times New Roman"/>
        </w:rPr>
        <w:t xml:space="preserve">tes that were too small to be retained within the cheese matrix. </w:t>
      </w:r>
      <w:r w:rsidR="008D78EB" w:rsidRPr="001508F4">
        <w:rPr>
          <w:rFonts w:ascii="Times New Roman" w:hAnsi="Times New Roman" w:cs="Times New Roman"/>
        </w:rPr>
        <w:t xml:space="preserve">Although </w:t>
      </w:r>
      <w:r w:rsidR="00991AAE" w:rsidRPr="001508F4">
        <w:rPr>
          <w:rFonts w:ascii="Times New Roman" w:hAnsi="Times New Roman" w:cs="Times New Roman"/>
        </w:rPr>
        <w:t>aggregate size</w:t>
      </w:r>
      <w:r w:rsidR="004B6A74" w:rsidRPr="001508F4">
        <w:rPr>
          <w:rFonts w:ascii="Times New Roman" w:hAnsi="Times New Roman" w:cs="Times New Roman"/>
        </w:rPr>
        <w:t xml:space="preserve"> was</w:t>
      </w:r>
      <w:r w:rsidR="00991AAE" w:rsidRPr="001508F4">
        <w:rPr>
          <w:rFonts w:ascii="Times New Roman" w:hAnsi="Times New Roman" w:cs="Times New Roman"/>
        </w:rPr>
        <w:t xml:space="preserve"> not repor</w:t>
      </w:r>
      <w:r w:rsidR="00944BBD" w:rsidRPr="001508F4">
        <w:rPr>
          <w:rFonts w:ascii="Times New Roman" w:hAnsi="Times New Roman" w:cs="Times New Roman"/>
        </w:rPr>
        <w:t xml:space="preserve">ted, </w:t>
      </w:r>
      <w:r w:rsidR="004B6A74" w:rsidRPr="001508F4">
        <w:rPr>
          <w:rFonts w:ascii="Times New Roman" w:hAnsi="Times New Roman" w:cs="Times New Roman"/>
        </w:rPr>
        <w:t xml:space="preserve">these studies </w:t>
      </w:r>
      <w:r w:rsidR="007F1FA0" w:rsidRPr="001508F4">
        <w:rPr>
          <w:rFonts w:ascii="Times New Roman" w:hAnsi="Times New Roman" w:cs="Times New Roman"/>
        </w:rPr>
        <w:t xml:space="preserve">used </w:t>
      </w:r>
      <w:r w:rsidR="004B6A74" w:rsidRPr="001508F4">
        <w:rPr>
          <w:rFonts w:ascii="Times New Roman" w:hAnsi="Times New Roman" w:cs="Times New Roman"/>
        </w:rPr>
        <w:t>dilute whey protein streams</w:t>
      </w:r>
      <w:r w:rsidR="00967705" w:rsidRPr="001508F4">
        <w:rPr>
          <w:rFonts w:ascii="Times New Roman" w:hAnsi="Times New Roman" w:cs="Times New Roman"/>
        </w:rPr>
        <w:t xml:space="preserve"> </w:t>
      </w:r>
      <w:r w:rsidR="00034B18" w:rsidRPr="001508F4">
        <w:rPr>
          <w:rFonts w:ascii="Times New Roman" w:hAnsi="Times New Roman" w:cs="Times New Roman"/>
        </w:rPr>
        <w:fldChar w:fldCharType="begin">
          <w:fldData xml:space="preserve">PEVuZE5vdGU+PENpdGU+PEF1dGhvcj5CYW5rczwvQXV0aG9yPjxZZWFyPjE5ODU8L1llYXI+PFJl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CYW5rczwvQXV0aG9yPjxZZWFyPjE5ODU8L1llYXI+PFJl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034B18" w:rsidRPr="001508F4">
        <w:rPr>
          <w:rFonts w:ascii="Times New Roman" w:hAnsi="Times New Roman" w:cs="Times New Roman"/>
        </w:rPr>
      </w:r>
      <w:r w:rsidR="00034B18" w:rsidRPr="001508F4">
        <w:rPr>
          <w:rFonts w:ascii="Times New Roman" w:hAnsi="Times New Roman" w:cs="Times New Roman"/>
        </w:rPr>
        <w:fldChar w:fldCharType="separate"/>
      </w:r>
      <w:r w:rsidR="00A327DA" w:rsidRPr="001508F4">
        <w:rPr>
          <w:rFonts w:ascii="Times New Roman" w:hAnsi="Times New Roman" w:cs="Times New Roman"/>
          <w:noProof/>
        </w:rPr>
        <w:t>(Banks &amp; Muir, 1985; Brown &amp; Ernstrom, 1982; Punidadas et al., 1999)</w:t>
      </w:r>
      <w:r w:rsidR="00034B18" w:rsidRPr="001508F4">
        <w:rPr>
          <w:rFonts w:ascii="Times New Roman" w:hAnsi="Times New Roman" w:cs="Times New Roman"/>
        </w:rPr>
        <w:fldChar w:fldCharType="end"/>
      </w:r>
      <w:r w:rsidR="00FC599C" w:rsidRPr="001508F4">
        <w:rPr>
          <w:rFonts w:ascii="Times New Roman" w:hAnsi="Times New Roman" w:cs="Times New Roman"/>
        </w:rPr>
        <w:t>,</w:t>
      </w:r>
      <w:r w:rsidR="004B6A74" w:rsidRPr="001508F4">
        <w:rPr>
          <w:rFonts w:ascii="Times New Roman" w:hAnsi="Times New Roman" w:cs="Times New Roman"/>
        </w:rPr>
        <w:t xml:space="preserve"> </w:t>
      </w:r>
      <w:r w:rsidR="00CC5AA5" w:rsidRPr="001508F4">
        <w:rPr>
          <w:rFonts w:ascii="Times New Roman" w:hAnsi="Times New Roman" w:cs="Times New Roman"/>
        </w:rPr>
        <w:t>and/</w:t>
      </w:r>
      <w:r w:rsidR="001D18ED" w:rsidRPr="001508F4">
        <w:rPr>
          <w:rFonts w:ascii="Times New Roman" w:hAnsi="Times New Roman" w:cs="Times New Roman"/>
        </w:rPr>
        <w:t>or mil</w:t>
      </w:r>
      <w:r w:rsidR="00F8768E" w:rsidRPr="001508F4">
        <w:rPr>
          <w:rFonts w:ascii="Times New Roman" w:hAnsi="Times New Roman" w:cs="Times New Roman"/>
        </w:rPr>
        <w:t>d heat treatments</w:t>
      </w:r>
      <w:r w:rsidR="003E6CDC" w:rsidRPr="001508F4">
        <w:rPr>
          <w:rFonts w:ascii="Times New Roman" w:hAnsi="Times New Roman" w:cs="Times New Roman"/>
        </w:rPr>
        <w:t xml:space="preserve"> </w:t>
      </w:r>
      <w:r w:rsidR="003E6CDC" w:rsidRPr="001508F4">
        <w:rPr>
          <w:rFonts w:ascii="Times New Roman" w:hAnsi="Times New Roman" w:cs="Times New Roman"/>
        </w:rPr>
        <w:fldChar w:fldCharType="begin"/>
      </w:r>
      <w:r w:rsidR="00D90339" w:rsidRPr="001508F4">
        <w:rPr>
          <w:rFonts w:ascii="Times New Roman" w:hAnsi="Times New Roman" w:cs="Times New Roman"/>
        </w:rPr>
        <w:instrText xml:space="preserve"> ADDIN EN.CITE &lt;EndNote&gt;&lt;Cite&gt;&lt;Author&gt;Brown&lt;/Author&gt;&lt;Year&gt;1982&lt;/Year&gt;&lt;RecNum&gt;14&lt;/RecNum&gt;&lt;DisplayText&gt;(Brown &amp;amp; Ernstrom, 1982)&lt;/DisplayText&gt;&lt;record&gt;&lt;rec-number&gt;14&lt;/rec-number&gt;&lt;foreign-keys&gt;&lt;key app="EN" db-id="z5vzzfv9zd0a5gees9bpswa22tzevedpxr09" timestamp="1566279975"&gt;14&lt;/key&gt;&lt;/foreign-keys&gt;&lt;ref-type name="Journal Article"&gt;17&lt;/ref-type&gt;&lt;contributors&gt;&lt;authors&gt;&lt;author&gt;Brown, Rodney J&lt;/author&gt;&lt;author&gt;Ernstrom, C Anthon&lt;/author&gt;&lt;/authors&gt;&lt;/contributors&gt;&lt;titles&gt;&lt;title&gt;Incorporation of ultrafiltration concentratedwhey solids into cheddar cheese for increased yield&lt;/title&gt;&lt;secondary-title&gt;Journal of Dairy Science&lt;/secondary-title&gt;&lt;/titles&gt;&lt;periodical&gt;&lt;full-title&gt;Journal of Dairy Science&lt;/full-title&gt;&lt;/periodical&gt;&lt;pages&gt;2391-2395&lt;/pages&gt;&lt;volume&gt;65&lt;/volume&gt;&lt;number&gt;12&lt;/number&gt;&lt;dates&gt;&lt;year&gt;1982&lt;/year&gt;&lt;/dates&gt;&lt;isbn&gt;0022-0302&lt;/isbn&gt;&lt;urls&gt;&lt;/urls&gt;&lt;electronic-resource-num&gt;https://doi.org/10.3168/jds.s0022-0302(82)82514-9 &lt;/electronic-resource-num&gt;&lt;/record&gt;&lt;/Cite&gt;&lt;/EndNote&gt;</w:instrText>
      </w:r>
      <w:r w:rsidR="003E6CDC" w:rsidRPr="001508F4">
        <w:rPr>
          <w:rFonts w:ascii="Times New Roman" w:hAnsi="Times New Roman" w:cs="Times New Roman"/>
        </w:rPr>
        <w:fldChar w:fldCharType="separate"/>
      </w:r>
      <w:r w:rsidR="00A327DA" w:rsidRPr="001508F4">
        <w:rPr>
          <w:rFonts w:ascii="Times New Roman" w:hAnsi="Times New Roman" w:cs="Times New Roman"/>
          <w:noProof/>
        </w:rPr>
        <w:t>(Brown &amp; Ernstrom, 1982)</w:t>
      </w:r>
      <w:r w:rsidR="003E6CDC" w:rsidRPr="001508F4">
        <w:rPr>
          <w:rFonts w:ascii="Times New Roman" w:hAnsi="Times New Roman" w:cs="Times New Roman"/>
        </w:rPr>
        <w:fldChar w:fldCharType="end"/>
      </w:r>
      <w:r w:rsidR="009C379C" w:rsidRPr="001508F4">
        <w:rPr>
          <w:rFonts w:ascii="Times New Roman" w:hAnsi="Times New Roman" w:cs="Times New Roman"/>
        </w:rPr>
        <w:t>,</w:t>
      </w:r>
      <w:r w:rsidR="00735116" w:rsidRPr="001508F4">
        <w:rPr>
          <w:rFonts w:ascii="Times New Roman" w:hAnsi="Times New Roman" w:cs="Times New Roman"/>
        </w:rPr>
        <w:t xml:space="preserve"> </w:t>
      </w:r>
      <w:r w:rsidR="004B6A74" w:rsidRPr="001508F4">
        <w:rPr>
          <w:rFonts w:ascii="Times New Roman" w:hAnsi="Times New Roman" w:cs="Times New Roman"/>
        </w:rPr>
        <w:t xml:space="preserve">which typically </w:t>
      </w:r>
      <w:r w:rsidR="00FC599C" w:rsidRPr="001508F4">
        <w:rPr>
          <w:rFonts w:ascii="Times New Roman" w:hAnsi="Times New Roman" w:cs="Times New Roman"/>
        </w:rPr>
        <w:t>result in</w:t>
      </w:r>
      <w:r w:rsidR="004B6A74" w:rsidRPr="001508F4">
        <w:rPr>
          <w:rFonts w:ascii="Times New Roman" w:hAnsi="Times New Roman" w:cs="Times New Roman"/>
        </w:rPr>
        <w:t xml:space="preserve"> </w:t>
      </w:r>
      <w:r w:rsidR="00491F4A" w:rsidRPr="001508F4">
        <w:rPr>
          <w:rFonts w:ascii="Times New Roman" w:hAnsi="Times New Roman" w:cs="Times New Roman"/>
        </w:rPr>
        <w:t xml:space="preserve">relatively </w:t>
      </w:r>
      <w:r w:rsidR="004B6A74" w:rsidRPr="001508F4">
        <w:rPr>
          <w:rFonts w:ascii="Times New Roman" w:hAnsi="Times New Roman" w:cs="Times New Roman"/>
        </w:rPr>
        <w:t>small aggregates</w:t>
      </w:r>
      <w:r w:rsidR="00A7612F" w:rsidRPr="001508F4">
        <w:rPr>
          <w:rFonts w:ascii="Times New Roman" w:hAnsi="Times New Roman" w:cs="Times New Roman"/>
        </w:rPr>
        <w:t xml:space="preserve"> after heat treatment</w:t>
      </w:r>
      <w:r w:rsidR="00CA69BA" w:rsidRPr="001508F4">
        <w:rPr>
          <w:rFonts w:ascii="Times New Roman" w:hAnsi="Times New Roman" w:cs="Times New Roman"/>
        </w:rPr>
        <w:t xml:space="preserve"> </w:t>
      </w:r>
      <w:r w:rsidR="00944BBD"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Roefs&lt;/Author&gt;&lt;Year&gt;1994&lt;/Year&gt;&lt;RecNum&gt;24&lt;/RecNum&gt;&lt;DisplayText&gt;(Roefs &amp;amp; De Kruif, 1994)&lt;/DisplayText&gt;&lt;record&gt;&lt;rec-number&gt;24&lt;/rec-number&gt;&lt;foreign-keys&gt;&lt;key app="EN" db-id="z5vzzfv9zd0a5gees9bpswa22tzevedpxr09" timestamp="1566279976"&gt;24&lt;/key&gt;&lt;/foreign-keys&gt;&lt;ref-type name="Journal Article"&gt;17&lt;/ref-type&gt;&lt;contributors&gt;&lt;authors&gt;&lt;author&gt;Roefs, Sebastianus PFM&lt;/author&gt;&lt;author&gt;De Kruif, Kees G&lt;/author&gt;&lt;/authors&gt;&lt;/contributors&gt;&lt;titles&gt;&lt;title&gt;A model for the denaturation and aggregation of β‐lactoglobulin&lt;/title&gt;&lt;secondary-title&gt;European Journal of Biochemistry&lt;/secondary-title&gt;&lt;/titles&gt;&lt;periodical&gt;&lt;full-title&gt;European Journal of Biochemistry&lt;/full-title&gt;&lt;/periodical&gt;&lt;pages&gt;883-889&lt;/pages&gt;&lt;volume&gt;226&lt;/volume&gt;&lt;number&gt;3&lt;/number&gt;&lt;dates&gt;&lt;year&gt;1994&lt;/year&gt;&lt;/dates&gt;&lt;isbn&gt;0014-2956&lt;/isbn&gt;&lt;urls&gt;&lt;/urls&gt;&lt;electronic-resource-num&gt;https://doi.org/10.1111/j.1432-1033.1994.00883.x &lt;/electronic-resource-num&gt;&lt;/record&gt;&lt;/Cite&gt;&lt;/EndNote&gt;</w:instrText>
      </w:r>
      <w:r w:rsidR="00944BBD" w:rsidRPr="001508F4">
        <w:rPr>
          <w:rFonts w:ascii="Times New Roman" w:hAnsi="Times New Roman" w:cs="Times New Roman"/>
        </w:rPr>
        <w:fldChar w:fldCharType="separate"/>
      </w:r>
      <w:r w:rsidR="00944BBD" w:rsidRPr="001508F4">
        <w:rPr>
          <w:rFonts w:ascii="Times New Roman" w:hAnsi="Times New Roman" w:cs="Times New Roman"/>
          <w:noProof/>
        </w:rPr>
        <w:t>(Roefs &amp; De Kruif, 1994)</w:t>
      </w:r>
      <w:r w:rsidR="00944BBD" w:rsidRPr="001508F4">
        <w:rPr>
          <w:rFonts w:ascii="Times New Roman" w:hAnsi="Times New Roman" w:cs="Times New Roman"/>
        </w:rPr>
        <w:fldChar w:fldCharType="end"/>
      </w:r>
      <w:r w:rsidR="00944BBD" w:rsidRPr="001508F4">
        <w:rPr>
          <w:rFonts w:ascii="Times New Roman" w:hAnsi="Times New Roman" w:cs="Times New Roman"/>
        </w:rPr>
        <w:t xml:space="preserve">. </w:t>
      </w:r>
    </w:p>
    <w:p w14:paraId="7606AD84" w14:textId="247B0348" w:rsidR="00BC0330" w:rsidRPr="001508F4" w:rsidRDefault="00944BBD" w:rsidP="00727527">
      <w:pPr>
        <w:spacing w:line="360" w:lineRule="auto"/>
        <w:jc w:val="both"/>
        <w:rPr>
          <w:rFonts w:ascii="Times New Roman" w:hAnsi="Times New Roman" w:cs="Times New Roman"/>
        </w:rPr>
      </w:pPr>
      <w:r w:rsidRPr="001508F4">
        <w:rPr>
          <w:rFonts w:ascii="Times New Roman" w:hAnsi="Times New Roman" w:cs="Times New Roman"/>
        </w:rPr>
        <w:t xml:space="preserve">The advent of </w:t>
      </w:r>
      <w:r w:rsidR="00B53DF3" w:rsidRPr="001508F4">
        <w:rPr>
          <w:rFonts w:ascii="Times New Roman" w:hAnsi="Times New Roman" w:cs="Times New Roman"/>
        </w:rPr>
        <w:t xml:space="preserve">membrane technology </w:t>
      </w:r>
      <w:r w:rsidR="00E318A3" w:rsidRPr="001508F4">
        <w:rPr>
          <w:rFonts w:ascii="Times New Roman" w:hAnsi="Times New Roman" w:cs="Times New Roman"/>
        </w:rPr>
        <w:t>has</w:t>
      </w:r>
      <w:r w:rsidR="006B22AB" w:rsidRPr="001508F4">
        <w:rPr>
          <w:rFonts w:ascii="Times New Roman" w:hAnsi="Times New Roman" w:cs="Times New Roman"/>
        </w:rPr>
        <w:t xml:space="preserve"> </w:t>
      </w:r>
      <w:r w:rsidR="00E318A3" w:rsidRPr="001508F4">
        <w:rPr>
          <w:rFonts w:ascii="Times New Roman" w:hAnsi="Times New Roman" w:cs="Times New Roman"/>
        </w:rPr>
        <w:t>enabled</w:t>
      </w:r>
      <w:r w:rsidR="00B53DF3" w:rsidRPr="001508F4">
        <w:rPr>
          <w:rFonts w:ascii="Times New Roman" w:hAnsi="Times New Roman" w:cs="Times New Roman"/>
        </w:rPr>
        <w:t xml:space="preserve"> the production of concentrated whey protein streams </w:t>
      </w:r>
      <w:r w:rsidR="000F137E" w:rsidRPr="001508F4">
        <w:rPr>
          <w:rFonts w:ascii="Times New Roman" w:hAnsi="Times New Roman" w:cs="Times New Roman"/>
        </w:rPr>
        <w:t>a</w:t>
      </w:r>
      <w:r w:rsidR="00B53DF3" w:rsidRPr="001508F4">
        <w:rPr>
          <w:rFonts w:ascii="Times New Roman" w:hAnsi="Times New Roman" w:cs="Times New Roman"/>
        </w:rPr>
        <w:t>nd powders</w:t>
      </w:r>
      <w:r w:rsidR="000F137E" w:rsidRPr="001508F4">
        <w:rPr>
          <w:rFonts w:ascii="Times New Roman" w:hAnsi="Times New Roman" w:cs="Times New Roman"/>
        </w:rPr>
        <w:t>,</w:t>
      </w:r>
      <w:r w:rsidR="00717E37" w:rsidRPr="001508F4">
        <w:rPr>
          <w:rFonts w:ascii="Times New Roman" w:hAnsi="Times New Roman" w:cs="Times New Roman"/>
        </w:rPr>
        <w:t xml:space="preserve"> </w:t>
      </w:r>
      <w:r w:rsidR="00B53DF3" w:rsidRPr="001508F4">
        <w:rPr>
          <w:rFonts w:ascii="Times New Roman" w:hAnsi="Times New Roman" w:cs="Times New Roman"/>
        </w:rPr>
        <w:t>that upon heat treatment</w:t>
      </w:r>
      <w:r w:rsidR="000F137E" w:rsidRPr="001508F4">
        <w:rPr>
          <w:rFonts w:ascii="Times New Roman" w:hAnsi="Times New Roman" w:cs="Times New Roman"/>
        </w:rPr>
        <w:t>,</w:t>
      </w:r>
      <w:r w:rsidR="00B53DF3" w:rsidRPr="001508F4">
        <w:rPr>
          <w:rFonts w:ascii="Times New Roman" w:hAnsi="Times New Roman" w:cs="Times New Roman"/>
        </w:rPr>
        <w:t xml:space="preserve"> ca</w:t>
      </w:r>
      <w:r w:rsidR="00DE07B4" w:rsidRPr="001508F4">
        <w:rPr>
          <w:rFonts w:ascii="Times New Roman" w:hAnsi="Times New Roman" w:cs="Times New Roman"/>
        </w:rPr>
        <w:t>n produce large</w:t>
      </w:r>
      <w:r w:rsidR="00F33ACE" w:rsidRPr="001508F4">
        <w:rPr>
          <w:rFonts w:ascii="Times New Roman" w:hAnsi="Times New Roman" w:cs="Times New Roman"/>
        </w:rPr>
        <w:t>r whey protein aggregates,</w:t>
      </w:r>
      <w:r w:rsidR="00727527" w:rsidRPr="001508F4">
        <w:rPr>
          <w:rFonts w:ascii="Times New Roman" w:hAnsi="Times New Roman" w:cs="Times New Roman"/>
        </w:rPr>
        <w:t xml:space="preserve"> </w:t>
      </w:r>
      <w:r w:rsidR="003B4936" w:rsidRPr="001508F4">
        <w:rPr>
          <w:rFonts w:ascii="Times New Roman" w:hAnsi="Times New Roman" w:cs="Times New Roman"/>
        </w:rPr>
        <w:t>which</w:t>
      </w:r>
      <w:r w:rsidR="00727527" w:rsidRPr="001508F4">
        <w:rPr>
          <w:rFonts w:ascii="Times New Roman" w:hAnsi="Times New Roman" w:cs="Times New Roman"/>
        </w:rPr>
        <w:t xml:space="preserve"> can then be disintegrated into</w:t>
      </w:r>
      <w:r w:rsidR="00F33ACE" w:rsidRPr="001508F4">
        <w:rPr>
          <w:rFonts w:ascii="Times New Roman" w:hAnsi="Times New Roman" w:cs="Times New Roman"/>
        </w:rPr>
        <w:t xml:space="preserve"> so-called</w:t>
      </w:r>
      <w:r w:rsidR="00DE07B4" w:rsidRPr="001508F4">
        <w:rPr>
          <w:rFonts w:ascii="Times New Roman" w:hAnsi="Times New Roman" w:cs="Times New Roman"/>
        </w:rPr>
        <w:t xml:space="preserve"> </w:t>
      </w:r>
      <w:proofErr w:type="spellStart"/>
      <w:r w:rsidR="00DE07B4" w:rsidRPr="001508F4">
        <w:rPr>
          <w:rFonts w:ascii="Times New Roman" w:hAnsi="Times New Roman" w:cs="Times New Roman"/>
        </w:rPr>
        <w:t>microparticulates</w:t>
      </w:r>
      <w:proofErr w:type="spellEnd"/>
      <w:r w:rsidR="00B90E9A" w:rsidRPr="001508F4">
        <w:rPr>
          <w:rFonts w:ascii="Times New Roman" w:hAnsi="Times New Roman" w:cs="Times New Roman"/>
        </w:rPr>
        <w:t xml:space="preserve"> (</w:t>
      </w:r>
      <w:r w:rsidR="00AE5B3C" w:rsidRPr="001508F4">
        <w:rPr>
          <w:rFonts w:ascii="Times New Roman" w:hAnsi="Times New Roman" w:cs="Times New Roman"/>
        </w:rPr>
        <w:t>~1</w:t>
      </w:r>
      <w:r w:rsidR="00B90E9A" w:rsidRPr="001508F4">
        <w:rPr>
          <w:rFonts w:ascii="Times New Roman" w:hAnsi="Times New Roman" w:cs="Times New Roman"/>
        </w:rPr>
        <w:t xml:space="preserve"> µm)</w:t>
      </w:r>
      <w:r w:rsidR="00727527" w:rsidRPr="001508F4">
        <w:rPr>
          <w:rFonts w:ascii="Times New Roman" w:hAnsi="Times New Roman" w:cs="Times New Roman"/>
        </w:rPr>
        <w:t xml:space="preserve"> using </w:t>
      </w:r>
      <w:r w:rsidR="00AE5B3C" w:rsidRPr="001508F4">
        <w:rPr>
          <w:rFonts w:ascii="Times New Roman" w:hAnsi="Times New Roman" w:cs="Times New Roman"/>
        </w:rPr>
        <w:t>high</w:t>
      </w:r>
      <w:r w:rsidR="009C4D96" w:rsidRPr="001508F4">
        <w:rPr>
          <w:rFonts w:ascii="Times New Roman" w:hAnsi="Times New Roman" w:cs="Times New Roman"/>
        </w:rPr>
        <w:t>-</w:t>
      </w:r>
      <w:r w:rsidR="00AE5B3C" w:rsidRPr="001508F4">
        <w:rPr>
          <w:rFonts w:ascii="Times New Roman" w:hAnsi="Times New Roman" w:cs="Times New Roman"/>
        </w:rPr>
        <w:t>pressure homogeni</w:t>
      </w:r>
      <w:r w:rsidR="009C4D96" w:rsidRPr="001508F4">
        <w:rPr>
          <w:rFonts w:ascii="Times New Roman" w:hAnsi="Times New Roman" w:cs="Times New Roman"/>
        </w:rPr>
        <w:t>s</w:t>
      </w:r>
      <w:r w:rsidR="00AE5B3C" w:rsidRPr="001508F4">
        <w:rPr>
          <w:rFonts w:ascii="Times New Roman" w:hAnsi="Times New Roman" w:cs="Times New Roman"/>
        </w:rPr>
        <w:t>ation</w:t>
      </w:r>
      <w:r w:rsidR="00727527" w:rsidRPr="001508F4">
        <w:rPr>
          <w:rFonts w:ascii="Times New Roman" w:hAnsi="Times New Roman" w:cs="Times New Roman"/>
        </w:rPr>
        <w:t xml:space="preserve"> </w:t>
      </w:r>
      <w:r w:rsidR="00727527" w:rsidRPr="001508F4">
        <w:rPr>
          <w:rFonts w:ascii="Times New Roman" w:hAnsi="Times New Roman" w:cs="Times New Roman"/>
        </w:rPr>
        <w:fldChar w:fldCharType="begin"/>
      </w:r>
      <w:r w:rsidR="007D3421" w:rsidRPr="001508F4">
        <w:rPr>
          <w:rFonts w:ascii="Times New Roman" w:hAnsi="Times New Roman" w:cs="Times New Roman"/>
        </w:rPr>
        <w:instrText xml:space="preserve"> ADDIN EN.CITE &lt;EndNote&gt;&lt;Cite&gt;&lt;Author&gt;Suárez&lt;/Author&gt;&lt;Year&gt;2016&lt;/Year&gt;&lt;RecNum&gt;75&lt;/RecNum&gt;&lt;DisplayText&gt;(Suárez, Fernández, Balbarie, Iglesias, &amp;amp; Riera, 2016)&lt;/DisplayText&gt;&lt;record&gt;&lt;rec-number&gt;75&lt;/rec-number&gt;&lt;foreign-keys&gt;&lt;key app="EN" db-id="z5vzzfv9zd0a5gees9bpswa22tzevedpxr09" timestamp="1574219366"&gt;75&lt;/key&gt;&lt;/foreign-keys&gt;&lt;ref-type name="Journal Article"&gt;17&lt;/ref-type&gt;&lt;contributors&gt;&lt;authors&gt;&lt;author&gt;Suárez, Adrián&lt;/author&gt;&lt;author&gt;Fernández, Leticia&lt;/author&gt;&lt;author&gt;Balbarie, Philippe&lt;/author&gt;&lt;author&gt;Iglesias, José Ramón&lt;/author&gt;&lt;author&gt;Riera, Francisco A&lt;/author&gt;&lt;/authors&gt;&lt;/contributors&gt;&lt;titles&gt;&lt;title&gt;Predicting the properties of the whey protein microparticles produced by heat and mechanical treatments&lt;/title&gt;&lt;secondary-title&gt;European Food Research and Technology&lt;/secondary-title&gt;&lt;/titles&gt;&lt;periodical&gt;&lt;full-title&gt;European Food Research and Technology&lt;/full-title&gt;&lt;/periodical&gt;&lt;pages&gt;1211-1220&lt;/pages&gt;&lt;volume&gt;242&lt;/volume&gt;&lt;number&gt;8&lt;/number&gt;&lt;dates&gt;&lt;year&gt;2016&lt;/year&gt;&lt;/dates&gt;&lt;isbn&gt;1438-2377&lt;/isbn&gt;&lt;urls&gt;&lt;/urls&gt;&lt;/record&gt;&lt;/Cite&gt;&lt;/EndNote&gt;</w:instrText>
      </w:r>
      <w:r w:rsidR="00727527" w:rsidRPr="001508F4">
        <w:rPr>
          <w:rFonts w:ascii="Times New Roman" w:hAnsi="Times New Roman" w:cs="Times New Roman"/>
        </w:rPr>
        <w:fldChar w:fldCharType="separate"/>
      </w:r>
      <w:r w:rsidR="007D3421" w:rsidRPr="001508F4">
        <w:rPr>
          <w:rFonts w:ascii="Times New Roman" w:hAnsi="Times New Roman" w:cs="Times New Roman"/>
          <w:noProof/>
        </w:rPr>
        <w:t xml:space="preserve">(Suárez, </w:t>
      </w:r>
      <w:r w:rsidR="007D3421" w:rsidRPr="001508F4">
        <w:rPr>
          <w:rFonts w:ascii="Times New Roman" w:hAnsi="Times New Roman" w:cs="Times New Roman"/>
          <w:noProof/>
        </w:rPr>
        <w:lastRenderedPageBreak/>
        <w:t>Fernández, Balbarie, Iglesias, &amp; Riera, 2016)</w:t>
      </w:r>
      <w:r w:rsidR="00727527" w:rsidRPr="001508F4">
        <w:rPr>
          <w:rFonts w:ascii="Times New Roman" w:hAnsi="Times New Roman" w:cs="Times New Roman"/>
        </w:rPr>
        <w:fldChar w:fldCharType="end"/>
      </w:r>
      <w:r w:rsidR="00BB0B1B" w:rsidRPr="001508F4">
        <w:rPr>
          <w:rFonts w:ascii="Times New Roman" w:hAnsi="Times New Roman" w:cs="Times New Roman"/>
        </w:rPr>
        <w:t>.</w:t>
      </w:r>
      <w:r w:rsidR="00B90E9A" w:rsidRPr="001508F4">
        <w:rPr>
          <w:rFonts w:ascii="Times New Roman" w:hAnsi="Times New Roman" w:cs="Times New Roman"/>
        </w:rPr>
        <w:t xml:space="preserve"> The effect of incorporating </w:t>
      </w:r>
      <w:proofErr w:type="spellStart"/>
      <w:r w:rsidR="00B90E9A" w:rsidRPr="001508F4">
        <w:rPr>
          <w:rFonts w:ascii="Times New Roman" w:hAnsi="Times New Roman" w:cs="Times New Roman"/>
        </w:rPr>
        <w:t>microparticulate</w:t>
      </w:r>
      <w:r w:rsidR="009C4D96" w:rsidRPr="001508F4">
        <w:rPr>
          <w:rFonts w:ascii="Times New Roman" w:hAnsi="Times New Roman" w:cs="Times New Roman"/>
        </w:rPr>
        <w:t>d</w:t>
      </w:r>
      <w:proofErr w:type="spellEnd"/>
      <w:r w:rsidR="00B90E9A" w:rsidRPr="001508F4">
        <w:rPr>
          <w:rFonts w:ascii="Times New Roman" w:hAnsi="Times New Roman" w:cs="Times New Roman"/>
        </w:rPr>
        <w:t xml:space="preserve"> whey protein in cheese as a fat replace</w:t>
      </w:r>
      <w:r w:rsidR="00E63FE1" w:rsidRPr="001508F4">
        <w:rPr>
          <w:rFonts w:ascii="Times New Roman" w:hAnsi="Times New Roman" w:cs="Times New Roman"/>
        </w:rPr>
        <w:t>r</w:t>
      </w:r>
      <w:r w:rsidR="00B90E9A" w:rsidRPr="001508F4">
        <w:rPr>
          <w:rFonts w:ascii="Times New Roman" w:hAnsi="Times New Roman" w:cs="Times New Roman"/>
        </w:rPr>
        <w:t xml:space="preserve"> has been of increasing interesting</w:t>
      </w:r>
      <w:r w:rsidR="006D3F16" w:rsidRPr="001508F4">
        <w:rPr>
          <w:rFonts w:ascii="Times New Roman" w:hAnsi="Times New Roman" w:cs="Times New Roman"/>
        </w:rPr>
        <w:t xml:space="preserve"> </w:t>
      </w:r>
      <w:r w:rsidR="002C3BA7" w:rsidRPr="001508F4">
        <w:rPr>
          <w:rFonts w:ascii="Times New Roman" w:hAnsi="Times New Roman" w:cs="Times New Roman"/>
        </w:rPr>
        <w:t xml:space="preserve">in </w:t>
      </w:r>
      <w:r w:rsidR="006D3F16" w:rsidRPr="001508F4">
        <w:rPr>
          <w:rFonts w:ascii="Times New Roman" w:hAnsi="Times New Roman" w:cs="Times New Roman"/>
        </w:rPr>
        <w:t>the past decade.</w:t>
      </w:r>
      <w:r w:rsidR="005078D1" w:rsidRPr="001508F4">
        <w:rPr>
          <w:rFonts w:ascii="Times New Roman" w:hAnsi="Times New Roman" w:cs="Times New Roman"/>
        </w:rPr>
        <w:t xml:space="preserve"> However, the </w:t>
      </w:r>
      <w:r w:rsidR="00BC0330" w:rsidRPr="001508F4">
        <w:rPr>
          <w:rFonts w:ascii="Times New Roman" w:hAnsi="Times New Roman" w:cs="Times New Roman"/>
        </w:rPr>
        <w:t>extent of whey</w:t>
      </w:r>
      <w:r w:rsidR="005078D1" w:rsidRPr="001508F4">
        <w:rPr>
          <w:rFonts w:ascii="Times New Roman" w:hAnsi="Times New Roman" w:cs="Times New Roman"/>
        </w:rPr>
        <w:t xml:space="preserve"> protein aggregate</w:t>
      </w:r>
      <w:r w:rsidR="00BC0330" w:rsidRPr="001508F4">
        <w:rPr>
          <w:rFonts w:ascii="Times New Roman" w:hAnsi="Times New Roman" w:cs="Times New Roman"/>
        </w:rPr>
        <w:t xml:space="preserve"> retention</w:t>
      </w:r>
      <w:r w:rsidR="005078D1" w:rsidRPr="001508F4">
        <w:rPr>
          <w:rFonts w:ascii="Times New Roman" w:hAnsi="Times New Roman" w:cs="Times New Roman"/>
        </w:rPr>
        <w:t xml:space="preserve"> </w:t>
      </w:r>
      <w:r w:rsidR="00BC0330" w:rsidRPr="001508F4">
        <w:rPr>
          <w:rFonts w:ascii="Times New Roman" w:hAnsi="Times New Roman" w:cs="Times New Roman"/>
        </w:rPr>
        <w:t>is</w:t>
      </w:r>
      <w:r w:rsidR="005078D1" w:rsidRPr="001508F4">
        <w:rPr>
          <w:rFonts w:ascii="Times New Roman" w:hAnsi="Times New Roman" w:cs="Times New Roman"/>
        </w:rPr>
        <w:t xml:space="preserve"> still under debate. For example, </w:t>
      </w:r>
      <w:r w:rsidR="00691E70"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Sturaro&lt;/Author&gt;&lt;Year&gt;2015&lt;/Year&gt;&lt;RecNum&gt;26&lt;/RecNum&gt;&lt;DisplayText&gt;Sturaro, De Marchi, Zorzi, and Cassandro (2015)&lt;/DisplayText&gt;&lt;record&gt;&lt;rec-number&gt;26&lt;/rec-number&gt;&lt;foreign-keys&gt;&lt;key app="EN" db-id="z5vzzfv9zd0a5gees9bpswa22tzevedpxr09" timestamp="1566279976"&gt;26&lt;/key&gt;&lt;/foreign-keys&gt;&lt;ref-type name="Journal Article"&gt;17&lt;/ref-type&gt;&lt;contributors&gt;&lt;authors&gt;&lt;author&gt;Sturaro, Alba&lt;/author&gt;&lt;author&gt;De Marchi, Massimo&lt;/author&gt;&lt;author&gt;Zorzi, Elisa&lt;/author&gt;&lt;author&gt;Cassandro, Martino&lt;/author&gt;&lt;/authors&gt;&lt;/contributors&gt;&lt;titles&gt;&lt;title&gt;Effect of microparticulated whey protein concentration and protein-to-fat ratio on Caciotta cheese yield and composition&lt;/title&gt;&lt;secondary-title&gt;International Dairy Journal&lt;/secondary-title&gt;&lt;/titles&gt;&lt;periodical&gt;&lt;full-title&gt;International Dairy Journal&lt;/full-title&gt;&lt;/periodical&gt;&lt;pages&gt;46-52&lt;/pages&gt;&lt;volume&gt;48&lt;/volume&gt;&lt;dates&gt;&lt;year&gt;2015&lt;/year&gt;&lt;/dates&gt;&lt;isbn&gt;0958-6946&lt;/isbn&gt;&lt;urls&gt;&lt;/urls&gt;&lt;electronic-resource-num&gt;https://doi.org/10.1016/j.idairyj.2015.02.003 &lt;/electronic-resource-num&gt;&lt;/record&gt;&lt;/Cite&gt;&lt;/EndNote&gt;</w:instrText>
      </w:r>
      <w:r w:rsidR="00691E70" w:rsidRPr="001508F4">
        <w:rPr>
          <w:rFonts w:ascii="Times New Roman" w:hAnsi="Times New Roman" w:cs="Times New Roman"/>
        </w:rPr>
        <w:fldChar w:fldCharType="separate"/>
      </w:r>
      <w:r w:rsidR="00A32423" w:rsidRPr="001508F4">
        <w:rPr>
          <w:rFonts w:ascii="Times New Roman" w:hAnsi="Times New Roman" w:cs="Times New Roman"/>
          <w:noProof/>
        </w:rPr>
        <w:t>Sturaro, De Marchi, Zorzi, and Cassandro (2015)</w:t>
      </w:r>
      <w:r w:rsidR="00691E70" w:rsidRPr="001508F4">
        <w:rPr>
          <w:rFonts w:ascii="Times New Roman" w:hAnsi="Times New Roman" w:cs="Times New Roman"/>
        </w:rPr>
        <w:fldChar w:fldCharType="end"/>
      </w:r>
      <w:r w:rsidR="00A96C67" w:rsidRPr="001508F4">
        <w:rPr>
          <w:rFonts w:ascii="Times New Roman" w:hAnsi="Times New Roman" w:cs="Times New Roman"/>
        </w:rPr>
        <w:t xml:space="preserve"> </w:t>
      </w:r>
      <w:r w:rsidR="004C291B" w:rsidRPr="001508F4">
        <w:rPr>
          <w:rFonts w:ascii="Times New Roman" w:hAnsi="Times New Roman" w:cs="Times New Roman"/>
        </w:rPr>
        <w:t>found</w:t>
      </w:r>
      <w:r w:rsidR="00DF1B8C" w:rsidRPr="001508F4">
        <w:rPr>
          <w:rFonts w:ascii="Times New Roman" w:hAnsi="Times New Roman" w:cs="Times New Roman"/>
        </w:rPr>
        <w:t>`</w:t>
      </w:r>
      <w:r w:rsidR="004C291B" w:rsidRPr="001508F4">
        <w:rPr>
          <w:rFonts w:ascii="Times New Roman" w:hAnsi="Times New Roman" w:cs="Times New Roman"/>
        </w:rPr>
        <w:t xml:space="preserve"> that increasing </w:t>
      </w:r>
      <w:r w:rsidR="00A96C67" w:rsidRPr="001508F4">
        <w:rPr>
          <w:rFonts w:ascii="Times New Roman" w:hAnsi="Times New Roman" w:cs="Times New Roman"/>
        </w:rPr>
        <w:t xml:space="preserve">the </w:t>
      </w:r>
      <w:r w:rsidR="005078D1" w:rsidRPr="001508F4">
        <w:rPr>
          <w:rFonts w:ascii="Times New Roman" w:hAnsi="Times New Roman" w:cs="Times New Roman"/>
        </w:rPr>
        <w:t>whey protein-</w:t>
      </w:r>
      <w:r w:rsidR="00165BBB" w:rsidRPr="001508F4">
        <w:rPr>
          <w:rFonts w:ascii="Times New Roman" w:hAnsi="Times New Roman" w:cs="Times New Roman"/>
        </w:rPr>
        <w:t>to-</w:t>
      </w:r>
      <w:r w:rsidR="005078D1" w:rsidRPr="001508F4">
        <w:rPr>
          <w:rFonts w:ascii="Times New Roman" w:hAnsi="Times New Roman" w:cs="Times New Roman"/>
        </w:rPr>
        <w:t xml:space="preserve">fat </w:t>
      </w:r>
      <w:r w:rsidR="00A96C67" w:rsidRPr="001508F4">
        <w:rPr>
          <w:rFonts w:ascii="Times New Roman" w:hAnsi="Times New Roman" w:cs="Times New Roman"/>
        </w:rPr>
        <w:t xml:space="preserve">ratio </w:t>
      </w:r>
      <w:r w:rsidR="004C291B" w:rsidRPr="001508F4">
        <w:rPr>
          <w:rFonts w:ascii="Times New Roman" w:hAnsi="Times New Roman" w:cs="Times New Roman"/>
        </w:rPr>
        <w:t xml:space="preserve">decreased </w:t>
      </w:r>
      <w:r w:rsidR="00A96C67" w:rsidRPr="001508F4">
        <w:rPr>
          <w:rFonts w:ascii="Times New Roman" w:hAnsi="Times New Roman" w:cs="Times New Roman"/>
        </w:rPr>
        <w:t xml:space="preserve">the </w:t>
      </w:r>
      <w:r w:rsidR="002C3BA7" w:rsidRPr="001508F4">
        <w:rPr>
          <w:rFonts w:ascii="Times New Roman" w:hAnsi="Times New Roman" w:cs="Times New Roman"/>
        </w:rPr>
        <w:t>yield of</w:t>
      </w:r>
      <w:r w:rsidR="005078D1" w:rsidRPr="001508F4">
        <w:rPr>
          <w:rFonts w:ascii="Times New Roman" w:hAnsi="Times New Roman" w:cs="Times New Roman"/>
        </w:rPr>
        <w:t xml:space="preserve"> low</w:t>
      </w:r>
      <w:r w:rsidR="00165BBB" w:rsidRPr="001508F4">
        <w:rPr>
          <w:rFonts w:ascii="Times New Roman" w:hAnsi="Times New Roman" w:cs="Times New Roman"/>
        </w:rPr>
        <w:t>-</w:t>
      </w:r>
      <w:r w:rsidR="005078D1" w:rsidRPr="001508F4">
        <w:rPr>
          <w:rFonts w:ascii="Times New Roman" w:hAnsi="Times New Roman" w:cs="Times New Roman"/>
        </w:rPr>
        <w:t>fat</w:t>
      </w:r>
      <w:r w:rsidR="002C3BA7" w:rsidRPr="001508F4">
        <w:rPr>
          <w:rFonts w:ascii="Times New Roman" w:hAnsi="Times New Roman" w:cs="Times New Roman"/>
        </w:rPr>
        <w:t xml:space="preserve"> </w:t>
      </w:r>
      <w:proofErr w:type="spellStart"/>
      <w:r w:rsidR="0066344B" w:rsidRPr="001508F4">
        <w:rPr>
          <w:rFonts w:ascii="Times New Roman" w:hAnsi="Times New Roman" w:cs="Times New Roman"/>
        </w:rPr>
        <w:t>Caciotta</w:t>
      </w:r>
      <w:proofErr w:type="spellEnd"/>
      <w:r w:rsidR="0066344B" w:rsidRPr="001508F4">
        <w:rPr>
          <w:rFonts w:ascii="Times New Roman" w:hAnsi="Times New Roman" w:cs="Times New Roman"/>
        </w:rPr>
        <w:t xml:space="preserve"> </w:t>
      </w:r>
      <w:r w:rsidR="00A96C67" w:rsidRPr="001508F4">
        <w:rPr>
          <w:rFonts w:ascii="Times New Roman" w:hAnsi="Times New Roman" w:cs="Times New Roman"/>
        </w:rPr>
        <w:t>cheese</w:t>
      </w:r>
      <w:r w:rsidR="005B3A0D" w:rsidRPr="001508F4">
        <w:rPr>
          <w:rFonts w:ascii="Times New Roman" w:hAnsi="Times New Roman" w:cs="Times New Roman"/>
        </w:rPr>
        <w:t>.</w:t>
      </w:r>
      <w:r w:rsidR="00A96C67" w:rsidRPr="001508F4">
        <w:rPr>
          <w:rFonts w:ascii="Times New Roman" w:hAnsi="Times New Roman" w:cs="Times New Roman"/>
        </w:rPr>
        <w:t xml:space="preserve"> </w:t>
      </w:r>
      <w:r w:rsidR="0066344B" w:rsidRPr="001508F4">
        <w:rPr>
          <w:rFonts w:ascii="Times New Roman" w:hAnsi="Times New Roman" w:cs="Times New Roman"/>
        </w:rPr>
        <w:t xml:space="preserve">Contrastingly, </w:t>
      </w:r>
      <w:r w:rsidR="00792FD4"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Stankey&lt;/Author&gt;&lt;Year&gt;2017&lt;/Year&gt;&lt;RecNum&gt;18&lt;/RecNum&gt;&lt;DisplayText&gt;Stankey et al. (2017)&lt;/DisplayText&gt;&lt;record&gt;&lt;rec-number&gt;18&lt;/rec-number&gt;&lt;foreign-keys&gt;&lt;key app="EN" db-id="z5vzzfv9zd0a5gees9bpswa22tzevedpxr09" timestamp="1566279975"&gt;18&lt;/key&gt;&lt;/foreign-keys&gt;&lt;ref-type name="Journal Article"&gt;17&lt;/ref-type&gt;&lt;contributors&gt;&lt;authors&gt;&lt;author&gt;Stankey, Jessica A&lt;/author&gt;&lt;author&gt;Lu, Yanjie&lt;/author&gt;&lt;author&gt;Abdalla, Abdelmoneim&lt;/author&gt;&lt;author&gt;Govindasamy‐Lucey, Selvarani&lt;/author&gt;&lt;author&gt;Jaeggi, John J&lt;/author&gt;&lt;author&gt;Ø Mikkelsen, Bente&lt;/author&gt;&lt;author&gt;Pedersen, Kenneth T&lt;/author&gt;&lt;author&gt;Andersen, Claus B&lt;/author&gt;&lt;/authors&gt;&lt;/contributors&gt;&lt;titles&gt;&lt;title&gt;Low‐fat Cheddar cheese made using microparticulated whey proteins: Effect on yield and cheese quality&lt;/title&gt;&lt;secondary-title&gt;International Journal of Dairy Technology&lt;/secondary-title&gt;&lt;/titles&gt;&lt;periodical&gt;&lt;full-title&gt;International Journal of Dairy Technology&lt;/full-title&gt;&lt;/periodical&gt;&lt;pages&gt;481-491&lt;/pages&gt;&lt;volume&gt;70&lt;/volume&gt;&lt;number&gt;4&lt;/number&gt;&lt;dates&gt;&lt;year&gt;2017&lt;/year&gt;&lt;/dates&gt;&lt;isbn&gt;1364-727X&lt;/isbn&gt;&lt;urls&gt;&lt;/urls&gt;&lt;electronic-resource-num&gt;https://doi.org/10.1111/1471-0307.12413 &lt;/electronic-resource-num&gt;&lt;/record&gt;&lt;/Cite&gt;&lt;/EndNote&gt;</w:instrText>
      </w:r>
      <w:r w:rsidR="00792FD4" w:rsidRPr="001508F4">
        <w:rPr>
          <w:rFonts w:ascii="Times New Roman" w:hAnsi="Times New Roman" w:cs="Times New Roman"/>
        </w:rPr>
        <w:fldChar w:fldCharType="separate"/>
      </w:r>
      <w:r w:rsidR="00792FD4" w:rsidRPr="001508F4">
        <w:rPr>
          <w:rFonts w:ascii="Times New Roman" w:hAnsi="Times New Roman" w:cs="Times New Roman"/>
          <w:noProof/>
        </w:rPr>
        <w:t>Stankey et al. (2017)</w:t>
      </w:r>
      <w:r w:rsidR="00792FD4" w:rsidRPr="001508F4">
        <w:rPr>
          <w:rFonts w:ascii="Times New Roman" w:hAnsi="Times New Roman" w:cs="Times New Roman"/>
        </w:rPr>
        <w:fldChar w:fldCharType="end"/>
      </w:r>
      <w:r w:rsidR="00823C32" w:rsidRPr="001508F4">
        <w:rPr>
          <w:rFonts w:ascii="Times New Roman" w:hAnsi="Times New Roman" w:cs="Times New Roman"/>
        </w:rPr>
        <w:t xml:space="preserve"> and</w:t>
      </w:r>
      <w:r w:rsidR="00094A91" w:rsidRPr="001508F4">
        <w:rPr>
          <w:rFonts w:ascii="Times New Roman" w:hAnsi="Times New Roman" w:cs="Times New Roman"/>
        </w:rPr>
        <w:t xml:space="preserve"> </w:t>
      </w:r>
      <w:r w:rsidR="00F83FE6"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Perreault&lt;/Author&gt;&lt;Year&gt;2017&lt;/Year&gt;&lt;RecNum&gt;68&lt;/RecNum&gt;&lt;DisplayText&gt;Perreault, Rémillard, et al. (2017)&lt;/DisplayText&gt;&lt;record&gt;&lt;rec-number&gt;68&lt;/rec-number&gt;&lt;foreign-keys&gt;&lt;key app="EN" db-id="z5vzzfv9zd0a5gees9bpswa22tzevedpxr09" timestamp="1573113536"&gt;68&lt;/key&gt;&lt;/foreign-keys&gt;&lt;ref-type name="Journal Article"&gt;17&lt;/ref-type&gt;&lt;contributors&gt;&lt;authors&gt;&lt;author&gt;Perreault, Véronique&lt;/author&gt;&lt;author&gt;Rémillard, Nathalie&lt;/author&gt;&lt;author&gt;Chabot, Denise&lt;/author&gt;&lt;author&gt;Morin, Pierre&lt;/author&gt;&lt;author&gt;Pouliot, Yves&lt;/author&gt;&lt;author&gt;Britten, Michel&lt;/author&gt;&lt;/authors&gt;&lt;/contributors&gt;&lt;titles&gt;&lt;title&gt;Effect of denatured whey protein concentrate and its fractions on cheese composition and rheological properties&lt;/title&gt;&lt;secondary-title&gt;Journal of dairy science&lt;/secondary-title&gt;&lt;/titles&gt;&lt;periodical&gt;&lt;full-title&gt;Journal of Dairy Science&lt;/full-title&gt;&lt;/periodical&gt;&lt;pages&gt;5139-5152&lt;/pages&gt;&lt;volume&gt;100&lt;/volume&gt;&lt;number&gt;7&lt;/number&gt;&lt;dates&gt;&lt;year&gt;2017&lt;/year&gt;&lt;/dates&gt;&lt;isbn&gt;0022-0302&lt;/isbn&gt;&lt;urls&gt;&lt;/urls&gt;&lt;electronic-resource-num&gt;https://doi.org/10.3168/jds.2016-12473 &lt;/electronic-resource-num&gt;&lt;/record&gt;&lt;/Cite&gt;&lt;/EndNote&gt;</w:instrText>
      </w:r>
      <w:r w:rsidR="00F83FE6" w:rsidRPr="001508F4">
        <w:rPr>
          <w:rFonts w:ascii="Times New Roman" w:hAnsi="Times New Roman" w:cs="Times New Roman"/>
        </w:rPr>
        <w:fldChar w:fldCharType="separate"/>
      </w:r>
      <w:r w:rsidR="00231E06" w:rsidRPr="001508F4">
        <w:rPr>
          <w:rFonts w:ascii="Times New Roman" w:hAnsi="Times New Roman" w:cs="Times New Roman"/>
          <w:noProof/>
        </w:rPr>
        <w:t>Perreault, Rémillard, et al. (2017)</w:t>
      </w:r>
      <w:r w:rsidR="00F83FE6" w:rsidRPr="001508F4">
        <w:rPr>
          <w:rFonts w:ascii="Times New Roman" w:hAnsi="Times New Roman" w:cs="Times New Roman"/>
        </w:rPr>
        <w:fldChar w:fldCharType="end"/>
      </w:r>
      <w:r w:rsidR="00823C32" w:rsidRPr="001508F4">
        <w:rPr>
          <w:rFonts w:ascii="Times New Roman" w:hAnsi="Times New Roman" w:cs="Times New Roman"/>
        </w:rPr>
        <w:t xml:space="preserve"> </w:t>
      </w:r>
      <w:r w:rsidR="001E3A00" w:rsidRPr="001508F4">
        <w:rPr>
          <w:rFonts w:ascii="Times New Roman" w:hAnsi="Times New Roman" w:cs="Times New Roman"/>
        </w:rPr>
        <w:t xml:space="preserve">reported </w:t>
      </w:r>
      <w:r w:rsidR="0066344B" w:rsidRPr="001508F4">
        <w:rPr>
          <w:rFonts w:ascii="Times New Roman" w:hAnsi="Times New Roman" w:cs="Times New Roman"/>
        </w:rPr>
        <w:t xml:space="preserve">that </w:t>
      </w:r>
      <w:r w:rsidR="00992E81" w:rsidRPr="001508F4">
        <w:rPr>
          <w:rFonts w:ascii="Times New Roman" w:hAnsi="Times New Roman" w:cs="Times New Roman"/>
        </w:rPr>
        <w:t xml:space="preserve">incorporation of </w:t>
      </w:r>
      <w:proofErr w:type="spellStart"/>
      <w:r w:rsidR="00992E81" w:rsidRPr="001508F4">
        <w:rPr>
          <w:rFonts w:ascii="Times New Roman" w:hAnsi="Times New Roman" w:cs="Times New Roman"/>
        </w:rPr>
        <w:t>microparticulated</w:t>
      </w:r>
      <w:proofErr w:type="spellEnd"/>
      <w:r w:rsidR="00992E81" w:rsidRPr="001508F4">
        <w:rPr>
          <w:rFonts w:ascii="Times New Roman" w:hAnsi="Times New Roman" w:cs="Times New Roman"/>
        </w:rPr>
        <w:t xml:space="preserve"> </w:t>
      </w:r>
      <w:r w:rsidR="0066344B" w:rsidRPr="001508F4">
        <w:rPr>
          <w:rFonts w:ascii="Times New Roman" w:hAnsi="Times New Roman" w:cs="Times New Roman"/>
        </w:rPr>
        <w:t xml:space="preserve">whey protein </w:t>
      </w:r>
      <w:r w:rsidR="000F4DAD" w:rsidRPr="001508F4">
        <w:rPr>
          <w:rFonts w:ascii="Times New Roman" w:hAnsi="Times New Roman" w:cs="Times New Roman"/>
        </w:rPr>
        <w:t xml:space="preserve">in low fat cheddar cheeses </w:t>
      </w:r>
      <w:r w:rsidR="00BF1B35" w:rsidRPr="001508F4">
        <w:rPr>
          <w:rFonts w:ascii="Times New Roman" w:hAnsi="Times New Roman" w:cs="Times New Roman"/>
        </w:rPr>
        <w:t xml:space="preserve">and </w:t>
      </w:r>
      <w:r w:rsidR="00765987" w:rsidRPr="001508F4">
        <w:rPr>
          <w:rFonts w:ascii="Times New Roman" w:hAnsi="Times New Roman" w:cs="Times New Roman"/>
        </w:rPr>
        <w:t xml:space="preserve">semi hard cheeses </w:t>
      </w:r>
      <w:r w:rsidR="003C76FD" w:rsidRPr="001508F4">
        <w:rPr>
          <w:rFonts w:ascii="Times New Roman" w:hAnsi="Times New Roman" w:cs="Times New Roman"/>
        </w:rPr>
        <w:t>could increase cheese yield,</w:t>
      </w:r>
      <w:r w:rsidR="009367C8" w:rsidRPr="001508F4">
        <w:rPr>
          <w:rFonts w:ascii="Times New Roman" w:hAnsi="Times New Roman" w:cs="Times New Roman"/>
        </w:rPr>
        <w:t xml:space="preserve"> </w:t>
      </w:r>
      <w:r w:rsidR="00557282" w:rsidRPr="001508F4">
        <w:rPr>
          <w:rFonts w:ascii="Times New Roman" w:hAnsi="Times New Roman" w:cs="Times New Roman"/>
        </w:rPr>
        <w:t xml:space="preserve">however </w:t>
      </w:r>
      <w:r w:rsidR="00356A3C" w:rsidRPr="001508F4">
        <w:rPr>
          <w:rFonts w:ascii="Times New Roman" w:hAnsi="Times New Roman" w:cs="Times New Roman"/>
        </w:rPr>
        <w:t xml:space="preserve">much of this </w:t>
      </w:r>
      <w:r w:rsidR="00487D4C" w:rsidRPr="001508F4">
        <w:rPr>
          <w:rFonts w:ascii="Times New Roman" w:hAnsi="Times New Roman" w:cs="Times New Roman"/>
        </w:rPr>
        <w:t>was an</w:t>
      </w:r>
      <w:r w:rsidR="000F4DAD" w:rsidRPr="001508F4">
        <w:rPr>
          <w:rFonts w:ascii="Times New Roman" w:hAnsi="Times New Roman" w:cs="Times New Roman"/>
        </w:rPr>
        <w:t xml:space="preserve"> increase</w:t>
      </w:r>
      <w:r w:rsidR="00487D4C" w:rsidRPr="001508F4">
        <w:rPr>
          <w:rFonts w:ascii="Times New Roman" w:hAnsi="Times New Roman" w:cs="Times New Roman"/>
        </w:rPr>
        <w:t>d</w:t>
      </w:r>
      <w:r w:rsidR="00557282" w:rsidRPr="001508F4">
        <w:rPr>
          <w:rFonts w:ascii="Times New Roman" w:hAnsi="Times New Roman" w:cs="Times New Roman"/>
        </w:rPr>
        <w:t xml:space="preserve"> </w:t>
      </w:r>
      <w:r w:rsidR="000F4DAD" w:rsidRPr="001508F4">
        <w:rPr>
          <w:rFonts w:ascii="Times New Roman" w:hAnsi="Times New Roman" w:cs="Times New Roman"/>
        </w:rPr>
        <w:t xml:space="preserve">moisture </w:t>
      </w:r>
      <w:r w:rsidR="00557282" w:rsidRPr="001508F4">
        <w:rPr>
          <w:rFonts w:ascii="Times New Roman" w:hAnsi="Times New Roman" w:cs="Times New Roman"/>
        </w:rPr>
        <w:t xml:space="preserve">content </w:t>
      </w:r>
      <w:r w:rsidR="00487D4C" w:rsidRPr="001508F4">
        <w:rPr>
          <w:rFonts w:ascii="Times New Roman" w:hAnsi="Times New Roman" w:cs="Times New Roman"/>
        </w:rPr>
        <w:t>resulting from</w:t>
      </w:r>
      <w:r w:rsidR="0066344B" w:rsidRPr="001508F4">
        <w:rPr>
          <w:rFonts w:ascii="Times New Roman" w:hAnsi="Times New Roman" w:cs="Times New Roman"/>
        </w:rPr>
        <w:t xml:space="preserve"> the </w:t>
      </w:r>
      <w:r w:rsidR="00557282" w:rsidRPr="001508F4">
        <w:rPr>
          <w:rFonts w:ascii="Times New Roman" w:hAnsi="Times New Roman" w:cs="Times New Roman"/>
        </w:rPr>
        <w:t xml:space="preserve">enhanced </w:t>
      </w:r>
      <w:r w:rsidR="0066344B" w:rsidRPr="001508F4">
        <w:rPr>
          <w:rFonts w:ascii="Times New Roman" w:hAnsi="Times New Roman" w:cs="Times New Roman"/>
        </w:rPr>
        <w:t xml:space="preserve">water binding capacity of </w:t>
      </w:r>
      <w:r w:rsidR="009367C8" w:rsidRPr="001508F4">
        <w:rPr>
          <w:rFonts w:ascii="Times New Roman" w:hAnsi="Times New Roman" w:cs="Times New Roman"/>
        </w:rPr>
        <w:t xml:space="preserve">the </w:t>
      </w:r>
      <w:r w:rsidR="0066344B" w:rsidRPr="001508F4">
        <w:rPr>
          <w:rFonts w:ascii="Times New Roman" w:hAnsi="Times New Roman" w:cs="Times New Roman"/>
        </w:rPr>
        <w:t xml:space="preserve">denatured whey proteins. </w:t>
      </w:r>
      <w:r w:rsidR="000F4DAD" w:rsidRPr="001508F4">
        <w:rPr>
          <w:rFonts w:ascii="Times New Roman" w:hAnsi="Times New Roman" w:cs="Times New Roman"/>
        </w:rPr>
        <w:t>Similar increase</w:t>
      </w:r>
      <w:r w:rsidR="00327B61" w:rsidRPr="001508F4">
        <w:rPr>
          <w:rFonts w:ascii="Times New Roman" w:hAnsi="Times New Roman" w:cs="Times New Roman"/>
        </w:rPr>
        <w:t>s</w:t>
      </w:r>
      <w:r w:rsidR="00460223" w:rsidRPr="001508F4">
        <w:rPr>
          <w:rFonts w:ascii="Times New Roman" w:hAnsi="Times New Roman" w:cs="Times New Roman"/>
        </w:rPr>
        <w:t xml:space="preserve"> in</w:t>
      </w:r>
      <w:r w:rsidR="000F4DAD" w:rsidRPr="001508F4">
        <w:rPr>
          <w:rFonts w:ascii="Times New Roman" w:hAnsi="Times New Roman" w:cs="Times New Roman"/>
        </w:rPr>
        <w:t xml:space="preserve"> moisture content have also been reported </w:t>
      </w:r>
      <w:r w:rsidR="00460223" w:rsidRPr="001508F4">
        <w:rPr>
          <w:rFonts w:ascii="Times New Roman" w:hAnsi="Times New Roman" w:cs="Times New Roman"/>
        </w:rPr>
        <w:t xml:space="preserve">for </w:t>
      </w:r>
      <w:r w:rsidR="00BC7800" w:rsidRPr="001508F4">
        <w:rPr>
          <w:rFonts w:ascii="Times New Roman" w:hAnsi="Times New Roman" w:cs="Times New Roman"/>
        </w:rPr>
        <w:t xml:space="preserve">whey incorporated </w:t>
      </w:r>
      <w:r w:rsidR="00460223" w:rsidRPr="001508F4">
        <w:rPr>
          <w:rFonts w:ascii="Times New Roman" w:hAnsi="Times New Roman" w:cs="Times New Roman"/>
        </w:rPr>
        <w:t xml:space="preserve">into </w:t>
      </w:r>
      <w:proofErr w:type="spellStart"/>
      <w:r w:rsidR="00BC7800" w:rsidRPr="001508F4">
        <w:rPr>
          <w:rFonts w:ascii="Times New Roman" w:hAnsi="Times New Roman" w:cs="Times New Roman"/>
        </w:rPr>
        <w:t>Caciotta</w:t>
      </w:r>
      <w:proofErr w:type="spellEnd"/>
      <w:r w:rsidR="00BC7800" w:rsidRPr="001508F4">
        <w:rPr>
          <w:rFonts w:ascii="Times New Roman" w:hAnsi="Times New Roman" w:cs="Times New Roman"/>
        </w:rPr>
        <w:t xml:space="preserve"> cheese </w:t>
      </w:r>
      <w:r w:rsidR="00BC7800" w:rsidRPr="001508F4">
        <w:rPr>
          <w:rFonts w:ascii="Times New Roman" w:hAnsi="Times New Roman" w:cs="Times New Roman"/>
        </w:rPr>
        <w:fldChar w:fldCharType="begin"/>
      </w:r>
      <w:r w:rsidR="00D90339" w:rsidRPr="001508F4">
        <w:rPr>
          <w:rFonts w:ascii="Times New Roman" w:hAnsi="Times New Roman" w:cs="Times New Roman"/>
        </w:rPr>
        <w:instrText xml:space="preserve"> ADDIN EN.CITE &lt;EndNote&gt;&lt;Cite&gt;&lt;Author&gt;Di Cagno&lt;/Author&gt;&lt;Year&gt;2014&lt;/Year&gt;&lt;RecNum&gt;27&lt;/RecNum&gt;&lt;DisplayText&gt;(Di Cagno et al., 2014)&lt;/DisplayText&gt;&lt;record&gt;&lt;rec-number&gt;27&lt;/rec-number&gt;&lt;foreign-keys&gt;&lt;key app="EN" db-id="z5vzzfv9zd0a5gees9bpswa22tzevedpxr09" timestamp="1566279976"&gt;27&lt;/key&gt;&lt;/foreign-keys&gt;&lt;ref-type name="Journal Article"&gt;17&lt;/ref-type&gt;&lt;contributors&gt;&lt;authors&gt;&lt;author&gt;Di Cagno, R&lt;/author&gt;&lt;author&gt;De Pasquale, I&lt;/author&gt;&lt;author&gt;De Angelis, M&lt;/author&gt;&lt;author&gt;Buchin, Solange&lt;/author&gt;&lt;author&gt;Rizzello, CG&lt;/author&gt;&lt;author&gt;Gobbetti, M&lt;/author&gt;&lt;/authors&gt;&lt;/contributors&gt;&lt;titles&gt;&lt;title&gt;&lt;style face="normal" font="default" size="100%"&gt;Use of microparticulated whey protein concentrate, exopolysaccharide-producing &lt;/style&gt;&lt;style face="italic" font="default" size="100%"&gt;Streptococcus thermophilus&lt;/style&gt;&lt;style face="normal" font="default" size="100%"&gt;, and adjunct cultures for making low-fat Italian Caciotta-type cheese&lt;/style&gt;&lt;/title&gt;&lt;secondary-title&gt;Journal of dairy science&lt;/secondary-title&gt;&lt;/titles&gt;&lt;periodical&gt;&lt;full-title&gt;Journal of Dairy Science&lt;/full-title&gt;&lt;/periodical&gt;&lt;pages&gt;72-84&lt;/pages&gt;&lt;volume&gt;97&lt;/volume&gt;&lt;number&gt;1&lt;/number&gt;&lt;dates&gt;&lt;year&gt;2014&lt;/year&gt;&lt;/dates&gt;&lt;isbn&gt;0022-0302&lt;/isbn&gt;&lt;urls&gt;&lt;/urls&gt;&lt;electronic-resource-num&gt;https://doi.org/10.3168/jds.2013-7078 &lt;/electronic-resource-num&gt;&lt;/record&gt;&lt;/Cite&gt;&lt;/EndNote&gt;</w:instrText>
      </w:r>
      <w:r w:rsidR="00BC7800" w:rsidRPr="001508F4">
        <w:rPr>
          <w:rFonts w:ascii="Times New Roman" w:hAnsi="Times New Roman" w:cs="Times New Roman"/>
        </w:rPr>
        <w:fldChar w:fldCharType="separate"/>
      </w:r>
      <w:r w:rsidR="00A327DA" w:rsidRPr="001508F4">
        <w:rPr>
          <w:rFonts w:ascii="Times New Roman" w:hAnsi="Times New Roman" w:cs="Times New Roman"/>
          <w:noProof/>
        </w:rPr>
        <w:t>(Di Cagno et al., 2014)</w:t>
      </w:r>
      <w:r w:rsidR="00BC7800" w:rsidRPr="001508F4">
        <w:rPr>
          <w:rFonts w:ascii="Times New Roman" w:hAnsi="Times New Roman" w:cs="Times New Roman"/>
        </w:rPr>
        <w:fldChar w:fldCharType="end"/>
      </w:r>
      <w:r w:rsidR="00BC7800" w:rsidRPr="001508F4">
        <w:rPr>
          <w:rFonts w:ascii="Times New Roman" w:hAnsi="Times New Roman" w:cs="Times New Roman"/>
        </w:rPr>
        <w:t>.</w:t>
      </w:r>
    </w:p>
    <w:p w14:paraId="4247E8CC" w14:textId="05C53A91" w:rsidR="00C90EB0" w:rsidRPr="001508F4" w:rsidRDefault="00FA3B04" w:rsidP="00727527">
      <w:pPr>
        <w:spacing w:line="360" w:lineRule="auto"/>
        <w:jc w:val="both"/>
        <w:rPr>
          <w:rFonts w:ascii="Times New Roman" w:hAnsi="Times New Roman" w:cs="Times New Roman"/>
        </w:rPr>
      </w:pPr>
      <w:r w:rsidRPr="001508F4">
        <w:rPr>
          <w:rFonts w:ascii="Times New Roman" w:hAnsi="Times New Roman" w:cs="Times New Roman"/>
        </w:rPr>
        <w:t>Regardless of the effect on yield</w:t>
      </w:r>
      <w:r w:rsidR="005078D1" w:rsidRPr="001508F4">
        <w:rPr>
          <w:rFonts w:ascii="Times New Roman" w:hAnsi="Times New Roman" w:cs="Times New Roman"/>
        </w:rPr>
        <w:t xml:space="preserve">, </w:t>
      </w:r>
      <w:r w:rsidRPr="001508F4">
        <w:rPr>
          <w:rFonts w:ascii="Times New Roman" w:hAnsi="Times New Roman" w:cs="Times New Roman"/>
        </w:rPr>
        <w:t xml:space="preserve">it </w:t>
      </w:r>
      <w:r w:rsidR="005078D1" w:rsidRPr="001508F4">
        <w:rPr>
          <w:rFonts w:ascii="Times New Roman" w:hAnsi="Times New Roman" w:cs="Times New Roman"/>
        </w:rPr>
        <w:t>ha</w:t>
      </w:r>
      <w:r w:rsidRPr="001508F4">
        <w:rPr>
          <w:rFonts w:ascii="Times New Roman" w:hAnsi="Times New Roman" w:cs="Times New Roman"/>
        </w:rPr>
        <w:t>s been</w:t>
      </w:r>
      <w:r w:rsidR="005078D1" w:rsidRPr="001508F4">
        <w:rPr>
          <w:rFonts w:ascii="Times New Roman" w:hAnsi="Times New Roman" w:cs="Times New Roman"/>
        </w:rPr>
        <w:t xml:space="preserve"> shown that incorporation of </w:t>
      </w:r>
      <w:proofErr w:type="spellStart"/>
      <w:r w:rsidR="005078D1" w:rsidRPr="001508F4">
        <w:rPr>
          <w:rFonts w:ascii="Times New Roman" w:hAnsi="Times New Roman" w:cs="Times New Roman"/>
        </w:rPr>
        <w:t>microparticulated</w:t>
      </w:r>
      <w:proofErr w:type="spellEnd"/>
      <w:r w:rsidR="005078D1" w:rsidRPr="001508F4">
        <w:rPr>
          <w:rFonts w:ascii="Times New Roman" w:hAnsi="Times New Roman" w:cs="Times New Roman"/>
        </w:rPr>
        <w:t xml:space="preserve"> whey proteins</w:t>
      </w:r>
      <w:r w:rsidR="00A20907" w:rsidRPr="001508F4">
        <w:rPr>
          <w:rFonts w:ascii="Times New Roman" w:hAnsi="Times New Roman" w:cs="Times New Roman"/>
        </w:rPr>
        <w:t xml:space="preserve"> can</w:t>
      </w:r>
      <w:r w:rsidR="005078D1" w:rsidRPr="001508F4">
        <w:rPr>
          <w:rFonts w:ascii="Times New Roman" w:hAnsi="Times New Roman" w:cs="Times New Roman"/>
        </w:rPr>
        <w:t xml:space="preserve"> </w:t>
      </w:r>
      <w:r w:rsidR="000F4DAD" w:rsidRPr="001508F4">
        <w:rPr>
          <w:rFonts w:ascii="Times New Roman" w:hAnsi="Times New Roman" w:cs="Times New Roman"/>
        </w:rPr>
        <w:t>improve</w:t>
      </w:r>
      <w:r w:rsidR="00BE58E7" w:rsidRPr="001508F4">
        <w:rPr>
          <w:rFonts w:ascii="Times New Roman" w:hAnsi="Times New Roman" w:cs="Times New Roman"/>
        </w:rPr>
        <w:t xml:space="preserve"> the</w:t>
      </w:r>
      <w:r w:rsidR="000F4DAD" w:rsidRPr="001508F4">
        <w:rPr>
          <w:rFonts w:ascii="Times New Roman" w:hAnsi="Times New Roman" w:cs="Times New Roman"/>
        </w:rPr>
        <w:t xml:space="preserve"> texture </w:t>
      </w:r>
      <w:r w:rsidR="00BE58E7" w:rsidRPr="001508F4">
        <w:rPr>
          <w:rFonts w:ascii="Times New Roman" w:hAnsi="Times New Roman" w:cs="Times New Roman"/>
        </w:rPr>
        <w:t>of</w:t>
      </w:r>
      <w:r w:rsidR="000F4DAD" w:rsidRPr="001508F4">
        <w:rPr>
          <w:rFonts w:ascii="Times New Roman" w:hAnsi="Times New Roman" w:cs="Times New Roman"/>
        </w:rPr>
        <w:t xml:space="preserve"> otherwise firm low</w:t>
      </w:r>
      <w:r w:rsidR="00C21D46" w:rsidRPr="001508F4">
        <w:rPr>
          <w:rFonts w:ascii="Times New Roman" w:hAnsi="Times New Roman" w:cs="Times New Roman"/>
        </w:rPr>
        <w:t>-</w:t>
      </w:r>
      <w:r w:rsidR="000F4DAD" w:rsidRPr="001508F4">
        <w:rPr>
          <w:rFonts w:ascii="Times New Roman" w:hAnsi="Times New Roman" w:cs="Times New Roman"/>
        </w:rPr>
        <w:t xml:space="preserve">fat cheese curds </w:t>
      </w:r>
      <w:r w:rsidR="000F4DAD" w:rsidRPr="001508F4">
        <w:rPr>
          <w:rFonts w:ascii="Times New Roman" w:hAnsi="Times New Roman" w:cs="Times New Roman"/>
        </w:rPr>
        <w:fldChar w:fldCharType="begin">
          <w:fldData xml:space="preserve">PEVuZE5vdGU+PENpdGU+PEF1dGhvcj5TdGFua2V5PC9BdXRob3I+PFllYXI+MjAxNzwvWWVhcj48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</w:fldData>
        </w:fldChar>
      </w:r>
      <w:r w:rsidR="00D92977" w:rsidRPr="001508F4">
        <w:rPr>
          <w:rFonts w:ascii="Times New Roman" w:hAnsi="Times New Roman" w:cs="Times New Roman"/>
        </w:rPr>
        <w:instrText xml:space="preserve"> ADDIN EN.CITE </w:instrText>
      </w:r>
      <w:r w:rsidR="00D92977" w:rsidRPr="001508F4">
        <w:rPr>
          <w:rFonts w:ascii="Times New Roman" w:hAnsi="Times New Roman" w:cs="Times New Roman"/>
        </w:rPr>
        <w:fldChar w:fldCharType="begin">
          <w:fldData xml:space="preserve">PEVuZE5vdGU+PENpdGU+PEF1dGhvcj5TdGFua2V5PC9BdXRob3I+PFllYXI+MjAxNzwvWWVhcj48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</w:fldData>
        </w:fldChar>
      </w:r>
      <w:r w:rsidR="00D92977" w:rsidRPr="001508F4">
        <w:rPr>
          <w:rFonts w:ascii="Times New Roman" w:hAnsi="Times New Roman" w:cs="Times New Roman"/>
        </w:rPr>
        <w:instrText xml:space="preserve"> ADDIN EN.CITE.DATA </w:instrText>
      </w:r>
      <w:r w:rsidR="00D92977" w:rsidRPr="001508F4">
        <w:rPr>
          <w:rFonts w:ascii="Times New Roman" w:hAnsi="Times New Roman" w:cs="Times New Roman"/>
        </w:rPr>
      </w:r>
      <w:r w:rsidR="00D92977" w:rsidRPr="001508F4">
        <w:rPr>
          <w:rFonts w:ascii="Times New Roman" w:hAnsi="Times New Roman" w:cs="Times New Roman"/>
        </w:rPr>
        <w:fldChar w:fldCharType="end"/>
      </w:r>
      <w:r w:rsidR="000F4DAD" w:rsidRPr="001508F4">
        <w:rPr>
          <w:rFonts w:ascii="Times New Roman" w:hAnsi="Times New Roman" w:cs="Times New Roman"/>
        </w:rPr>
      </w:r>
      <w:r w:rsidR="000F4DAD" w:rsidRPr="001508F4">
        <w:rPr>
          <w:rFonts w:ascii="Times New Roman" w:hAnsi="Times New Roman" w:cs="Times New Roman"/>
        </w:rPr>
        <w:fldChar w:fldCharType="separate"/>
      </w:r>
      <w:r w:rsidR="00A327DA" w:rsidRPr="001508F4">
        <w:rPr>
          <w:rFonts w:ascii="Times New Roman" w:hAnsi="Times New Roman" w:cs="Times New Roman"/>
          <w:noProof/>
        </w:rPr>
        <w:t>(Schenkel, Samudrala, &amp; Hinrichs, 2013; Stankey et al., 2017)</w:t>
      </w:r>
      <w:r w:rsidR="000F4DAD" w:rsidRPr="001508F4">
        <w:rPr>
          <w:rFonts w:ascii="Times New Roman" w:hAnsi="Times New Roman" w:cs="Times New Roman"/>
        </w:rPr>
        <w:fldChar w:fldCharType="end"/>
      </w:r>
      <w:r w:rsidR="00BC7800" w:rsidRPr="001508F4">
        <w:rPr>
          <w:rFonts w:ascii="Times New Roman" w:hAnsi="Times New Roman" w:cs="Times New Roman"/>
        </w:rPr>
        <w:t xml:space="preserve">. </w:t>
      </w:r>
      <w:r w:rsidR="00DA36E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Schenkel&lt;/Author&gt;&lt;Year&gt;2013&lt;/Year&gt;&lt;RecNum&gt;28&lt;/RecNum&gt;&lt;DisplayText&gt;Schenkel et al. (2013)&lt;/DisplayText&gt;&lt;record&gt;&lt;rec-number&gt;28&lt;/rec-number&gt;&lt;foreign-keys&gt;&lt;key app="EN" db-id="z5vzzfv9zd0a5gees9bpswa22tzevedpxr09" timestamp="1566279976"&gt;28&lt;/key&gt;&lt;/foreign-keys&gt;&lt;ref-type name="Journal Article"&gt;17&lt;/ref-type&gt;&lt;contributors&gt;&lt;authors&gt;&lt;author&gt;Schenkel, Philipp&lt;/author&gt;&lt;author&gt;Samudrala, Ravi&lt;/author&gt;&lt;author&gt;Hinrichs, Jörg&lt;/author&gt;&lt;/authors&gt;&lt;/contributors&gt;&lt;titles&gt;&lt;title&gt;The effect of adding whey protein particles as inert filler on thermophysical properties of fat‐reduced semihard cheese type Gouda&lt;/title&gt;&lt;secondary-title&gt;International Journal of Dairy Technology&lt;/secondary-title&gt;&lt;/titles&gt;&lt;periodical&gt;&lt;full-title&gt;International Journal of Dairy Technology&lt;/full-title&gt;&lt;/periodical&gt;&lt;pages&gt;220-230&lt;/pages&gt;&lt;volume&gt;66&lt;/volume&gt;&lt;number&gt;2&lt;/number&gt;&lt;dates&gt;&lt;year&gt;2013&lt;/year&gt;&lt;/dates&gt;&lt;isbn&gt;1364-727X&lt;/isbn&gt;&lt;urls&gt;&lt;/urls&gt;&lt;electronic-resource-num&gt;https://doi.org/10.1111/1471-0307.12036 &lt;/electronic-resource-num&gt;&lt;/record&gt;&lt;/Cite&gt;&lt;/EndNote&gt;</w:instrText>
      </w:r>
      <w:r w:rsidR="00DA36E1" w:rsidRPr="001508F4">
        <w:rPr>
          <w:rFonts w:ascii="Times New Roman" w:hAnsi="Times New Roman" w:cs="Times New Roman"/>
        </w:rPr>
        <w:fldChar w:fldCharType="separate"/>
      </w:r>
      <w:r w:rsidR="00DA36E1" w:rsidRPr="001508F4">
        <w:rPr>
          <w:rFonts w:ascii="Times New Roman" w:hAnsi="Times New Roman" w:cs="Times New Roman"/>
          <w:noProof/>
        </w:rPr>
        <w:t>Schenkel et al. (2013)</w:t>
      </w:r>
      <w:r w:rsidR="00DA36E1" w:rsidRPr="001508F4">
        <w:rPr>
          <w:rFonts w:ascii="Times New Roman" w:hAnsi="Times New Roman" w:cs="Times New Roman"/>
        </w:rPr>
        <w:fldChar w:fldCharType="end"/>
      </w:r>
      <w:r w:rsidR="00DA36E1" w:rsidRPr="001508F4">
        <w:rPr>
          <w:rFonts w:ascii="Times New Roman" w:hAnsi="Times New Roman" w:cs="Times New Roman"/>
        </w:rPr>
        <w:t xml:space="preserve"> </w:t>
      </w:r>
      <w:r w:rsidR="001E3A00" w:rsidRPr="001508F4">
        <w:rPr>
          <w:rFonts w:ascii="Times New Roman" w:hAnsi="Times New Roman" w:cs="Times New Roman"/>
        </w:rPr>
        <w:t>hypothesi</w:t>
      </w:r>
      <w:r w:rsidR="00F16333" w:rsidRPr="001508F4">
        <w:rPr>
          <w:rFonts w:ascii="Times New Roman" w:hAnsi="Times New Roman" w:cs="Times New Roman"/>
        </w:rPr>
        <w:t>s</w:t>
      </w:r>
      <w:r w:rsidR="001E3A00" w:rsidRPr="001508F4">
        <w:rPr>
          <w:rFonts w:ascii="Times New Roman" w:hAnsi="Times New Roman" w:cs="Times New Roman"/>
        </w:rPr>
        <w:t xml:space="preserve">ed that </w:t>
      </w:r>
      <w:r w:rsidR="005078D1" w:rsidRPr="001508F4">
        <w:rPr>
          <w:rFonts w:ascii="Times New Roman" w:hAnsi="Times New Roman" w:cs="Times New Roman"/>
        </w:rPr>
        <w:t xml:space="preserve">the presence of inert </w:t>
      </w:r>
      <w:r w:rsidR="001E3A00" w:rsidRPr="001508F4">
        <w:rPr>
          <w:rFonts w:ascii="Times New Roman" w:hAnsi="Times New Roman" w:cs="Times New Roman"/>
        </w:rPr>
        <w:t xml:space="preserve">whey protein particulates in the casein network could lead to </w:t>
      </w:r>
      <w:r w:rsidR="00EF324D" w:rsidRPr="001508F4">
        <w:rPr>
          <w:rFonts w:ascii="Times New Roman" w:hAnsi="Times New Roman" w:cs="Times New Roman"/>
        </w:rPr>
        <w:t xml:space="preserve">fewer </w:t>
      </w:r>
      <w:r w:rsidR="001E3A00" w:rsidRPr="001508F4">
        <w:rPr>
          <w:rFonts w:ascii="Times New Roman" w:hAnsi="Times New Roman" w:cs="Times New Roman"/>
        </w:rPr>
        <w:t>casein crosslinks and therefore an improved (</w:t>
      </w:r>
      <w:r w:rsidR="00EF324D" w:rsidRPr="001508F4">
        <w:rPr>
          <w:rFonts w:ascii="Times New Roman" w:hAnsi="Times New Roman" w:cs="Times New Roman"/>
        </w:rPr>
        <w:t>softer</w:t>
      </w:r>
      <w:r w:rsidR="001E3A00" w:rsidRPr="001508F4">
        <w:rPr>
          <w:rFonts w:ascii="Times New Roman" w:hAnsi="Times New Roman" w:cs="Times New Roman"/>
        </w:rPr>
        <w:t>) texture</w:t>
      </w:r>
      <w:r w:rsidR="00307E0C" w:rsidRPr="001508F4">
        <w:rPr>
          <w:rFonts w:ascii="Times New Roman" w:hAnsi="Times New Roman" w:cs="Times New Roman"/>
        </w:rPr>
        <w:t>. However</w:t>
      </w:r>
      <w:r w:rsidR="00BC7800" w:rsidRPr="001508F4">
        <w:rPr>
          <w:rFonts w:ascii="Times New Roman" w:hAnsi="Times New Roman" w:cs="Times New Roman"/>
        </w:rPr>
        <w:t xml:space="preserve">, </w:t>
      </w:r>
      <w:r w:rsidR="00A4160C" w:rsidRPr="001508F4">
        <w:rPr>
          <w:rFonts w:ascii="Times New Roman" w:hAnsi="Times New Roman" w:cs="Times New Roman"/>
        </w:rPr>
        <w:t xml:space="preserve">both </w:t>
      </w:r>
      <w:r w:rsidR="00DA36E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Schenkel&lt;/Author&gt;&lt;Year&gt;2013&lt;/Year&gt;&lt;RecNum&gt;28&lt;/RecNum&gt;&lt;DisplayText&gt;Schenkel et al. (2013)&lt;/DisplayText&gt;&lt;record&gt;&lt;rec-number&gt;28&lt;/rec-number&gt;&lt;foreign-keys&gt;&lt;key app="EN" db-id="z5vzzfv9zd0a5gees9bpswa22tzevedpxr09" timestamp="1566279976"&gt;28&lt;/key&gt;&lt;/foreign-keys&gt;&lt;ref-type name="Journal Article"&gt;17&lt;/ref-type&gt;&lt;contributors&gt;&lt;authors&gt;&lt;author&gt;Schenkel, Philipp&lt;/author&gt;&lt;author&gt;Samudrala, Ravi&lt;/author&gt;&lt;author&gt;Hinrichs, Jörg&lt;/author&gt;&lt;/authors&gt;&lt;/contributors&gt;&lt;titles&gt;&lt;title&gt;The effect of adding whey protein particles as inert filler on thermophysical properties of fat‐reduced semihard cheese type Gouda&lt;/title&gt;&lt;secondary-title&gt;International Journal of Dairy Technology&lt;/secondary-title&gt;&lt;/titles&gt;&lt;periodical&gt;&lt;full-title&gt;International Journal of Dairy Technology&lt;/full-title&gt;&lt;/periodical&gt;&lt;pages&gt;220-230&lt;/pages&gt;&lt;volume&gt;66&lt;/volume&gt;&lt;number&gt;2&lt;/number&gt;&lt;dates&gt;&lt;year&gt;2013&lt;/year&gt;&lt;/dates&gt;&lt;isbn&gt;1364-727X&lt;/isbn&gt;&lt;urls&gt;&lt;/urls&gt;&lt;electronic-resource-num&gt;https://doi.org/10.1111/1471-0307.12036 &lt;/electronic-resource-num&gt;&lt;/record&gt;&lt;/Cite&gt;&lt;/EndNote&gt;</w:instrText>
      </w:r>
      <w:r w:rsidR="00DA36E1" w:rsidRPr="001508F4">
        <w:rPr>
          <w:rFonts w:ascii="Times New Roman" w:hAnsi="Times New Roman" w:cs="Times New Roman"/>
        </w:rPr>
        <w:fldChar w:fldCharType="separate"/>
      </w:r>
      <w:r w:rsidR="00DA36E1" w:rsidRPr="001508F4">
        <w:rPr>
          <w:rFonts w:ascii="Times New Roman" w:hAnsi="Times New Roman" w:cs="Times New Roman"/>
          <w:noProof/>
        </w:rPr>
        <w:t>Schenkel et al. (2013)</w:t>
      </w:r>
      <w:r w:rsidR="00DA36E1" w:rsidRPr="001508F4">
        <w:rPr>
          <w:rFonts w:ascii="Times New Roman" w:hAnsi="Times New Roman" w:cs="Times New Roman"/>
        </w:rPr>
        <w:fldChar w:fldCharType="end"/>
      </w:r>
      <w:r w:rsidR="00DA36E1" w:rsidRPr="001508F4">
        <w:rPr>
          <w:rFonts w:ascii="Times New Roman" w:hAnsi="Times New Roman" w:cs="Times New Roman"/>
        </w:rPr>
        <w:t xml:space="preserve"> </w:t>
      </w:r>
      <w:r w:rsidR="00D97168" w:rsidRPr="001508F4">
        <w:rPr>
          <w:rFonts w:ascii="Times New Roman" w:hAnsi="Times New Roman" w:cs="Times New Roman"/>
        </w:rPr>
        <w:t xml:space="preserve">and </w:t>
      </w:r>
      <w:r w:rsidR="00694A0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Stankey&lt;/Author&gt;&lt;Year&gt;2017&lt;/Year&gt;&lt;RecNum&gt;18&lt;/RecNum&gt;&lt;DisplayText&gt;Stankey et al. (2017)&lt;/DisplayText&gt;&lt;record&gt;&lt;rec-number&gt;18&lt;/rec-number&gt;&lt;foreign-keys&gt;&lt;key app="EN" db-id="z5vzzfv9zd0a5gees9bpswa22tzevedpxr09" timestamp="1566279975"&gt;18&lt;/key&gt;&lt;/foreign-keys&gt;&lt;ref-type name="Journal Article"&gt;17&lt;/ref-type&gt;&lt;contributors&gt;&lt;authors&gt;&lt;author&gt;Stankey, Jessica A&lt;/author&gt;&lt;author&gt;Lu, Yanjie&lt;/author&gt;&lt;author&gt;Abdalla, Abdelmoneim&lt;/author&gt;&lt;author&gt;Govindasamy‐Lucey, Selvarani&lt;/author&gt;&lt;author&gt;Jaeggi, John J&lt;/author&gt;&lt;author&gt;Ø Mikkelsen, Bente&lt;/author&gt;&lt;author&gt;Pedersen, Kenneth T&lt;/author&gt;&lt;author&gt;Andersen, Claus B&lt;/author&gt;&lt;/authors&gt;&lt;/contributors&gt;&lt;titles&gt;&lt;title&gt;Low‐fat Cheddar cheese made using microparticulated whey proteins: Effect on yield and cheese quality&lt;/title&gt;&lt;secondary-title&gt;International Journal of Dairy Technology&lt;/secondary-title&gt;&lt;/titles&gt;&lt;periodical&gt;&lt;full-title&gt;International Journal of Dairy Technology&lt;/full-title&gt;&lt;/periodical&gt;&lt;pages&gt;481-491&lt;/pages&gt;&lt;volume&gt;70&lt;/volume&gt;&lt;number&gt;4&lt;/number&gt;&lt;dates&gt;&lt;year&gt;2017&lt;/year&gt;&lt;/dates&gt;&lt;isbn&gt;1364-727X&lt;/isbn&gt;&lt;urls&gt;&lt;/urls&gt;&lt;electronic-resource-num&gt;https://doi.org/10.1111/1471-0307.12413 &lt;/electronic-resource-num&gt;&lt;/record&gt;&lt;/Cite&gt;&lt;/EndNote&gt;</w:instrText>
      </w:r>
      <w:r w:rsidR="00694A01" w:rsidRPr="001508F4">
        <w:rPr>
          <w:rFonts w:ascii="Times New Roman" w:hAnsi="Times New Roman" w:cs="Times New Roman"/>
        </w:rPr>
        <w:fldChar w:fldCharType="separate"/>
      </w:r>
      <w:r w:rsidR="00694A01" w:rsidRPr="001508F4">
        <w:rPr>
          <w:rFonts w:ascii="Times New Roman" w:hAnsi="Times New Roman" w:cs="Times New Roman"/>
          <w:noProof/>
        </w:rPr>
        <w:t>Stankey et al. (2017)</w:t>
      </w:r>
      <w:r w:rsidR="00694A01" w:rsidRPr="001508F4">
        <w:rPr>
          <w:rFonts w:ascii="Times New Roman" w:hAnsi="Times New Roman" w:cs="Times New Roman"/>
        </w:rPr>
        <w:fldChar w:fldCharType="end"/>
      </w:r>
      <w:r w:rsidR="00D97168" w:rsidRPr="001508F4">
        <w:rPr>
          <w:rFonts w:ascii="Times New Roman" w:hAnsi="Times New Roman" w:cs="Times New Roman"/>
        </w:rPr>
        <w:t xml:space="preserve"> reported that </w:t>
      </w:r>
      <w:r w:rsidR="00EB105E" w:rsidRPr="001508F4">
        <w:rPr>
          <w:rFonts w:ascii="Times New Roman" w:hAnsi="Times New Roman" w:cs="Times New Roman"/>
        </w:rPr>
        <w:t>the prote</w:t>
      </w:r>
      <w:r w:rsidR="00291FC7" w:rsidRPr="001508F4">
        <w:rPr>
          <w:rFonts w:ascii="Times New Roman" w:hAnsi="Times New Roman" w:cs="Times New Roman"/>
        </w:rPr>
        <w:t>in retention</w:t>
      </w:r>
      <w:r w:rsidR="001E3A00" w:rsidRPr="001508F4">
        <w:rPr>
          <w:rFonts w:ascii="Times New Roman" w:hAnsi="Times New Roman" w:cs="Times New Roman"/>
        </w:rPr>
        <w:t xml:space="preserve"> in </w:t>
      </w:r>
      <w:r w:rsidR="00CF2A4C" w:rsidRPr="001508F4">
        <w:rPr>
          <w:rFonts w:ascii="Times New Roman" w:hAnsi="Times New Roman" w:cs="Times New Roman"/>
        </w:rPr>
        <w:t xml:space="preserve">the </w:t>
      </w:r>
      <w:r w:rsidR="001E3A00" w:rsidRPr="001508F4">
        <w:rPr>
          <w:rFonts w:ascii="Times New Roman" w:hAnsi="Times New Roman" w:cs="Times New Roman"/>
        </w:rPr>
        <w:t>cheese</w:t>
      </w:r>
      <w:r w:rsidR="00BC7800" w:rsidRPr="001508F4">
        <w:rPr>
          <w:rFonts w:ascii="Times New Roman" w:hAnsi="Times New Roman" w:cs="Times New Roman"/>
        </w:rPr>
        <w:t>s</w:t>
      </w:r>
      <w:r w:rsidR="00291FC7" w:rsidRPr="001508F4">
        <w:rPr>
          <w:rFonts w:ascii="Times New Roman" w:hAnsi="Times New Roman" w:cs="Times New Roman"/>
        </w:rPr>
        <w:t xml:space="preserve"> was not significantly improved</w:t>
      </w:r>
      <w:r w:rsidR="0056598D" w:rsidRPr="001508F4">
        <w:rPr>
          <w:rFonts w:ascii="Times New Roman" w:hAnsi="Times New Roman" w:cs="Times New Roman"/>
        </w:rPr>
        <w:t>.</w:t>
      </w:r>
      <w:r w:rsidR="00582992" w:rsidRPr="001508F4">
        <w:rPr>
          <w:rFonts w:ascii="Times New Roman" w:hAnsi="Times New Roman" w:cs="Times New Roman"/>
        </w:rPr>
        <w:t xml:space="preserve"> </w:t>
      </w:r>
      <w:r w:rsidR="00AE5B3C" w:rsidRPr="001508F4">
        <w:rPr>
          <w:rFonts w:ascii="Times New Roman" w:hAnsi="Times New Roman" w:cs="Times New Roman"/>
        </w:rPr>
        <w:t xml:space="preserve">Another </w:t>
      </w:r>
      <w:r w:rsidR="00AF3E23" w:rsidRPr="001508F4">
        <w:rPr>
          <w:rFonts w:ascii="Times New Roman" w:hAnsi="Times New Roman" w:cs="Times New Roman"/>
        </w:rPr>
        <w:t xml:space="preserve">similar study by </w:t>
      </w:r>
      <w:r w:rsidR="00694A01"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McMahon&lt;/Author&gt;&lt;Year&gt;1996&lt;/Year&gt;&lt;RecNum&gt;29&lt;/RecNum&gt;&lt;DisplayText&gt;McMahon, Alleyne, Fife, and Oberg (1996)&lt;/DisplayText&gt;&lt;record&gt;&lt;rec-number&gt;29&lt;/rec-number&gt;&lt;foreign-keys&gt;&lt;key app="EN" db-id="z5vzzfv9zd0a5gees9bpswa22tzevedpxr09" timestamp="1566279976"&gt;29&lt;/key&gt;&lt;/foreign-keys&gt;&lt;ref-type name="Journal Article"&gt;17&lt;/ref-type&gt;&lt;contributors&gt;&lt;authors&gt;&lt;author&gt;McMahon, Donald J&lt;/author&gt;&lt;author&gt;Alleyne, MC&lt;/author&gt;&lt;author&gt;Fife, RL&lt;/author&gt;&lt;author&gt;Oberg, CJ&lt;/author&gt;&lt;/authors&gt;&lt;/contributors&gt;&lt;titles&gt;&lt;title&gt;Use of fat replacers in low fat Mozzarella cheese&lt;/title&gt;&lt;secondary-title&gt;Journal of Dairy Science&lt;/secondary-title&gt;&lt;/titles&gt;&lt;periodical&gt;&lt;full-title&gt;Journal of Dairy Science&lt;/full-title&gt;&lt;/periodical&gt;&lt;pages&gt;1911-1921&lt;/pages&gt;&lt;volume&gt;79&lt;/volume&gt;&lt;number&gt;11&lt;/number&gt;&lt;dates&gt;&lt;year&gt;1996&lt;/year&gt;&lt;/dates&gt;&lt;isbn&gt;0022-0302&lt;/isbn&gt;&lt;urls&gt;&lt;/urls&gt;&lt;electronic-resource-num&gt;https://doi.org/10.3168/jds.s0022-0302(96)76560-8 &lt;/electronic-resource-num&gt;&lt;/record&gt;&lt;/Cite&gt;&lt;/EndNote&gt;</w:instrText>
      </w:r>
      <w:r w:rsidR="00694A01" w:rsidRPr="001508F4">
        <w:rPr>
          <w:rFonts w:ascii="Times New Roman" w:hAnsi="Times New Roman" w:cs="Times New Roman"/>
        </w:rPr>
        <w:fldChar w:fldCharType="separate"/>
      </w:r>
      <w:r w:rsidR="00694A01" w:rsidRPr="001508F4">
        <w:rPr>
          <w:rFonts w:ascii="Times New Roman" w:hAnsi="Times New Roman" w:cs="Times New Roman"/>
          <w:noProof/>
        </w:rPr>
        <w:t>McMahon, Alleyne, Fife, and Oberg (1996)</w:t>
      </w:r>
      <w:r w:rsidR="00694A01" w:rsidRPr="001508F4">
        <w:rPr>
          <w:rFonts w:ascii="Times New Roman" w:hAnsi="Times New Roman" w:cs="Times New Roman"/>
        </w:rPr>
        <w:fldChar w:fldCharType="end"/>
      </w:r>
      <w:r w:rsidR="00694A01" w:rsidRPr="001508F4">
        <w:rPr>
          <w:rFonts w:ascii="Times New Roman" w:hAnsi="Times New Roman" w:cs="Times New Roman"/>
        </w:rPr>
        <w:t xml:space="preserve"> </w:t>
      </w:r>
      <w:r w:rsidR="00AE5B3C" w:rsidRPr="001508F4">
        <w:rPr>
          <w:rFonts w:ascii="Times New Roman" w:hAnsi="Times New Roman" w:cs="Times New Roman"/>
        </w:rPr>
        <w:t xml:space="preserve">concluded that </w:t>
      </w:r>
      <w:r w:rsidR="00927B4A" w:rsidRPr="001508F4">
        <w:rPr>
          <w:rFonts w:ascii="Times New Roman" w:hAnsi="Times New Roman" w:cs="Times New Roman"/>
        </w:rPr>
        <w:t xml:space="preserve">the </w:t>
      </w:r>
      <w:r w:rsidR="00CF2A4C" w:rsidRPr="001508F4">
        <w:rPr>
          <w:rFonts w:ascii="Times New Roman" w:hAnsi="Times New Roman" w:cs="Times New Roman"/>
        </w:rPr>
        <w:t xml:space="preserve">whey protein </w:t>
      </w:r>
      <w:proofErr w:type="spellStart"/>
      <w:r w:rsidR="00113442" w:rsidRPr="001508F4">
        <w:rPr>
          <w:rFonts w:ascii="Times New Roman" w:hAnsi="Times New Roman" w:cs="Times New Roman"/>
        </w:rPr>
        <w:t>microparticulates</w:t>
      </w:r>
      <w:proofErr w:type="spellEnd"/>
      <w:r w:rsidR="00AE5B3C" w:rsidRPr="001508F4">
        <w:rPr>
          <w:rFonts w:ascii="Times New Roman" w:hAnsi="Times New Roman" w:cs="Times New Roman"/>
        </w:rPr>
        <w:t xml:space="preserve"> </w:t>
      </w:r>
      <w:r w:rsidR="002A0AE8" w:rsidRPr="001508F4">
        <w:rPr>
          <w:rFonts w:ascii="Times New Roman" w:hAnsi="Times New Roman" w:cs="Times New Roman"/>
        </w:rPr>
        <w:t xml:space="preserve">used as </w:t>
      </w:r>
      <w:r w:rsidR="001043E7" w:rsidRPr="001508F4">
        <w:rPr>
          <w:rFonts w:ascii="Times New Roman" w:hAnsi="Times New Roman" w:cs="Times New Roman"/>
        </w:rPr>
        <w:t xml:space="preserve">a </w:t>
      </w:r>
      <w:r w:rsidR="002A0AE8" w:rsidRPr="001508F4">
        <w:rPr>
          <w:rFonts w:ascii="Times New Roman" w:hAnsi="Times New Roman" w:cs="Times New Roman"/>
        </w:rPr>
        <w:t xml:space="preserve">fat replacer </w:t>
      </w:r>
      <w:r w:rsidR="00927B4A" w:rsidRPr="001508F4">
        <w:rPr>
          <w:rFonts w:ascii="Times New Roman" w:hAnsi="Times New Roman" w:cs="Times New Roman"/>
        </w:rPr>
        <w:t>we</w:t>
      </w:r>
      <w:r w:rsidR="00CF2A4C" w:rsidRPr="001508F4">
        <w:rPr>
          <w:rFonts w:ascii="Times New Roman" w:hAnsi="Times New Roman" w:cs="Times New Roman"/>
        </w:rPr>
        <w:t xml:space="preserve">re too small </w:t>
      </w:r>
      <w:r w:rsidR="00AE5B3C" w:rsidRPr="001508F4">
        <w:rPr>
          <w:rFonts w:ascii="Times New Roman" w:hAnsi="Times New Roman" w:cs="Times New Roman"/>
        </w:rPr>
        <w:t>(0.5-1 µm) to create large</w:t>
      </w:r>
      <w:r w:rsidR="00A37420" w:rsidRPr="001508F4">
        <w:rPr>
          <w:rFonts w:ascii="Times New Roman" w:hAnsi="Times New Roman" w:cs="Times New Roman"/>
        </w:rPr>
        <w:t xml:space="preserve"> enough</w:t>
      </w:r>
      <w:r w:rsidR="00AE5B3C" w:rsidRPr="001508F4">
        <w:rPr>
          <w:rFonts w:ascii="Times New Roman" w:hAnsi="Times New Roman" w:cs="Times New Roman"/>
        </w:rPr>
        <w:t xml:space="preserve"> </w:t>
      </w:r>
      <w:r w:rsidR="00FF17C9" w:rsidRPr="001508F4">
        <w:rPr>
          <w:rFonts w:ascii="Times New Roman" w:hAnsi="Times New Roman" w:cs="Times New Roman"/>
        </w:rPr>
        <w:t xml:space="preserve">gaps in the casein structure </w:t>
      </w:r>
      <w:r w:rsidR="002A0AE8" w:rsidRPr="001508F4">
        <w:rPr>
          <w:rFonts w:ascii="Times New Roman" w:hAnsi="Times New Roman" w:cs="Times New Roman"/>
        </w:rPr>
        <w:t>of</w:t>
      </w:r>
      <w:r w:rsidR="00AE5B3C" w:rsidRPr="001508F4">
        <w:rPr>
          <w:rFonts w:ascii="Times New Roman" w:hAnsi="Times New Roman" w:cs="Times New Roman"/>
        </w:rPr>
        <w:t xml:space="preserve"> </w:t>
      </w:r>
      <w:r w:rsidR="008F692B" w:rsidRPr="001508F4">
        <w:rPr>
          <w:rFonts w:ascii="Times New Roman" w:hAnsi="Times New Roman" w:cs="Times New Roman"/>
        </w:rPr>
        <w:t>m</w:t>
      </w:r>
      <w:r w:rsidR="00AE5B3C" w:rsidRPr="001508F4">
        <w:rPr>
          <w:rFonts w:ascii="Times New Roman" w:hAnsi="Times New Roman" w:cs="Times New Roman"/>
        </w:rPr>
        <w:t xml:space="preserve">ozzarella cheese. </w:t>
      </w:r>
    </w:p>
    <w:p w14:paraId="5E7F899D" w14:textId="7F60C738" w:rsidR="001E3A00" w:rsidRPr="001508F4" w:rsidRDefault="00D760A6" w:rsidP="00727527">
      <w:pPr>
        <w:spacing w:line="360" w:lineRule="auto"/>
        <w:jc w:val="both"/>
        <w:rPr>
          <w:rFonts w:ascii="Times New Roman" w:hAnsi="Times New Roman" w:cs="Times New Roman"/>
          <w:color w:val="ED7D31" w:themeColor="accent2"/>
        </w:rPr>
      </w:pPr>
      <w:r w:rsidRPr="001508F4">
        <w:rPr>
          <w:rFonts w:ascii="Times New Roman" w:eastAsia="Times New Roman" w:hAnsi="Times New Roman" w:cs="Times New Roman"/>
          <w:color w:val="000000" w:themeColor="text1"/>
          <w:lang w:eastAsia="en-AU"/>
        </w:rPr>
        <w:t xml:space="preserve">With increased interest in incorporating whey protein particulates in cheese matrices to alter their composition and texture, studies have aimed at understanding the effect of denatured whey protein aggregates on the kinetics of rennet gelation and establishing mechanisms behind the observed textural </w:t>
      </w:r>
      <w:r w:rsidRPr="001508F4">
        <w:rPr>
          <w:rFonts w:ascii="Times New Roman" w:eastAsia="Times New Roman" w:hAnsi="Times New Roman" w:cs="Times New Roman"/>
          <w:lang w:eastAsia="en-AU"/>
        </w:rPr>
        <w:t>changes.</w:t>
      </w:r>
      <w:r w:rsidR="00D34FF5" w:rsidRPr="001508F4">
        <w:rPr>
          <w:rFonts w:ascii="Times New Roman" w:hAnsi="Times New Roman" w:cs="Times New Roman"/>
        </w:rPr>
        <w:t xml:space="preserve"> </w:t>
      </w:r>
      <w:r w:rsidR="00582992" w:rsidRPr="001508F4">
        <w:rPr>
          <w:rFonts w:ascii="Times New Roman" w:hAnsi="Times New Roman" w:cs="Times New Roman"/>
        </w:rPr>
        <w:t xml:space="preserve"> </w:t>
      </w:r>
      <w:r w:rsidR="001E7B0C" w:rsidRPr="001508F4">
        <w:rPr>
          <w:rFonts w:ascii="Times New Roman" w:hAnsi="Times New Roman" w:cs="Times New Roman"/>
        </w:rPr>
        <w:fldChar w:fldCharType="begin"/>
      </w:r>
      <w:r w:rsidR="008E4A31" w:rsidRPr="001508F4">
        <w:rPr>
          <w:rFonts w:ascii="Times New Roman" w:hAnsi="Times New Roman" w:cs="Times New Roman"/>
        </w:rPr>
        <w:instrText xml:space="preserve"> ADDIN EN.CITE &lt;EndNote&gt;&lt;Cite AuthorYear="1"&gt;&lt;Author&gt;Perreault&lt;/Author&gt;&lt;Year&gt;2017&lt;/Year&gt;&lt;RecNum&gt;66&lt;/RecNum&gt;&lt;DisplayText&gt;Perreault, Morin, Pouliot, and Britten (2017)&lt;/DisplayText&gt;&lt;record&gt;&lt;rec-number&gt;66&lt;/rec-number&gt;&lt;foreign-keys&gt;&lt;key app="EN" db-id="z5vzzfv9zd0a5gees9bpswa22tzevedpxr09" timestamp="1573096200"&gt;66&lt;/key&gt;&lt;/foreign-keys&gt;&lt;ref-type name="Journal Article"&gt;17&lt;/ref-type&gt;&lt;contributors&gt;&lt;authors&gt;&lt;author&gt;Perreault, Véronique&lt;/author&gt;&lt;author&gt;Morin, Pierre&lt;/author&gt;&lt;author&gt;Pouliot, Yves&lt;/author&gt;&lt;author&gt;Britten, Michel&lt;/author&gt;&lt;/authors&gt;&lt;/contributors&gt;&lt;titles&gt;&lt;title&gt;Effect of denatured whey protein concentrate and its fractions on rennet-induced milk gels&lt;/title&gt;&lt;secondary-title&gt;International Dairy Journal&lt;/secondary-title&gt;&lt;/titles&gt;&lt;periodical&gt;&lt;full-title&gt;International Dairy Journal&lt;/full-title&gt;&lt;/periodical&gt;&lt;pages&gt;48-55&lt;/pages&gt;&lt;volume&gt;64&lt;/volume&gt;&lt;dates&gt;&lt;year&gt;2017&lt;/year&gt;&lt;/dates&gt;&lt;isbn&gt;0958-6946&lt;/isbn&gt;&lt;urls&gt;&lt;/urls&gt;&lt;electronic-resource-num&gt;https://doi.org/10.1016/j.idairyj.2016.09.005 &lt;/electronic-resource-num&gt;&lt;/record&gt;&lt;/Cite&gt;&lt;/EndNote&gt;</w:instrText>
      </w:r>
      <w:r w:rsidR="001E7B0C" w:rsidRPr="001508F4">
        <w:rPr>
          <w:rFonts w:ascii="Times New Roman" w:hAnsi="Times New Roman" w:cs="Times New Roman"/>
        </w:rPr>
        <w:fldChar w:fldCharType="separate"/>
      </w:r>
      <w:r w:rsidR="008E4A31" w:rsidRPr="001508F4">
        <w:rPr>
          <w:rFonts w:ascii="Times New Roman" w:hAnsi="Times New Roman" w:cs="Times New Roman"/>
          <w:noProof/>
        </w:rPr>
        <w:t>Perreault, Morin, Pouliot, and Britten (2017)</w:t>
      </w:r>
      <w:r w:rsidR="001E7B0C" w:rsidRPr="001508F4">
        <w:rPr>
          <w:rFonts w:ascii="Times New Roman" w:hAnsi="Times New Roman" w:cs="Times New Roman"/>
        </w:rPr>
        <w:fldChar w:fldCharType="end"/>
      </w:r>
      <w:r w:rsidR="001E7B0C" w:rsidRPr="001508F4">
        <w:rPr>
          <w:rFonts w:ascii="Times New Roman" w:hAnsi="Times New Roman" w:cs="Times New Roman"/>
        </w:rPr>
        <w:t xml:space="preserve"> </w:t>
      </w:r>
      <w:r w:rsidR="00393ED2" w:rsidRPr="001508F4">
        <w:rPr>
          <w:rFonts w:ascii="Times New Roman" w:eastAsia="Times New Roman" w:hAnsi="Times New Roman" w:cs="Times New Roman"/>
          <w:lang w:eastAsia="en-AU"/>
        </w:rPr>
        <w:t xml:space="preserve">et al. recently reported that both </w:t>
      </w:r>
      <w:proofErr w:type="spellStart"/>
      <w:r w:rsidR="00393ED2" w:rsidRPr="001508F4">
        <w:rPr>
          <w:rFonts w:ascii="Times New Roman" w:eastAsia="Times New Roman" w:hAnsi="Times New Roman" w:cs="Times New Roman"/>
          <w:lang w:eastAsia="en-AU"/>
        </w:rPr>
        <w:t>sedimentable</w:t>
      </w:r>
      <w:proofErr w:type="spellEnd"/>
      <w:r w:rsidR="00393ED2" w:rsidRPr="001508F4">
        <w:rPr>
          <w:rFonts w:ascii="Times New Roman" w:eastAsia="Times New Roman" w:hAnsi="Times New Roman" w:cs="Times New Roman"/>
          <w:lang w:eastAsia="en-AU"/>
        </w:rPr>
        <w:t xml:space="preserve"> (~8 µm) and soluble protein fractions in denatured whey protein concentrates can negatively impact the rate of rennet gelation. A complementary study by </w:t>
      </w:r>
      <w:r w:rsidR="00CF79B6"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Giroux&lt;/Author&gt;&lt;Year&gt;2015&lt;/Year&gt;&lt;RecNum&gt;45&lt;/RecNum&gt;&lt;DisplayText&gt;Giroux, Lanouette, and Britten (2015)&lt;/DisplayText&gt;&lt;record&gt;&lt;rec-number&gt;45&lt;/rec-number&gt;&lt;foreign-keys&gt;&lt;key app="EN" db-id="z5vzzfv9zd0a5gees9bpswa22tzevedpxr09" timestamp="1566279977"&gt;45&lt;/key&gt;&lt;/foreign-keys&gt;&lt;ref-type name="Journal Article"&gt;17&lt;/ref-type&gt;&lt;contributors&gt;&lt;authors&gt;&lt;author&gt;Giroux, Hélène J&lt;/author&gt;&lt;author&gt;Lanouette, Genevieve&lt;/author&gt;&lt;author&gt;Britten, Michel&lt;/author&gt;&lt;/authors&gt;&lt;/contributors&gt;&lt;titles&gt;&lt;title&gt;Effect of whey protein aggregates of various sizes on the formation and properties of rennet-induced milk gels&lt;/title&gt;&lt;secondary-title&gt;Food Hydrocolloids&lt;/secondary-title&gt;&lt;/titles&gt;&lt;periodical&gt;&lt;full-title&gt;Food Hydrocolloids&lt;/full-title&gt;&lt;/periodical&gt;&lt;pages&gt;272-278&lt;/pages&gt;&lt;volume&gt;45&lt;/volume&gt;&lt;dates&gt;&lt;year&gt;2015&lt;/year&gt;&lt;/dates&gt;&lt;isbn&gt;0268-005X&lt;/isbn&gt;&lt;urls&gt;&lt;/urls&gt;&lt;electronic-resource-num&gt;https://doi.org/10.1016/j.foodhyd.2014.12.004 &lt;/electronic-resource-num&gt;&lt;/record&gt;&lt;/Cite&gt;&lt;/EndNote&gt;</w:instrText>
      </w:r>
      <w:r w:rsidR="00CF79B6" w:rsidRPr="001508F4">
        <w:rPr>
          <w:rFonts w:ascii="Times New Roman" w:hAnsi="Times New Roman" w:cs="Times New Roman"/>
        </w:rPr>
        <w:fldChar w:fldCharType="separate"/>
      </w:r>
      <w:r w:rsidR="00CF79B6" w:rsidRPr="001508F4">
        <w:rPr>
          <w:rFonts w:ascii="Times New Roman" w:hAnsi="Times New Roman" w:cs="Times New Roman"/>
          <w:noProof/>
        </w:rPr>
        <w:t>Giroux, Lanouette, and Britten (2015)</w:t>
      </w:r>
      <w:r w:rsidR="00CF79B6" w:rsidRPr="001508F4">
        <w:rPr>
          <w:rFonts w:ascii="Times New Roman" w:hAnsi="Times New Roman" w:cs="Times New Roman"/>
        </w:rPr>
        <w:fldChar w:fldCharType="end"/>
      </w:r>
      <w:r w:rsidR="00CF79B6" w:rsidRPr="001508F4">
        <w:rPr>
          <w:rFonts w:ascii="Times New Roman" w:hAnsi="Times New Roman" w:cs="Times New Roman"/>
        </w:rPr>
        <w:t xml:space="preserve"> </w:t>
      </w:r>
      <w:r w:rsidR="00393ED2" w:rsidRPr="001508F4">
        <w:rPr>
          <w:rFonts w:ascii="Times New Roman" w:eastAsia="Times New Roman" w:hAnsi="Times New Roman" w:cs="Times New Roman"/>
          <w:lang w:eastAsia="en-AU"/>
        </w:rPr>
        <w:t xml:space="preserve">proposed </w:t>
      </w:r>
      <w:r w:rsidR="00393ED2" w:rsidRPr="001508F4">
        <w:rPr>
          <w:rFonts w:ascii="Times New Roman" w:eastAsia="Times New Roman" w:hAnsi="Times New Roman" w:cs="Times New Roman"/>
          <w:color w:val="000000" w:themeColor="text1"/>
          <w:lang w:eastAsia="en-AU"/>
        </w:rPr>
        <w:t>that denatured whey proteins participate in hydrophobic interactions with casein micelles and impair rennet gelation. However, the relative effect of native whey proteins and denatured whey protein aggregates of different sizes on rennet gelation kinetics and cheese microstructure is yet to be investigated.</w:t>
      </w:r>
    </w:p>
    <w:p w14:paraId="2230B8FC" w14:textId="481FE3EA" w:rsidR="00AC745D" w:rsidRPr="001508F4" w:rsidRDefault="00DD372E" w:rsidP="00901E64">
      <w:pPr>
        <w:spacing w:line="360" w:lineRule="auto"/>
        <w:jc w:val="both"/>
        <w:rPr>
          <w:rFonts w:ascii="Times New Roman" w:hAnsi="Times New Roman" w:cs="Times New Roman"/>
        </w:rPr>
      </w:pPr>
      <w:r w:rsidRPr="001508F4">
        <w:rPr>
          <w:rFonts w:ascii="Times New Roman" w:hAnsi="Times New Roman" w:cs="Times New Roman"/>
        </w:rPr>
        <w:t>Ultrasound (US)</w:t>
      </w:r>
      <w:r w:rsidR="00AF3E23" w:rsidRPr="001508F4">
        <w:rPr>
          <w:rFonts w:ascii="Times New Roman" w:hAnsi="Times New Roman" w:cs="Times New Roman"/>
        </w:rPr>
        <w:t xml:space="preserve"> processing </w:t>
      </w:r>
      <w:r w:rsidR="005F1802" w:rsidRPr="001508F4">
        <w:rPr>
          <w:rFonts w:ascii="Times New Roman" w:hAnsi="Times New Roman" w:cs="Times New Roman"/>
        </w:rPr>
        <w:t>can be used to</w:t>
      </w:r>
      <w:r w:rsidR="00AF3E23" w:rsidRPr="001508F4">
        <w:rPr>
          <w:rFonts w:ascii="Times New Roman" w:hAnsi="Times New Roman" w:cs="Times New Roman"/>
        </w:rPr>
        <w:t xml:space="preserve"> </w:t>
      </w:r>
      <w:r w:rsidR="00584BB2" w:rsidRPr="001508F4">
        <w:rPr>
          <w:rFonts w:ascii="Times New Roman" w:hAnsi="Times New Roman" w:cs="Times New Roman"/>
        </w:rPr>
        <w:t xml:space="preserve">alter the </w:t>
      </w:r>
      <w:r w:rsidR="00AF3E23" w:rsidRPr="001508F4">
        <w:rPr>
          <w:rFonts w:ascii="Times New Roman" w:hAnsi="Times New Roman" w:cs="Times New Roman"/>
        </w:rPr>
        <w:t>functional</w:t>
      </w:r>
      <w:r w:rsidR="00584BB2" w:rsidRPr="001508F4">
        <w:rPr>
          <w:rFonts w:ascii="Times New Roman" w:hAnsi="Times New Roman" w:cs="Times New Roman"/>
        </w:rPr>
        <w:t xml:space="preserve"> proper</w:t>
      </w:r>
      <w:r w:rsidR="00AF3E23" w:rsidRPr="001508F4">
        <w:rPr>
          <w:rFonts w:ascii="Times New Roman" w:hAnsi="Times New Roman" w:cs="Times New Roman"/>
        </w:rPr>
        <w:t xml:space="preserve">ties </w:t>
      </w:r>
      <w:r w:rsidR="00584BB2" w:rsidRPr="001508F4">
        <w:rPr>
          <w:rFonts w:ascii="Times New Roman" w:hAnsi="Times New Roman" w:cs="Times New Roman"/>
        </w:rPr>
        <w:t>of</w:t>
      </w:r>
      <w:r w:rsidR="00AF3E23" w:rsidRPr="001508F4">
        <w:rPr>
          <w:rFonts w:ascii="Times New Roman" w:hAnsi="Times New Roman" w:cs="Times New Roman"/>
        </w:rPr>
        <w:t xml:space="preserve"> protein suspensions</w:t>
      </w:r>
      <w:r w:rsidR="00584BB2" w:rsidRPr="001508F4">
        <w:rPr>
          <w:rFonts w:ascii="Times New Roman" w:hAnsi="Times New Roman" w:cs="Times New Roman"/>
        </w:rPr>
        <w:t xml:space="preserve"> </w:t>
      </w:r>
      <w:r w:rsidR="00584BB2" w:rsidRPr="001508F4">
        <w:rPr>
          <w:rFonts w:ascii="Times New Roman" w:hAnsi="Times New Roman" w:cs="Times New Roman"/>
        </w:rPr>
        <w:fldChar w:fldCharType="begin">
          <w:fldData xml:space="preserve">PEVuZE5vdGU+PENpdGU+PEF1dGhvcj5Bc2hva2t1bWFyPC9BdXRob3I+PFllYXI+MjAwOTwvWWVh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Bc2hva2t1bWFyPC9BdXRob3I+PFllYXI+MjAwOTwvWWVh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584BB2" w:rsidRPr="001508F4">
        <w:rPr>
          <w:rFonts w:ascii="Times New Roman" w:hAnsi="Times New Roman" w:cs="Times New Roman"/>
        </w:rPr>
      </w:r>
      <w:r w:rsidR="00584BB2" w:rsidRPr="001508F4">
        <w:rPr>
          <w:rFonts w:ascii="Times New Roman" w:hAnsi="Times New Roman" w:cs="Times New Roman"/>
        </w:rPr>
        <w:fldChar w:fldCharType="separate"/>
      </w:r>
      <w:r w:rsidR="00A327DA" w:rsidRPr="001508F4">
        <w:rPr>
          <w:rFonts w:ascii="Times New Roman" w:hAnsi="Times New Roman" w:cs="Times New Roman"/>
          <w:noProof/>
        </w:rPr>
        <w:t>(Ashokkumar et al., 2009; Gordon &amp; Pilosof, 2010; Leong et al., 2018)</w:t>
      </w:r>
      <w:r w:rsidR="00584BB2" w:rsidRPr="001508F4">
        <w:rPr>
          <w:rFonts w:ascii="Times New Roman" w:hAnsi="Times New Roman" w:cs="Times New Roman"/>
        </w:rPr>
        <w:fldChar w:fldCharType="end"/>
      </w:r>
      <w:r w:rsidR="00AF3E23" w:rsidRPr="001508F4">
        <w:rPr>
          <w:rFonts w:ascii="Times New Roman" w:hAnsi="Times New Roman" w:cs="Times New Roman"/>
        </w:rPr>
        <w:t xml:space="preserve">. </w:t>
      </w:r>
      <w:r w:rsidR="004A3AE0" w:rsidRPr="001508F4">
        <w:rPr>
          <w:rFonts w:ascii="Times New Roman" w:hAnsi="Times New Roman" w:cs="Times New Roman"/>
        </w:rPr>
        <w:t>When ultrasound (</w:t>
      </w:r>
      <w:r w:rsidR="00F20343" w:rsidRPr="001508F4">
        <w:rPr>
          <w:rFonts w:ascii="Times New Roman" w:hAnsi="Times New Roman" w:cs="Times New Roman"/>
        </w:rPr>
        <w:t xml:space="preserve">sound with a frequency </w:t>
      </w:r>
      <w:r w:rsidR="008D3397" w:rsidRPr="001508F4">
        <w:rPr>
          <w:rFonts w:ascii="Times New Roman" w:hAnsi="Times New Roman" w:cs="Times New Roman"/>
        </w:rPr>
        <w:t>&gt;</w:t>
      </w:r>
      <w:r w:rsidR="00F20343" w:rsidRPr="001508F4">
        <w:rPr>
          <w:rFonts w:ascii="Times New Roman" w:hAnsi="Times New Roman" w:cs="Times New Roman"/>
        </w:rPr>
        <w:t xml:space="preserve"> </w:t>
      </w:r>
      <w:r w:rsidR="004A3AE0" w:rsidRPr="001508F4">
        <w:rPr>
          <w:rFonts w:ascii="Times New Roman" w:hAnsi="Times New Roman" w:cs="Times New Roman"/>
        </w:rPr>
        <w:t>20</w:t>
      </w:r>
      <w:r w:rsidR="00F83844" w:rsidRPr="001508F4">
        <w:rPr>
          <w:rFonts w:ascii="Times New Roman" w:hAnsi="Times New Roman" w:cs="Times New Roman"/>
        </w:rPr>
        <w:t xml:space="preserve"> </w:t>
      </w:r>
      <w:r w:rsidR="004A3AE0" w:rsidRPr="001508F4">
        <w:rPr>
          <w:rFonts w:ascii="Times New Roman" w:hAnsi="Times New Roman" w:cs="Times New Roman"/>
        </w:rPr>
        <w:t xml:space="preserve">kHz) is applied </w:t>
      </w:r>
      <w:r w:rsidR="00525FAC" w:rsidRPr="001508F4">
        <w:rPr>
          <w:rFonts w:ascii="Times New Roman" w:hAnsi="Times New Roman" w:cs="Times New Roman"/>
        </w:rPr>
        <w:t xml:space="preserve">to a liquid, minuscule air bubbles in the medium </w:t>
      </w:r>
      <w:r w:rsidR="00690B15" w:rsidRPr="001508F4">
        <w:rPr>
          <w:rFonts w:ascii="Times New Roman" w:hAnsi="Times New Roman" w:cs="Times New Roman"/>
        </w:rPr>
        <w:t xml:space="preserve">can expand </w:t>
      </w:r>
      <w:r w:rsidR="005B2200" w:rsidRPr="001508F4">
        <w:rPr>
          <w:rFonts w:ascii="Times New Roman" w:hAnsi="Times New Roman" w:cs="Times New Roman"/>
        </w:rPr>
        <w:t xml:space="preserve">and </w:t>
      </w:r>
      <w:r w:rsidR="00EA5173" w:rsidRPr="001508F4">
        <w:rPr>
          <w:rFonts w:ascii="Times New Roman" w:hAnsi="Times New Roman" w:cs="Times New Roman"/>
        </w:rPr>
        <w:t xml:space="preserve">then </w:t>
      </w:r>
      <w:r w:rsidR="005B2200" w:rsidRPr="001508F4">
        <w:rPr>
          <w:rFonts w:ascii="Times New Roman" w:hAnsi="Times New Roman" w:cs="Times New Roman"/>
        </w:rPr>
        <w:t>collapse violently during acoustic</w:t>
      </w:r>
      <w:r w:rsidR="00525FAC" w:rsidRPr="001508F4">
        <w:rPr>
          <w:rFonts w:ascii="Times New Roman" w:hAnsi="Times New Roman" w:cs="Times New Roman"/>
        </w:rPr>
        <w:t xml:space="preserve"> </w:t>
      </w:r>
      <w:r w:rsidR="00EA5173" w:rsidRPr="001508F4">
        <w:rPr>
          <w:rFonts w:ascii="Times New Roman" w:hAnsi="Times New Roman" w:cs="Times New Roman"/>
        </w:rPr>
        <w:t xml:space="preserve">rarefaction and </w:t>
      </w:r>
      <w:r w:rsidR="00525FAC" w:rsidRPr="001508F4">
        <w:rPr>
          <w:rFonts w:ascii="Times New Roman" w:hAnsi="Times New Roman" w:cs="Times New Roman"/>
        </w:rPr>
        <w:t>compression cycles.</w:t>
      </w:r>
      <w:r w:rsidR="005B2200" w:rsidRPr="001508F4">
        <w:rPr>
          <w:rFonts w:ascii="Times New Roman" w:hAnsi="Times New Roman" w:cs="Times New Roman"/>
        </w:rPr>
        <w:t xml:space="preserve"> Particularly during </w:t>
      </w:r>
      <w:r w:rsidR="00FD3457" w:rsidRPr="001508F4">
        <w:rPr>
          <w:rFonts w:ascii="Times New Roman" w:hAnsi="Times New Roman" w:cs="Times New Roman"/>
        </w:rPr>
        <w:t xml:space="preserve">low-frequency </w:t>
      </w:r>
      <w:r w:rsidR="005B2200" w:rsidRPr="001508F4">
        <w:rPr>
          <w:rFonts w:ascii="Times New Roman" w:hAnsi="Times New Roman" w:cs="Times New Roman"/>
        </w:rPr>
        <w:t>high</w:t>
      </w:r>
      <w:r w:rsidR="006E67E1" w:rsidRPr="001508F4">
        <w:rPr>
          <w:rFonts w:ascii="Times New Roman" w:hAnsi="Times New Roman" w:cs="Times New Roman"/>
        </w:rPr>
        <w:t>-</w:t>
      </w:r>
      <w:r w:rsidR="005B2200" w:rsidRPr="001508F4">
        <w:rPr>
          <w:rFonts w:ascii="Times New Roman" w:hAnsi="Times New Roman" w:cs="Times New Roman"/>
        </w:rPr>
        <w:t>power sonication, s</w:t>
      </w:r>
      <w:r w:rsidR="006D1955" w:rsidRPr="001508F4">
        <w:rPr>
          <w:rFonts w:ascii="Times New Roman" w:hAnsi="Times New Roman" w:cs="Times New Roman"/>
        </w:rPr>
        <w:t xml:space="preserve">trong physical forces such as shear, shock waves and microjets </w:t>
      </w:r>
      <w:r w:rsidR="004A3AE0" w:rsidRPr="001508F4">
        <w:rPr>
          <w:rFonts w:ascii="Times New Roman" w:hAnsi="Times New Roman" w:cs="Times New Roman"/>
        </w:rPr>
        <w:t xml:space="preserve">form as a result of </w:t>
      </w:r>
      <w:r w:rsidR="00F1011A" w:rsidRPr="001508F4">
        <w:rPr>
          <w:rFonts w:ascii="Times New Roman" w:hAnsi="Times New Roman" w:cs="Times New Roman"/>
        </w:rPr>
        <w:t>acoustic cavitation</w:t>
      </w:r>
      <w:r w:rsidR="004A3AE0" w:rsidRPr="001508F4">
        <w:rPr>
          <w:rFonts w:ascii="Times New Roman" w:hAnsi="Times New Roman" w:cs="Times New Roman"/>
        </w:rPr>
        <w:t xml:space="preserve">, </w:t>
      </w:r>
      <w:r w:rsidR="00575B02" w:rsidRPr="001508F4">
        <w:rPr>
          <w:rFonts w:ascii="Times New Roman" w:hAnsi="Times New Roman" w:cs="Times New Roman"/>
        </w:rPr>
        <w:t xml:space="preserve">which </w:t>
      </w:r>
      <w:r w:rsidR="004D180F" w:rsidRPr="001508F4">
        <w:rPr>
          <w:rFonts w:ascii="Times New Roman" w:hAnsi="Times New Roman" w:cs="Times New Roman"/>
        </w:rPr>
        <w:t xml:space="preserve">can </w:t>
      </w:r>
      <w:r w:rsidR="004A3AE0" w:rsidRPr="001508F4">
        <w:rPr>
          <w:rFonts w:ascii="Times New Roman" w:hAnsi="Times New Roman" w:cs="Times New Roman"/>
        </w:rPr>
        <w:t>c</w:t>
      </w:r>
      <w:r w:rsidR="00575B02" w:rsidRPr="001508F4">
        <w:rPr>
          <w:rFonts w:ascii="Times New Roman" w:hAnsi="Times New Roman" w:cs="Times New Roman"/>
        </w:rPr>
        <w:t>ause</w:t>
      </w:r>
      <w:r w:rsidR="004A3AE0" w:rsidRPr="001508F4">
        <w:rPr>
          <w:rFonts w:ascii="Times New Roman" w:hAnsi="Times New Roman" w:cs="Times New Roman"/>
        </w:rPr>
        <w:t xml:space="preserve"> particles in suspension to collide</w:t>
      </w:r>
      <w:r w:rsidR="006D1955" w:rsidRPr="001508F4">
        <w:rPr>
          <w:rFonts w:ascii="Times New Roman" w:hAnsi="Times New Roman" w:cs="Times New Roman"/>
        </w:rPr>
        <w:t xml:space="preserve"> at </w:t>
      </w:r>
      <w:r w:rsidR="002B7F0C" w:rsidRPr="001508F4">
        <w:rPr>
          <w:rFonts w:ascii="Times New Roman" w:hAnsi="Times New Roman" w:cs="Times New Roman"/>
        </w:rPr>
        <w:t>sufficient</w:t>
      </w:r>
      <w:r w:rsidR="006D1955" w:rsidRPr="001508F4">
        <w:rPr>
          <w:rFonts w:ascii="Times New Roman" w:hAnsi="Times New Roman" w:cs="Times New Roman"/>
        </w:rPr>
        <w:t xml:space="preserve"> force to </w:t>
      </w:r>
      <w:r w:rsidR="004D180F" w:rsidRPr="001508F4">
        <w:rPr>
          <w:rFonts w:ascii="Times New Roman" w:hAnsi="Times New Roman" w:cs="Times New Roman"/>
        </w:rPr>
        <w:t>result in</w:t>
      </w:r>
      <w:r w:rsidR="006D1955" w:rsidRPr="001508F4">
        <w:rPr>
          <w:rFonts w:ascii="Times New Roman" w:hAnsi="Times New Roman" w:cs="Times New Roman"/>
        </w:rPr>
        <w:t xml:space="preserve"> disintegration</w:t>
      </w:r>
      <w:r w:rsidR="004D180F" w:rsidRPr="001508F4">
        <w:rPr>
          <w:rFonts w:ascii="Times New Roman" w:hAnsi="Times New Roman" w:cs="Times New Roman"/>
        </w:rPr>
        <w:t xml:space="preserve"> </w:t>
      </w:r>
      <w:r w:rsidR="006D1955"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Mason&lt;/Author&gt;&lt;Year&gt;2011&lt;/Year&gt;&lt;RecNum&gt;33&lt;/RecNum&gt;&lt;DisplayText&gt;(Mason, Cobley, Graves, &amp;amp; Morgan, 2011)&lt;/DisplayText&gt;&lt;record&gt;&lt;rec-number&gt;33&lt;/rec-number&gt;&lt;foreign-keys&gt;&lt;key app="EN" db-id="z5vzzfv9zd0a5gees9bpswa22tzevedpxr09" timestamp="1566279976"&gt;33&lt;/key&gt;&lt;/foreign-keys&gt;&lt;ref-type name="Journal Article"&gt;17&lt;/ref-type&gt;&lt;contributors&gt;&lt;authors&gt;&lt;author&gt;Mason, TJ&lt;/author&gt;&lt;author&gt;Cobley, AJ&lt;/author&gt;&lt;author&gt;Graves, JE&lt;/author&gt;&lt;author&gt;Morgan, D&lt;/author&gt;&lt;/authors&gt;&lt;/contributors&gt;&lt;titles&gt;&lt;title&gt;New evidence for the inverse dependence of mechanical and chemical effects on the frequency of ultrasound&lt;/title&gt;&lt;secondary-title&gt;Ultrasonics sonochemistry&lt;/secondary-title&gt;&lt;/titles&gt;&lt;periodical&gt;&lt;full-title&gt;Ultrasonics Sonochemistry&lt;/full-title&gt;&lt;/periodical&gt;&lt;pages&gt;226-230&lt;/pages&gt;&lt;volume&gt;18&lt;/volume&gt;&lt;number&gt;1&lt;/number&gt;&lt;dates&gt;&lt;year&gt;2011&lt;/year&gt;&lt;/dates&gt;&lt;isbn&gt;1350-4177&lt;/isbn&gt;&lt;urls&gt;&lt;/urls&gt;&lt;electronic-resource-num&gt;https://doi.org/10.1016/j.ultsonch.2010.05.008 &lt;/electronic-resource-num&gt;&lt;/record&gt;&lt;/Cite&gt;&lt;/EndNote&gt;</w:instrText>
      </w:r>
      <w:r w:rsidR="006D1955" w:rsidRPr="001508F4">
        <w:rPr>
          <w:rFonts w:ascii="Times New Roman" w:hAnsi="Times New Roman" w:cs="Times New Roman"/>
        </w:rPr>
        <w:fldChar w:fldCharType="separate"/>
      </w:r>
      <w:r w:rsidR="00A327DA" w:rsidRPr="001508F4">
        <w:rPr>
          <w:rFonts w:ascii="Times New Roman" w:hAnsi="Times New Roman" w:cs="Times New Roman"/>
          <w:noProof/>
        </w:rPr>
        <w:t>(Mason, Cobley, Graves, &amp; Morgan, 2011)</w:t>
      </w:r>
      <w:r w:rsidR="006D1955" w:rsidRPr="001508F4">
        <w:rPr>
          <w:rFonts w:ascii="Times New Roman" w:hAnsi="Times New Roman" w:cs="Times New Roman"/>
        </w:rPr>
        <w:fldChar w:fldCharType="end"/>
      </w:r>
      <w:r w:rsidR="005B2200" w:rsidRPr="001508F4">
        <w:rPr>
          <w:rFonts w:ascii="Times New Roman" w:hAnsi="Times New Roman" w:cs="Times New Roman"/>
        </w:rPr>
        <w:t>.</w:t>
      </w:r>
      <w:r w:rsidR="004D180F" w:rsidRPr="001508F4">
        <w:rPr>
          <w:rFonts w:ascii="Times New Roman" w:hAnsi="Times New Roman" w:cs="Times New Roman"/>
        </w:rPr>
        <w:t xml:space="preserve"> </w:t>
      </w:r>
      <w:r w:rsidR="004A3AE0" w:rsidRPr="001508F4">
        <w:rPr>
          <w:rFonts w:ascii="Times New Roman" w:hAnsi="Times New Roman" w:cs="Times New Roman"/>
        </w:rPr>
        <w:t>Therefore,</w:t>
      </w:r>
      <w:r w:rsidR="0056598D" w:rsidRPr="001508F4">
        <w:rPr>
          <w:rFonts w:ascii="Times New Roman" w:hAnsi="Times New Roman" w:cs="Times New Roman"/>
        </w:rPr>
        <w:t xml:space="preserve"> </w:t>
      </w:r>
      <w:r w:rsidR="001E3A00" w:rsidRPr="001508F4">
        <w:rPr>
          <w:rFonts w:ascii="Times New Roman" w:hAnsi="Times New Roman" w:cs="Times New Roman"/>
        </w:rPr>
        <w:t>l</w:t>
      </w:r>
      <w:r w:rsidR="00272857" w:rsidRPr="001508F4">
        <w:rPr>
          <w:rFonts w:ascii="Times New Roman" w:hAnsi="Times New Roman" w:cs="Times New Roman"/>
        </w:rPr>
        <w:t>ow</w:t>
      </w:r>
      <w:r w:rsidR="006062BF" w:rsidRPr="001508F4">
        <w:rPr>
          <w:rFonts w:ascii="Times New Roman" w:hAnsi="Times New Roman" w:cs="Times New Roman"/>
        </w:rPr>
        <w:t>-</w:t>
      </w:r>
      <w:r w:rsidR="00272857" w:rsidRPr="001508F4">
        <w:rPr>
          <w:rFonts w:ascii="Times New Roman" w:hAnsi="Times New Roman" w:cs="Times New Roman"/>
        </w:rPr>
        <w:t>frequency</w:t>
      </w:r>
      <w:r w:rsidR="00B53DF3" w:rsidRPr="001508F4">
        <w:rPr>
          <w:rFonts w:ascii="Times New Roman" w:hAnsi="Times New Roman" w:cs="Times New Roman"/>
        </w:rPr>
        <w:t xml:space="preserve"> high</w:t>
      </w:r>
      <w:r w:rsidR="006062BF" w:rsidRPr="001508F4">
        <w:rPr>
          <w:rFonts w:ascii="Times New Roman" w:hAnsi="Times New Roman" w:cs="Times New Roman"/>
        </w:rPr>
        <w:t>-</w:t>
      </w:r>
      <w:r w:rsidR="00B53DF3" w:rsidRPr="001508F4">
        <w:rPr>
          <w:rFonts w:ascii="Times New Roman" w:hAnsi="Times New Roman" w:cs="Times New Roman"/>
        </w:rPr>
        <w:t xml:space="preserve">power ultrasound </w:t>
      </w:r>
      <w:r w:rsidR="0056598D" w:rsidRPr="001508F4">
        <w:rPr>
          <w:rFonts w:ascii="Times New Roman" w:hAnsi="Times New Roman" w:cs="Times New Roman"/>
        </w:rPr>
        <w:t>can effectively be used to reduce the size of large whey protein aggregates</w:t>
      </w:r>
      <w:r w:rsidR="005B2200" w:rsidRPr="001508F4">
        <w:rPr>
          <w:rFonts w:ascii="Times New Roman" w:hAnsi="Times New Roman" w:cs="Times New Roman"/>
        </w:rPr>
        <w:t xml:space="preserve"> at processing times as short as 5 seconds</w:t>
      </w:r>
      <w:r w:rsidR="00584BB2" w:rsidRPr="001508F4">
        <w:rPr>
          <w:rFonts w:ascii="Times New Roman" w:hAnsi="Times New Roman" w:cs="Times New Roman"/>
        </w:rPr>
        <w:t xml:space="preserve"> </w:t>
      </w:r>
      <w:r w:rsidR="004C0E5E" w:rsidRPr="001508F4">
        <w:rPr>
          <w:rFonts w:ascii="Times New Roman" w:hAnsi="Times New Roman" w:cs="Times New Roman"/>
        </w:rPr>
        <w:fldChar w:fldCharType="begin">
          <w:fldData xml:space="preserve">PEVuZE5vdGU+PENpdGU+PEF1dGhvcj5Bc2hva2t1bWFyPC9BdXRob3I+PFllYXI+MjAwOTwvWWVh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</w:fldData>
        </w:fldChar>
      </w:r>
      <w:r w:rsidR="00D90339" w:rsidRPr="001508F4">
        <w:rPr>
          <w:rFonts w:ascii="Times New Roman" w:hAnsi="Times New Roman" w:cs="Times New Roman"/>
        </w:rPr>
        <w:instrText xml:space="preserve"> ADDIN EN.CITE </w:instrText>
      </w:r>
      <w:r w:rsidR="00D90339" w:rsidRPr="001508F4">
        <w:rPr>
          <w:rFonts w:ascii="Times New Roman" w:hAnsi="Times New Roman" w:cs="Times New Roman"/>
        </w:rPr>
        <w:fldChar w:fldCharType="begin">
          <w:fldData xml:space="preserve">PEVuZE5vdGU+PENpdGU+PEF1dGhvcj5Bc2hva2t1bWFyPC9BdXRob3I+PFllYXI+MjAwOTwvWWVh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</w:fldData>
        </w:fldChar>
      </w:r>
      <w:r w:rsidR="00D90339" w:rsidRPr="001508F4">
        <w:rPr>
          <w:rFonts w:ascii="Times New Roman" w:hAnsi="Times New Roman" w:cs="Times New Roman"/>
        </w:rPr>
        <w:instrText xml:space="preserve"> ADDIN EN.CITE.DATA </w:instrText>
      </w:r>
      <w:r w:rsidR="00D90339" w:rsidRPr="001508F4">
        <w:rPr>
          <w:rFonts w:ascii="Times New Roman" w:hAnsi="Times New Roman" w:cs="Times New Roman"/>
        </w:rPr>
      </w:r>
      <w:r w:rsidR="00D90339" w:rsidRPr="001508F4">
        <w:rPr>
          <w:rFonts w:ascii="Times New Roman" w:hAnsi="Times New Roman" w:cs="Times New Roman"/>
        </w:rPr>
        <w:fldChar w:fldCharType="end"/>
      </w:r>
      <w:r w:rsidR="004C0E5E" w:rsidRPr="001508F4">
        <w:rPr>
          <w:rFonts w:ascii="Times New Roman" w:hAnsi="Times New Roman" w:cs="Times New Roman"/>
        </w:rPr>
      </w:r>
      <w:r w:rsidR="004C0E5E" w:rsidRPr="001508F4">
        <w:rPr>
          <w:rFonts w:ascii="Times New Roman" w:hAnsi="Times New Roman" w:cs="Times New Roman"/>
        </w:rPr>
        <w:fldChar w:fldCharType="separate"/>
      </w:r>
      <w:r w:rsidR="00A327DA" w:rsidRPr="001508F4">
        <w:rPr>
          <w:rFonts w:ascii="Times New Roman" w:hAnsi="Times New Roman" w:cs="Times New Roman"/>
          <w:noProof/>
        </w:rPr>
        <w:t xml:space="preserve">(Ashokkumar et al., 2009; Gordon &amp; Pilosof, 2010; Leong et al., </w:t>
      </w:r>
      <w:r w:rsidR="00A327DA" w:rsidRPr="001508F4">
        <w:rPr>
          <w:rFonts w:ascii="Times New Roman" w:hAnsi="Times New Roman" w:cs="Times New Roman"/>
          <w:noProof/>
        </w:rPr>
        <w:lastRenderedPageBreak/>
        <w:t>2018)</w:t>
      </w:r>
      <w:r w:rsidR="004C0E5E" w:rsidRPr="001508F4">
        <w:rPr>
          <w:rFonts w:ascii="Times New Roman" w:hAnsi="Times New Roman" w:cs="Times New Roman"/>
        </w:rPr>
        <w:fldChar w:fldCharType="end"/>
      </w:r>
      <w:r w:rsidR="00272857" w:rsidRPr="001508F4">
        <w:rPr>
          <w:rFonts w:ascii="Times New Roman" w:hAnsi="Times New Roman" w:cs="Times New Roman"/>
        </w:rPr>
        <w:t>.</w:t>
      </w:r>
      <w:r w:rsidR="00821EE8" w:rsidRPr="001508F4">
        <w:rPr>
          <w:rFonts w:ascii="Times New Roman" w:hAnsi="Times New Roman" w:cs="Times New Roman"/>
        </w:rPr>
        <w:t xml:space="preserve"> </w:t>
      </w:r>
      <w:r w:rsidR="001A5B60" w:rsidRPr="001508F4">
        <w:rPr>
          <w:rFonts w:ascii="Times New Roman" w:hAnsi="Times New Roman" w:cs="Times New Roman"/>
        </w:rPr>
        <w:t>Th</w:t>
      </w:r>
      <w:r w:rsidR="006062BF" w:rsidRPr="001508F4">
        <w:rPr>
          <w:rFonts w:ascii="Times New Roman" w:hAnsi="Times New Roman" w:cs="Times New Roman"/>
        </w:rPr>
        <w:t xml:space="preserve">is offers a means of </w:t>
      </w:r>
      <w:r w:rsidR="00E80903" w:rsidRPr="001508F4">
        <w:rPr>
          <w:rFonts w:ascii="Times New Roman" w:hAnsi="Times New Roman" w:cs="Times New Roman"/>
        </w:rPr>
        <w:t xml:space="preserve">controlling the size of whey protein </w:t>
      </w:r>
      <w:r w:rsidR="000B26A8" w:rsidRPr="001508F4">
        <w:rPr>
          <w:rFonts w:ascii="Times New Roman" w:hAnsi="Times New Roman" w:cs="Times New Roman"/>
        </w:rPr>
        <w:t xml:space="preserve">aggregates </w:t>
      </w:r>
      <w:r w:rsidR="00AF3E23" w:rsidRPr="001508F4">
        <w:rPr>
          <w:rFonts w:ascii="Times New Roman" w:hAnsi="Times New Roman" w:cs="Times New Roman"/>
        </w:rPr>
        <w:t>when formulating cheese milks</w:t>
      </w:r>
      <w:r w:rsidR="004D7DE3" w:rsidRPr="001508F4">
        <w:rPr>
          <w:rFonts w:ascii="Times New Roman" w:hAnsi="Times New Roman" w:cs="Times New Roman"/>
        </w:rPr>
        <w:t xml:space="preserve">, by reducing larger heat-induced aggregates to the desired size range. </w:t>
      </w:r>
      <w:r w:rsidR="00FC561F" w:rsidRPr="001508F4">
        <w:rPr>
          <w:rFonts w:ascii="Times New Roman" w:hAnsi="Times New Roman" w:cs="Times New Roman"/>
        </w:rPr>
        <w:t>H</w:t>
      </w:r>
      <w:r w:rsidR="00034B2E" w:rsidRPr="001508F4">
        <w:rPr>
          <w:rFonts w:ascii="Times New Roman" w:hAnsi="Times New Roman" w:cs="Times New Roman"/>
        </w:rPr>
        <w:t>igh</w:t>
      </w:r>
      <w:r w:rsidR="001F2CE4" w:rsidRPr="001508F4">
        <w:rPr>
          <w:rFonts w:ascii="Times New Roman" w:hAnsi="Times New Roman" w:cs="Times New Roman"/>
        </w:rPr>
        <w:t>-</w:t>
      </w:r>
      <w:r w:rsidR="00034B2E" w:rsidRPr="001508F4">
        <w:rPr>
          <w:rFonts w:ascii="Times New Roman" w:hAnsi="Times New Roman" w:cs="Times New Roman"/>
        </w:rPr>
        <w:t>pressure homogeni</w:t>
      </w:r>
      <w:r w:rsidR="001F2CE4" w:rsidRPr="001508F4">
        <w:rPr>
          <w:rFonts w:ascii="Times New Roman" w:hAnsi="Times New Roman" w:cs="Times New Roman"/>
        </w:rPr>
        <w:t>s</w:t>
      </w:r>
      <w:r w:rsidR="00034B2E" w:rsidRPr="001508F4">
        <w:rPr>
          <w:rFonts w:ascii="Times New Roman" w:hAnsi="Times New Roman" w:cs="Times New Roman"/>
        </w:rPr>
        <w:t>ation</w:t>
      </w:r>
      <w:r w:rsidR="00FC561F" w:rsidRPr="001508F4">
        <w:rPr>
          <w:rFonts w:ascii="Times New Roman" w:hAnsi="Times New Roman" w:cs="Times New Roman"/>
        </w:rPr>
        <w:t xml:space="preserve"> can also be used to </w:t>
      </w:r>
      <w:r w:rsidR="00692226" w:rsidRPr="001508F4">
        <w:rPr>
          <w:rFonts w:ascii="Times New Roman" w:hAnsi="Times New Roman" w:cs="Times New Roman"/>
        </w:rPr>
        <w:t xml:space="preserve">alter the size of whey protein aggregates. </w:t>
      </w:r>
      <w:r w:rsidR="00FC3B1D" w:rsidRPr="001508F4">
        <w:rPr>
          <w:rFonts w:ascii="Times New Roman" w:hAnsi="Times New Roman" w:cs="Times New Roman"/>
        </w:rPr>
        <w:t>This method typically</w:t>
      </w:r>
      <w:r w:rsidR="00716F7E" w:rsidRPr="001508F4">
        <w:rPr>
          <w:rFonts w:ascii="Times New Roman" w:hAnsi="Times New Roman" w:cs="Times New Roman"/>
        </w:rPr>
        <w:t xml:space="preserve"> require</w:t>
      </w:r>
      <w:r w:rsidR="001F2CE4" w:rsidRPr="001508F4">
        <w:rPr>
          <w:rFonts w:ascii="Times New Roman" w:hAnsi="Times New Roman" w:cs="Times New Roman"/>
        </w:rPr>
        <w:t>s</w:t>
      </w:r>
      <w:r w:rsidR="00716F7E" w:rsidRPr="001508F4">
        <w:rPr>
          <w:rFonts w:ascii="Times New Roman" w:hAnsi="Times New Roman" w:cs="Times New Roman"/>
        </w:rPr>
        <w:t xml:space="preserve"> </w:t>
      </w:r>
      <w:r w:rsidR="004B0BDF" w:rsidRPr="001508F4">
        <w:rPr>
          <w:rFonts w:ascii="Times New Roman" w:hAnsi="Times New Roman" w:cs="Times New Roman"/>
        </w:rPr>
        <w:t xml:space="preserve">a prior </w:t>
      </w:r>
      <w:r w:rsidR="00716F7E" w:rsidRPr="001508F4">
        <w:rPr>
          <w:rFonts w:ascii="Times New Roman" w:hAnsi="Times New Roman" w:cs="Times New Roman"/>
        </w:rPr>
        <w:t>mechanical stirrin</w:t>
      </w:r>
      <w:r w:rsidR="00BC05C3" w:rsidRPr="001508F4">
        <w:rPr>
          <w:rFonts w:ascii="Times New Roman" w:hAnsi="Times New Roman" w:cs="Times New Roman"/>
        </w:rPr>
        <w:t>g</w:t>
      </w:r>
      <w:r w:rsidR="004B0BDF" w:rsidRPr="001508F4">
        <w:rPr>
          <w:rFonts w:ascii="Times New Roman" w:hAnsi="Times New Roman" w:cs="Times New Roman"/>
        </w:rPr>
        <w:t xml:space="preserve"> step</w:t>
      </w:r>
      <w:r w:rsidR="00BC05C3" w:rsidRPr="001508F4">
        <w:rPr>
          <w:rFonts w:ascii="Times New Roman" w:hAnsi="Times New Roman" w:cs="Times New Roman"/>
        </w:rPr>
        <w:t xml:space="preserve"> to improve the flowability of viscous</w:t>
      </w:r>
      <w:r w:rsidR="003E064B" w:rsidRPr="001508F4">
        <w:rPr>
          <w:rFonts w:ascii="Times New Roman" w:hAnsi="Times New Roman" w:cs="Times New Roman"/>
        </w:rPr>
        <w:t>,</w:t>
      </w:r>
      <w:r w:rsidR="00BC05C3" w:rsidRPr="001508F4">
        <w:rPr>
          <w:rFonts w:ascii="Times New Roman" w:hAnsi="Times New Roman" w:cs="Times New Roman"/>
        </w:rPr>
        <w:t xml:space="preserve"> non-Newtonian streams of </w:t>
      </w:r>
      <w:r w:rsidR="00F16A38" w:rsidRPr="001508F4">
        <w:rPr>
          <w:rFonts w:ascii="Times New Roman" w:hAnsi="Times New Roman" w:cs="Times New Roman"/>
        </w:rPr>
        <w:t>concentrated heat-</w:t>
      </w:r>
      <w:r w:rsidR="00BC05C3" w:rsidRPr="001508F4">
        <w:rPr>
          <w:rFonts w:ascii="Times New Roman" w:hAnsi="Times New Roman" w:cs="Times New Roman"/>
        </w:rPr>
        <w:t>denatured whey protein</w:t>
      </w:r>
      <w:r w:rsidR="00F16A38" w:rsidRPr="001508F4">
        <w:rPr>
          <w:rFonts w:ascii="Times New Roman" w:hAnsi="Times New Roman" w:cs="Times New Roman"/>
        </w:rPr>
        <w:t>s</w:t>
      </w:r>
      <w:r w:rsidR="00BC05C3" w:rsidRPr="001508F4">
        <w:rPr>
          <w:rFonts w:ascii="Times New Roman" w:hAnsi="Times New Roman" w:cs="Times New Roman"/>
        </w:rPr>
        <w:t xml:space="preserve"> </w:t>
      </w:r>
      <w:r w:rsidR="00BC05C3" w:rsidRPr="001508F4">
        <w:rPr>
          <w:rFonts w:ascii="Times New Roman" w:hAnsi="Times New Roman" w:cs="Times New Roman"/>
        </w:rPr>
        <w:fldChar w:fldCharType="begin"/>
      </w:r>
      <w:r w:rsidR="00BC05C3" w:rsidRPr="001508F4">
        <w:rPr>
          <w:rFonts w:ascii="Times New Roman" w:hAnsi="Times New Roman" w:cs="Times New Roman"/>
        </w:rPr>
        <w:instrText xml:space="preserve"> ADDIN EN.CITE &lt;EndNote&gt;&lt;Cite&gt;&lt;Author&gt;Suárez&lt;/Author&gt;&lt;Year&gt;2016&lt;/Year&gt;&lt;RecNum&gt;75&lt;/RecNum&gt;&lt;DisplayText&gt;(Suárez et al., 2016)&lt;/DisplayText&gt;&lt;record&gt;&lt;rec-number&gt;75&lt;/rec-number&gt;&lt;foreign-keys&gt;&lt;key app="EN" db-id="z5vzzfv9zd0a5gees9bpswa22tzevedpxr09" timestamp="1574219366"&gt;75&lt;/key&gt;&lt;/foreign-keys&gt;&lt;ref-type name="Journal Article"&gt;17&lt;/ref-type&gt;&lt;contributors&gt;&lt;authors&gt;&lt;author&gt;Suárez, Adrián&lt;/author&gt;&lt;author&gt;Fernández, Leticia&lt;/author&gt;&lt;author&gt;Balbarie, Philippe&lt;/author&gt;&lt;author&gt;Iglesias, José Ramón&lt;/author&gt;&lt;author&gt;Riera, Francisco A&lt;/author&gt;&lt;/authors&gt;&lt;/contributors&gt;&lt;titles&gt;&lt;title&gt;Predicting the properties of the whey protein microparticles produced by heat and mechanical treatments&lt;/title&gt;&lt;secondary-title&gt;European Food Research and Technology&lt;/secondary-title&gt;&lt;/titles&gt;&lt;periodical&gt;&lt;full-title&gt;European Food Research and Technology&lt;/full-title&gt;&lt;/periodical&gt;&lt;pages&gt;1211-1220&lt;/pages&gt;&lt;volume&gt;242&lt;/volume&gt;&lt;number&gt;8&lt;/number&gt;&lt;dates&gt;&lt;year&gt;2016&lt;/year&gt;&lt;/dates&gt;&lt;isbn&gt;1438-2377&lt;/isbn&gt;&lt;urls&gt;&lt;/urls&gt;&lt;/record&gt;&lt;/Cite&gt;&lt;/EndNote&gt;</w:instrText>
      </w:r>
      <w:r w:rsidR="00BC05C3" w:rsidRPr="001508F4">
        <w:rPr>
          <w:rFonts w:ascii="Times New Roman" w:hAnsi="Times New Roman" w:cs="Times New Roman"/>
        </w:rPr>
        <w:fldChar w:fldCharType="separate"/>
      </w:r>
      <w:r w:rsidR="00BC05C3" w:rsidRPr="001508F4">
        <w:rPr>
          <w:rFonts w:ascii="Times New Roman" w:hAnsi="Times New Roman" w:cs="Times New Roman"/>
          <w:noProof/>
        </w:rPr>
        <w:t>(Suárez et al., 2016)</w:t>
      </w:r>
      <w:r w:rsidR="00BC05C3" w:rsidRPr="001508F4">
        <w:rPr>
          <w:rFonts w:ascii="Times New Roman" w:hAnsi="Times New Roman" w:cs="Times New Roman"/>
        </w:rPr>
        <w:fldChar w:fldCharType="end"/>
      </w:r>
      <w:r w:rsidR="00FC3B1D" w:rsidRPr="001508F4">
        <w:rPr>
          <w:rFonts w:ascii="Times New Roman" w:hAnsi="Times New Roman" w:cs="Times New Roman"/>
        </w:rPr>
        <w:t>. In contrast,</w:t>
      </w:r>
      <w:r w:rsidR="00F16A38" w:rsidRPr="001508F4">
        <w:rPr>
          <w:rFonts w:ascii="Times New Roman" w:hAnsi="Times New Roman" w:cs="Times New Roman"/>
        </w:rPr>
        <w:t xml:space="preserve"> </w:t>
      </w:r>
      <w:r w:rsidR="00034B2E" w:rsidRPr="001508F4">
        <w:rPr>
          <w:rFonts w:ascii="Times New Roman" w:hAnsi="Times New Roman" w:cs="Times New Roman"/>
        </w:rPr>
        <w:t>US</w:t>
      </w:r>
      <w:r w:rsidR="00FF09C2" w:rsidRPr="001508F4">
        <w:rPr>
          <w:rFonts w:ascii="Times New Roman" w:hAnsi="Times New Roman" w:cs="Times New Roman"/>
        </w:rPr>
        <w:t>-</w:t>
      </w:r>
      <w:r w:rsidR="00034B2E" w:rsidRPr="001508F4">
        <w:rPr>
          <w:rFonts w:ascii="Times New Roman" w:hAnsi="Times New Roman" w:cs="Times New Roman"/>
        </w:rPr>
        <w:t>assisted whey protei</w:t>
      </w:r>
      <w:r w:rsidR="007048A8" w:rsidRPr="001508F4">
        <w:rPr>
          <w:rFonts w:ascii="Times New Roman" w:hAnsi="Times New Roman" w:cs="Times New Roman"/>
        </w:rPr>
        <w:t xml:space="preserve">n size reduction has the advantage of </w:t>
      </w:r>
      <w:r w:rsidR="00FF09C2" w:rsidRPr="001508F4">
        <w:rPr>
          <w:rFonts w:ascii="Times New Roman" w:hAnsi="Times New Roman" w:cs="Times New Roman"/>
        </w:rPr>
        <w:t xml:space="preserve">being able to be applied </w:t>
      </w:r>
      <w:r w:rsidR="007E161F" w:rsidRPr="001508F4">
        <w:rPr>
          <w:rFonts w:ascii="Times New Roman" w:hAnsi="Times New Roman" w:cs="Times New Roman"/>
        </w:rPr>
        <w:t xml:space="preserve">directly </w:t>
      </w:r>
      <w:r w:rsidR="00FF09C2" w:rsidRPr="001508F4">
        <w:rPr>
          <w:rFonts w:ascii="Times New Roman" w:hAnsi="Times New Roman" w:cs="Times New Roman"/>
        </w:rPr>
        <w:t xml:space="preserve">to </w:t>
      </w:r>
      <w:r w:rsidR="00F16A38" w:rsidRPr="001508F4">
        <w:rPr>
          <w:rFonts w:ascii="Times New Roman" w:hAnsi="Times New Roman" w:cs="Times New Roman"/>
        </w:rPr>
        <w:t xml:space="preserve">such </w:t>
      </w:r>
      <w:r w:rsidR="004B0BDF" w:rsidRPr="001508F4">
        <w:rPr>
          <w:rFonts w:ascii="Times New Roman" w:hAnsi="Times New Roman" w:cs="Times New Roman"/>
        </w:rPr>
        <w:t>streams</w:t>
      </w:r>
      <w:r w:rsidR="00F16A38" w:rsidRPr="001508F4">
        <w:rPr>
          <w:rFonts w:ascii="Times New Roman" w:hAnsi="Times New Roman" w:cs="Times New Roman"/>
        </w:rPr>
        <w:t xml:space="preserve">. </w:t>
      </w:r>
    </w:p>
    <w:p w14:paraId="00A83641" w14:textId="73506880" w:rsidR="00BF7697" w:rsidRPr="001508F4" w:rsidRDefault="001A5B60" w:rsidP="00901E64">
      <w:pPr>
        <w:spacing w:line="360" w:lineRule="auto"/>
        <w:jc w:val="both"/>
        <w:rPr>
          <w:rFonts w:ascii="Times New Roman" w:hAnsi="Times New Roman" w:cs="Times New Roman"/>
        </w:rPr>
      </w:pPr>
      <w:r w:rsidRPr="001508F4">
        <w:rPr>
          <w:rFonts w:ascii="Times New Roman" w:hAnsi="Times New Roman" w:cs="Times New Roman"/>
        </w:rPr>
        <w:t xml:space="preserve">The effect </w:t>
      </w:r>
      <w:r w:rsidR="005C6EC7" w:rsidRPr="001508F4">
        <w:rPr>
          <w:rFonts w:ascii="Times New Roman" w:hAnsi="Times New Roman" w:cs="Times New Roman"/>
        </w:rPr>
        <w:t xml:space="preserve">of </w:t>
      </w:r>
      <w:r w:rsidR="000B26A8" w:rsidRPr="001508F4">
        <w:rPr>
          <w:rFonts w:ascii="Times New Roman" w:hAnsi="Times New Roman" w:cs="Times New Roman"/>
        </w:rPr>
        <w:t xml:space="preserve">aggregate </w:t>
      </w:r>
      <w:r w:rsidR="00AF3E23" w:rsidRPr="001508F4">
        <w:rPr>
          <w:rFonts w:ascii="Times New Roman" w:hAnsi="Times New Roman" w:cs="Times New Roman"/>
        </w:rPr>
        <w:t>properties</w:t>
      </w:r>
      <w:r w:rsidR="007968A7" w:rsidRPr="001508F4">
        <w:rPr>
          <w:rFonts w:ascii="Times New Roman" w:hAnsi="Times New Roman" w:cs="Times New Roman"/>
        </w:rPr>
        <w:t xml:space="preserve"> </w:t>
      </w:r>
      <w:r w:rsidRPr="001508F4">
        <w:rPr>
          <w:rFonts w:ascii="Times New Roman" w:hAnsi="Times New Roman" w:cs="Times New Roman"/>
        </w:rPr>
        <w:t xml:space="preserve">on the initial rennet gelation, </w:t>
      </w:r>
      <w:r w:rsidR="000B26A8" w:rsidRPr="001508F4">
        <w:rPr>
          <w:rFonts w:ascii="Times New Roman" w:hAnsi="Times New Roman" w:cs="Times New Roman"/>
        </w:rPr>
        <w:t>aggregate</w:t>
      </w:r>
      <w:r w:rsidR="00C9352C" w:rsidRPr="001508F4">
        <w:rPr>
          <w:rFonts w:ascii="Times New Roman" w:hAnsi="Times New Roman" w:cs="Times New Roman"/>
        </w:rPr>
        <w:t>,</w:t>
      </w:r>
      <w:r w:rsidRPr="001508F4">
        <w:rPr>
          <w:rFonts w:ascii="Times New Roman" w:hAnsi="Times New Roman" w:cs="Times New Roman"/>
        </w:rPr>
        <w:t xml:space="preserve"> and the mechanism behind cheese </w:t>
      </w:r>
      <w:r w:rsidR="00746984" w:rsidRPr="001508F4">
        <w:rPr>
          <w:rFonts w:ascii="Times New Roman" w:hAnsi="Times New Roman" w:cs="Times New Roman"/>
        </w:rPr>
        <w:t>microstructural</w:t>
      </w:r>
      <w:r w:rsidRPr="001508F4">
        <w:rPr>
          <w:rFonts w:ascii="Times New Roman" w:hAnsi="Times New Roman" w:cs="Times New Roman"/>
        </w:rPr>
        <w:t xml:space="preserve"> changes are </w:t>
      </w:r>
      <w:r w:rsidR="00746984" w:rsidRPr="001508F4">
        <w:rPr>
          <w:rFonts w:ascii="Times New Roman" w:hAnsi="Times New Roman" w:cs="Times New Roman"/>
        </w:rPr>
        <w:t>of interest in the context of optimising this technology</w:t>
      </w:r>
      <w:r w:rsidR="00846302" w:rsidRPr="001508F4">
        <w:rPr>
          <w:rFonts w:ascii="Times New Roman" w:hAnsi="Times New Roman" w:cs="Times New Roman"/>
        </w:rPr>
        <w:t>.</w:t>
      </w:r>
      <w:r w:rsidR="00AC745D" w:rsidRPr="001508F4">
        <w:rPr>
          <w:rFonts w:ascii="Times New Roman" w:hAnsi="Times New Roman" w:cs="Times New Roman"/>
        </w:rPr>
        <w:t xml:space="preserve"> </w:t>
      </w:r>
      <w:r w:rsidR="00DD372E" w:rsidRPr="001508F4">
        <w:rPr>
          <w:rFonts w:ascii="Times New Roman" w:hAnsi="Times New Roman" w:cs="Times New Roman"/>
        </w:rPr>
        <w:t xml:space="preserve">Therefore, </w:t>
      </w:r>
      <w:r w:rsidR="00C32F03" w:rsidRPr="001508F4">
        <w:rPr>
          <w:rFonts w:ascii="Times New Roman" w:hAnsi="Times New Roman" w:cs="Times New Roman"/>
        </w:rPr>
        <w:t>i</w:t>
      </w:r>
      <w:r w:rsidR="00BF7697" w:rsidRPr="001508F4">
        <w:rPr>
          <w:rFonts w:ascii="Times New Roman" w:hAnsi="Times New Roman" w:cs="Times New Roman"/>
        </w:rPr>
        <w:t xml:space="preserve">n this study, denatured whey protein </w:t>
      </w:r>
      <w:r w:rsidR="000B26A8" w:rsidRPr="001508F4">
        <w:rPr>
          <w:rFonts w:ascii="Times New Roman" w:hAnsi="Times New Roman" w:cs="Times New Roman"/>
        </w:rPr>
        <w:t xml:space="preserve">aggregates </w:t>
      </w:r>
      <w:r w:rsidR="00BF7697" w:rsidRPr="001508F4">
        <w:rPr>
          <w:rFonts w:ascii="Times New Roman" w:hAnsi="Times New Roman" w:cs="Times New Roman"/>
        </w:rPr>
        <w:t xml:space="preserve">of different sizes </w:t>
      </w:r>
      <w:r w:rsidR="0061270F" w:rsidRPr="001508F4">
        <w:rPr>
          <w:rFonts w:ascii="Times New Roman" w:hAnsi="Times New Roman" w:cs="Times New Roman"/>
        </w:rPr>
        <w:t xml:space="preserve">were produced </w:t>
      </w:r>
      <w:r w:rsidR="00BF7697" w:rsidRPr="001508F4">
        <w:rPr>
          <w:rFonts w:ascii="Times New Roman" w:hAnsi="Times New Roman" w:cs="Times New Roman"/>
        </w:rPr>
        <w:t xml:space="preserve">using heat treatment </w:t>
      </w:r>
      <w:r w:rsidR="0061270F" w:rsidRPr="001508F4">
        <w:rPr>
          <w:rFonts w:ascii="Times New Roman" w:hAnsi="Times New Roman" w:cs="Times New Roman"/>
        </w:rPr>
        <w:t xml:space="preserve">followed by </w:t>
      </w:r>
      <w:r w:rsidR="00BF7697" w:rsidRPr="001508F4">
        <w:rPr>
          <w:rFonts w:ascii="Times New Roman" w:hAnsi="Times New Roman" w:cs="Times New Roman"/>
        </w:rPr>
        <w:t>ultrasound</w:t>
      </w:r>
      <w:r w:rsidR="00D55D24" w:rsidRPr="001508F4">
        <w:rPr>
          <w:rFonts w:ascii="Times New Roman" w:hAnsi="Times New Roman" w:cs="Times New Roman"/>
        </w:rPr>
        <w:t>, and t</w:t>
      </w:r>
      <w:r w:rsidR="00BF7697" w:rsidRPr="001508F4">
        <w:rPr>
          <w:rFonts w:ascii="Times New Roman" w:hAnsi="Times New Roman" w:cs="Times New Roman"/>
        </w:rPr>
        <w:t>he</w:t>
      </w:r>
      <w:r w:rsidR="00386362" w:rsidRPr="001508F4">
        <w:rPr>
          <w:rFonts w:ascii="Times New Roman" w:hAnsi="Times New Roman" w:cs="Times New Roman"/>
        </w:rPr>
        <w:t xml:space="preserve"> effect of </w:t>
      </w:r>
      <w:r w:rsidR="000C0F91" w:rsidRPr="001508F4">
        <w:rPr>
          <w:rFonts w:ascii="Times New Roman" w:hAnsi="Times New Roman" w:cs="Times New Roman"/>
        </w:rPr>
        <w:t>aggre</w:t>
      </w:r>
      <w:r w:rsidR="006E52CB" w:rsidRPr="001508F4">
        <w:rPr>
          <w:rFonts w:ascii="Times New Roman" w:hAnsi="Times New Roman" w:cs="Times New Roman"/>
        </w:rPr>
        <w:t>g</w:t>
      </w:r>
      <w:r w:rsidR="000C0F91" w:rsidRPr="001508F4">
        <w:rPr>
          <w:rFonts w:ascii="Times New Roman" w:hAnsi="Times New Roman" w:cs="Times New Roman"/>
        </w:rPr>
        <w:t xml:space="preserve">ate </w:t>
      </w:r>
      <w:r w:rsidR="003814D7" w:rsidRPr="001508F4">
        <w:rPr>
          <w:rFonts w:ascii="Times New Roman" w:hAnsi="Times New Roman" w:cs="Times New Roman"/>
        </w:rPr>
        <w:t xml:space="preserve">size </w:t>
      </w:r>
      <w:r w:rsidR="006E52CB" w:rsidRPr="001508F4">
        <w:rPr>
          <w:rFonts w:ascii="Times New Roman" w:hAnsi="Times New Roman" w:cs="Times New Roman"/>
        </w:rPr>
        <w:t>on</w:t>
      </w:r>
      <w:r w:rsidR="003814D7" w:rsidRPr="001508F4">
        <w:rPr>
          <w:rFonts w:ascii="Times New Roman" w:hAnsi="Times New Roman" w:cs="Times New Roman"/>
        </w:rPr>
        <w:t xml:space="preserve"> </w:t>
      </w:r>
      <w:r w:rsidR="00BF7697" w:rsidRPr="001508F4">
        <w:rPr>
          <w:rFonts w:ascii="Times New Roman" w:hAnsi="Times New Roman" w:cs="Times New Roman"/>
        </w:rPr>
        <w:t>rennet gelation kinetics</w:t>
      </w:r>
      <w:r w:rsidR="00C32F03" w:rsidRPr="001508F4">
        <w:rPr>
          <w:rFonts w:ascii="Times New Roman" w:hAnsi="Times New Roman" w:cs="Times New Roman"/>
        </w:rPr>
        <w:t xml:space="preserve"> investigated</w:t>
      </w:r>
      <w:r w:rsidR="007F1E9B" w:rsidRPr="001508F4">
        <w:rPr>
          <w:rFonts w:ascii="Times New Roman" w:hAnsi="Times New Roman" w:cs="Times New Roman"/>
        </w:rPr>
        <w:t>.</w:t>
      </w:r>
      <w:r w:rsidR="0011401B" w:rsidRPr="001508F4">
        <w:rPr>
          <w:rFonts w:ascii="Times New Roman" w:hAnsi="Times New Roman" w:cs="Times New Roman"/>
        </w:rPr>
        <w:t xml:space="preserve"> </w:t>
      </w:r>
      <w:r w:rsidR="00344BB0" w:rsidRPr="001508F4">
        <w:rPr>
          <w:rFonts w:ascii="Times New Roman" w:hAnsi="Times New Roman" w:cs="Times New Roman"/>
        </w:rPr>
        <w:t>In addition</w:t>
      </w:r>
      <w:r w:rsidR="00650B8B" w:rsidRPr="001508F4">
        <w:rPr>
          <w:rFonts w:ascii="Times New Roman" w:hAnsi="Times New Roman" w:cs="Times New Roman"/>
        </w:rPr>
        <w:t>,</w:t>
      </w:r>
      <w:r w:rsidR="007F1E9B" w:rsidRPr="001508F4">
        <w:rPr>
          <w:rFonts w:ascii="Times New Roman" w:hAnsi="Times New Roman" w:cs="Times New Roman"/>
        </w:rPr>
        <w:t xml:space="preserve"> </w:t>
      </w:r>
      <w:r w:rsidR="00180363" w:rsidRPr="001508F4">
        <w:rPr>
          <w:rFonts w:ascii="Times New Roman" w:hAnsi="Times New Roman" w:cs="Times New Roman"/>
        </w:rPr>
        <w:t xml:space="preserve">the </w:t>
      </w:r>
      <w:r w:rsidR="00EE2F08" w:rsidRPr="001508F4">
        <w:rPr>
          <w:rFonts w:ascii="Times New Roman" w:hAnsi="Times New Roman" w:cs="Times New Roman"/>
        </w:rPr>
        <w:t>retention</w:t>
      </w:r>
      <w:r w:rsidR="00BF7697" w:rsidRPr="001508F4">
        <w:rPr>
          <w:rFonts w:ascii="Times New Roman" w:hAnsi="Times New Roman" w:cs="Times New Roman"/>
        </w:rPr>
        <w:t xml:space="preserve"> </w:t>
      </w:r>
      <w:r w:rsidR="00180363" w:rsidRPr="001508F4">
        <w:rPr>
          <w:rFonts w:ascii="Times New Roman" w:hAnsi="Times New Roman" w:cs="Times New Roman"/>
        </w:rPr>
        <w:t xml:space="preserve">of whey protein aggregates incorporated into </w:t>
      </w:r>
      <w:r w:rsidR="00EC36D8" w:rsidRPr="001508F4">
        <w:rPr>
          <w:rFonts w:ascii="Times New Roman" w:hAnsi="Times New Roman" w:cs="Times New Roman"/>
        </w:rPr>
        <w:t xml:space="preserve">model </w:t>
      </w:r>
      <w:r w:rsidR="00BF7697" w:rsidRPr="001508F4">
        <w:rPr>
          <w:rFonts w:ascii="Times New Roman" w:hAnsi="Times New Roman" w:cs="Times New Roman"/>
        </w:rPr>
        <w:t>no</w:t>
      </w:r>
      <w:r w:rsidR="00EC36D8" w:rsidRPr="001508F4">
        <w:rPr>
          <w:rFonts w:ascii="Times New Roman" w:hAnsi="Times New Roman" w:cs="Times New Roman"/>
        </w:rPr>
        <w:t>n-</w:t>
      </w:r>
      <w:r w:rsidR="00BF7697" w:rsidRPr="001508F4">
        <w:rPr>
          <w:rFonts w:ascii="Times New Roman" w:hAnsi="Times New Roman" w:cs="Times New Roman"/>
        </w:rPr>
        <w:t>fat cheese</w:t>
      </w:r>
      <w:r w:rsidR="0011401B" w:rsidRPr="001508F4">
        <w:rPr>
          <w:rFonts w:ascii="Times New Roman" w:hAnsi="Times New Roman" w:cs="Times New Roman"/>
        </w:rPr>
        <w:t>s</w:t>
      </w:r>
      <w:r w:rsidR="009A29BA" w:rsidRPr="001508F4">
        <w:rPr>
          <w:rFonts w:ascii="Times New Roman" w:hAnsi="Times New Roman" w:cs="Times New Roman"/>
        </w:rPr>
        <w:t xml:space="preserve"> </w:t>
      </w:r>
      <w:r w:rsidR="00000318" w:rsidRPr="001508F4">
        <w:rPr>
          <w:rFonts w:ascii="Times New Roman" w:hAnsi="Times New Roman" w:cs="Times New Roman"/>
        </w:rPr>
        <w:t>(</w:t>
      </w:r>
      <w:r w:rsidR="009A29BA" w:rsidRPr="001508F4">
        <w:rPr>
          <w:rFonts w:ascii="Times New Roman" w:hAnsi="Times New Roman" w:cs="Times New Roman"/>
        </w:rPr>
        <w:t>prepared</w:t>
      </w:r>
      <w:r w:rsidR="00737EA8" w:rsidRPr="001508F4">
        <w:rPr>
          <w:rFonts w:ascii="Times New Roman" w:hAnsi="Times New Roman" w:cs="Times New Roman"/>
        </w:rPr>
        <w:t xml:space="preserve"> </w:t>
      </w:r>
      <w:r w:rsidR="009A29BA" w:rsidRPr="001508F4">
        <w:rPr>
          <w:rFonts w:ascii="Times New Roman" w:hAnsi="Times New Roman" w:cs="Times New Roman"/>
        </w:rPr>
        <w:t>using</w:t>
      </w:r>
      <w:r w:rsidR="00776A83" w:rsidRPr="001508F4">
        <w:rPr>
          <w:rFonts w:ascii="Times New Roman" w:hAnsi="Times New Roman" w:cs="Times New Roman"/>
        </w:rPr>
        <w:t xml:space="preserve"> a </w:t>
      </w:r>
      <w:r w:rsidR="009A29BA" w:rsidRPr="001508F4">
        <w:rPr>
          <w:rFonts w:ascii="Times New Roman" w:hAnsi="Times New Roman" w:cs="Times New Roman"/>
        </w:rPr>
        <w:t>cheddar cheese making protocol</w:t>
      </w:r>
      <w:r w:rsidR="00000318" w:rsidRPr="001508F4">
        <w:rPr>
          <w:rFonts w:ascii="Times New Roman" w:hAnsi="Times New Roman" w:cs="Times New Roman"/>
        </w:rPr>
        <w:t>)</w:t>
      </w:r>
      <w:r w:rsidR="00776A83" w:rsidRPr="001508F4">
        <w:rPr>
          <w:rFonts w:ascii="Times New Roman" w:hAnsi="Times New Roman" w:cs="Times New Roman"/>
        </w:rPr>
        <w:t>,</w:t>
      </w:r>
      <w:r w:rsidR="0011401B" w:rsidRPr="001508F4">
        <w:rPr>
          <w:rFonts w:ascii="Times New Roman" w:hAnsi="Times New Roman" w:cs="Times New Roman"/>
        </w:rPr>
        <w:t xml:space="preserve"> w</w:t>
      </w:r>
      <w:r w:rsidR="00180363" w:rsidRPr="001508F4">
        <w:rPr>
          <w:rFonts w:ascii="Times New Roman" w:hAnsi="Times New Roman" w:cs="Times New Roman"/>
        </w:rPr>
        <w:t>as</w:t>
      </w:r>
      <w:r w:rsidR="0011401B" w:rsidRPr="001508F4">
        <w:rPr>
          <w:rFonts w:ascii="Times New Roman" w:hAnsi="Times New Roman" w:cs="Times New Roman"/>
        </w:rPr>
        <w:t xml:space="preserve"> </w:t>
      </w:r>
      <w:r w:rsidR="00A44568" w:rsidRPr="001508F4">
        <w:rPr>
          <w:rFonts w:ascii="Times New Roman" w:hAnsi="Times New Roman" w:cs="Times New Roman"/>
        </w:rPr>
        <w:t xml:space="preserve">quantified and </w:t>
      </w:r>
      <w:r w:rsidR="0011401B" w:rsidRPr="001508F4">
        <w:rPr>
          <w:rFonts w:ascii="Times New Roman" w:hAnsi="Times New Roman" w:cs="Times New Roman"/>
        </w:rPr>
        <w:t>investigated</w:t>
      </w:r>
      <w:r w:rsidR="00DD372E" w:rsidRPr="001508F4">
        <w:rPr>
          <w:rFonts w:ascii="Times New Roman" w:hAnsi="Times New Roman" w:cs="Times New Roman"/>
        </w:rPr>
        <w:t xml:space="preserve"> </w:t>
      </w:r>
      <w:r w:rsidR="00A44568" w:rsidRPr="001508F4">
        <w:rPr>
          <w:rFonts w:ascii="Times New Roman" w:hAnsi="Times New Roman" w:cs="Times New Roman"/>
        </w:rPr>
        <w:t xml:space="preserve">in relation </w:t>
      </w:r>
      <w:r w:rsidR="00C32F03" w:rsidRPr="001508F4">
        <w:rPr>
          <w:rFonts w:ascii="Times New Roman" w:hAnsi="Times New Roman" w:cs="Times New Roman"/>
        </w:rPr>
        <w:t xml:space="preserve">to </w:t>
      </w:r>
      <w:r w:rsidR="00DD372E" w:rsidRPr="001508F4">
        <w:rPr>
          <w:rFonts w:ascii="Times New Roman" w:hAnsi="Times New Roman" w:cs="Times New Roman"/>
        </w:rPr>
        <w:t xml:space="preserve">observed </w:t>
      </w:r>
      <w:r w:rsidR="00650B8B" w:rsidRPr="001508F4">
        <w:rPr>
          <w:rFonts w:ascii="Times New Roman" w:hAnsi="Times New Roman" w:cs="Times New Roman"/>
        </w:rPr>
        <w:t xml:space="preserve">microstructural </w:t>
      </w:r>
      <w:r w:rsidR="00DD372E" w:rsidRPr="001508F4">
        <w:rPr>
          <w:rFonts w:ascii="Times New Roman" w:hAnsi="Times New Roman" w:cs="Times New Roman"/>
        </w:rPr>
        <w:t>changes.</w:t>
      </w:r>
      <w:r w:rsidR="00A44568" w:rsidRPr="001508F4">
        <w:rPr>
          <w:rFonts w:ascii="Times New Roman" w:hAnsi="Times New Roman" w:cs="Times New Roman"/>
        </w:rPr>
        <w:t xml:space="preserve"> </w:t>
      </w:r>
    </w:p>
    <w:p w14:paraId="6CF6FF56" w14:textId="5FF9300F" w:rsidR="00B03560" w:rsidRPr="001508F4" w:rsidRDefault="00A70712" w:rsidP="00272857">
      <w:pPr>
        <w:pStyle w:val="Heading1"/>
        <w:spacing w:line="360" w:lineRule="auto"/>
      </w:pPr>
      <w:r w:rsidRPr="001508F4">
        <w:t xml:space="preserve">2. </w:t>
      </w:r>
      <w:r w:rsidR="0010158D" w:rsidRPr="001508F4">
        <w:t>Materials and Methods</w:t>
      </w:r>
    </w:p>
    <w:p w14:paraId="5AAE780F" w14:textId="7FB2F9A4" w:rsidR="00483EB8" w:rsidRPr="001508F4" w:rsidRDefault="00A70712" w:rsidP="00581DC0">
      <w:pPr>
        <w:spacing w:line="360" w:lineRule="auto"/>
        <w:jc w:val="both"/>
        <w:rPr>
          <w:rFonts w:ascii="Times New Roman" w:hAnsi="Times New Roman" w:cs="Times New Roman"/>
          <w:i/>
        </w:rPr>
      </w:pPr>
      <w:r w:rsidRPr="001508F4">
        <w:rPr>
          <w:rFonts w:ascii="Times New Roman" w:hAnsi="Times New Roman" w:cs="Times New Roman"/>
          <w:i/>
        </w:rPr>
        <w:t xml:space="preserve">2.1 </w:t>
      </w:r>
      <w:r w:rsidR="00054E79" w:rsidRPr="001508F4">
        <w:rPr>
          <w:rFonts w:ascii="Times New Roman" w:hAnsi="Times New Roman" w:cs="Times New Roman"/>
          <w:i/>
        </w:rPr>
        <w:t>M</w:t>
      </w:r>
      <w:r w:rsidR="001E5381" w:rsidRPr="001508F4">
        <w:rPr>
          <w:rFonts w:ascii="Times New Roman" w:hAnsi="Times New Roman" w:cs="Times New Roman"/>
          <w:i/>
        </w:rPr>
        <w:t>ilk protein concentrate powders</w:t>
      </w:r>
    </w:p>
    <w:p w14:paraId="474CAB99" w14:textId="1AE19DE1" w:rsidR="0069480F" w:rsidRPr="001508F4" w:rsidRDefault="00272857" w:rsidP="0069480F">
      <w:pPr>
        <w:spacing w:line="360" w:lineRule="auto"/>
        <w:jc w:val="both"/>
        <w:rPr>
          <w:rFonts w:ascii="Times New Roman" w:hAnsi="Times New Roman" w:cs="Times New Roman"/>
        </w:rPr>
      </w:pPr>
      <w:r w:rsidRPr="001508F4">
        <w:rPr>
          <w:rFonts w:ascii="Times New Roman" w:hAnsi="Times New Roman" w:cs="Times New Roman"/>
        </w:rPr>
        <w:t>Two</w:t>
      </w:r>
      <w:r w:rsidR="00111B15" w:rsidRPr="001508F4">
        <w:rPr>
          <w:rFonts w:ascii="Times New Roman" w:hAnsi="Times New Roman" w:cs="Times New Roman"/>
        </w:rPr>
        <w:t xml:space="preserve"> types of milk protein concentrates powders</w:t>
      </w:r>
      <w:r w:rsidR="00054E79" w:rsidRPr="001508F4">
        <w:rPr>
          <w:rFonts w:ascii="Times New Roman" w:hAnsi="Times New Roman" w:cs="Times New Roman"/>
        </w:rPr>
        <w:t xml:space="preserve"> were used as the source of whey protein: a</w:t>
      </w:r>
      <w:r w:rsidR="00111B15" w:rsidRPr="001508F4">
        <w:rPr>
          <w:rFonts w:ascii="Times New Roman" w:hAnsi="Times New Roman" w:cs="Times New Roman"/>
        </w:rPr>
        <w:t xml:space="preserve"> membrane</w:t>
      </w:r>
      <w:r w:rsidR="00054E79" w:rsidRPr="001508F4">
        <w:rPr>
          <w:rFonts w:ascii="Times New Roman" w:hAnsi="Times New Roman" w:cs="Times New Roman"/>
        </w:rPr>
        <w:t>-</w:t>
      </w:r>
      <w:r w:rsidR="00111B15" w:rsidRPr="001508F4">
        <w:rPr>
          <w:rFonts w:ascii="Times New Roman" w:hAnsi="Times New Roman" w:cs="Times New Roman"/>
        </w:rPr>
        <w:t xml:space="preserve">filtered </w:t>
      </w:r>
      <w:r w:rsidR="001E5381" w:rsidRPr="001508F4">
        <w:rPr>
          <w:rFonts w:ascii="Times New Roman" w:hAnsi="Times New Roman" w:cs="Times New Roman"/>
        </w:rPr>
        <w:t>whey protein (MFWP)</w:t>
      </w:r>
      <w:r w:rsidR="00B62AF8" w:rsidRPr="001508F4">
        <w:rPr>
          <w:rFonts w:ascii="Times New Roman" w:hAnsi="Times New Roman" w:cs="Times New Roman"/>
        </w:rPr>
        <w:t xml:space="preserve"> </w:t>
      </w:r>
      <w:r w:rsidR="000F137E" w:rsidRPr="001508F4">
        <w:rPr>
          <w:rFonts w:ascii="Times New Roman" w:hAnsi="Times New Roman" w:cs="Times New Roman"/>
        </w:rPr>
        <w:t xml:space="preserve">and </w:t>
      </w:r>
      <w:r w:rsidR="00054E79" w:rsidRPr="001508F4">
        <w:rPr>
          <w:rFonts w:ascii="Times New Roman" w:hAnsi="Times New Roman" w:cs="Times New Roman"/>
        </w:rPr>
        <w:t xml:space="preserve">a </w:t>
      </w:r>
      <w:r w:rsidR="000F137E" w:rsidRPr="001508F4">
        <w:rPr>
          <w:rFonts w:ascii="Times New Roman" w:hAnsi="Times New Roman" w:cs="Times New Roman"/>
        </w:rPr>
        <w:t>commercially</w:t>
      </w:r>
      <w:r w:rsidR="00111B15" w:rsidRPr="001508F4">
        <w:rPr>
          <w:rFonts w:ascii="Times New Roman" w:hAnsi="Times New Roman" w:cs="Times New Roman"/>
        </w:rPr>
        <w:t xml:space="preserve"> available whey protein concentrate (WPC) from cheese </w:t>
      </w:r>
      <w:r w:rsidR="00111B15" w:rsidRPr="001508F4">
        <w:rPr>
          <w:rFonts w:ascii="Times New Roman" w:hAnsi="Times New Roman" w:cs="Times New Roman"/>
          <w:color w:val="000000" w:themeColor="text1"/>
        </w:rPr>
        <w:t>whey (</w:t>
      </w:r>
      <w:r w:rsidR="004C0E5E" w:rsidRPr="001508F4">
        <w:rPr>
          <w:rFonts w:ascii="Times New Roman" w:hAnsi="Times New Roman" w:cs="Times New Roman"/>
          <w:color w:val="000000" w:themeColor="text1"/>
        </w:rPr>
        <w:t>“</w:t>
      </w:r>
      <w:r w:rsidR="00111B15" w:rsidRPr="001508F4">
        <w:rPr>
          <w:rFonts w:ascii="Times New Roman" w:hAnsi="Times New Roman" w:cs="Times New Roman"/>
          <w:color w:val="000000" w:themeColor="text1"/>
        </w:rPr>
        <w:t>Select</w:t>
      </w:r>
      <w:r w:rsidR="004C0E5E" w:rsidRPr="001508F4">
        <w:rPr>
          <w:rFonts w:ascii="Times New Roman" w:hAnsi="Times New Roman" w:cs="Times New Roman"/>
          <w:color w:val="000000" w:themeColor="text1"/>
        </w:rPr>
        <w:t xml:space="preserve"> </w:t>
      </w:r>
      <w:r w:rsidR="00111B15" w:rsidRPr="001508F4">
        <w:rPr>
          <w:rFonts w:ascii="Times New Roman" w:hAnsi="Times New Roman" w:cs="Times New Roman"/>
          <w:color w:val="000000" w:themeColor="text1"/>
        </w:rPr>
        <w:t>whey protein concentrate</w:t>
      </w:r>
      <w:r w:rsidR="004C0E5E" w:rsidRPr="001508F4">
        <w:rPr>
          <w:rFonts w:ascii="Times New Roman" w:hAnsi="Times New Roman" w:cs="Times New Roman"/>
          <w:color w:val="000000" w:themeColor="text1"/>
        </w:rPr>
        <w:t>” purchased from Professional Whey, Erina</w:t>
      </w:r>
      <w:r w:rsidR="00E741B9" w:rsidRPr="001508F4">
        <w:rPr>
          <w:rFonts w:ascii="Times New Roman" w:hAnsi="Times New Roman" w:cs="Times New Roman"/>
          <w:color w:val="000000" w:themeColor="text1"/>
        </w:rPr>
        <w:t>,</w:t>
      </w:r>
      <w:r w:rsidR="004C0E5E" w:rsidRPr="001508F4">
        <w:rPr>
          <w:rFonts w:ascii="Times New Roman" w:hAnsi="Times New Roman" w:cs="Times New Roman"/>
          <w:color w:val="000000" w:themeColor="text1"/>
        </w:rPr>
        <w:t xml:space="preserve"> Australia</w:t>
      </w:r>
      <w:r w:rsidR="00111B15" w:rsidRPr="001508F4">
        <w:rPr>
          <w:rFonts w:ascii="Times New Roman" w:hAnsi="Times New Roman" w:cs="Times New Roman"/>
          <w:color w:val="000000" w:themeColor="text1"/>
        </w:rPr>
        <w:t>)</w:t>
      </w:r>
      <w:r w:rsidR="00911E1A" w:rsidRPr="001508F4">
        <w:rPr>
          <w:rFonts w:ascii="Times New Roman" w:hAnsi="Times New Roman" w:cs="Times New Roman"/>
          <w:color w:val="000000" w:themeColor="text1"/>
        </w:rPr>
        <w:t>.</w:t>
      </w:r>
      <w:r w:rsidR="00111B15" w:rsidRPr="001508F4">
        <w:rPr>
          <w:rFonts w:ascii="Times New Roman" w:hAnsi="Times New Roman" w:cs="Times New Roman"/>
          <w:color w:val="000000" w:themeColor="text1"/>
        </w:rPr>
        <w:t xml:space="preserve"> </w:t>
      </w:r>
      <w:r w:rsidR="00DD546A" w:rsidRPr="001508F4">
        <w:rPr>
          <w:rFonts w:ascii="Times New Roman" w:hAnsi="Times New Roman" w:cs="Times New Roman"/>
        </w:rPr>
        <w:t>Pasteuri</w:t>
      </w:r>
      <w:r w:rsidR="00CE4EAA" w:rsidRPr="001508F4">
        <w:rPr>
          <w:rFonts w:ascii="Times New Roman" w:hAnsi="Times New Roman" w:cs="Times New Roman"/>
        </w:rPr>
        <w:t>s</w:t>
      </w:r>
      <w:r w:rsidR="00DD546A" w:rsidRPr="001508F4">
        <w:rPr>
          <w:rFonts w:ascii="Times New Roman" w:hAnsi="Times New Roman" w:cs="Times New Roman"/>
        </w:rPr>
        <w:t>ed s</w:t>
      </w:r>
      <w:r w:rsidR="00911E1A" w:rsidRPr="001508F4">
        <w:rPr>
          <w:rFonts w:ascii="Times New Roman" w:hAnsi="Times New Roman" w:cs="Times New Roman"/>
        </w:rPr>
        <w:t>kim</w:t>
      </w:r>
      <w:r w:rsidR="00B03560" w:rsidRPr="001508F4">
        <w:rPr>
          <w:rFonts w:ascii="Times New Roman" w:hAnsi="Times New Roman" w:cs="Times New Roman"/>
        </w:rPr>
        <w:t xml:space="preserve"> </w:t>
      </w:r>
      <w:r w:rsidR="00B03560" w:rsidRPr="001508F4">
        <w:rPr>
          <w:rFonts w:ascii="Times New Roman" w:hAnsi="Times New Roman" w:cs="Times New Roman"/>
          <w:color w:val="000000" w:themeColor="text1"/>
        </w:rPr>
        <w:t>milk (</w:t>
      </w:r>
      <w:r w:rsidR="00B409A7" w:rsidRPr="001508F4">
        <w:rPr>
          <w:rFonts w:ascii="Times New Roman" w:hAnsi="Times New Roman" w:cs="Times New Roman"/>
          <w:color w:val="000000" w:themeColor="text1"/>
        </w:rPr>
        <w:t>“</w:t>
      </w:r>
      <w:r w:rsidR="00B03560" w:rsidRPr="001508F4">
        <w:rPr>
          <w:rFonts w:ascii="Times New Roman" w:hAnsi="Times New Roman" w:cs="Times New Roman"/>
          <w:color w:val="000000" w:themeColor="text1"/>
        </w:rPr>
        <w:t xml:space="preserve">Pauls </w:t>
      </w:r>
      <w:r w:rsidR="00B62AF8" w:rsidRPr="001508F4">
        <w:rPr>
          <w:rFonts w:ascii="Times New Roman" w:hAnsi="Times New Roman" w:cs="Times New Roman"/>
          <w:color w:val="000000" w:themeColor="text1"/>
        </w:rPr>
        <w:t>Skinny Milk</w:t>
      </w:r>
      <w:r w:rsidR="00B409A7" w:rsidRPr="001508F4">
        <w:rPr>
          <w:rFonts w:ascii="Times New Roman" w:hAnsi="Times New Roman" w:cs="Times New Roman"/>
          <w:color w:val="000000" w:themeColor="text1"/>
        </w:rPr>
        <w:t>”</w:t>
      </w:r>
      <w:r w:rsidR="00752572" w:rsidRPr="001508F4">
        <w:rPr>
          <w:rFonts w:ascii="Times New Roman" w:hAnsi="Times New Roman" w:cs="Times New Roman"/>
        </w:rPr>
        <w:t xml:space="preserve">, </w:t>
      </w:r>
      <w:r w:rsidR="00111322" w:rsidRPr="001508F4">
        <w:rPr>
          <w:rFonts w:ascii="Times New Roman" w:hAnsi="Times New Roman" w:cs="Times New Roman"/>
        </w:rPr>
        <w:t>produced by Lactalis Australia, South Brisbane, Australia</w:t>
      </w:r>
      <w:r w:rsidR="00B03560" w:rsidRPr="001508F4">
        <w:rPr>
          <w:rFonts w:ascii="Times New Roman" w:hAnsi="Times New Roman" w:cs="Times New Roman"/>
          <w:color w:val="000000" w:themeColor="text1"/>
        </w:rPr>
        <w:t>)</w:t>
      </w:r>
      <w:r w:rsidR="00911E1A" w:rsidRPr="001508F4">
        <w:rPr>
          <w:rFonts w:ascii="Times New Roman" w:hAnsi="Times New Roman" w:cs="Times New Roman"/>
          <w:color w:val="000000" w:themeColor="text1"/>
        </w:rPr>
        <w:t xml:space="preserve"> </w:t>
      </w:r>
      <w:r w:rsidR="005F3D6E" w:rsidRPr="001508F4">
        <w:rPr>
          <w:rFonts w:ascii="Times New Roman" w:hAnsi="Times New Roman" w:cs="Times New Roman"/>
        </w:rPr>
        <w:t xml:space="preserve">was used as the casein source. </w:t>
      </w:r>
    </w:p>
    <w:p w14:paraId="3B8E7019" w14:textId="5C728645" w:rsidR="00BE3701" w:rsidRPr="001508F4" w:rsidRDefault="000B2E79" w:rsidP="00BE3701">
      <w:pPr>
        <w:spacing w:line="360" w:lineRule="auto"/>
        <w:jc w:val="both"/>
        <w:rPr>
          <w:rFonts w:ascii="Times New Roman" w:hAnsi="Times New Roman" w:cs="Times New Roman"/>
          <w:color w:val="ED7D31" w:themeColor="accent2"/>
        </w:rPr>
      </w:pPr>
      <w:r w:rsidRPr="001508F4">
        <w:rPr>
          <w:rFonts w:ascii="Times New Roman" w:hAnsi="Times New Roman" w:cs="Times New Roman"/>
        </w:rPr>
        <w:t xml:space="preserve">MFWP was produced using </w:t>
      </w:r>
      <w:r w:rsidR="00B62AF8" w:rsidRPr="001508F4">
        <w:rPr>
          <w:rFonts w:ascii="Times New Roman" w:hAnsi="Times New Roman" w:cs="Times New Roman"/>
        </w:rPr>
        <w:t xml:space="preserve">a </w:t>
      </w:r>
      <w:r w:rsidR="00B55FF4" w:rsidRPr="001508F4">
        <w:rPr>
          <w:rFonts w:ascii="Times New Roman" w:hAnsi="Times New Roman" w:cs="Times New Roman"/>
        </w:rPr>
        <w:t xml:space="preserve">previously </w:t>
      </w:r>
      <w:r w:rsidR="00B62AF8" w:rsidRPr="001508F4">
        <w:rPr>
          <w:rFonts w:ascii="Times New Roman" w:hAnsi="Times New Roman" w:cs="Times New Roman"/>
        </w:rPr>
        <w:t xml:space="preserve">reported </w:t>
      </w:r>
      <w:r w:rsidR="00B55FF4" w:rsidRPr="001508F4">
        <w:rPr>
          <w:rFonts w:ascii="Times New Roman" w:hAnsi="Times New Roman" w:cs="Times New Roman"/>
        </w:rPr>
        <w:t>method</w:t>
      </w:r>
      <w:r w:rsidRPr="001508F4">
        <w:rPr>
          <w:rFonts w:ascii="Times New Roman" w:hAnsi="Times New Roman" w:cs="Times New Roman"/>
        </w:rPr>
        <w:t xml:space="preserve"> </w:t>
      </w:r>
      <w:r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amlath&lt;/Author&gt;&lt;Year&gt;2018&lt;/Year&gt;&lt;RecNum&gt;34&lt;/RecNum&gt;&lt;DisplayText&gt;(Gamlath, Leong, Ashokkumar, &amp;amp; Martin, 2018)&lt;/DisplayText&gt;&lt;record&gt;&lt;rec-number&gt;34&lt;/rec-number&gt;&lt;foreign-keys&gt;&lt;key app="EN" db-id="z5vzzfv9zd0a5gees9bpswa22tzevedpxr09" timestamp="1566279976"&gt;34&lt;/key&gt;&lt;/foreign-keys&gt;&lt;ref-type name="Journal Article"&gt;17&lt;/ref-type&gt;&lt;contributors&gt;&lt;authors&gt;&lt;author&gt;Gamlath, Charitha J&lt;/author&gt;&lt;author&gt;Leong, Thomas SH&lt;/author&gt;&lt;author&gt;Ashokkumar, Muthupandian&lt;/author&gt;&lt;author&gt;Martin, Gregory JO&lt;/author&gt;&lt;/authors&gt;&lt;/contributors&gt;&lt;titles&gt;&lt;title&gt;The inhibitory roles of native whey protein on the rennet gelation of bovine milk&lt;/title&gt;&lt;secondary-title&gt;Food chemistry&lt;/secondary-title&gt;&lt;/titles&gt;&lt;periodical&gt;&lt;full-title&gt;Food chemistry&lt;/full-title&gt;&lt;/periodical&gt;&lt;pages&gt;36-43&lt;/pages&gt;&lt;volume&gt;244&lt;/volume&gt;&lt;dates&gt;&lt;year&gt;2018&lt;/year&gt;&lt;/dates&gt;&lt;isbn&gt;0308-8146&lt;/isbn&gt;&lt;urls&gt;&lt;/urls&gt;&lt;electronic-resource-num&gt;https://doi.org/10.1016/j.foodchem.2017.10.029 &lt;/electronic-resource-num&gt;&lt;/record&gt;&lt;/Cite&gt;&lt;/EndNote&gt;</w:instrText>
      </w:r>
      <w:r w:rsidRPr="001508F4">
        <w:rPr>
          <w:rFonts w:ascii="Times New Roman" w:hAnsi="Times New Roman" w:cs="Times New Roman"/>
        </w:rPr>
        <w:fldChar w:fldCharType="separate"/>
      </w:r>
      <w:r w:rsidR="00A327DA" w:rsidRPr="001508F4">
        <w:rPr>
          <w:rFonts w:ascii="Times New Roman" w:hAnsi="Times New Roman" w:cs="Times New Roman"/>
          <w:noProof/>
        </w:rPr>
        <w:t>(Gamlath, Leong, Ashokkumar, &amp; Martin, 2018)</w:t>
      </w:r>
      <w:r w:rsidRPr="001508F4">
        <w:rPr>
          <w:rFonts w:ascii="Times New Roman" w:hAnsi="Times New Roman" w:cs="Times New Roman"/>
        </w:rPr>
        <w:fldChar w:fldCharType="end"/>
      </w:r>
      <w:r w:rsidR="00911E1A" w:rsidRPr="001508F4">
        <w:rPr>
          <w:rFonts w:ascii="Times New Roman" w:hAnsi="Times New Roman" w:cs="Times New Roman"/>
        </w:rPr>
        <w:t>.</w:t>
      </w:r>
      <w:r w:rsidR="00BE3701" w:rsidRPr="001508F4">
        <w:rPr>
          <w:rFonts w:ascii="Times New Roman" w:hAnsi="Times New Roman" w:cs="Times New Roman"/>
        </w:rPr>
        <w:t xml:space="preserve"> The protein composition of the </w:t>
      </w:r>
      <w:r w:rsidR="005F3D6E" w:rsidRPr="001508F4">
        <w:rPr>
          <w:rFonts w:ascii="Times New Roman" w:hAnsi="Times New Roman" w:cs="Times New Roman"/>
        </w:rPr>
        <w:t xml:space="preserve">skim milk as well as </w:t>
      </w:r>
      <w:r w:rsidR="00BE3701" w:rsidRPr="001508F4">
        <w:rPr>
          <w:rFonts w:ascii="Times New Roman" w:hAnsi="Times New Roman" w:cs="Times New Roman"/>
        </w:rPr>
        <w:t xml:space="preserve">MFWP and WPC powders was determined </w:t>
      </w:r>
      <w:r w:rsidR="005F3D6E" w:rsidRPr="001508F4">
        <w:rPr>
          <w:rFonts w:ascii="Times New Roman" w:hAnsi="Times New Roman" w:cs="Times New Roman"/>
        </w:rPr>
        <w:t>(</w:t>
      </w:r>
      <w:r w:rsidR="00BE3701" w:rsidRPr="001508F4">
        <w:rPr>
          <w:rFonts w:ascii="Times New Roman" w:hAnsi="Times New Roman" w:cs="Times New Roman"/>
        </w:rPr>
        <w:t>in</w:t>
      </w:r>
      <w:r w:rsidR="00AA4ACA" w:rsidRPr="001508F4">
        <w:rPr>
          <w:rFonts w:ascii="Times New Roman" w:hAnsi="Times New Roman" w:cs="Times New Roman"/>
        </w:rPr>
        <w:t xml:space="preserve"> </w:t>
      </w:r>
      <w:r w:rsidR="005F3D6E" w:rsidRPr="001508F4">
        <w:rPr>
          <w:rFonts w:ascii="Times New Roman" w:hAnsi="Times New Roman" w:cs="Times New Roman"/>
        </w:rPr>
        <w:t xml:space="preserve">at least </w:t>
      </w:r>
      <w:r w:rsidR="00BE3701" w:rsidRPr="001508F4">
        <w:rPr>
          <w:rFonts w:ascii="Times New Roman" w:hAnsi="Times New Roman" w:cs="Times New Roman"/>
        </w:rPr>
        <w:t>duplicate</w:t>
      </w:r>
      <w:r w:rsidR="005F3D6E" w:rsidRPr="001508F4">
        <w:rPr>
          <w:rFonts w:ascii="Times New Roman" w:hAnsi="Times New Roman" w:cs="Times New Roman"/>
        </w:rPr>
        <w:t>s)</w:t>
      </w:r>
      <w:r w:rsidR="00BE3701" w:rsidRPr="001508F4">
        <w:rPr>
          <w:rFonts w:ascii="Times New Roman" w:hAnsi="Times New Roman" w:cs="Times New Roman"/>
        </w:rPr>
        <w:t xml:space="preserve"> as described </w:t>
      </w:r>
      <w:r w:rsidR="00603E8F" w:rsidRPr="001508F4">
        <w:rPr>
          <w:rFonts w:ascii="Times New Roman" w:hAnsi="Times New Roman" w:cs="Times New Roman"/>
        </w:rPr>
        <w:t>in section 2.2</w:t>
      </w:r>
      <w:r w:rsidR="00BE3701" w:rsidRPr="001508F4">
        <w:rPr>
          <w:rFonts w:ascii="Times New Roman" w:hAnsi="Times New Roman" w:cs="Times New Roman"/>
        </w:rPr>
        <w:t xml:space="preserve">. The MFWP was </w:t>
      </w:r>
      <w:r w:rsidR="00BE3701" w:rsidRPr="001508F4">
        <w:rPr>
          <w:rFonts w:ascii="Times New Roman" w:eastAsia="Times New Roman" w:hAnsi="Times New Roman" w:cs="Times New Roman"/>
          <w:color w:val="000000"/>
          <w:lang w:eastAsia="en-AU"/>
        </w:rPr>
        <w:t>75.2</w:t>
      </w:r>
      <w:r w:rsidR="000D42C2"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w:t>
      </w:r>
      <w:r w:rsidR="000D42C2"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0.9% w/w</w:t>
      </w:r>
      <w:r w:rsidR="00BE3701" w:rsidRPr="001508F4">
        <w:rPr>
          <w:rFonts w:ascii="Times New Roman" w:hAnsi="Times New Roman" w:cs="Times New Roman"/>
        </w:rPr>
        <w:t xml:space="preserve"> whey protein and </w:t>
      </w:r>
      <w:r w:rsidR="00BE3701" w:rsidRPr="001508F4">
        <w:rPr>
          <w:rFonts w:ascii="Times New Roman" w:eastAsia="Times New Roman" w:hAnsi="Times New Roman" w:cs="Times New Roman"/>
          <w:color w:val="000000"/>
          <w:lang w:eastAsia="en-AU"/>
        </w:rPr>
        <w:t>1.1</w:t>
      </w:r>
      <w:r w:rsidR="00C964BD"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w:t>
      </w:r>
      <w:r w:rsidR="000D42C2"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 xml:space="preserve">0.9% w/w casein (total protein </w:t>
      </w:r>
      <w:r w:rsidR="00BE3701" w:rsidRPr="001508F4">
        <w:rPr>
          <w:rFonts w:ascii="Times New Roman" w:hAnsi="Times New Roman" w:cs="Times New Roman"/>
        </w:rPr>
        <w:t xml:space="preserve">content of </w:t>
      </w:r>
      <w:r w:rsidR="00BE3701" w:rsidRPr="001508F4">
        <w:rPr>
          <w:rFonts w:ascii="Times New Roman" w:eastAsia="Times New Roman" w:hAnsi="Times New Roman" w:cs="Times New Roman"/>
          <w:color w:val="000000"/>
          <w:lang w:eastAsia="en-AU"/>
        </w:rPr>
        <w:t>76.3</w:t>
      </w:r>
      <w:r w:rsidR="007F1185"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w:t>
      </w:r>
      <w:r w:rsidR="007F1185" w:rsidRPr="001508F4">
        <w:rPr>
          <w:rFonts w:ascii="Times New Roman" w:eastAsia="Times New Roman" w:hAnsi="Times New Roman" w:cs="Times New Roman"/>
          <w:color w:val="000000"/>
          <w:lang w:eastAsia="en-AU"/>
        </w:rPr>
        <w:t xml:space="preserve"> </w:t>
      </w:r>
      <w:r w:rsidR="00BE3701" w:rsidRPr="001508F4">
        <w:rPr>
          <w:rFonts w:ascii="Times New Roman" w:eastAsia="Times New Roman" w:hAnsi="Times New Roman" w:cs="Times New Roman"/>
          <w:color w:val="000000"/>
          <w:lang w:eastAsia="en-AU"/>
        </w:rPr>
        <w:t>0.5</w:t>
      </w:r>
      <w:r w:rsidR="00BE3701" w:rsidRPr="001508F4">
        <w:rPr>
          <w:rFonts w:ascii="Times New Roman" w:hAnsi="Times New Roman" w:cs="Times New Roman"/>
        </w:rPr>
        <w:t>% w/w)</w:t>
      </w:r>
      <w:r w:rsidR="00AB6EF9" w:rsidRPr="001508F4">
        <w:rPr>
          <w:rFonts w:ascii="Times New Roman" w:hAnsi="Times New Roman" w:cs="Times New Roman"/>
        </w:rPr>
        <w:t xml:space="preserve">, </w:t>
      </w:r>
      <w:r w:rsidR="00A01819" w:rsidRPr="001508F4">
        <w:rPr>
          <w:rFonts w:ascii="Times New Roman" w:hAnsi="Times New Roman" w:cs="Times New Roman"/>
        </w:rPr>
        <w:t xml:space="preserve">WPC was </w:t>
      </w:r>
      <w:r w:rsidR="0068285D" w:rsidRPr="001508F4">
        <w:rPr>
          <w:rFonts w:ascii="Times New Roman" w:hAnsi="Times New Roman" w:cs="Times New Roman"/>
        </w:rPr>
        <w:t>68.1</w:t>
      </w:r>
      <w:r w:rsidR="000D42C2" w:rsidRPr="001508F4">
        <w:rPr>
          <w:rFonts w:ascii="Times New Roman" w:hAnsi="Times New Roman" w:cs="Times New Roman"/>
        </w:rPr>
        <w:t xml:space="preserve"> </w:t>
      </w:r>
      <w:r w:rsidR="0068285D" w:rsidRPr="001508F4">
        <w:rPr>
          <w:rFonts w:ascii="Times New Roman" w:eastAsia="Times New Roman" w:hAnsi="Times New Roman" w:cs="Times New Roman"/>
          <w:color w:val="000000"/>
          <w:lang w:eastAsia="en-AU"/>
        </w:rPr>
        <w:t>±</w:t>
      </w:r>
      <w:r w:rsidR="00DD32EC" w:rsidRPr="001508F4">
        <w:rPr>
          <w:rFonts w:ascii="Times New Roman" w:eastAsia="Times New Roman" w:hAnsi="Times New Roman" w:cs="Times New Roman"/>
          <w:color w:val="000000"/>
          <w:lang w:eastAsia="en-AU"/>
        </w:rPr>
        <w:t xml:space="preserve"> 1.4</w:t>
      </w:r>
      <w:r w:rsidR="008931D5" w:rsidRPr="001508F4">
        <w:rPr>
          <w:rFonts w:ascii="Times New Roman" w:eastAsia="Times New Roman" w:hAnsi="Times New Roman" w:cs="Times New Roman"/>
          <w:color w:val="000000"/>
          <w:lang w:eastAsia="en-AU"/>
        </w:rPr>
        <w:t>%</w:t>
      </w:r>
      <w:r w:rsidR="00DD32EC" w:rsidRPr="001508F4">
        <w:rPr>
          <w:rFonts w:ascii="Times New Roman" w:eastAsia="Times New Roman" w:hAnsi="Times New Roman" w:cs="Times New Roman"/>
          <w:color w:val="000000"/>
          <w:lang w:eastAsia="en-AU"/>
        </w:rPr>
        <w:t xml:space="preserve"> w/w whey protein and </w:t>
      </w:r>
      <w:r w:rsidR="00194D47" w:rsidRPr="001508F4">
        <w:rPr>
          <w:rFonts w:ascii="Times New Roman" w:eastAsia="Times New Roman" w:hAnsi="Times New Roman" w:cs="Times New Roman"/>
          <w:color w:val="000000"/>
          <w:lang w:eastAsia="en-AU"/>
        </w:rPr>
        <w:t>4.9</w:t>
      </w:r>
      <w:r w:rsidR="000D42C2" w:rsidRPr="001508F4">
        <w:rPr>
          <w:rFonts w:ascii="Times New Roman" w:eastAsia="Times New Roman" w:hAnsi="Times New Roman" w:cs="Times New Roman"/>
          <w:color w:val="000000"/>
          <w:lang w:eastAsia="en-AU"/>
        </w:rPr>
        <w:t xml:space="preserve"> </w:t>
      </w:r>
      <w:r w:rsidR="00F15F46" w:rsidRPr="001508F4">
        <w:rPr>
          <w:rFonts w:ascii="Times New Roman" w:eastAsia="Times New Roman" w:hAnsi="Times New Roman" w:cs="Times New Roman"/>
          <w:color w:val="000000"/>
          <w:lang w:eastAsia="en-AU"/>
        </w:rPr>
        <w:t xml:space="preserve">± </w:t>
      </w:r>
      <w:r w:rsidR="00194D47" w:rsidRPr="001508F4">
        <w:rPr>
          <w:rFonts w:ascii="Times New Roman" w:eastAsia="Times New Roman" w:hAnsi="Times New Roman" w:cs="Times New Roman"/>
          <w:color w:val="000000"/>
          <w:lang w:eastAsia="en-AU"/>
        </w:rPr>
        <w:t>1.4</w:t>
      </w:r>
      <w:r w:rsidR="008931D5" w:rsidRPr="001508F4">
        <w:rPr>
          <w:rFonts w:ascii="Times New Roman" w:eastAsia="Times New Roman" w:hAnsi="Times New Roman" w:cs="Times New Roman"/>
          <w:color w:val="000000"/>
          <w:lang w:eastAsia="en-AU"/>
        </w:rPr>
        <w:t>%</w:t>
      </w:r>
      <w:r w:rsidR="00194D47" w:rsidRPr="001508F4">
        <w:rPr>
          <w:rFonts w:ascii="Times New Roman" w:eastAsia="Times New Roman" w:hAnsi="Times New Roman" w:cs="Times New Roman"/>
          <w:color w:val="000000"/>
          <w:lang w:eastAsia="en-AU"/>
        </w:rPr>
        <w:t xml:space="preserve"> w/w casein (total protein </w:t>
      </w:r>
      <w:r w:rsidR="00194D47" w:rsidRPr="001508F4">
        <w:rPr>
          <w:rFonts w:ascii="Times New Roman" w:hAnsi="Times New Roman" w:cs="Times New Roman"/>
        </w:rPr>
        <w:t xml:space="preserve">content of </w:t>
      </w:r>
      <w:r w:rsidR="003B465F" w:rsidRPr="001508F4">
        <w:rPr>
          <w:rFonts w:ascii="Times New Roman" w:eastAsia="Times New Roman" w:hAnsi="Times New Roman" w:cs="Times New Roman"/>
          <w:color w:val="000000"/>
          <w:lang w:eastAsia="en-AU"/>
        </w:rPr>
        <w:t>7</w:t>
      </w:r>
      <w:r w:rsidR="0031517D" w:rsidRPr="001508F4">
        <w:rPr>
          <w:rFonts w:ascii="Times New Roman" w:eastAsia="Times New Roman" w:hAnsi="Times New Roman" w:cs="Times New Roman"/>
          <w:color w:val="000000"/>
          <w:lang w:eastAsia="en-AU"/>
        </w:rPr>
        <w:t>3.0</w:t>
      </w:r>
      <w:r w:rsidR="000D42C2" w:rsidRPr="001508F4">
        <w:rPr>
          <w:rFonts w:ascii="Times New Roman" w:eastAsia="Times New Roman" w:hAnsi="Times New Roman" w:cs="Times New Roman"/>
          <w:color w:val="000000"/>
          <w:lang w:eastAsia="en-AU"/>
        </w:rPr>
        <w:t xml:space="preserve"> </w:t>
      </w:r>
      <w:r w:rsidR="00194D47" w:rsidRPr="001508F4">
        <w:rPr>
          <w:rFonts w:ascii="Times New Roman" w:eastAsia="Times New Roman" w:hAnsi="Times New Roman" w:cs="Times New Roman"/>
          <w:color w:val="000000"/>
          <w:lang w:eastAsia="en-AU"/>
        </w:rPr>
        <w:t>±</w:t>
      </w:r>
      <w:r w:rsidR="000D42C2" w:rsidRPr="001508F4">
        <w:rPr>
          <w:rFonts w:ascii="Times New Roman" w:eastAsia="Times New Roman" w:hAnsi="Times New Roman" w:cs="Times New Roman"/>
          <w:color w:val="000000"/>
          <w:lang w:eastAsia="en-AU"/>
        </w:rPr>
        <w:t xml:space="preserve"> </w:t>
      </w:r>
      <w:r w:rsidR="00194D47" w:rsidRPr="001508F4">
        <w:rPr>
          <w:rFonts w:ascii="Times New Roman" w:eastAsia="Times New Roman" w:hAnsi="Times New Roman" w:cs="Times New Roman"/>
          <w:color w:val="000000"/>
          <w:lang w:eastAsia="en-AU"/>
        </w:rPr>
        <w:t>0.</w:t>
      </w:r>
      <w:r w:rsidR="0031517D" w:rsidRPr="001508F4">
        <w:rPr>
          <w:rFonts w:ascii="Times New Roman" w:eastAsia="Times New Roman" w:hAnsi="Times New Roman" w:cs="Times New Roman"/>
          <w:color w:val="000000"/>
          <w:lang w:eastAsia="en-AU"/>
        </w:rPr>
        <w:t>1</w:t>
      </w:r>
      <w:r w:rsidR="00194D47" w:rsidRPr="001508F4">
        <w:rPr>
          <w:rFonts w:ascii="Times New Roman" w:hAnsi="Times New Roman" w:cs="Times New Roman"/>
        </w:rPr>
        <w:t>% w/w)</w:t>
      </w:r>
      <w:r w:rsidR="0031517D" w:rsidRPr="001508F4">
        <w:rPr>
          <w:rFonts w:ascii="Times New Roman" w:hAnsi="Times New Roman" w:cs="Times New Roman"/>
        </w:rPr>
        <w:t xml:space="preserve">, </w:t>
      </w:r>
      <w:r w:rsidR="00F02E95" w:rsidRPr="001508F4">
        <w:rPr>
          <w:rFonts w:ascii="Times New Roman" w:hAnsi="Times New Roman" w:cs="Times New Roman"/>
        </w:rPr>
        <w:t xml:space="preserve">and the </w:t>
      </w:r>
      <w:r w:rsidR="00AB6EF9" w:rsidRPr="001508F4">
        <w:rPr>
          <w:rFonts w:ascii="Times New Roman" w:hAnsi="Times New Roman" w:cs="Times New Roman"/>
        </w:rPr>
        <w:t>s</w:t>
      </w:r>
      <w:r w:rsidR="005F3D6E" w:rsidRPr="001508F4">
        <w:rPr>
          <w:rFonts w:ascii="Times New Roman" w:hAnsi="Times New Roman" w:cs="Times New Roman"/>
        </w:rPr>
        <w:t xml:space="preserve">kim milk was </w:t>
      </w:r>
      <w:r w:rsidR="0024408C" w:rsidRPr="001508F4">
        <w:rPr>
          <w:rFonts w:ascii="Times New Roman" w:hAnsi="Times New Roman" w:cs="Times New Roman"/>
        </w:rPr>
        <w:t>2.</w:t>
      </w:r>
      <w:r w:rsidR="0078203B" w:rsidRPr="001508F4">
        <w:rPr>
          <w:rFonts w:ascii="Times New Roman" w:hAnsi="Times New Roman" w:cs="Times New Roman"/>
        </w:rPr>
        <w:t>6</w:t>
      </w:r>
      <w:r w:rsidR="00810EF8" w:rsidRPr="001508F4">
        <w:rPr>
          <w:rFonts w:ascii="Times New Roman" w:hAnsi="Times New Roman" w:cs="Times New Roman"/>
        </w:rPr>
        <w:t>7</w:t>
      </w:r>
      <w:r w:rsidR="005F3D6E" w:rsidRPr="001508F4">
        <w:rPr>
          <w:rFonts w:ascii="Times New Roman" w:hAnsi="Times New Roman" w:cs="Times New Roman"/>
        </w:rPr>
        <w:t xml:space="preserve"> </w:t>
      </w:r>
      <w:r w:rsidR="005F3D6E" w:rsidRPr="001508F4">
        <w:rPr>
          <w:rFonts w:ascii="Times New Roman" w:eastAsia="Times New Roman" w:hAnsi="Times New Roman" w:cs="Times New Roman"/>
          <w:color w:val="000000"/>
          <w:lang w:eastAsia="en-AU"/>
        </w:rPr>
        <w:t xml:space="preserve">± </w:t>
      </w:r>
      <w:r w:rsidR="0024408C" w:rsidRPr="001508F4">
        <w:rPr>
          <w:rFonts w:ascii="Times New Roman" w:eastAsia="Times New Roman" w:hAnsi="Times New Roman" w:cs="Times New Roman"/>
          <w:color w:val="000000"/>
          <w:lang w:eastAsia="en-AU"/>
        </w:rPr>
        <w:t>0</w:t>
      </w:r>
      <w:r w:rsidR="003938BB" w:rsidRPr="001508F4">
        <w:rPr>
          <w:rFonts w:ascii="Times New Roman" w:eastAsia="Times New Roman" w:hAnsi="Times New Roman" w:cs="Times New Roman"/>
          <w:color w:val="000000"/>
          <w:lang w:eastAsia="en-AU"/>
        </w:rPr>
        <w:t>.0</w:t>
      </w:r>
      <w:r w:rsidR="0078203B" w:rsidRPr="001508F4">
        <w:rPr>
          <w:rFonts w:ascii="Times New Roman" w:eastAsia="Times New Roman" w:hAnsi="Times New Roman" w:cs="Times New Roman"/>
          <w:color w:val="000000"/>
          <w:lang w:eastAsia="en-AU"/>
        </w:rPr>
        <w:t>3</w:t>
      </w:r>
      <w:r w:rsidR="0024408C" w:rsidRPr="001508F4">
        <w:rPr>
          <w:rFonts w:ascii="Times New Roman" w:eastAsia="Times New Roman" w:hAnsi="Times New Roman" w:cs="Times New Roman"/>
          <w:color w:val="000000"/>
          <w:lang w:eastAsia="en-AU"/>
        </w:rPr>
        <w:t xml:space="preserve"> % w/w casein and 0.</w:t>
      </w:r>
      <w:r w:rsidR="00A83034" w:rsidRPr="001508F4">
        <w:rPr>
          <w:rFonts w:ascii="Times New Roman" w:eastAsia="Times New Roman" w:hAnsi="Times New Roman" w:cs="Times New Roman"/>
          <w:color w:val="000000"/>
          <w:lang w:eastAsia="en-AU"/>
        </w:rPr>
        <w:t>5</w:t>
      </w:r>
      <w:r w:rsidR="0024408C" w:rsidRPr="001508F4">
        <w:rPr>
          <w:rFonts w:ascii="Times New Roman" w:eastAsia="Times New Roman" w:hAnsi="Times New Roman" w:cs="Times New Roman"/>
          <w:color w:val="000000"/>
          <w:lang w:eastAsia="en-AU"/>
        </w:rPr>
        <w:t>6 ± 0.</w:t>
      </w:r>
      <w:r w:rsidR="00A83034" w:rsidRPr="001508F4">
        <w:rPr>
          <w:rFonts w:ascii="Times New Roman" w:eastAsia="Times New Roman" w:hAnsi="Times New Roman" w:cs="Times New Roman"/>
          <w:color w:val="000000"/>
          <w:lang w:eastAsia="en-AU"/>
        </w:rPr>
        <w:t>05</w:t>
      </w:r>
      <w:r w:rsidR="0024408C" w:rsidRPr="001508F4">
        <w:rPr>
          <w:rFonts w:ascii="Times New Roman" w:eastAsia="Times New Roman" w:hAnsi="Times New Roman" w:cs="Times New Roman"/>
          <w:color w:val="000000"/>
          <w:lang w:eastAsia="en-AU"/>
        </w:rPr>
        <w:t xml:space="preserve">% </w:t>
      </w:r>
      <w:r w:rsidR="008931D5" w:rsidRPr="001508F4">
        <w:rPr>
          <w:rFonts w:ascii="Times New Roman" w:eastAsia="Times New Roman" w:hAnsi="Times New Roman" w:cs="Times New Roman"/>
          <w:color w:val="000000"/>
          <w:lang w:eastAsia="en-AU"/>
        </w:rPr>
        <w:t xml:space="preserve">w/w </w:t>
      </w:r>
      <w:r w:rsidR="0024408C" w:rsidRPr="001508F4">
        <w:rPr>
          <w:rFonts w:ascii="Times New Roman" w:eastAsia="Times New Roman" w:hAnsi="Times New Roman" w:cs="Times New Roman"/>
          <w:color w:val="000000"/>
          <w:lang w:eastAsia="en-AU"/>
        </w:rPr>
        <w:t xml:space="preserve">whey protein (total protein </w:t>
      </w:r>
      <w:r w:rsidR="0024408C" w:rsidRPr="001508F4">
        <w:rPr>
          <w:rFonts w:ascii="Times New Roman" w:hAnsi="Times New Roman" w:cs="Times New Roman"/>
        </w:rPr>
        <w:t xml:space="preserve">content of </w:t>
      </w:r>
      <w:r w:rsidR="0024408C" w:rsidRPr="001508F4">
        <w:rPr>
          <w:rFonts w:ascii="Times New Roman" w:eastAsia="Times New Roman" w:hAnsi="Times New Roman" w:cs="Times New Roman"/>
          <w:color w:val="000000"/>
          <w:lang w:eastAsia="en-AU"/>
        </w:rPr>
        <w:t>3.</w:t>
      </w:r>
      <w:r w:rsidR="00446662" w:rsidRPr="001508F4">
        <w:rPr>
          <w:rFonts w:ascii="Times New Roman" w:eastAsia="Times New Roman" w:hAnsi="Times New Roman" w:cs="Times New Roman"/>
          <w:color w:val="000000"/>
          <w:lang w:eastAsia="en-AU"/>
        </w:rPr>
        <w:t xml:space="preserve">23 </w:t>
      </w:r>
      <w:r w:rsidR="0024408C" w:rsidRPr="001508F4">
        <w:rPr>
          <w:rFonts w:ascii="Times New Roman" w:eastAsia="Times New Roman" w:hAnsi="Times New Roman" w:cs="Times New Roman"/>
          <w:color w:val="000000"/>
          <w:lang w:eastAsia="en-AU"/>
        </w:rPr>
        <w:t>±</w:t>
      </w:r>
      <w:r w:rsidR="00A83034" w:rsidRPr="001508F4">
        <w:rPr>
          <w:rFonts w:ascii="Times New Roman" w:eastAsia="Times New Roman" w:hAnsi="Times New Roman" w:cs="Times New Roman"/>
          <w:color w:val="000000"/>
          <w:lang w:eastAsia="en-AU"/>
        </w:rPr>
        <w:t xml:space="preserve"> </w:t>
      </w:r>
      <w:r w:rsidR="0024408C" w:rsidRPr="001508F4">
        <w:rPr>
          <w:rFonts w:ascii="Times New Roman" w:eastAsia="Times New Roman" w:hAnsi="Times New Roman" w:cs="Times New Roman"/>
          <w:color w:val="000000"/>
          <w:lang w:eastAsia="en-AU"/>
        </w:rPr>
        <w:t>0.</w:t>
      </w:r>
      <w:r w:rsidR="00A83034" w:rsidRPr="001508F4">
        <w:rPr>
          <w:rFonts w:ascii="Times New Roman" w:eastAsia="Times New Roman" w:hAnsi="Times New Roman" w:cs="Times New Roman"/>
          <w:color w:val="000000"/>
          <w:lang w:eastAsia="en-AU"/>
        </w:rPr>
        <w:t>05</w:t>
      </w:r>
      <w:r w:rsidR="0024408C" w:rsidRPr="001508F4">
        <w:rPr>
          <w:rFonts w:ascii="Times New Roman" w:hAnsi="Times New Roman" w:cs="Times New Roman"/>
        </w:rPr>
        <w:t>% w/w)</w:t>
      </w:r>
      <w:r w:rsidR="0024408C" w:rsidRPr="001508F4">
        <w:rPr>
          <w:rFonts w:ascii="Times New Roman" w:eastAsia="Times New Roman" w:hAnsi="Times New Roman" w:cs="Times New Roman"/>
          <w:color w:val="000000"/>
          <w:lang w:eastAsia="en-AU"/>
        </w:rPr>
        <w:t xml:space="preserve">. </w:t>
      </w:r>
      <w:r w:rsidR="0064473F" w:rsidRPr="001508F4">
        <w:rPr>
          <w:rFonts w:ascii="Times New Roman" w:eastAsia="Times New Roman" w:hAnsi="Times New Roman" w:cs="Times New Roman"/>
          <w:lang w:eastAsia="en-AU"/>
        </w:rPr>
        <w:t>Unless otherwise specified</w:t>
      </w:r>
      <w:r w:rsidR="00985502" w:rsidRPr="001508F4">
        <w:rPr>
          <w:rFonts w:ascii="Times New Roman" w:eastAsia="Times New Roman" w:hAnsi="Times New Roman" w:cs="Times New Roman"/>
          <w:lang w:eastAsia="en-AU"/>
        </w:rPr>
        <w:t>,</w:t>
      </w:r>
      <w:r w:rsidR="0064473F" w:rsidRPr="001508F4">
        <w:rPr>
          <w:rFonts w:ascii="Times New Roman" w:eastAsia="Times New Roman" w:hAnsi="Times New Roman" w:cs="Times New Roman"/>
          <w:lang w:eastAsia="en-AU"/>
        </w:rPr>
        <w:t xml:space="preserve"> </w:t>
      </w:r>
      <w:r w:rsidR="007751BD" w:rsidRPr="001508F4">
        <w:rPr>
          <w:rFonts w:ascii="Times New Roman" w:eastAsia="Times New Roman" w:hAnsi="Times New Roman" w:cs="Times New Roman"/>
          <w:lang w:eastAsia="en-AU"/>
        </w:rPr>
        <w:t xml:space="preserve">WPC and MFWP </w:t>
      </w:r>
      <w:r w:rsidR="001F1FE1" w:rsidRPr="001508F4">
        <w:rPr>
          <w:rFonts w:ascii="Times New Roman" w:eastAsia="Times New Roman" w:hAnsi="Times New Roman" w:cs="Times New Roman"/>
          <w:lang w:eastAsia="en-AU"/>
        </w:rPr>
        <w:t xml:space="preserve">were dissolved in distilled and </w:t>
      </w:r>
      <w:r w:rsidR="00366DCF" w:rsidRPr="001508F4">
        <w:rPr>
          <w:rFonts w:ascii="Times New Roman" w:eastAsia="Times New Roman" w:hAnsi="Times New Roman" w:cs="Times New Roman"/>
          <w:lang w:eastAsia="en-AU"/>
        </w:rPr>
        <w:t>deioni</w:t>
      </w:r>
      <w:r w:rsidR="00C65C35" w:rsidRPr="001508F4">
        <w:rPr>
          <w:rFonts w:ascii="Times New Roman" w:eastAsia="Times New Roman" w:hAnsi="Times New Roman" w:cs="Times New Roman"/>
          <w:lang w:eastAsia="en-AU"/>
        </w:rPr>
        <w:t>s</w:t>
      </w:r>
      <w:r w:rsidR="00366DCF" w:rsidRPr="001508F4">
        <w:rPr>
          <w:rFonts w:ascii="Times New Roman" w:eastAsia="Times New Roman" w:hAnsi="Times New Roman" w:cs="Times New Roman"/>
          <w:lang w:eastAsia="en-AU"/>
        </w:rPr>
        <w:t>ed</w:t>
      </w:r>
      <w:r w:rsidR="001F1FE1" w:rsidRPr="001508F4">
        <w:rPr>
          <w:rFonts w:ascii="Times New Roman" w:eastAsia="Times New Roman" w:hAnsi="Times New Roman" w:cs="Times New Roman"/>
          <w:lang w:eastAsia="en-AU"/>
        </w:rPr>
        <w:t xml:space="preserve"> water</w:t>
      </w:r>
      <w:r w:rsidR="0018086A" w:rsidRPr="001508F4">
        <w:rPr>
          <w:rFonts w:ascii="Times New Roman" w:eastAsia="Times New Roman" w:hAnsi="Times New Roman" w:cs="Times New Roman"/>
          <w:lang w:eastAsia="en-AU"/>
        </w:rPr>
        <w:t>,</w:t>
      </w:r>
      <w:r w:rsidR="00366DCF" w:rsidRPr="001508F4">
        <w:rPr>
          <w:rFonts w:ascii="Times New Roman" w:eastAsia="Times New Roman" w:hAnsi="Times New Roman" w:cs="Times New Roman"/>
          <w:lang w:eastAsia="en-AU"/>
        </w:rPr>
        <w:t xml:space="preserve"> at </w:t>
      </w:r>
      <w:r w:rsidR="00985502" w:rsidRPr="001508F4">
        <w:rPr>
          <w:rFonts w:ascii="Times New Roman" w:eastAsia="Times New Roman" w:hAnsi="Times New Roman" w:cs="Times New Roman"/>
          <w:lang w:eastAsia="en-AU"/>
        </w:rPr>
        <w:t xml:space="preserve">respective </w:t>
      </w:r>
      <w:r w:rsidR="00366DCF" w:rsidRPr="001508F4">
        <w:rPr>
          <w:rFonts w:ascii="Times New Roman" w:eastAsia="Times New Roman" w:hAnsi="Times New Roman" w:cs="Times New Roman"/>
          <w:lang w:eastAsia="en-AU"/>
        </w:rPr>
        <w:t xml:space="preserve">powder concentrations of 10% w/w </w:t>
      </w:r>
      <w:r w:rsidR="0018086A" w:rsidRPr="001508F4">
        <w:rPr>
          <w:rFonts w:ascii="Times New Roman" w:eastAsia="Times New Roman" w:hAnsi="Times New Roman" w:cs="Times New Roman"/>
          <w:lang w:eastAsia="en-AU"/>
        </w:rPr>
        <w:t>and 20% w/w</w:t>
      </w:r>
      <w:r w:rsidR="00985502" w:rsidRPr="001508F4">
        <w:rPr>
          <w:rFonts w:ascii="Times New Roman" w:eastAsia="Times New Roman" w:hAnsi="Times New Roman" w:cs="Times New Roman"/>
          <w:lang w:eastAsia="en-AU"/>
        </w:rPr>
        <w:t xml:space="preserve">. The solutions were stirred for 2 hours at room temperature before each experiment. </w:t>
      </w:r>
    </w:p>
    <w:p w14:paraId="365FBB3F" w14:textId="7CD217E0" w:rsidR="00483EB8" w:rsidRPr="001508F4" w:rsidRDefault="00A70712" w:rsidP="00581DC0">
      <w:pPr>
        <w:spacing w:line="360" w:lineRule="auto"/>
        <w:jc w:val="both"/>
        <w:rPr>
          <w:rFonts w:ascii="Times New Roman" w:hAnsi="Times New Roman" w:cs="Times New Roman"/>
          <w:i/>
        </w:rPr>
      </w:pPr>
      <w:r w:rsidRPr="001508F4">
        <w:rPr>
          <w:rFonts w:ascii="Times New Roman" w:hAnsi="Times New Roman" w:cs="Times New Roman"/>
          <w:i/>
        </w:rPr>
        <w:t xml:space="preserve">2.2 </w:t>
      </w:r>
      <w:r w:rsidR="001E5381" w:rsidRPr="001508F4">
        <w:rPr>
          <w:rFonts w:ascii="Times New Roman" w:hAnsi="Times New Roman" w:cs="Times New Roman"/>
          <w:i/>
        </w:rPr>
        <w:t>Protein quantification</w:t>
      </w:r>
    </w:p>
    <w:p w14:paraId="1664528C" w14:textId="583611E9" w:rsidR="00BA0254" w:rsidRPr="001508F4" w:rsidRDefault="005C49EE">
      <w:pPr>
        <w:spacing w:line="360" w:lineRule="auto"/>
        <w:jc w:val="both"/>
        <w:rPr>
          <w:rFonts w:ascii="Times New Roman" w:hAnsi="Times New Roman" w:cs="Times New Roman"/>
        </w:rPr>
      </w:pPr>
      <w:r w:rsidRPr="001508F4">
        <w:rPr>
          <w:rFonts w:ascii="Times New Roman" w:hAnsi="Times New Roman" w:cs="Times New Roman"/>
        </w:rPr>
        <w:t xml:space="preserve">Protein analysis </w:t>
      </w:r>
      <w:r w:rsidR="00C43792" w:rsidRPr="001508F4">
        <w:rPr>
          <w:rFonts w:ascii="Times New Roman" w:hAnsi="Times New Roman" w:cs="Times New Roman"/>
        </w:rPr>
        <w:t>of WPC</w:t>
      </w:r>
      <w:r w:rsidR="00E436D6" w:rsidRPr="001508F4">
        <w:rPr>
          <w:rFonts w:ascii="Times New Roman" w:hAnsi="Times New Roman" w:cs="Times New Roman"/>
        </w:rPr>
        <w:t>,</w:t>
      </w:r>
      <w:r w:rsidR="00C43792" w:rsidRPr="001508F4">
        <w:rPr>
          <w:rFonts w:ascii="Times New Roman" w:hAnsi="Times New Roman" w:cs="Times New Roman"/>
        </w:rPr>
        <w:t xml:space="preserve"> MFWP</w:t>
      </w:r>
      <w:r w:rsidR="0032042B" w:rsidRPr="001508F4">
        <w:rPr>
          <w:rFonts w:ascii="Times New Roman" w:hAnsi="Times New Roman" w:cs="Times New Roman"/>
        </w:rPr>
        <w:t>,</w:t>
      </w:r>
      <w:r w:rsidR="00C65C35" w:rsidRPr="001508F4">
        <w:rPr>
          <w:rFonts w:ascii="Times New Roman" w:hAnsi="Times New Roman" w:cs="Times New Roman"/>
        </w:rPr>
        <w:t xml:space="preserve"> </w:t>
      </w:r>
      <w:r w:rsidR="00A0602F" w:rsidRPr="001508F4">
        <w:rPr>
          <w:rFonts w:ascii="Times New Roman" w:hAnsi="Times New Roman" w:cs="Times New Roman"/>
        </w:rPr>
        <w:t>skim milk</w:t>
      </w:r>
      <w:r w:rsidR="0032042B" w:rsidRPr="001508F4">
        <w:rPr>
          <w:rFonts w:ascii="Times New Roman" w:hAnsi="Times New Roman" w:cs="Times New Roman"/>
        </w:rPr>
        <w:t>, curds</w:t>
      </w:r>
      <w:r w:rsidR="00DD5FE0" w:rsidRPr="001508F4">
        <w:rPr>
          <w:rFonts w:ascii="Times New Roman" w:hAnsi="Times New Roman" w:cs="Times New Roman"/>
        </w:rPr>
        <w:t xml:space="preserve"> and whey</w:t>
      </w:r>
      <w:r w:rsidR="00C43792" w:rsidRPr="001508F4">
        <w:rPr>
          <w:rFonts w:ascii="Times New Roman" w:hAnsi="Times New Roman" w:cs="Times New Roman"/>
        </w:rPr>
        <w:t xml:space="preserve"> </w:t>
      </w:r>
      <w:r w:rsidRPr="001508F4">
        <w:rPr>
          <w:rFonts w:ascii="Times New Roman" w:hAnsi="Times New Roman" w:cs="Times New Roman"/>
        </w:rPr>
        <w:t>was</w:t>
      </w:r>
      <w:r w:rsidR="008E1D4C" w:rsidRPr="001508F4">
        <w:rPr>
          <w:rFonts w:ascii="Times New Roman" w:hAnsi="Times New Roman" w:cs="Times New Roman"/>
        </w:rPr>
        <w:t xml:space="preserve"> performed based on the Dumas </w:t>
      </w:r>
      <w:r w:rsidR="004F6B02" w:rsidRPr="001508F4">
        <w:rPr>
          <w:rFonts w:ascii="Times New Roman" w:hAnsi="Times New Roman" w:cs="Times New Roman"/>
        </w:rPr>
        <w:t>c</w:t>
      </w:r>
      <w:r w:rsidR="008E1D4C" w:rsidRPr="001508F4">
        <w:rPr>
          <w:rFonts w:ascii="Times New Roman" w:hAnsi="Times New Roman" w:cs="Times New Roman"/>
        </w:rPr>
        <w:t xml:space="preserve">ombustion method using a LECO </w:t>
      </w:r>
      <w:proofErr w:type="spellStart"/>
      <w:r w:rsidR="008E1D4C" w:rsidRPr="001508F4">
        <w:rPr>
          <w:rFonts w:ascii="Times New Roman" w:hAnsi="Times New Roman" w:cs="Times New Roman"/>
        </w:rPr>
        <w:t>Trumac</w:t>
      </w:r>
      <w:proofErr w:type="spellEnd"/>
      <w:r w:rsidR="008E1D4C" w:rsidRPr="001508F4">
        <w:rPr>
          <w:rFonts w:ascii="Times New Roman" w:hAnsi="Times New Roman" w:cs="Times New Roman"/>
        </w:rPr>
        <w:t xml:space="preserve"> </w:t>
      </w:r>
      <w:r w:rsidR="004F6B02" w:rsidRPr="001508F4">
        <w:rPr>
          <w:rFonts w:ascii="Times New Roman" w:hAnsi="Times New Roman" w:cs="Times New Roman"/>
        </w:rPr>
        <w:t>C</w:t>
      </w:r>
      <w:r w:rsidR="008E1D4C" w:rsidRPr="001508F4">
        <w:rPr>
          <w:rFonts w:ascii="Times New Roman" w:hAnsi="Times New Roman" w:cs="Times New Roman"/>
        </w:rPr>
        <w:t xml:space="preserve">NS analyser </w:t>
      </w:r>
      <w:bookmarkStart w:id="2" w:name="_Hlk26276771"/>
      <w:r w:rsidR="008E1D4C" w:rsidRPr="001508F4">
        <w:rPr>
          <w:rFonts w:ascii="Times New Roman" w:hAnsi="Times New Roman" w:cs="Times New Roman"/>
        </w:rPr>
        <w:t xml:space="preserve">(LECO Corporation, </w:t>
      </w:r>
      <w:r w:rsidR="00635A79" w:rsidRPr="001508F4">
        <w:rPr>
          <w:rFonts w:ascii="Times New Roman" w:hAnsi="Times New Roman" w:cs="Times New Roman"/>
        </w:rPr>
        <w:t>St</w:t>
      </w:r>
      <w:r w:rsidR="00736C61" w:rsidRPr="001508F4">
        <w:rPr>
          <w:rFonts w:ascii="Times New Roman" w:hAnsi="Times New Roman" w:cs="Times New Roman"/>
        </w:rPr>
        <w:t xml:space="preserve"> Joseph, </w:t>
      </w:r>
      <w:r w:rsidR="008E1D4C" w:rsidRPr="001508F4">
        <w:rPr>
          <w:rFonts w:ascii="Times New Roman" w:hAnsi="Times New Roman" w:cs="Times New Roman"/>
        </w:rPr>
        <w:t>Michigan, USA)</w:t>
      </w:r>
      <w:r w:rsidR="00195449" w:rsidRPr="001508F4">
        <w:rPr>
          <w:rFonts w:ascii="Times New Roman" w:hAnsi="Times New Roman" w:cs="Times New Roman"/>
        </w:rPr>
        <w:t xml:space="preserve"> </w:t>
      </w:r>
      <w:bookmarkEnd w:id="2"/>
      <w:r w:rsidR="00195449" w:rsidRPr="001508F4">
        <w:rPr>
          <w:rFonts w:ascii="Times New Roman" w:hAnsi="Times New Roman" w:cs="Times New Roman"/>
        </w:rPr>
        <w:t xml:space="preserve">using a method that complies with the ISO 1489 standard. </w:t>
      </w:r>
      <w:r w:rsidR="002F31BC" w:rsidRPr="001508F4">
        <w:rPr>
          <w:rFonts w:ascii="Times New Roman" w:hAnsi="Times New Roman" w:cs="Times New Roman"/>
        </w:rPr>
        <w:t>Samples of</w:t>
      </w:r>
      <w:r w:rsidR="00BA110D" w:rsidRPr="001508F4">
        <w:rPr>
          <w:rFonts w:ascii="Times New Roman" w:hAnsi="Times New Roman" w:cs="Times New Roman"/>
        </w:rPr>
        <w:t xml:space="preserve"> </w:t>
      </w:r>
      <w:r w:rsidR="00725FA8" w:rsidRPr="001508F4">
        <w:rPr>
          <w:rFonts w:ascii="Times New Roman" w:hAnsi="Times New Roman" w:cs="Times New Roman"/>
        </w:rPr>
        <w:t>milk (~ 2</w:t>
      </w:r>
      <w:r w:rsidR="00642B21" w:rsidRPr="001508F4">
        <w:rPr>
          <w:rFonts w:ascii="Times New Roman" w:hAnsi="Times New Roman" w:cs="Times New Roman"/>
        </w:rPr>
        <w:t xml:space="preserve"> </w:t>
      </w:r>
      <w:r w:rsidR="00725FA8" w:rsidRPr="001508F4">
        <w:rPr>
          <w:rFonts w:ascii="Times New Roman" w:hAnsi="Times New Roman" w:cs="Times New Roman"/>
        </w:rPr>
        <w:t>mL)</w:t>
      </w:r>
      <w:r w:rsidR="00642B21" w:rsidRPr="001508F4">
        <w:rPr>
          <w:rFonts w:ascii="Times New Roman" w:hAnsi="Times New Roman" w:cs="Times New Roman"/>
        </w:rPr>
        <w:t>,</w:t>
      </w:r>
      <w:r w:rsidR="00725FA8" w:rsidRPr="001508F4">
        <w:rPr>
          <w:rFonts w:ascii="Times New Roman" w:hAnsi="Times New Roman" w:cs="Times New Roman"/>
        </w:rPr>
        <w:t xml:space="preserve"> </w:t>
      </w:r>
      <w:r w:rsidR="00BA110D" w:rsidRPr="001508F4">
        <w:rPr>
          <w:rFonts w:ascii="Times New Roman" w:hAnsi="Times New Roman" w:cs="Times New Roman"/>
        </w:rPr>
        <w:t>milk protein</w:t>
      </w:r>
      <w:r w:rsidR="002F31BC" w:rsidRPr="001508F4">
        <w:rPr>
          <w:rFonts w:ascii="Times New Roman" w:hAnsi="Times New Roman" w:cs="Times New Roman"/>
        </w:rPr>
        <w:t xml:space="preserve"> powder (~ 0.1 g)</w:t>
      </w:r>
      <w:r w:rsidR="00BA110D" w:rsidRPr="001508F4">
        <w:rPr>
          <w:rFonts w:ascii="Times New Roman" w:hAnsi="Times New Roman" w:cs="Times New Roman"/>
        </w:rPr>
        <w:t>, cheese curds</w:t>
      </w:r>
      <w:r w:rsidR="002F31BC" w:rsidRPr="001508F4">
        <w:rPr>
          <w:rFonts w:ascii="Times New Roman" w:hAnsi="Times New Roman" w:cs="Times New Roman"/>
        </w:rPr>
        <w:t xml:space="preserve"> </w:t>
      </w:r>
      <w:r w:rsidR="00E216B5" w:rsidRPr="001508F4">
        <w:rPr>
          <w:rFonts w:ascii="Times New Roman" w:hAnsi="Times New Roman" w:cs="Times New Roman"/>
        </w:rPr>
        <w:t xml:space="preserve">(~ 0.2 g), </w:t>
      </w:r>
      <w:r w:rsidR="00DB48C9" w:rsidRPr="001508F4">
        <w:rPr>
          <w:rFonts w:ascii="Times New Roman" w:hAnsi="Times New Roman" w:cs="Times New Roman"/>
        </w:rPr>
        <w:t xml:space="preserve">or </w:t>
      </w:r>
      <w:r w:rsidR="00725FA8" w:rsidRPr="001508F4">
        <w:rPr>
          <w:rFonts w:ascii="Times New Roman" w:hAnsi="Times New Roman" w:cs="Times New Roman"/>
        </w:rPr>
        <w:t xml:space="preserve">whey </w:t>
      </w:r>
      <w:r w:rsidR="00C14CDF" w:rsidRPr="001508F4">
        <w:rPr>
          <w:rFonts w:ascii="Times New Roman" w:hAnsi="Times New Roman" w:cs="Times New Roman"/>
        </w:rPr>
        <w:t>(~ 2</w:t>
      </w:r>
      <w:r w:rsidR="00642B21" w:rsidRPr="001508F4">
        <w:rPr>
          <w:rFonts w:ascii="Times New Roman" w:hAnsi="Times New Roman" w:cs="Times New Roman"/>
        </w:rPr>
        <w:t xml:space="preserve"> </w:t>
      </w:r>
      <w:r w:rsidR="00C14CDF" w:rsidRPr="001508F4">
        <w:rPr>
          <w:rFonts w:ascii="Times New Roman" w:hAnsi="Times New Roman" w:cs="Times New Roman"/>
        </w:rPr>
        <w:t xml:space="preserve">mL) </w:t>
      </w:r>
      <w:r w:rsidR="002F31BC" w:rsidRPr="001508F4">
        <w:rPr>
          <w:rFonts w:ascii="Times New Roman" w:hAnsi="Times New Roman" w:cs="Times New Roman"/>
        </w:rPr>
        <w:t xml:space="preserve">were </w:t>
      </w:r>
      <w:r w:rsidR="00642B21" w:rsidRPr="001508F4">
        <w:rPr>
          <w:rFonts w:ascii="Times New Roman" w:hAnsi="Times New Roman" w:cs="Times New Roman"/>
        </w:rPr>
        <w:t xml:space="preserve">accurately </w:t>
      </w:r>
      <w:r w:rsidR="002F31BC" w:rsidRPr="001508F4">
        <w:rPr>
          <w:rFonts w:ascii="Times New Roman" w:hAnsi="Times New Roman" w:cs="Times New Roman"/>
        </w:rPr>
        <w:t>weighed on</w:t>
      </w:r>
      <w:r w:rsidR="009A4970" w:rsidRPr="001508F4">
        <w:rPr>
          <w:rFonts w:ascii="Times New Roman" w:hAnsi="Times New Roman" w:cs="Times New Roman"/>
        </w:rPr>
        <w:t>to</w:t>
      </w:r>
      <w:r w:rsidR="002F31BC" w:rsidRPr="001508F4">
        <w:rPr>
          <w:rFonts w:ascii="Times New Roman" w:hAnsi="Times New Roman" w:cs="Times New Roman"/>
        </w:rPr>
        <w:t xml:space="preserve"> a ceramic </w:t>
      </w:r>
      <w:r w:rsidR="002F31BC" w:rsidRPr="001508F4">
        <w:rPr>
          <w:rFonts w:ascii="Times New Roman" w:hAnsi="Times New Roman" w:cs="Times New Roman"/>
        </w:rPr>
        <w:lastRenderedPageBreak/>
        <w:t xml:space="preserve">boat and </w:t>
      </w:r>
      <w:r w:rsidR="009A4970" w:rsidRPr="001508F4">
        <w:rPr>
          <w:rFonts w:ascii="Times New Roman" w:hAnsi="Times New Roman" w:cs="Times New Roman"/>
        </w:rPr>
        <w:t xml:space="preserve">oven </w:t>
      </w:r>
      <w:r w:rsidR="002F31BC" w:rsidRPr="001508F4">
        <w:rPr>
          <w:rFonts w:ascii="Times New Roman" w:hAnsi="Times New Roman" w:cs="Times New Roman"/>
        </w:rPr>
        <w:t xml:space="preserve">dried overnight (104 °C). The boats were then loaded into the LECO analyser and combusted at a temperature of 1100 °C within the furnace. Protein values were determined from the measured nitrogen % </w:t>
      </w:r>
      <w:r w:rsidR="00862B6A" w:rsidRPr="001508F4">
        <w:rPr>
          <w:rFonts w:ascii="Times New Roman" w:hAnsi="Times New Roman" w:cs="Times New Roman"/>
        </w:rPr>
        <w:t>using a conversion factor of</w:t>
      </w:r>
      <w:r w:rsidR="002F31BC" w:rsidRPr="001508F4">
        <w:rPr>
          <w:rFonts w:ascii="Times New Roman" w:hAnsi="Times New Roman" w:cs="Times New Roman"/>
        </w:rPr>
        <w:t xml:space="preserve"> 6.38 (</w:t>
      </w:r>
      <w:proofErr w:type="spellStart"/>
      <w:r w:rsidR="002F31BC" w:rsidRPr="001508F4">
        <w:rPr>
          <w:rFonts w:ascii="Times New Roman" w:hAnsi="Times New Roman" w:cs="Times New Roman"/>
        </w:rPr>
        <w:t>Mariotti</w:t>
      </w:r>
      <w:proofErr w:type="spellEnd"/>
      <w:r w:rsidR="002F31BC" w:rsidRPr="001508F4">
        <w:rPr>
          <w:rFonts w:ascii="Times New Roman" w:hAnsi="Times New Roman" w:cs="Times New Roman"/>
        </w:rPr>
        <w:t xml:space="preserve">, Tomé, &amp; </w:t>
      </w:r>
      <w:proofErr w:type="spellStart"/>
      <w:r w:rsidR="002F31BC" w:rsidRPr="001508F4">
        <w:rPr>
          <w:rFonts w:ascii="Times New Roman" w:hAnsi="Times New Roman" w:cs="Times New Roman"/>
        </w:rPr>
        <w:t>Mirand</w:t>
      </w:r>
      <w:proofErr w:type="spellEnd"/>
      <w:r w:rsidR="002F31BC" w:rsidRPr="001508F4">
        <w:rPr>
          <w:rFonts w:ascii="Times New Roman" w:hAnsi="Times New Roman" w:cs="Times New Roman"/>
        </w:rPr>
        <w:t>, 2008).</w:t>
      </w:r>
    </w:p>
    <w:p w14:paraId="4FFC66F0" w14:textId="6B264FAF" w:rsidR="004E2580" w:rsidRPr="001508F4" w:rsidRDefault="004E2580" w:rsidP="004E2580">
      <w:pPr>
        <w:spacing w:line="360" w:lineRule="auto"/>
        <w:jc w:val="both"/>
        <w:rPr>
          <w:rFonts w:ascii="Times New Roman" w:hAnsi="Times New Roman" w:cs="Times New Roman"/>
        </w:rPr>
      </w:pPr>
      <w:r w:rsidRPr="001508F4">
        <w:rPr>
          <w:rFonts w:ascii="Times New Roman" w:hAnsi="Times New Roman" w:cs="Times New Roman"/>
        </w:rPr>
        <w:t>Protein retention in curds w</w:t>
      </w:r>
      <w:r w:rsidR="00862B6A" w:rsidRPr="001508F4">
        <w:rPr>
          <w:rFonts w:ascii="Times New Roman" w:hAnsi="Times New Roman" w:cs="Times New Roman"/>
        </w:rPr>
        <w:t>as</w:t>
      </w:r>
      <w:r w:rsidRPr="001508F4">
        <w:rPr>
          <w:rFonts w:ascii="Times New Roman" w:hAnsi="Times New Roman" w:cs="Times New Roman"/>
        </w:rPr>
        <w:t xml:space="preserve"> calculated using the following equation</w:t>
      </w:r>
      <w:r w:rsidR="00862B6A" w:rsidRPr="001508F4">
        <w:rPr>
          <w:rFonts w:ascii="Times New Roman" w:hAnsi="Times New Roman" w:cs="Times New Roman"/>
        </w:rPr>
        <w:t>:</w:t>
      </w:r>
    </w:p>
    <w:p w14:paraId="01689A2F" w14:textId="66525218" w:rsidR="004E2580" w:rsidRPr="001508F4" w:rsidRDefault="004E2580" w:rsidP="004E2580">
      <w:pPr>
        <w:spacing w:line="360" w:lineRule="auto"/>
        <w:jc w:val="both"/>
        <w:rPr>
          <w:rFonts w:ascii="Times New Roman" w:hAnsi="Times New Roman" w:cs="Times New Roman"/>
        </w:rPr>
      </w:pPr>
      <m:oMathPara>
        <m:oMath>
          <m:r>
            <w:rPr>
              <w:rFonts w:ascii="Cambria Math" w:hAnsi="Cambria Math" w:cs="Times New Roman"/>
            </w:rPr>
            <m:t xml:space="preserve">Protein retention= </m:t>
          </m:r>
          <m:f>
            <m:fPr>
              <m:ctrlPr>
                <w:rPr>
                  <w:rFonts w:ascii="Cambria Math" w:hAnsi="Cambria Math" w:cs="Times New Roman"/>
                  <w:i/>
                </w:rPr>
              </m:ctrlPr>
            </m:fPr>
            <m:num>
              <m:r>
                <w:rPr>
                  <w:rFonts w:ascii="Cambria Math" w:hAnsi="Cambria Math" w:cs="Times New Roman"/>
                </w:rPr>
                <m:t>Protein content of curd in %</m:t>
              </m:r>
              <m:f>
                <m:fPr>
                  <m:ctrlPr>
                    <w:rPr>
                      <w:rFonts w:ascii="Cambria Math" w:hAnsi="Cambria Math" w:cs="Times New Roman"/>
                      <w:i/>
                    </w:rPr>
                  </m:ctrlPr>
                </m:fPr>
                <m:num>
                  <m:r>
                    <w:rPr>
                      <w:rFonts w:ascii="Cambria Math" w:hAnsi="Cambria Math" w:cs="Times New Roman"/>
                    </w:rPr>
                    <m:t>w</m:t>
                  </m:r>
                </m:num>
                <m:den>
                  <m:r>
                    <w:rPr>
                      <w:rFonts w:ascii="Cambria Math" w:hAnsi="Cambria Math" w:cs="Times New Roman"/>
                    </w:rPr>
                    <m:t>w</m:t>
                  </m:r>
                </m:den>
              </m:f>
              <m:r>
                <w:rPr>
                  <w:rFonts w:ascii="Cambria Math" w:hAnsi="Cambria Math" w:cs="Times New Roman"/>
                </w:rPr>
                <m:t xml:space="preserve"> ×Mass of curd </m:t>
              </m:r>
            </m:num>
            <m:den>
              <m:r>
                <w:rPr>
                  <w:rFonts w:ascii="Cambria Math" w:hAnsi="Cambria Math" w:cs="Times New Roman"/>
                </w:rPr>
                <m:t>Protein content of cheese milk in %</m:t>
              </m:r>
              <m:f>
                <m:fPr>
                  <m:ctrlPr>
                    <w:rPr>
                      <w:rFonts w:ascii="Cambria Math" w:hAnsi="Cambria Math" w:cs="Times New Roman"/>
                      <w:i/>
                    </w:rPr>
                  </m:ctrlPr>
                </m:fPr>
                <m:num>
                  <m:r>
                    <w:rPr>
                      <w:rFonts w:ascii="Cambria Math" w:hAnsi="Cambria Math" w:cs="Times New Roman"/>
                    </w:rPr>
                    <m:t>w</m:t>
                  </m:r>
                </m:num>
                <m:den>
                  <m:r>
                    <w:rPr>
                      <w:rFonts w:ascii="Cambria Math" w:hAnsi="Cambria Math" w:cs="Times New Roman"/>
                    </w:rPr>
                    <m:t>w</m:t>
                  </m:r>
                </m:den>
              </m:f>
              <m:r>
                <w:rPr>
                  <w:rFonts w:ascii="Cambria Math" w:hAnsi="Cambria Math" w:cs="Times New Roman"/>
                </w:rPr>
                <m:t xml:space="preserve"> ×Mass of cheese milk</m:t>
              </m:r>
            </m:den>
          </m:f>
          <m:r>
            <w:rPr>
              <w:rFonts w:ascii="Cambria Math" w:hAnsi="Cambria Math" w:cs="Times New Roman"/>
            </w:rPr>
            <m:t>×100</m:t>
          </m:r>
        </m:oMath>
      </m:oMathPara>
    </w:p>
    <w:p w14:paraId="437FC4AD" w14:textId="522ED066" w:rsidR="0042711B" w:rsidRPr="001508F4" w:rsidRDefault="006626FE" w:rsidP="004E2580">
      <w:pPr>
        <w:spacing w:line="360" w:lineRule="auto"/>
        <w:jc w:val="both"/>
        <w:rPr>
          <w:rFonts w:ascii="Times New Roman" w:hAnsi="Times New Roman" w:cs="Times New Roman"/>
        </w:rPr>
      </w:pPr>
      <w:r w:rsidRPr="001508F4">
        <w:rPr>
          <w:rFonts w:ascii="Times New Roman" w:hAnsi="Times New Roman" w:cs="Times New Roman"/>
        </w:rPr>
        <w:t xml:space="preserve">Casein and whey </w:t>
      </w:r>
      <w:r w:rsidR="00862B6A" w:rsidRPr="001508F4">
        <w:rPr>
          <w:rFonts w:ascii="Times New Roman" w:hAnsi="Times New Roman" w:cs="Times New Roman"/>
        </w:rPr>
        <w:t xml:space="preserve">protein </w:t>
      </w:r>
      <w:r w:rsidRPr="001508F4">
        <w:rPr>
          <w:rFonts w:ascii="Times New Roman" w:hAnsi="Times New Roman" w:cs="Times New Roman"/>
        </w:rPr>
        <w:t xml:space="preserve">fractions of skim milk, MFWP and WPC were determined using a </w:t>
      </w:r>
      <w:r w:rsidR="003E4ECC" w:rsidRPr="001508F4">
        <w:rPr>
          <w:rFonts w:ascii="Times New Roman" w:hAnsi="Times New Roman" w:cs="Times New Roman"/>
        </w:rPr>
        <w:t xml:space="preserve">previously reported method </w:t>
      </w:r>
      <w:r w:rsidR="0019020A" w:rsidRPr="001508F4">
        <w:rPr>
          <w:rFonts w:ascii="Times New Roman" w:hAnsi="Times New Roman" w:cs="Times New Roman"/>
        </w:rPr>
        <w:fldChar w:fldCharType="begin"/>
      </w:r>
      <w:r w:rsidR="0019020A" w:rsidRPr="001508F4">
        <w:rPr>
          <w:rFonts w:ascii="Times New Roman" w:hAnsi="Times New Roman" w:cs="Times New Roman"/>
        </w:rPr>
        <w:instrText xml:space="preserve"> ADDIN EN.CITE &lt;EndNote&gt;&lt;Cite&gt;&lt;Author&gt;Shahani&lt;/Author&gt;&lt;Year&gt;1951&lt;/Year&gt;&lt;RecNum&gt;72&lt;/RecNum&gt;&lt;DisplayText&gt;(Shahani &amp;amp; Sommer, 1951)&lt;/DisplayText&gt;&lt;record&gt;&lt;rec-number&gt;72&lt;/rec-number&gt;&lt;foreign-keys&gt;&lt;key app="EN" db-id="z5vzzfv9zd0a5gees9bpswa22tzevedpxr09" timestamp="1574057067"&gt;72&lt;/key&gt;&lt;/foreign-keys&gt;&lt;ref-type name="Journal Article"&gt;17&lt;/ref-type&gt;&lt;contributors&gt;&lt;authors&gt;&lt;author&gt;Shahani, KM&lt;/author&gt;&lt;author&gt;Sommer, HH&lt;/author&gt;&lt;/authors&gt;&lt;/contributors&gt;&lt;titles&gt;&lt;title&gt;The protein and non-protein nitrogen fractions in milk. I. Methods of analysis&lt;/title&gt;&lt;secondary-title&gt;Journal of Dairy Science&lt;/secondary-title&gt;&lt;/titles&gt;&lt;periodical&gt;&lt;full-title&gt;Journal of Dairy Science&lt;/full-title&gt;&lt;/periodical&gt;&lt;pages&gt;1003-1009&lt;/pages&gt;&lt;volume&gt;34&lt;/volume&gt;&lt;number&gt;10&lt;/number&gt;&lt;dates&gt;&lt;year&gt;1951&lt;/year&gt;&lt;/dates&gt;&lt;isbn&gt;0022-0302&lt;/isbn&gt;&lt;urls&gt;&lt;/urls&gt;&lt;/record&gt;&lt;/Cite&gt;&lt;/EndNote&gt;</w:instrText>
      </w:r>
      <w:r w:rsidR="0019020A" w:rsidRPr="001508F4">
        <w:rPr>
          <w:rFonts w:ascii="Times New Roman" w:hAnsi="Times New Roman" w:cs="Times New Roman"/>
        </w:rPr>
        <w:fldChar w:fldCharType="separate"/>
      </w:r>
      <w:r w:rsidR="0019020A" w:rsidRPr="001508F4">
        <w:rPr>
          <w:rFonts w:ascii="Times New Roman" w:hAnsi="Times New Roman" w:cs="Times New Roman"/>
          <w:noProof/>
        </w:rPr>
        <w:t>(Shahani &amp; Sommer, 1951)</w:t>
      </w:r>
      <w:r w:rsidR="0019020A" w:rsidRPr="001508F4">
        <w:rPr>
          <w:rFonts w:ascii="Times New Roman" w:hAnsi="Times New Roman" w:cs="Times New Roman"/>
        </w:rPr>
        <w:fldChar w:fldCharType="end"/>
      </w:r>
      <w:r w:rsidR="004E2580" w:rsidRPr="001508F4">
        <w:rPr>
          <w:rFonts w:ascii="Times New Roman" w:hAnsi="Times New Roman" w:cs="Times New Roman"/>
        </w:rPr>
        <w:t xml:space="preserve"> </w:t>
      </w:r>
      <w:r w:rsidR="00F76B66" w:rsidRPr="001508F4">
        <w:rPr>
          <w:rFonts w:ascii="Times New Roman" w:hAnsi="Times New Roman" w:cs="Times New Roman"/>
        </w:rPr>
        <w:t>with a few modifications.</w:t>
      </w:r>
      <w:r w:rsidR="0019020A" w:rsidRPr="001508F4">
        <w:rPr>
          <w:rFonts w:ascii="Times New Roman" w:hAnsi="Times New Roman" w:cs="Times New Roman"/>
        </w:rPr>
        <w:t xml:space="preserve"> </w:t>
      </w:r>
      <w:r w:rsidR="009F392F" w:rsidRPr="001508F4">
        <w:rPr>
          <w:rFonts w:ascii="Times New Roman" w:hAnsi="Times New Roman" w:cs="Times New Roman"/>
        </w:rPr>
        <w:t xml:space="preserve">For </w:t>
      </w:r>
      <w:r w:rsidR="004E2580" w:rsidRPr="001508F4">
        <w:rPr>
          <w:rFonts w:ascii="Times New Roman" w:hAnsi="Times New Roman" w:cs="Times New Roman"/>
        </w:rPr>
        <w:t>non-casein</w:t>
      </w:r>
      <w:r w:rsidR="009F392F" w:rsidRPr="001508F4">
        <w:rPr>
          <w:rFonts w:ascii="Times New Roman" w:hAnsi="Times New Roman" w:cs="Times New Roman"/>
        </w:rPr>
        <w:t xml:space="preserve"> nitrogen determination, </w:t>
      </w:r>
      <w:r w:rsidR="00030906" w:rsidRPr="001508F4">
        <w:rPr>
          <w:rFonts w:ascii="Times New Roman" w:hAnsi="Times New Roman" w:cs="Times New Roman"/>
        </w:rPr>
        <w:t xml:space="preserve">20 mL of milk or 10% w/w whey protein solutions were mixed with 10 mL </w:t>
      </w:r>
      <w:r w:rsidR="00F97D72" w:rsidRPr="001508F4">
        <w:rPr>
          <w:rFonts w:ascii="Times New Roman" w:hAnsi="Times New Roman" w:cs="Times New Roman"/>
        </w:rPr>
        <w:t>of distilled and deioni</w:t>
      </w:r>
      <w:r w:rsidR="00862B6A" w:rsidRPr="001508F4">
        <w:rPr>
          <w:rFonts w:ascii="Times New Roman" w:hAnsi="Times New Roman" w:cs="Times New Roman"/>
        </w:rPr>
        <w:t>s</w:t>
      </w:r>
      <w:r w:rsidR="00F97D72" w:rsidRPr="001508F4">
        <w:rPr>
          <w:rFonts w:ascii="Times New Roman" w:hAnsi="Times New Roman" w:cs="Times New Roman"/>
        </w:rPr>
        <w:t>ed water. The sample</w:t>
      </w:r>
      <w:r w:rsidR="002E413E" w:rsidRPr="001508F4">
        <w:rPr>
          <w:rFonts w:ascii="Times New Roman" w:hAnsi="Times New Roman" w:cs="Times New Roman"/>
        </w:rPr>
        <w:t xml:space="preserve">s </w:t>
      </w:r>
      <w:r w:rsidR="00F97D72" w:rsidRPr="001508F4">
        <w:rPr>
          <w:rFonts w:ascii="Times New Roman" w:hAnsi="Times New Roman" w:cs="Times New Roman"/>
        </w:rPr>
        <w:t>w</w:t>
      </w:r>
      <w:r w:rsidR="002E413E" w:rsidRPr="001508F4">
        <w:rPr>
          <w:rFonts w:ascii="Times New Roman" w:hAnsi="Times New Roman" w:cs="Times New Roman"/>
        </w:rPr>
        <w:t>ere</w:t>
      </w:r>
      <w:r w:rsidR="00F97D72" w:rsidRPr="001508F4">
        <w:rPr>
          <w:rFonts w:ascii="Times New Roman" w:hAnsi="Times New Roman" w:cs="Times New Roman"/>
        </w:rPr>
        <w:t xml:space="preserve"> heated to 40 </w:t>
      </w:r>
      <w:r w:rsidR="00BB47CB" w:rsidRPr="001508F4">
        <w:rPr>
          <w:rFonts w:ascii="Times New Roman" w:hAnsi="Times New Roman" w:cs="Times New Roman"/>
        </w:rPr>
        <w:t>°</w:t>
      </w:r>
      <w:r w:rsidR="00F97D72" w:rsidRPr="001508F4">
        <w:rPr>
          <w:rFonts w:ascii="Times New Roman" w:hAnsi="Times New Roman" w:cs="Times New Roman"/>
        </w:rPr>
        <w:t xml:space="preserve">C in a </w:t>
      </w:r>
      <w:r w:rsidR="002E413E" w:rsidRPr="001508F4">
        <w:rPr>
          <w:rFonts w:ascii="Times New Roman" w:hAnsi="Times New Roman" w:cs="Times New Roman"/>
        </w:rPr>
        <w:t>water bath</w:t>
      </w:r>
      <w:r w:rsidR="00610B91" w:rsidRPr="001508F4">
        <w:rPr>
          <w:rFonts w:ascii="Times New Roman" w:hAnsi="Times New Roman" w:cs="Times New Roman"/>
        </w:rPr>
        <w:t xml:space="preserve"> a</w:t>
      </w:r>
      <w:r w:rsidR="007E424A" w:rsidRPr="001508F4">
        <w:rPr>
          <w:rFonts w:ascii="Times New Roman" w:hAnsi="Times New Roman" w:cs="Times New Roman"/>
        </w:rPr>
        <w:t>n</w:t>
      </w:r>
      <w:r w:rsidR="00610B91" w:rsidRPr="001508F4">
        <w:rPr>
          <w:rFonts w:ascii="Times New Roman" w:hAnsi="Times New Roman" w:cs="Times New Roman"/>
        </w:rPr>
        <w:t xml:space="preserve">d acidified with 1 mL of 10% w/w </w:t>
      </w:r>
      <w:r w:rsidR="007E424A" w:rsidRPr="001508F4">
        <w:rPr>
          <w:rFonts w:ascii="Times New Roman" w:hAnsi="Times New Roman" w:cs="Times New Roman"/>
        </w:rPr>
        <w:t>hydrochloric</w:t>
      </w:r>
      <w:r w:rsidR="00610B91" w:rsidRPr="001508F4">
        <w:rPr>
          <w:rFonts w:ascii="Times New Roman" w:hAnsi="Times New Roman" w:cs="Times New Roman"/>
        </w:rPr>
        <w:t xml:space="preserve"> acid. </w:t>
      </w:r>
      <w:r w:rsidR="00C42B48" w:rsidRPr="001508F4">
        <w:rPr>
          <w:rFonts w:ascii="Times New Roman" w:hAnsi="Times New Roman" w:cs="Times New Roman"/>
        </w:rPr>
        <w:t xml:space="preserve">Water was added to make a total volume of 40 </w:t>
      </w:r>
      <w:r w:rsidR="00862B6A" w:rsidRPr="001508F4">
        <w:rPr>
          <w:rFonts w:ascii="Times New Roman" w:hAnsi="Times New Roman" w:cs="Times New Roman"/>
        </w:rPr>
        <w:t xml:space="preserve">mL </w:t>
      </w:r>
      <w:r w:rsidR="00C23FE6" w:rsidRPr="001508F4">
        <w:rPr>
          <w:rFonts w:ascii="Times New Roman" w:hAnsi="Times New Roman" w:cs="Times New Roman"/>
        </w:rPr>
        <w:t>and</w:t>
      </w:r>
      <w:r w:rsidR="008226CF" w:rsidRPr="001508F4">
        <w:rPr>
          <w:rFonts w:ascii="Times New Roman" w:hAnsi="Times New Roman" w:cs="Times New Roman"/>
        </w:rPr>
        <w:t xml:space="preserve"> the sample was cooled to r</w:t>
      </w:r>
      <w:r w:rsidR="00C23FE6" w:rsidRPr="001508F4">
        <w:rPr>
          <w:rFonts w:ascii="Times New Roman" w:hAnsi="Times New Roman" w:cs="Times New Roman"/>
        </w:rPr>
        <w:t>oo</w:t>
      </w:r>
      <w:r w:rsidR="008226CF" w:rsidRPr="001508F4">
        <w:rPr>
          <w:rFonts w:ascii="Times New Roman" w:hAnsi="Times New Roman" w:cs="Times New Roman"/>
        </w:rPr>
        <w:t xml:space="preserve">m temperature. </w:t>
      </w:r>
      <w:r w:rsidR="00862B6A" w:rsidRPr="001508F4">
        <w:rPr>
          <w:rFonts w:ascii="Times New Roman" w:hAnsi="Times New Roman" w:cs="Times New Roman"/>
        </w:rPr>
        <w:t xml:space="preserve">The </w:t>
      </w:r>
      <w:r w:rsidR="00D434C1" w:rsidRPr="001508F4">
        <w:rPr>
          <w:rFonts w:ascii="Times New Roman" w:hAnsi="Times New Roman" w:cs="Times New Roman"/>
        </w:rPr>
        <w:t>pH of the sample was adjusted to 4.6-4.7 using 1</w:t>
      </w:r>
      <w:r w:rsidR="00862B6A" w:rsidRPr="001508F4">
        <w:rPr>
          <w:rFonts w:ascii="Times New Roman" w:hAnsi="Times New Roman" w:cs="Times New Roman"/>
        </w:rPr>
        <w:t xml:space="preserve"> </w:t>
      </w:r>
      <w:r w:rsidR="00D434C1" w:rsidRPr="001508F4">
        <w:rPr>
          <w:rFonts w:ascii="Times New Roman" w:hAnsi="Times New Roman" w:cs="Times New Roman"/>
        </w:rPr>
        <w:t xml:space="preserve">M hydrochloric acid or </w:t>
      </w:r>
      <w:r w:rsidR="00862B6A" w:rsidRPr="001508F4">
        <w:rPr>
          <w:rFonts w:ascii="Times New Roman" w:hAnsi="Times New Roman" w:cs="Times New Roman"/>
        </w:rPr>
        <w:t xml:space="preserve">1 M </w:t>
      </w:r>
      <w:r w:rsidR="00D434C1" w:rsidRPr="001508F4">
        <w:rPr>
          <w:rFonts w:ascii="Times New Roman" w:hAnsi="Times New Roman" w:cs="Times New Roman"/>
        </w:rPr>
        <w:t xml:space="preserve">sodium </w:t>
      </w:r>
      <w:r w:rsidR="00C23FE6" w:rsidRPr="001508F4">
        <w:rPr>
          <w:rFonts w:ascii="Times New Roman" w:hAnsi="Times New Roman" w:cs="Times New Roman"/>
        </w:rPr>
        <w:t>hydroxide</w:t>
      </w:r>
      <w:r w:rsidR="00D434C1" w:rsidRPr="001508F4">
        <w:rPr>
          <w:rFonts w:ascii="Times New Roman" w:hAnsi="Times New Roman" w:cs="Times New Roman"/>
        </w:rPr>
        <w:t xml:space="preserve"> solution</w:t>
      </w:r>
      <w:r w:rsidR="00862B6A" w:rsidRPr="001508F4">
        <w:rPr>
          <w:rFonts w:ascii="Times New Roman" w:hAnsi="Times New Roman" w:cs="Times New Roman"/>
        </w:rPr>
        <w:t>s</w:t>
      </w:r>
      <w:r w:rsidR="00C23FE6" w:rsidRPr="001508F4">
        <w:rPr>
          <w:rFonts w:ascii="Times New Roman" w:hAnsi="Times New Roman" w:cs="Times New Roman"/>
        </w:rPr>
        <w:t>.</w:t>
      </w:r>
      <w:r w:rsidR="00DE6AA1" w:rsidRPr="001508F4">
        <w:rPr>
          <w:rFonts w:ascii="Times New Roman" w:hAnsi="Times New Roman" w:cs="Times New Roman"/>
        </w:rPr>
        <w:t xml:space="preserve"> The precipitated casein w</w:t>
      </w:r>
      <w:r w:rsidR="00862B6A" w:rsidRPr="001508F4">
        <w:rPr>
          <w:rFonts w:ascii="Times New Roman" w:hAnsi="Times New Roman" w:cs="Times New Roman"/>
        </w:rPr>
        <w:t>as</w:t>
      </w:r>
      <w:r w:rsidR="00DE6AA1" w:rsidRPr="001508F4">
        <w:rPr>
          <w:rFonts w:ascii="Times New Roman" w:hAnsi="Times New Roman" w:cs="Times New Roman"/>
        </w:rPr>
        <w:t xml:space="preserve"> </w:t>
      </w:r>
      <w:r w:rsidR="00A90ACA" w:rsidRPr="001508F4">
        <w:rPr>
          <w:rFonts w:ascii="Times New Roman" w:hAnsi="Times New Roman" w:cs="Times New Roman"/>
        </w:rPr>
        <w:t>removed</w:t>
      </w:r>
      <w:r w:rsidR="00DE6AA1" w:rsidRPr="001508F4">
        <w:rPr>
          <w:rFonts w:ascii="Times New Roman" w:hAnsi="Times New Roman" w:cs="Times New Roman"/>
        </w:rPr>
        <w:t xml:space="preserve"> by </w:t>
      </w:r>
      <w:r w:rsidR="002E413E" w:rsidRPr="001508F4">
        <w:rPr>
          <w:rFonts w:ascii="Times New Roman" w:hAnsi="Times New Roman" w:cs="Times New Roman"/>
        </w:rPr>
        <w:t>centrifugation (</w:t>
      </w:r>
      <w:r w:rsidR="00DE6AA1" w:rsidRPr="001508F4">
        <w:rPr>
          <w:rFonts w:ascii="Times New Roman" w:hAnsi="Times New Roman" w:cs="Times New Roman"/>
        </w:rPr>
        <w:t xml:space="preserve">839 g for </w:t>
      </w:r>
      <w:r w:rsidR="00A90ACA" w:rsidRPr="001508F4">
        <w:rPr>
          <w:rFonts w:ascii="Times New Roman" w:hAnsi="Times New Roman" w:cs="Times New Roman"/>
        </w:rPr>
        <w:t>10 min</w:t>
      </w:r>
      <w:r w:rsidR="00DE6AA1" w:rsidRPr="001508F4">
        <w:rPr>
          <w:rFonts w:ascii="Times New Roman" w:hAnsi="Times New Roman" w:cs="Times New Roman"/>
        </w:rPr>
        <w:t xml:space="preserve">) </w:t>
      </w:r>
      <w:r w:rsidR="00823230" w:rsidRPr="001508F4">
        <w:rPr>
          <w:rFonts w:ascii="Times New Roman" w:hAnsi="Times New Roman" w:cs="Times New Roman"/>
        </w:rPr>
        <w:t xml:space="preserve">followed by filtration through 0.22 </w:t>
      </w:r>
      <w:r w:rsidR="00823230" w:rsidRPr="001508F4">
        <w:rPr>
          <w:rFonts w:ascii="Calibri" w:hAnsi="Calibri" w:cs="Calibri"/>
        </w:rPr>
        <w:t>µ</w:t>
      </w:r>
      <w:r w:rsidR="00823230" w:rsidRPr="001508F4">
        <w:rPr>
          <w:rFonts w:ascii="Times New Roman" w:hAnsi="Times New Roman" w:cs="Times New Roman"/>
        </w:rPr>
        <w:t xml:space="preserve">m </w:t>
      </w:r>
      <w:r w:rsidR="0024629C" w:rsidRPr="001508F4">
        <w:rPr>
          <w:rFonts w:ascii="Times New Roman" w:hAnsi="Times New Roman" w:cs="Times New Roman"/>
        </w:rPr>
        <w:t xml:space="preserve">syringe filters. </w:t>
      </w:r>
      <w:r w:rsidR="00862B6A" w:rsidRPr="001508F4">
        <w:rPr>
          <w:rFonts w:ascii="Times New Roman" w:hAnsi="Times New Roman" w:cs="Times New Roman"/>
        </w:rPr>
        <w:t>Approximately</w:t>
      </w:r>
      <w:r w:rsidR="0024629C" w:rsidRPr="001508F4">
        <w:rPr>
          <w:rFonts w:ascii="Times New Roman" w:hAnsi="Times New Roman" w:cs="Times New Roman"/>
        </w:rPr>
        <w:t xml:space="preserve"> 2 mL of filtrate was </w:t>
      </w:r>
      <w:r w:rsidR="00CB4DD2" w:rsidRPr="001508F4">
        <w:rPr>
          <w:rFonts w:ascii="Times New Roman" w:hAnsi="Times New Roman" w:cs="Times New Roman"/>
        </w:rPr>
        <w:t xml:space="preserve">loaded into a </w:t>
      </w:r>
      <w:r w:rsidR="00990489" w:rsidRPr="001508F4">
        <w:rPr>
          <w:rFonts w:ascii="Times New Roman" w:hAnsi="Times New Roman" w:cs="Times New Roman"/>
        </w:rPr>
        <w:t>nickel</w:t>
      </w:r>
      <w:r w:rsidR="00862B6A" w:rsidRPr="001508F4">
        <w:rPr>
          <w:rFonts w:ascii="Times New Roman" w:hAnsi="Times New Roman" w:cs="Times New Roman"/>
        </w:rPr>
        <w:t>-</w:t>
      </w:r>
      <w:r w:rsidR="00CB4DD2" w:rsidRPr="001508F4">
        <w:rPr>
          <w:rFonts w:ascii="Times New Roman" w:hAnsi="Times New Roman" w:cs="Times New Roman"/>
        </w:rPr>
        <w:t>lined ceramic</w:t>
      </w:r>
      <w:r w:rsidR="00990489" w:rsidRPr="001508F4">
        <w:rPr>
          <w:rFonts w:ascii="Times New Roman" w:hAnsi="Times New Roman" w:cs="Times New Roman"/>
        </w:rPr>
        <w:t xml:space="preserve"> boat and </w:t>
      </w:r>
      <w:r w:rsidR="00862B6A" w:rsidRPr="001508F4">
        <w:rPr>
          <w:rFonts w:ascii="Times New Roman" w:hAnsi="Times New Roman" w:cs="Times New Roman"/>
        </w:rPr>
        <w:t xml:space="preserve">oven </w:t>
      </w:r>
      <w:r w:rsidR="00990489" w:rsidRPr="001508F4">
        <w:rPr>
          <w:rFonts w:ascii="Times New Roman" w:hAnsi="Times New Roman" w:cs="Times New Roman"/>
        </w:rPr>
        <w:t xml:space="preserve">dried overnight </w:t>
      </w:r>
      <w:r w:rsidR="0042711B" w:rsidRPr="001508F4">
        <w:rPr>
          <w:rFonts w:ascii="Times New Roman" w:hAnsi="Times New Roman" w:cs="Times New Roman"/>
        </w:rPr>
        <w:t xml:space="preserve">(104°C) </w:t>
      </w:r>
      <w:r w:rsidR="00990489" w:rsidRPr="001508F4">
        <w:rPr>
          <w:rFonts w:ascii="Times New Roman" w:hAnsi="Times New Roman" w:cs="Times New Roman"/>
        </w:rPr>
        <w:t xml:space="preserve">before </w:t>
      </w:r>
      <w:r w:rsidR="0042711B" w:rsidRPr="001508F4">
        <w:rPr>
          <w:rFonts w:ascii="Times New Roman" w:hAnsi="Times New Roman" w:cs="Times New Roman"/>
        </w:rPr>
        <w:t>non-casein</w:t>
      </w:r>
      <w:r w:rsidR="00990489" w:rsidRPr="001508F4">
        <w:rPr>
          <w:rFonts w:ascii="Times New Roman" w:hAnsi="Times New Roman" w:cs="Times New Roman"/>
        </w:rPr>
        <w:t xml:space="preserve"> </w:t>
      </w:r>
      <w:r w:rsidR="0042711B" w:rsidRPr="001508F4">
        <w:rPr>
          <w:rFonts w:ascii="Times New Roman" w:hAnsi="Times New Roman" w:cs="Times New Roman"/>
        </w:rPr>
        <w:t>nitrogen</w:t>
      </w:r>
      <w:r w:rsidR="006E0E94" w:rsidRPr="001508F4">
        <w:rPr>
          <w:rFonts w:ascii="Times New Roman" w:hAnsi="Times New Roman" w:cs="Times New Roman"/>
        </w:rPr>
        <w:t xml:space="preserve"> </w:t>
      </w:r>
      <w:r w:rsidR="00862B6A" w:rsidRPr="001508F4">
        <w:rPr>
          <w:rFonts w:ascii="Times New Roman" w:hAnsi="Times New Roman" w:cs="Times New Roman"/>
        </w:rPr>
        <w:t xml:space="preserve">was </w:t>
      </w:r>
      <w:r w:rsidR="006E0E94" w:rsidRPr="001508F4">
        <w:rPr>
          <w:rFonts w:ascii="Times New Roman" w:hAnsi="Times New Roman" w:cs="Times New Roman"/>
        </w:rPr>
        <w:t>determin</w:t>
      </w:r>
      <w:r w:rsidR="00862B6A" w:rsidRPr="001508F4">
        <w:rPr>
          <w:rFonts w:ascii="Times New Roman" w:hAnsi="Times New Roman" w:cs="Times New Roman"/>
        </w:rPr>
        <w:t>ed</w:t>
      </w:r>
      <w:r w:rsidR="006E0E94" w:rsidRPr="001508F4">
        <w:rPr>
          <w:rFonts w:ascii="Times New Roman" w:hAnsi="Times New Roman" w:cs="Times New Roman"/>
        </w:rPr>
        <w:t xml:space="preserve"> using the LECO analyser</w:t>
      </w:r>
      <w:r w:rsidR="0024629C" w:rsidRPr="001508F4">
        <w:rPr>
          <w:rFonts w:ascii="Times New Roman" w:hAnsi="Times New Roman" w:cs="Times New Roman"/>
        </w:rPr>
        <w:t xml:space="preserve">. </w:t>
      </w:r>
    </w:p>
    <w:p w14:paraId="7CE168BB" w14:textId="6C64A16E" w:rsidR="00436ABF" w:rsidRPr="001508F4" w:rsidRDefault="00B43867" w:rsidP="004E2580">
      <w:pPr>
        <w:spacing w:line="360" w:lineRule="auto"/>
        <w:jc w:val="both"/>
        <w:rPr>
          <w:rFonts w:ascii="Times New Roman" w:hAnsi="Times New Roman" w:cs="Times New Roman"/>
        </w:rPr>
      </w:pPr>
      <w:r w:rsidRPr="001508F4">
        <w:rPr>
          <w:rFonts w:ascii="Times New Roman" w:hAnsi="Times New Roman" w:cs="Times New Roman"/>
        </w:rPr>
        <w:t>For non</w:t>
      </w:r>
      <w:r w:rsidR="00862B6A" w:rsidRPr="001508F4">
        <w:rPr>
          <w:rFonts w:ascii="Times New Roman" w:hAnsi="Times New Roman" w:cs="Times New Roman"/>
        </w:rPr>
        <w:t>-</w:t>
      </w:r>
      <w:r w:rsidRPr="001508F4">
        <w:rPr>
          <w:rFonts w:ascii="Times New Roman" w:hAnsi="Times New Roman" w:cs="Times New Roman"/>
        </w:rPr>
        <w:t>protein nitrogen determination, 10 mL of milk or 10% w/w whey protein solution</w:t>
      </w:r>
      <w:r w:rsidR="00DE057E" w:rsidRPr="001508F4">
        <w:rPr>
          <w:rFonts w:ascii="Times New Roman" w:hAnsi="Times New Roman" w:cs="Times New Roman"/>
        </w:rPr>
        <w:t xml:space="preserve"> were mixed with 10 mL of </w:t>
      </w:r>
      <w:r w:rsidR="005A7307" w:rsidRPr="001508F4">
        <w:rPr>
          <w:rFonts w:ascii="Times New Roman" w:hAnsi="Times New Roman" w:cs="Times New Roman"/>
        </w:rPr>
        <w:t xml:space="preserve">30% </w:t>
      </w:r>
      <w:r w:rsidR="002B173E" w:rsidRPr="001508F4">
        <w:rPr>
          <w:rFonts w:ascii="Times New Roman" w:hAnsi="Times New Roman" w:cs="Times New Roman"/>
        </w:rPr>
        <w:t>w/v</w:t>
      </w:r>
      <w:r w:rsidR="00A90ACA" w:rsidRPr="001508F4">
        <w:rPr>
          <w:rFonts w:ascii="Times New Roman" w:hAnsi="Times New Roman" w:cs="Times New Roman"/>
        </w:rPr>
        <w:t xml:space="preserve"> trichloroacetic acid</w:t>
      </w:r>
      <w:r w:rsidR="00D0342C" w:rsidRPr="001508F4">
        <w:rPr>
          <w:rFonts w:ascii="Times New Roman" w:hAnsi="Times New Roman" w:cs="Times New Roman"/>
        </w:rPr>
        <w:t xml:space="preserve">. </w:t>
      </w:r>
      <w:r w:rsidR="00A90ACA" w:rsidRPr="001508F4">
        <w:rPr>
          <w:rFonts w:ascii="Times New Roman" w:hAnsi="Times New Roman" w:cs="Times New Roman"/>
        </w:rPr>
        <w:t xml:space="preserve">Precipitated proteins were removed by </w:t>
      </w:r>
      <w:r w:rsidR="0042711B" w:rsidRPr="001508F4">
        <w:rPr>
          <w:rFonts w:ascii="Times New Roman" w:hAnsi="Times New Roman" w:cs="Times New Roman"/>
        </w:rPr>
        <w:t>centrifugation (</w:t>
      </w:r>
      <w:r w:rsidR="00A90ACA" w:rsidRPr="001508F4">
        <w:rPr>
          <w:rFonts w:ascii="Times New Roman" w:hAnsi="Times New Roman" w:cs="Times New Roman"/>
        </w:rPr>
        <w:t xml:space="preserve">839 g for 10 min) followed by filtration through a 0.22 </w:t>
      </w:r>
      <w:r w:rsidR="00A90ACA" w:rsidRPr="001508F4">
        <w:rPr>
          <w:rFonts w:ascii="Calibri" w:hAnsi="Calibri" w:cs="Calibri"/>
        </w:rPr>
        <w:t>µ</w:t>
      </w:r>
      <w:r w:rsidR="00A90ACA" w:rsidRPr="001508F4">
        <w:rPr>
          <w:rFonts w:ascii="Times New Roman" w:hAnsi="Times New Roman" w:cs="Times New Roman"/>
        </w:rPr>
        <w:t xml:space="preserve">m syringe filter. </w:t>
      </w:r>
      <w:r w:rsidR="00862B6A" w:rsidRPr="001508F4">
        <w:rPr>
          <w:rFonts w:ascii="Times New Roman" w:hAnsi="Times New Roman" w:cs="Times New Roman"/>
        </w:rPr>
        <w:t>Approximately</w:t>
      </w:r>
      <w:r w:rsidR="006E0E94" w:rsidRPr="001508F4">
        <w:rPr>
          <w:rFonts w:ascii="Times New Roman" w:hAnsi="Times New Roman" w:cs="Times New Roman"/>
        </w:rPr>
        <w:t xml:space="preserve"> 2 mL of filtrate was loaded into a nickel</w:t>
      </w:r>
      <w:r w:rsidR="00862B6A" w:rsidRPr="001508F4">
        <w:rPr>
          <w:rFonts w:ascii="Times New Roman" w:hAnsi="Times New Roman" w:cs="Times New Roman"/>
        </w:rPr>
        <w:t>-</w:t>
      </w:r>
      <w:r w:rsidR="006E0E94" w:rsidRPr="001508F4">
        <w:rPr>
          <w:rFonts w:ascii="Times New Roman" w:hAnsi="Times New Roman" w:cs="Times New Roman"/>
        </w:rPr>
        <w:t>lined ceramic boat and dried overnight</w:t>
      </w:r>
      <w:r w:rsidR="0042711B" w:rsidRPr="001508F4">
        <w:rPr>
          <w:rFonts w:ascii="Times New Roman" w:hAnsi="Times New Roman" w:cs="Times New Roman"/>
        </w:rPr>
        <w:t xml:space="preserve"> (104 °C)</w:t>
      </w:r>
      <w:r w:rsidR="006E0E94" w:rsidRPr="001508F4">
        <w:rPr>
          <w:rFonts w:ascii="Times New Roman" w:hAnsi="Times New Roman" w:cs="Times New Roman"/>
        </w:rPr>
        <w:t xml:space="preserve"> before </w:t>
      </w:r>
      <w:r w:rsidR="0042711B" w:rsidRPr="001508F4">
        <w:rPr>
          <w:rFonts w:ascii="Times New Roman" w:hAnsi="Times New Roman" w:cs="Times New Roman"/>
        </w:rPr>
        <w:t>non-casein</w:t>
      </w:r>
      <w:r w:rsidR="006E0E94" w:rsidRPr="001508F4">
        <w:rPr>
          <w:rFonts w:ascii="Times New Roman" w:hAnsi="Times New Roman" w:cs="Times New Roman"/>
        </w:rPr>
        <w:t xml:space="preserve"> </w:t>
      </w:r>
      <w:r w:rsidR="0042711B" w:rsidRPr="001508F4">
        <w:rPr>
          <w:rFonts w:ascii="Times New Roman" w:hAnsi="Times New Roman" w:cs="Times New Roman"/>
        </w:rPr>
        <w:t>nitrogen</w:t>
      </w:r>
      <w:r w:rsidR="006E0E94" w:rsidRPr="001508F4">
        <w:rPr>
          <w:rFonts w:ascii="Times New Roman" w:hAnsi="Times New Roman" w:cs="Times New Roman"/>
        </w:rPr>
        <w:t xml:space="preserve"> determination using the LECO analyser. The casein </w:t>
      </w:r>
      <w:r w:rsidR="008B0B59" w:rsidRPr="001508F4">
        <w:rPr>
          <w:rFonts w:ascii="Times New Roman" w:hAnsi="Times New Roman" w:cs="Times New Roman"/>
        </w:rPr>
        <w:t>n</w:t>
      </w:r>
      <w:r w:rsidR="00963B51" w:rsidRPr="001508F4">
        <w:rPr>
          <w:rFonts w:ascii="Times New Roman" w:hAnsi="Times New Roman" w:cs="Times New Roman"/>
        </w:rPr>
        <w:t>itrogen</w:t>
      </w:r>
      <w:r w:rsidR="006E0E94" w:rsidRPr="001508F4">
        <w:rPr>
          <w:rFonts w:ascii="Times New Roman" w:hAnsi="Times New Roman" w:cs="Times New Roman"/>
        </w:rPr>
        <w:t xml:space="preserve"> content was determined by subtracting the </w:t>
      </w:r>
      <w:r w:rsidR="0042711B" w:rsidRPr="001508F4">
        <w:rPr>
          <w:rFonts w:ascii="Times New Roman" w:hAnsi="Times New Roman" w:cs="Times New Roman"/>
        </w:rPr>
        <w:t>non-casein</w:t>
      </w:r>
      <w:r w:rsidR="008B0B59" w:rsidRPr="001508F4">
        <w:rPr>
          <w:rFonts w:ascii="Times New Roman" w:hAnsi="Times New Roman" w:cs="Times New Roman"/>
        </w:rPr>
        <w:t xml:space="preserve"> nitrogen content from the total nitrogen content</w:t>
      </w:r>
      <w:r w:rsidR="00963B51" w:rsidRPr="001508F4">
        <w:rPr>
          <w:rFonts w:ascii="Times New Roman" w:hAnsi="Times New Roman" w:cs="Times New Roman"/>
        </w:rPr>
        <w:t xml:space="preserve"> of the sample. The difference between </w:t>
      </w:r>
      <w:r w:rsidR="00604F20" w:rsidRPr="001508F4">
        <w:rPr>
          <w:rFonts w:ascii="Times New Roman" w:hAnsi="Times New Roman" w:cs="Times New Roman"/>
        </w:rPr>
        <w:t xml:space="preserve">the </w:t>
      </w:r>
      <w:r w:rsidR="00B92414" w:rsidRPr="001508F4">
        <w:rPr>
          <w:rFonts w:ascii="Times New Roman" w:hAnsi="Times New Roman" w:cs="Times New Roman"/>
        </w:rPr>
        <w:t>non-casein</w:t>
      </w:r>
      <w:r w:rsidR="00604F20" w:rsidRPr="001508F4">
        <w:rPr>
          <w:rFonts w:ascii="Times New Roman" w:hAnsi="Times New Roman" w:cs="Times New Roman"/>
        </w:rPr>
        <w:t xml:space="preserve"> n</w:t>
      </w:r>
      <w:r w:rsidR="00B92414" w:rsidRPr="001508F4">
        <w:rPr>
          <w:rFonts w:ascii="Times New Roman" w:hAnsi="Times New Roman" w:cs="Times New Roman"/>
        </w:rPr>
        <w:t>itrogen</w:t>
      </w:r>
      <w:r w:rsidR="00B137F0" w:rsidRPr="001508F4">
        <w:rPr>
          <w:rFonts w:ascii="Times New Roman" w:hAnsi="Times New Roman" w:cs="Times New Roman"/>
        </w:rPr>
        <w:t xml:space="preserve"> content </w:t>
      </w:r>
      <w:r w:rsidR="00B92414" w:rsidRPr="001508F4">
        <w:rPr>
          <w:rFonts w:ascii="Times New Roman" w:hAnsi="Times New Roman" w:cs="Times New Roman"/>
        </w:rPr>
        <w:t xml:space="preserve">and the non-protein nitrogen content </w:t>
      </w:r>
      <w:r w:rsidR="004E2580" w:rsidRPr="001508F4">
        <w:rPr>
          <w:rFonts w:ascii="Times New Roman" w:hAnsi="Times New Roman" w:cs="Times New Roman"/>
        </w:rPr>
        <w:t xml:space="preserve">was used as the whey nitrogen content </w:t>
      </w:r>
      <w:r w:rsidR="00862B6A" w:rsidRPr="001508F4">
        <w:rPr>
          <w:rFonts w:ascii="Times New Roman" w:hAnsi="Times New Roman" w:cs="Times New Roman"/>
        </w:rPr>
        <w:t>o</w:t>
      </w:r>
      <w:r w:rsidR="004E2580" w:rsidRPr="001508F4">
        <w:rPr>
          <w:rFonts w:ascii="Times New Roman" w:hAnsi="Times New Roman" w:cs="Times New Roman"/>
        </w:rPr>
        <w:t xml:space="preserve">f the sample. Protein values were then determined by multiplying the measured or calculated  nitrogen percentages by a conversion factor of 6.38 </w:t>
      </w:r>
      <w:r w:rsidR="004E2580" w:rsidRPr="001508F4">
        <w:rPr>
          <w:rFonts w:ascii="Times New Roman" w:hAnsi="Times New Roman" w:cs="Times New Roman"/>
        </w:rPr>
        <w:fldChar w:fldCharType="begin"/>
      </w:r>
      <w:r w:rsidR="004E2580" w:rsidRPr="001508F4">
        <w:rPr>
          <w:rFonts w:ascii="Times New Roman" w:hAnsi="Times New Roman" w:cs="Times New Roman"/>
        </w:rPr>
        <w:instrText xml:space="preserve"> ADDIN EN.CITE &lt;EndNote&gt;&lt;Cite&gt;&lt;Author&gt;Mariotti&lt;/Author&gt;&lt;Year&gt;2008&lt;/Year&gt;&lt;RecNum&gt;35&lt;/RecNum&gt;&lt;DisplayText&gt;(Mariotti, Tomé, &amp;amp; Mirand, 2008)&lt;/DisplayText&gt;&lt;record&gt;&lt;rec-number&gt;35&lt;/rec-number&gt;&lt;foreign-keys&gt;&lt;key app="EN" db-id="z5vzzfv9zd0a5gees9bpswa22tzevedpxr09" timestamp="1566279976"&gt;35&lt;/key&gt;&lt;/foreign-keys&gt;&lt;ref-type name="Journal Article"&gt;17&lt;/ref-type&gt;&lt;contributors&gt;&lt;authors&gt;&lt;author&gt;Mariotti, François&lt;/author&gt;&lt;author&gt;Tomé, Daniel&lt;/author&gt;&lt;author&gt;Mirand, Philippe Patureau&lt;/author&gt;&lt;/authors&gt;&lt;/contributors&gt;&lt;titles&gt;&lt;title&gt;Converting nitrogen into protein—beyond 6.25 and Jones&amp;apos; factors&lt;/title&gt;&lt;secondary-title&gt;Critical reviews in food science and nutrition&lt;/secondary-title&gt;&lt;/titles&gt;&lt;periodical&gt;&lt;full-title&gt;Critical reviews in food science and nutrition&lt;/full-title&gt;&lt;/periodical&gt;&lt;pages&gt;177-184&lt;/pages&gt;&lt;volume&gt;48&lt;/volume&gt;&lt;number&gt;2&lt;/number&gt;&lt;dates&gt;&lt;year&gt;2008&lt;/year&gt;&lt;/dates&gt;&lt;isbn&gt;1040-8398&lt;/isbn&gt;&lt;urls&gt;&lt;/urls&gt;&lt;electronic-resource-num&gt;https://doi.org/10.1080/10408390701279749 &lt;/electronic-resource-num&gt;&lt;/record&gt;&lt;/Cite&gt;&lt;/EndNote&gt;</w:instrText>
      </w:r>
      <w:r w:rsidR="004E2580" w:rsidRPr="001508F4">
        <w:rPr>
          <w:rFonts w:ascii="Times New Roman" w:hAnsi="Times New Roman" w:cs="Times New Roman"/>
        </w:rPr>
        <w:fldChar w:fldCharType="separate"/>
      </w:r>
      <w:r w:rsidR="004E2580" w:rsidRPr="001508F4">
        <w:rPr>
          <w:rFonts w:ascii="Times New Roman" w:hAnsi="Times New Roman" w:cs="Times New Roman"/>
          <w:noProof/>
        </w:rPr>
        <w:t>(Mariotti, Tomé, &amp; Mirand, 2008)</w:t>
      </w:r>
      <w:r w:rsidR="004E2580" w:rsidRPr="001508F4">
        <w:rPr>
          <w:rFonts w:ascii="Times New Roman" w:hAnsi="Times New Roman" w:cs="Times New Roman"/>
        </w:rPr>
        <w:fldChar w:fldCharType="end"/>
      </w:r>
      <w:r w:rsidR="000E0A83" w:rsidRPr="001508F4">
        <w:rPr>
          <w:rFonts w:ascii="Times New Roman" w:hAnsi="Times New Roman" w:cs="Times New Roman"/>
        </w:rPr>
        <w:t>.</w:t>
      </w:r>
    </w:p>
    <w:p w14:paraId="23880B0C" w14:textId="74C099A6" w:rsidR="00E31F5B" w:rsidRPr="001508F4" w:rsidRDefault="00E31F5B" w:rsidP="004E2580">
      <w:pPr>
        <w:spacing w:line="360" w:lineRule="auto"/>
        <w:jc w:val="both"/>
        <w:rPr>
          <w:rFonts w:ascii="Times New Roman" w:hAnsi="Times New Roman" w:cs="Times New Roman"/>
          <w:i/>
        </w:rPr>
      </w:pPr>
      <w:r w:rsidRPr="001508F4">
        <w:rPr>
          <w:rFonts w:ascii="Times New Roman" w:hAnsi="Times New Roman" w:cs="Times New Roman"/>
        </w:rPr>
        <w:t xml:space="preserve">2.3 Fat </w:t>
      </w:r>
      <w:r w:rsidR="00514670" w:rsidRPr="001508F4">
        <w:rPr>
          <w:rFonts w:ascii="Times New Roman" w:hAnsi="Times New Roman" w:cs="Times New Roman"/>
        </w:rPr>
        <w:t>q</w:t>
      </w:r>
      <w:r w:rsidRPr="001508F4">
        <w:rPr>
          <w:rFonts w:ascii="Times New Roman" w:hAnsi="Times New Roman" w:cs="Times New Roman"/>
        </w:rPr>
        <w:t>uantification</w:t>
      </w:r>
    </w:p>
    <w:p w14:paraId="7F073312" w14:textId="673296F4" w:rsidR="00E31F5B" w:rsidRPr="001508F4" w:rsidRDefault="00E31F5B" w:rsidP="004E2580">
      <w:pPr>
        <w:spacing w:line="360" w:lineRule="auto"/>
        <w:jc w:val="both"/>
        <w:rPr>
          <w:rFonts w:ascii="Times New Roman" w:hAnsi="Times New Roman" w:cs="Times New Roman"/>
        </w:rPr>
      </w:pPr>
      <w:r w:rsidRPr="001508F4">
        <w:rPr>
          <w:rFonts w:ascii="Times New Roman" w:hAnsi="Times New Roman" w:cs="Times New Roman"/>
        </w:rPr>
        <w:t>The fat content of</w:t>
      </w:r>
      <w:r w:rsidR="005830E5" w:rsidRPr="001508F4">
        <w:rPr>
          <w:rFonts w:ascii="Times New Roman" w:hAnsi="Times New Roman" w:cs="Times New Roman"/>
        </w:rPr>
        <w:t xml:space="preserve"> MFWP, WPC </w:t>
      </w:r>
      <w:r w:rsidR="00661A41" w:rsidRPr="001508F4">
        <w:rPr>
          <w:rFonts w:ascii="Times New Roman" w:hAnsi="Times New Roman" w:cs="Times New Roman"/>
        </w:rPr>
        <w:t xml:space="preserve">and the </w:t>
      </w:r>
      <w:r w:rsidR="005830E5" w:rsidRPr="001508F4">
        <w:rPr>
          <w:rFonts w:ascii="Times New Roman" w:hAnsi="Times New Roman" w:cs="Times New Roman"/>
        </w:rPr>
        <w:t xml:space="preserve">centrifuged WPC dispersion were </w:t>
      </w:r>
      <w:r w:rsidR="00CA3367" w:rsidRPr="001508F4">
        <w:rPr>
          <w:rFonts w:ascii="Times New Roman" w:hAnsi="Times New Roman" w:cs="Times New Roman"/>
        </w:rPr>
        <w:t>measured</w:t>
      </w:r>
      <w:r w:rsidR="008B1D63" w:rsidRPr="001508F4">
        <w:rPr>
          <w:rFonts w:ascii="Times New Roman" w:hAnsi="Times New Roman" w:cs="Times New Roman"/>
        </w:rPr>
        <w:t xml:space="preserve"> according to the </w:t>
      </w:r>
      <w:r w:rsidR="00706E6A" w:rsidRPr="001508F4">
        <w:rPr>
          <w:rFonts w:ascii="Times New Roman" w:hAnsi="Times New Roman" w:cs="Times New Roman"/>
        </w:rPr>
        <w:t>Bligh and Dyer method</w:t>
      </w:r>
      <w:r w:rsidR="00514670" w:rsidRPr="001508F4">
        <w:rPr>
          <w:rFonts w:ascii="Times New Roman" w:hAnsi="Times New Roman" w:cs="Times New Roman"/>
        </w:rPr>
        <w:t xml:space="preserve"> </w:t>
      </w:r>
      <w:r w:rsidR="006F1BFD" w:rsidRPr="001508F4">
        <w:rPr>
          <w:rFonts w:ascii="Times New Roman" w:hAnsi="Times New Roman" w:cs="Times New Roman"/>
        </w:rPr>
        <w:fldChar w:fldCharType="begin"/>
      </w:r>
      <w:r w:rsidR="006F1BFD" w:rsidRPr="001508F4">
        <w:rPr>
          <w:rFonts w:ascii="Times New Roman" w:hAnsi="Times New Roman" w:cs="Times New Roman"/>
        </w:rPr>
        <w:instrText xml:space="preserve"> ADDIN EN.CITE &lt;EndNote&gt;&lt;Cite&gt;&lt;Author&gt;Manirakiza&lt;/Author&gt;&lt;Year&gt;2001&lt;/Year&gt;&lt;RecNum&gt;74&lt;/RecNum&gt;&lt;DisplayText&gt;(Manirakiza, Covaci, &amp;amp; Schepens, 2001)&lt;/DisplayText&gt;&lt;record&gt;&lt;rec-number&gt;74&lt;/rec-number&gt;&lt;foreign-keys&gt;&lt;key app="EN" db-id="z5vzzfv9zd0a5gees9bpswa22tzevedpxr09" timestamp="1574129282"&gt;74&lt;/key&gt;&lt;/foreign-keys&gt;&lt;ref-type name="Journal Article"&gt;17&lt;/ref-type&gt;&lt;contributors&gt;&lt;authors&gt;&lt;author&gt;Manirakiza, P&lt;/author&gt;&lt;author&gt;Covaci, A&lt;/author&gt;&lt;author&gt;Schepens, P&lt;/author&gt;&lt;/authors&gt;&lt;/contributors&gt;&lt;titles&gt;&lt;title&gt;Comparative study on total lipid determination using Soxhlet, Roese-Gottlieb, Bligh &amp;amp; Dyer, and modified Bligh &amp;amp; Dyer extraction methods&lt;/title&gt;&lt;secondary-title&gt;Journal of food composition and analysis&lt;/secondary-title&gt;&lt;/titles&gt;&lt;periodical&gt;&lt;full-title&gt;Journal of food composition and analysis&lt;/full-title&gt;&lt;/periodical&gt;&lt;pages&gt;93-100&lt;/pages&gt;&lt;volume&gt;14&lt;/volume&gt;&lt;number&gt;1&lt;/number&gt;&lt;dates&gt;&lt;year&gt;2001&lt;/year&gt;&lt;/dates&gt;&lt;isbn&gt;0889-1575&lt;/isbn&gt;&lt;urls&gt;&lt;/urls&gt;&lt;/record&gt;&lt;/Cite&gt;&lt;/EndNote&gt;</w:instrText>
      </w:r>
      <w:r w:rsidR="006F1BFD" w:rsidRPr="001508F4">
        <w:rPr>
          <w:rFonts w:ascii="Times New Roman" w:hAnsi="Times New Roman" w:cs="Times New Roman"/>
        </w:rPr>
        <w:fldChar w:fldCharType="separate"/>
      </w:r>
      <w:r w:rsidR="006F1BFD" w:rsidRPr="001508F4">
        <w:rPr>
          <w:rFonts w:ascii="Times New Roman" w:hAnsi="Times New Roman" w:cs="Times New Roman"/>
          <w:noProof/>
        </w:rPr>
        <w:t>(Manirakiza, Covaci, &amp; Schepens, 2001)</w:t>
      </w:r>
      <w:r w:rsidR="006F1BFD" w:rsidRPr="001508F4">
        <w:rPr>
          <w:rFonts w:ascii="Times New Roman" w:hAnsi="Times New Roman" w:cs="Times New Roman"/>
        </w:rPr>
        <w:fldChar w:fldCharType="end"/>
      </w:r>
      <w:r w:rsidR="00706E6A" w:rsidRPr="001508F4">
        <w:rPr>
          <w:rFonts w:ascii="Times New Roman" w:hAnsi="Times New Roman" w:cs="Times New Roman"/>
        </w:rPr>
        <w:t xml:space="preserve">. </w:t>
      </w:r>
      <w:r w:rsidR="006F1BFD" w:rsidRPr="001508F4">
        <w:rPr>
          <w:rFonts w:ascii="Times New Roman" w:hAnsi="Times New Roman" w:cs="Times New Roman"/>
        </w:rPr>
        <w:t xml:space="preserve">10 g of 10% w/w MFWP, </w:t>
      </w:r>
      <w:r w:rsidR="00C07519" w:rsidRPr="001508F4">
        <w:rPr>
          <w:rFonts w:ascii="Times New Roman" w:hAnsi="Times New Roman" w:cs="Times New Roman"/>
        </w:rPr>
        <w:t xml:space="preserve">10% w/w </w:t>
      </w:r>
      <w:r w:rsidR="006F1BFD" w:rsidRPr="001508F4">
        <w:rPr>
          <w:rFonts w:ascii="Times New Roman" w:hAnsi="Times New Roman" w:cs="Times New Roman"/>
        </w:rPr>
        <w:t>WPC or centrifuged</w:t>
      </w:r>
      <w:r w:rsidR="00C05FCB" w:rsidRPr="001508F4">
        <w:rPr>
          <w:rFonts w:ascii="Times New Roman" w:hAnsi="Times New Roman" w:cs="Times New Roman"/>
        </w:rPr>
        <w:t xml:space="preserve"> </w:t>
      </w:r>
      <w:r w:rsidR="00C05FCB" w:rsidRPr="001508F4">
        <w:rPr>
          <w:rFonts w:ascii="Times New Roman" w:eastAsia="Times New Roman" w:hAnsi="Times New Roman" w:cs="Times New Roman"/>
          <w:lang w:eastAsia="en-AU"/>
        </w:rPr>
        <w:t xml:space="preserve">(at </w:t>
      </w:r>
      <w:r w:rsidR="00C05FCB" w:rsidRPr="001508F4">
        <w:rPr>
          <w:rFonts w:ascii="Times New Roman" w:hAnsi="Times New Roman" w:cs="Times New Roman"/>
        </w:rPr>
        <w:t xml:space="preserve">3,842 g for 20 min) </w:t>
      </w:r>
      <w:r w:rsidR="00C07519" w:rsidRPr="001508F4">
        <w:rPr>
          <w:rFonts w:ascii="Times New Roman" w:hAnsi="Times New Roman" w:cs="Times New Roman"/>
        </w:rPr>
        <w:t xml:space="preserve">10% w/w </w:t>
      </w:r>
      <w:r w:rsidR="006F1BFD" w:rsidRPr="001508F4">
        <w:rPr>
          <w:rFonts w:ascii="Times New Roman" w:hAnsi="Times New Roman" w:cs="Times New Roman"/>
        </w:rPr>
        <w:t xml:space="preserve">WPC </w:t>
      </w:r>
      <w:r w:rsidR="00C07519" w:rsidRPr="001508F4">
        <w:rPr>
          <w:rFonts w:ascii="Times New Roman" w:hAnsi="Times New Roman" w:cs="Times New Roman"/>
        </w:rPr>
        <w:t xml:space="preserve">were added to a </w:t>
      </w:r>
      <w:r w:rsidR="00EA1DB0" w:rsidRPr="001508F4">
        <w:rPr>
          <w:rFonts w:ascii="Times New Roman" w:hAnsi="Times New Roman" w:cs="Times New Roman"/>
        </w:rPr>
        <w:t>falcon</w:t>
      </w:r>
      <w:r w:rsidR="00C07519" w:rsidRPr="001508F4">
        <w:rPr>
          <w:rFonts w:ascii="Times New Roman" w:hAnsi="Times New Roman" w:cs="Times New Roman"/>
        </w:rPr>
        <w:t xml:space="preserve"> tube along with </w:t>
      </w:r>
      <w:r w:rsidR="00617967" w:rsidRPr="001508F4">
        <w:rPr>
          <w:rFonts w:ascii="Times New Roman" w:hAnsi="Times New Roman" w:cs="Times New Roman"/>
        </w:rPr>
        <w:t xml:space="preserve">10 mL </w:t>
      </w:r>
      <w:r w:rsidR="00090D7A" w:rsidRPr="001508F4">
        <w:rPr>
          <w:rFonts w:ascii="Times New Roman" w:hAnsi="Times New Roman" w:cs="Times New Roman"/>
        </w:rPr>
        <w:t>c</w:t>
      </w:r>
      <w:r w:rsidR="00617967" w:rsidRPr="001508F4">
        <w:rPr>
          <w:rFonts w:ascii="Times New Roman" w:hAnsi="Times New Roman" w:cs="Times New Roman"/>
        </w:rPr>
        <w:t xml:space="preserve">hloroform and 20 mL of </w:t>
      </w:r>
      <w:r w:rsidR="00090D7A" w:rsidRPr="001508F4">
        <w:rPr>
          <w:rFonts w:ascii="Times New Roman" w:hAnsi="Times New Roman" w:cs="Times New Roman"/>
        </w:rPr>
        <w:t>m</w:t>
      </w:r>
      <w:r w:rsidR="00617967" w:rsidRPr="001508F4">
        <w:rPr>
          <w:rFonts w:ascii="Times New Roman" w:hAnsi="Times New Roman" w:cs="Times New Roman"/>
        </w:rPr>
        <w:t xml:space="preserve">ethanol. The sample was shaken </w:t>
      </w:r>
      <w:r w:rsidR="006B1476" w:rsidRPr="001508F4">
        <w:rPr>
          <w:rFonts w:ascii="Times New Roman" w:hAnsi="Times New Roman" w:cs="Times New Roman"/>
        </w:rPr>
        <w:t>vigorously</w:t>
      </w:r>
      <w:r w:rsidR="00617967" w:rsidRPr="001508F4">
        <w:rPr>
          <w:rFonts w:ascii="Times New Roman" w:hAnsi="Times New Roman" w:cs="Times New Roman"/>
        </w:rPr>
        <w:t xml:space="preserve"> for </w:t>
      </w:r>
      <w:r w:rsidR="00EE7CEE" w:rsidRPr="001508F4">
        <w:rPr>
          <w:rFonts w:ascii="Times New Roman" w:hAnsi="Times New Roman" w:cs="Times New Roman"/>
        </w:rPr>
        <w:t xml:space="preserve">2 min and another 10 mL of </w:t>
      </w:r>
      <w:r w:rsidR="006B1476" w:rsidRPr="001508F4">
        <w:rPr>
          <w:rFonts w:ascii="Times New Roman" w:hAnsi="Times New Roman" w:cs="Times New Roman"/>
        </w:rPr>
        <w:t>chloroform</w:t>
      </w:r>
      <w:r w:rsidR="00EE7CEE" w:rsidRPr="001508F4">
        <w:rPr>
          <w:rFonts w:ascii="Times New Roman" w:hAnsi="Times New Roman" w:cs="Times New Roman"/>
        </w:rPr>
        <w:t xml:space="preserve"> was added. The sample was then centrifuged at </w:t>
      </w:r>
      <w:r w:rsidR="00437B9D" w:rsidRPr="001508F4">
        <w:rPr>
          <w:rFonts w:ascii="Times New Roman" w:hAnsi="Times New Roman" w:cs="Times New Roman"/>
        </w:rPr>
        <w:t>3,842 g for 10 min and the bottom chloroform</w:t>
      </w:r>
      <w:r w:rsidR="00EA1331" w:rsidRPr="001508F4">
        <w:rPr>
          <w:rFonts w:ascii="Times New Roman" w:hAnsi="Times New Roman" w:cs="Times New Roman"/>
        </w:rPr>
        <w:t>-</w:t>
      </w:r>
      <w:r w:rsidR="006B1476" w:rsidRPr="001508F4">
        <w:rPr>
          <w:rFonts w:ascii="Times New Roman" w:hAnsi="Times New Roman" w:cs="Times New Roman"/>
        </w:rPr>
        <w:t>rich</w:t>
      </w:r>
      <w:r w:rsidR="00437B9D" w:rsidRPr="001508F4">
        <w:rPr>
          <w:rFonts w:ascii="Times New Roman" w:hAnsi="Times New Roman" w:cs="Times New Roman"/>
        </w:rPr>
        <w:t xml:space="preserve"> </w:t>
      </w:r>
      <w:r w:rsidR="006B1476" w:rsidRPr="001508F4">
        <w:rPr>
          <w:rFonts w:ascii="Times New Roman" w:hAnsi="Times New Roman" w:cs="Times New Roman"/>
        </w:rPr>
        <w:t xml:space="preserve">layer </w:t>
      </w:r>
      <w:r w:rsidR="00437B9D" w:rsidRPr="001508F4">
        <w:rPr>
          <w:rFonts w:ascii="Times New Roman" w:hAnsi="Times New Roman" w:cs="Times New Roman"/>
        </w:rPr>
        <w:t>was separated</w:t>
      </w:r>
      <w:r w:rsidR="006B1476" w:rsidRPr="001508F4">
        <w:rPr>
          <w:rFonts w:ascii="Times New Roman" w:hAnsi="Times New Roman" w:cs="Times New Roman"/>
        </w:rPr>
        <w:t xml:space="preserve"> using a Pasteur pipette</w:t>
      </w:r>
      <w:r w:rsidR="00437B9D" w:rsidRPr="001508F4">
        <w:rPr>
          <w:rFonts w:ascii="Times New Roman" w:hAnsi="Times New Roman" w:cs="Times New Roman"/>
        </w:rPr>
        <w:t>.</w:t>
      </w:r>
      <w:r w:rsidR="006B1476" w:rsidRPr="001508F4">
        <w:rPr>
          <w:rFonts w:ascii="Times New Roman" w:hAnsi="Times New Roman" w:cs="Times New Roman"/>
        </w:rPr>
        <w:t xml:space="preserve"> </w:t>
      </w:r>
      <w:r w:rsidR="0020302E" w:rsidRPr="001508F4">
        <w:rPr>
          <w:rFonts w:ascii="Times New Roman" w:hAnsi="Times New Roman" w:cs="Times New Roman"/>
        </w:rPr>
        <w:t>20 mL of</w:t>
      </w:r>
      <w:r w:rsidR="00C05FCB" w:rsidRPr="001508F4">
        <w:rPr>
          <w:rFonts w:ascii="Times New Roman" w:hAnsi="Times New Roman" w:cs="Times New Roman"/>
        </w:rPr>
        <w:t xml:space="preserve"> a </w:t>
      </w:r>
      <w:r w:rsidR="0096197B" w:rsidRPr="001508F4">
        <w:rPr>
          <w:rFonts w:ascii="Times New Roman" w:hAnsi="Times New Roman" w:cs="Times New Roman"/>
        </w:rPr>
        <w:t xml:space="preserve">10% v/v methanol in chloroform mix was used for the secondary extraction. </w:t>
      </w:r>
      <w:r w:rsidR="00D454C6" w:rsidRPr="001508F4">
        <w:rPr>
          <w:rFonts w:ascii="Times New Roman" w:hAnsi="Times New Roman" w:cs="Times New Roman"/>
        </w:rPr>
        <w:t xml:space="preserve">Pooled chloroform extracts were dried overnight at 64 </w:t>
      </w:r>
      <w:r w:rsidR="00EA1331" w:rsidRPr="001508F4">
        <w:rPr>
          <w:rFonts w:ascii="Times New Roman" w:hAnsi="Times New Roman" w:cs="Times New Roman"/>
        </w:rPr>
        <w:t>°</w:t>
      </w:r>
      <w:r w:rsidR="00D454C6" w:rsidRPr="001508F4">
        <w:rPr>
          <w:rFonts w:ascii="Times New Roman" w:hAnsi="Times New Roman" w:cs="Times New Roman"/>
        </w:rPr>
        <w:t xml:space="preserve">C and the </w:t>
      </w:r>
      <w:r w:rsidR="00EA1331" w:rsidRPr="001508F4">
        <w:rPr>
          <w:rFonts w:ascii="Times New Roman" w:hAnsi="Times New Roman" w:cs="Times New Roman"/>
        </w:rPr>
        <w:t xml:space="preserve">residual </w:t>
      </w:r>
      <w:r w:rsidR="00D454C6" w:rsidRPr="001508F4">
        <w:rPr>
          <w:rFonts w:ascii="Times New Roman" w:hAnsi="Times New Roman" w:cs="Times New Roman"/>
        </w:rPr>
        <w:t xml:space="preserve">dry mass was measured for fat quantification. </w:t>
      </w:r>
      <w:r w:rsidR="00223B98" w:rsidRPr="001508F4">
        <w:rPr>
          <w:rFonts w:ascii="Times New Roman" w:hAnsi="Times New Roman" w:cs="Times New Roman"/>
        </w:rPr>
        <w:t>WPC</w:t>
      </w:r>
      <w:r w:rsidR="00793BF6" w:rsidRPr="001508F4">
        <w:rPr>
          <w:rFonts w:ascii="Times New Roman" w:hAnsi="Times New Roman" w:cs="Times New Roman"/>
        </w:rPr>
        <w:t xml:space="preserve"> </w:t>
      </w:r>
      <w:r w:rsidR="00223B98" w:rsidRPr="001508F4">
        <w:rPr>
          <w:rFonts w:ascii="Times New Roman" w:hAnsi="Times New Roman" w:cs="Times New Roman"/>
        </w:rPr>
        <w:t>powder had a measured fat con</w:t>
      </w:r>
      <w:r w:rsidR="001C5527" w:rsidRPr="001508F4">
        <w:rPr>
          <w:rFonts w:ascii="Times New Roman" w:hAnsi="Times New Roman" w:cs="Times New Roman"/>
        </w:rPr>
        <w:t xml:space="preserve">tent </w:t>
      </w:r>
      <w:r w:rsidR="001C5527" w:rsidRPr="001508F4">
        <w:rPr>
          <w:rFonts w:ascii="Times New Roman" w:hAnsi="Times New Roman" w:cs="Times New Roman"/>
        </w:rPr>
        <w:lastRenderedPageBreak/>
        <w:t xml:space="preserve">of </w:t>
      </w:r>
      <w:r w:rsidR="00423F6F" w:rsidRPr="001508F4">
        <w:rPr>
          <w:rFonts w:ascii="Times New Roman" w:hAnsi="Times New Roman" w:cs="Times New Roman"/>
        </w:rPr>
        <w:t>5.28 ±</w:t>
      </w:r>
      <w:r w:rsidR="00B335A9" w:rsidRPr="001508F4">
        <w:rPr>
          <w:rFonts w:ascii="Times New Roman" w:hAnsi="Times New Roman" w:cs="Times New Roman"/>
        </w:rPr>
        <w:t xml:space="preserve"> </w:t>
      </w:r>
      <w:r w:rsidR="00E0484A" w:rsidRPr="001508F4">
        <w:rPr>
          <w:rFonts w:ascii="Times New Roman" w:hAnsi="Times New Roman" w:cs="Times New Roman"/>
        </w:rPr>
        <w:t xml:space="preserve">0.25 % w/w. </w:t>
      </w:r>
      <w:r w:rsidR="00B335A9" w:rsidRPr="001508F4">
        <w:rPr>
          <w:rFonts w:ascii="Times New Roman" w:hAnsi="Times New Roman" w:cs="Times New Roman"/>
        </w:rPr>
        <w:t>The f</w:t>
      </w:r>
      <w:r w:rsidR="00793BF6" w:rsidRPr="001508F4">
        <w:rPr>
          <w:rFonts w:ascii="Times New Roman" w:hAnsi="Times New Roman" w:cs="Times New Roman"/>
        </w:rPr>
        <w:t>at content of MFWP powder was &lt;</w:t>
      </w:r>
      <w:r w:rsidR="00F06C99" w:rsidRPr="001508F4">
        <w:rPr>
          <w:rFonts w:ascii="Times New Roman" w:hAnsi="Times New Roman" w:cs="Times New Roman"/>
        </w:rPr>
        <w:t>0.1% w/w.</w:t>
      </w:r>
      <w:r w:rsidR="007A2091" w:rsidRPr="001508F4">
        <w:rPr>
          <w:rFonts w:ascii="Times New Roman" w:hAnsi="Times New Roman" w:cs="Times New Roman"/>
        </w:rPr>
        <w:t xml:space="preserve"> Centrifuged 10% w/w WPC solutions had a fat content of 0.1</w:t>
      </w:r>
      <w:r w:rsidR="00094C75" w:rsidRPr="001508F4">
        <w:rPr>
          <w:rFonts w:ascii="Times New Roman" w:hAnsi="Times New Roman" w:cs="Times New Roman"/>
        </w:rPr>
        <w:t>88</w:t>
      </w:r>
      <w:r w:rsidR="009F1A79" w:rsidRPr="001508F4">
        <w:rPr>
          <w:rFonts w:ascii="Times New Roman" w:hAnsi="Times New Roman" w:cs="Times New Roman"/>
        </w:rPr>
        <w:t xml:space="preserve"> </w:t>
      </w:r>
      <w:r w:rsidR="00094C75" w:rsidRPr="001508F4">
        <w:rPr>
          <w:rFonts w:ascii="Times New Roman" w:hAnsi="Times New Roman" w:cs="Times New Roman"/>
        </w:rPr>
        <w:t>±</w:t>
      </w:r>
      <w:r w:rsidR="009F1A79" w:rsidRPr="001508F4">
        <w:rPr>
          <w:rFonts w:ascii="Times New Roman" w:hAnsi="Times New Roman" w:cs="Times New Roman"/>
        </w:rPr>
        <w:t xml:space="preserve"> </w:t>
      </w:r>
      <w:r w:rsidR="00094C75" w:rsidRPr="001508F4">
        <w:rPr>
          <w:rFonts w:ascii="Times New Roman" w:hAnsi="Times New Roman" w:cs="Times New Roman"/>
        </w:rPr>
        <w:t>0.032% w/w</w:t>
      </w:r>
      <w:r w:rsidR="009F1A79" w:rsidRPr="001508F4">
        <w:rPr>
          <w:rFonts w:ascii="Times New Roman" w:hAnsi="Times New Roman" w:cs="Times New Roman"/>
        </w:rPr>
        <w:t>,</w:t>
      </w:r>
      <w:r w:rsidR="00094C75" w:rsidRPr="001508F4">
        <w:rPr>
          <w:rFonts w:ascii="Times New Roman" w:hAnsi="Times New Roman" w:cs="Times New Roman"/>
        </w:rPr>
        <w:t xml:space="preserve"> which translated to a 1.</w:t>
      </w:r>
      <w:r w:rsidR="003251E4" w:rsidRPr="001508F4">
        <w:rPr>
          <w:rFonts w:ascii="Times New Roman" w:hAnsi="Times New Roman" w:cs="Times New Roman"/>
        </w:rPr>
        <w:t xml:space="preserve">88 ± 0.32% w/w </w:t>
      </w:r>
      <w:r w:rsidR="008D01BC" w:rsidRPr="001508F4">
        <w:rPr>
          <w:rFonts w:ascii="Times New Roman" w:hAnsi="Times New Roman" w:cs="Times New Roman"/>
        </w:rPr>
        <w:t xml:space="preserve">fraction of </w:t>
      </w:r>
      <w:proofErr w:type="spellStart"/>
      <w:r w:rsidR="008D01BC" w:rsidRPr="001508F4">
        <w:rPr>
          <w:rFonts w:ascii="Times New Roman" w:hAnsi="Times New Roman" w:cs="Times New Roman"/>
        </w:rPr>
        <w:t>nano</w:t>
      </w:r>
      <w:proofErr w:type="spellEnd"/>
      <w:r w:rsidR="008D01BC" w:rsidRPr="001508F4">
        <w:rPr>
          <w:rFonts w:ascii="Times New Roman" w:hAnsi="Times New Roman" w:cs="Times New Roman"/>
        </w:rPr>
        <w:t>-sized fat droplets</w:t>
      </w:r>
      <w:r w:rsidR="006C5F25" w:rsidRPr="001508F4">
        <w:rPr>
          <w:rFonts w:ascii="Times New Roman" w:hAnsi="Times New Roman" w:cs="Times New Roman"/>
        </w:rPr>
        <w:t xml:space="preserve"> in </w:t>
      </w:r>
      <w:r w:rsidR="00DE07D7" w:rsidRPr="001508F4">
        <w:rPr>
          <w:rFonts w:ascii="Times New Roman" w:hAnsi="Times New Roman" w:cs="Times New Roman"/>
        </w:rPr>
        <w:t xml:space="preserve">the </w:t>
      </w:r>
      <w:r w:rsidR="00EA1DB0" w:rsidRPr="001508F4">
        <w:rPr>
          <w:rFonts w:ascii="Times New Roman" w:hAnsi="Times New Roman" w:cs="Times New Roman"/>
        </w:rPr>
        <w:t>WPC powder</w:t>
      </w:r>
      <w:r w:rsidR="007F45A5" w:rsidRPr="001508F4">
        <w:rPr>
          <w:rFonts w:ascii="Times New Roman" w:hAnsi="Times New Roman" w:cs="Times New Roman"/>
        </w:rPr>
        <w:t>.</w:t>
      </w:r>
    </w:p>
    <w:p w14:paraId="65A1A1A8" w14:textId="6B91F3EA" w:rsidR="00AD4663" w:rsidRPr="001508F4" w:rsidRDefault="00A70712" w:rsidP="00581DC0">
      <w:pPr>
        <w:spacing w:line="360" w:lineRule="auto"/>
        <w:jc w:val="both"/>
        <w:rPr>
          <w:rFonts w:ascii="Times New Roman" w:hAnsi="Times New Roman" w:cs="Times New Roman"/>
          <w:i/>
        </w:rPr>
      </w:pPr>
      <w:r w:rsidRPr="001508F4">
        <w:rPr>
          <w:rFonts w:ascii="Times New Roman" w:hAnsi="Times New Roman" w:cs="Times New Roman"/>
          <w:i/>
        </w:rPr>
        <w:t>2.</w:t>
      </w:r>
      <w:r w:rsidR="00E31F5B" w:rsidRPr="001508F4">
        <w:rPr>
          <w:rFonts w:ascii="Times New Roman" w:hAnsi="Times New Roman" w:cs="Times New Roman"/>
          <w:i/>
        </w:rPr>
        <w:t xml:space="preserve">4 </w:t>
      </w:r>
      <w:r w:rsidR="00AD4663" w:rsidRPr="001508F4">
        <w:rPr>
          <w:rFonts w:ascii="Times New Roman" w:hAnsi="Times New Roman" w:cs="Times New Roman"/>
          <w:i/>
        </w:rPr>
        <w:t>Heat and ultrasound treatment</w:t>
      </w:r>
    </w:p>
    <w:p w14:paraId="04C38F0A" w14:textId="68FD5502" w:rsidR="008C1289" w:rsidRPr="001508F4" w:rsidRDefault="003938BB" w:rsidP="008C1289">
      <w:pPr>
        <w:spacing w:line="360" w:lineRule="auto"/>
        <w:jc w:val="both"/>
        <w:rPr>
          <w:rFonts w:ascii="Times New Roman" w:hAnsi="Times New Roman" w:cs="Times New Roman"/>
        </w:rPr>
      </w:pPr>
      <w:r w:rsidRPr="001508F4">
        <w:rPr>
          <w:rFonts w:ascii="Times New Roman" w:hAnsi="Times New Roman" w:cs="Times New Roman"/>
        </w:rPr>
        <w:t xml:space="preserve">Whey protein solutions used in rennet gelation trials and cheese trials were treated in different sample volumes. </w:t>
      </w:r>
      <w:r w:rsidR="00112CD9" w:rsidRPr="001508F4">
        <w:rPr>
          <w:rFonts w:ascii="Times New Roman" w:hAnsi="Times New Roman" w:cs="Times New Roman"/>
        </w:rPr>
        <w:t xml:space="preserve">For rennet gelation trials, 25 mL of </w:t>
      </w:r>
      <w:r w:rsidR="0030514B" w:rsidRPr="001508F4">
        <w:rPr>
          <w:rFonts w:ascii="Times New Roman" w:hAnsi="Times New Roman" w:cs="Times New Roman"/>
        </w:rPr>
        <w:t xml:space="preserve">WPC </w:t>
      </w:r>
      <w:r w:rsidR="00112CD9" w:rsidRPr="001508F4">
        <w:rPr>
          <w:rFonts w:ascii="Times New Roman" w:hAnsi="Times New Roman" w:cs="Times New Roman"/>
        </w:rPr>
        <w:t xml:space="preserve">(10% w/w) </w:t>
      </w:r>
      <w:r w:rsidR="00504FA5" w:rsidRPr="001508F4">
        <w:rPr>
          <w:rFonts w:ascii="Times New Roman" w:hAnsi="Times New Roman" w:cs="Times New Roman"/>
        </w:rPr>
        <w:t xml:space="preserve">or </w:t>
      </w:r>
      <w:r w:rsidR="0030514B" w:rsidRPr="001508F4">
        <w:rPr>
          <w:rFonts w:ascii="Times New Roman" w:hAnsi="Times New Roman" w:cs="Times New Roman"/>
        </w:rPr>
        <w:t>MFWP</w:t>
      </w:r>
      <w:r w:rsidR="001A58BF" w:rsidRPr="001508F4">
        <w:rPr>
          <w:rFonts w:ascii="Times New Roman" w:hAnsi="Times New Roman" w:cs="Times New Roman"/>
        </w:rPr>
        <w:t xml:space="preserve"> (20% w/w)</w:t>
      </w:r>
      <w:r w:rsidR="0030514B" w:rsidRPr="001508F4">
        <w:rPr>
          <w:rFonts w:ascii="Times New Roman" w:hAnsi="Times New Roman" w:cs="Times New Roman"/>
        </w:rPr>
        <w:t xml:space="preserve"> solutions </w:t>
      </w:r>
      <w:r w:rsidR="00AD4663" w:rsidRPr="001508F4">
        <w:rPr>
          <w:rFonts w:ascii="Times New Roman" w:hAnsi="Times New Roman" w:cs="Times New Roman"/>
        </w:rPr>
        <w:t xml:space="preserve">were </w:t>
      </w:r>
      <w:r w:rsidR="0030514B" w:rsidRPr="001508F4">
        <w:rPr>
          <w:rFonts w:ascii="Times New Roman" w:hAnsi="Times New Roman" w:cs="Times New Roman"/>
        </w:rPr>
        <w:t xml:space="preserve">heated in a </w:t>
      </w:r>
      <w:r w:rsidR="00D1207B" w:rsidRPr="001508F4">
        <w:rPr>
          <w:rFonts w:ascii="Times New Roman" w:hAnsi="Times New Roman" w:cs="Times New Roman"/>
        </w:rPr>
        <w:t xml:space="preserve">water bath </w:t>
      </w:r>
      <w:r w:rsidR="0030514B" w:rsidRPr="001508F4">
        <w:rPr>
          <w:rFonts w:ascii="Times New Roman" w:hAnsi="Times New Roman" w:cs="Times New Roman"/>
        </w:rPr>
        <w:t xml:space="preserve">at 85 ºC </w:t>
      </w:r>
      <w:r w:rsidR="00D1207B" w:rsidRPr="001508F4">
        <w:rPr>
          <w:rFonts w:ascii="Times New Roman" w:hAnsi="Times New Roman" w:cs="Times New Roman"/>
        </w:rPr>
        <w:t>for 15 min</w:t>
      </w:r>
      <w:r w:rsidR="00C322F1" w:rsidRPr="001508F4">
        <w:rPr>
          <w:rFonts w:ascii="Times New Roman" w:hAnsi="Times New Roman" w:cs="Times New Roman"/>
        </w:rPr>
        <w:t xml:space="preserve"> and t</w:t>
      </w:r>
      <w:r w:rsidR="00D1207B" w:rsidRPr="001508F4">
        <w:rPr>
          <w:rFonts w:ascii="Times New Roman" w:hAnsi="Times New Roman" w:cs="Times New Roman"/>
        </w:rPr>
        <w:t>he</w:t>
      </w:r>
      <w:r w:rsidR="00C322F1" w:rsidRPr="001508F4">
        <w:rPr>
          <w:rFonts w:ascii="Times New Roman" w:hAnsi="Times New Roman" w:cs="Times New Roman"/>
        </w:rPr>
        <w:t>n</w:t>
      </w:r>
      <w:r w:rsidR="00D1207B" w:rsidRPr="001508F4">
        <w:rPr>
          <w:rFonts w:ascii="Times New Roman" w:hAnsi="Times New Roman" w:cs="Times New Roman"/>
        </w:rPr>
        <w:t xml:space="preserve"> immediately cooled by </w:t>
      </w:r>
      <w:r w:rsidR="00064353" w:rsidRPr="001508F4">
        <w:rPr>
          <w:rFonts w:ascii="Times New Roman" w:hAnsi="Times New Roman" w:cs="Times New Roman"/>
        </w:rPr>
        <w:t>immersing in</w:t>
      </w:r>
      <w:r w:rsidR="00D1207B" w:rsidRPr="001508F4">
        <w:rPr>
          <w:rFonts w:ascii="Times New Roman" w:hAnsi="Times New Roman" w:cs="Times New Roman"/>
        </w:rPr>
        <w:t xml:space="preserve"> an ice bath. </w:t>
      </w:r>
      <w:r w:rsidR="00112CD9" w:rsidRPr="001508F4">
        <w:rPr>
          <w:rFonts w:ascii="Times New Roman" w:hAnsi="Times New Roman" w:cs="Times New Roman"/>
        </w:rPr>
        <w:t xml:space="preserve">WPC systems used for cheese trials were heated for 15 min in batches of 50 mL, placed in a water bath at 95 </w:t>
      </w:r>
      <w:r w:rsidR="00200811" w:rsidRPr="001508F4">
        <w:rPr>
          <w:rFonts w:ascii="Times New Roman" w:hAnsi="Times New Roman" w:cs="Times New Roman"/>
        </w:rPr>
        <w:t>º</w:t>
      </w:r>
      <w:r w:rsidR="00112CD9" w:rsidRPr="001508F4">
        <w:rPr>
          <w:rFonts w:ascii="Times New Roman" w:hAnsi="Times New Roman" w:cs="Times New Roman"/>
        </w:rPr>
        <w:t>C. All milk protein systems had similar temperature vs. time profiles (Fig. S1 in supplementary data) during heating</w:t>
      </w:r>
      <w:r w:rsidR="00F3088B" w:rsidRPr="001508F4">
        <w:rPr>
          <w:rFonts w:ascii="Times New Roman" w:hAnsi="Times New Roman" w:cs="Times New Roman"/>
        </w:rPr>
        <w:t xml:space="preserve">. </w:t>
      </w:r>
      <w:r w:rsidR="00C322F1" w:rsidRPr="001508F4">
        <w:rPr>
          <w:rFonts w:ascii="Times New Roman" w:hAnsi="Times New Roman" w:cs="Times New Roman"/>
        </w:rPr>
        <w:t>The</w:t>
      </w:r>
      <w:r w:rsidR="00D1207B" w:rsidRPr="001508F4">
        <w:rPr>
          <w:rFonts w:ascii="Times New Roman" w:hAnsi="Times New Roman" w:cs="Times New Roman"/>
        </w:rPr>
        <w:t xml:space="preserve"> heated solutions were </w:t>
      </w:r>
      <w:r w:rsidR="00C322F1" w:rsidRPr="001508F4">
        <w:rPr>
          <w:rFonts w:ascii="Times New Roman" w:hAnsi="Times New Roman" w:cs="Times New Roman"/>
        </w:rPr>
        <w:t xml:space="preserve">then </w:t>
      </w:r>
      <w:r w:rsidR="00D1207B" w:rsidRPr="001508F4">
        <w:rPr>
          <w:rFonts w:ascii="Times New Roman" w:hAnsi="Times New Roman" w:cs="Times New Roman"/>
        </w:rPr>
        <w:t xml:space="preserve">sonicated </w:t>
      </w:r>
      <w:r w:rsidR="00112CD9" w:rsidRPr="001508F4">
        <w:rPr>
          <w:rFonts w:ascii="Times New Roman" w:hAnsi="Times New Roman" w:cs="Times New Roman"/>
        </w:rPr>
        <w:t xml:space="preserve">in batches of 25 mL, </w:t>
      </w:r>
      <w:r w:rsidR="00C322F1" w:rsidRPr="001508F4">
        <w:rPr>
          <w:rFonts w:ascii="Times New Roman" w:hAnsi="Times New Roman" w:cs="Times New Roman"/>
        </w:rPr>
        <w:t xml:space="preserve">at 20 kHz </w:t>
      </w:r>
      <w:r w:rsidR="00EF666C" w:rsidRPr="001508F4">
        <w:rPr>
          <w:rFonts w:ascii="Times New Roman" w:hAnsi="Times New Roman" w:cs="Times New Roman"/>
        </w:rPr>
        <w:t xml:space="preserve">frequency </w:t>
      </w:r>
      <w:r w:rsidR="00C322F1" w:rsidRPr="001508F4">
        <w:rPr>
          <w:rFonts w:ascii="Times New Roman" w:hAnsi="Times New Roman" w:cs="Times New Roman"/>
        </w:rPr>
        <w:t>and</w:t>
      </w:r>
      <w:r w:rsidR="00D1207B" w:rsidRPr="001508F4">
        <w:rPr>
          <w:rFonts w:ascii="Times New Roman" w:hAnsi="Times New Roman" w:cs="Times New Roman"/>
        </w:rPr>
        <w:t xml:space="preserve"> 50% amplitude</w:t>
      </w:r>
      <w:r w:rsidR="00CA69BA" w:rsidRPr="001508F4">
        <w:rPr>
          <w:rFonts w:ascii="Times New Roman" w:hAnsi="Times New Roman" w:cs="Times New Roman"/>
        </w:rPr>
        <w:t xml:space="preserve"> </w:t>
      </w:r>
      <w:r w:rsidR="00C322F1" w:rsidRPr="001508F4">
        <w:rPr>
          <w:rFonts w:ascii="Times New Roman" w:hAnsi="Times New Roman" w:cs="Times New Roman"/>
        </w:rPr>
        <w:t xml:space="preserve">for 1 min </w:t>
      </w:r>
      <w:r w:rsidR="00D1207B" w:rsidRPr="001508F4">
        <w:rPr>
          <w:rFonts w:ascii="Times New Roman" w:hAnsi="Times New Roman" w:cs="Times New Roman"/>
        </w:rPr>
        <w:t xml:space="preserve">using </w:t>
      </w:r>
      <w:r w:rsidR="00C322F1" w:rsidRPr="001508F4">
        <w:rPr>
          <w:rFonts w:ascii="Times New Roman" w:hAnsi="Times New Roman" w:cs="Times New Roman"/>
        </w:rPr>
        <w:t>a</w:t>
      </w:r>
      <w:r w:rsidR="00B148B1" w:rsidRPr="001508F4">
        <w:rPr>
          <w:rFonts w:ascii="Times New Roman" w:hAnsi="Times New Roman" w:cs="Times New Roman"/>
        </w:rPr>
        <w:t>n</w:t>
      </w:r>
      <w:r w:rsidR="00C322F1" w:rsidRPr="001508F4">
        <w:rPr>
          <w:rFonts w:ascii="Times New Roman" w:hAnsi="Times New Roman" w:cs="Times New Roman"/>
        </w:rPr>
        <w:t xml:space="preserve"> </w:t>
      </w:r>
      <w:r w:rsidR="00D1207B" w:rsidRPr="001508F4">
        <w:rPr>
          <w:rFonts w:ascii="Times New Roman" w:hAnsi="Times New Roman" w:cs="Times New Roman"/>
        </w:rPr>
        <w:t>11</w:t>
      </w:r>
      <w:r w:rsidR="00C322F1" w:rsidRPr="001508F4">
        <w:rPr>
          <w:rFonts w:ascii="Times New Roman" w:hAnsi="Times New Roman" w:cs="Times New Roman"/>
        </w:rPr>
        <w:t xml:space="preserve"> </w:t>
      </w:r>
      <w:r w:rsidR="00D1207B" w:rsidRPr="001508F4">
        <w:rPr>
          <w:rFonts w:ascii="Times New Roman" w:hAnsi="Times New Roman" w:cs="Times New Roman"/>
        </w:rPr>
        <w:t>mm horn</w:t>
      </w:r>
      <w:r w:rsidR="000F46A4" w:rsidRPr="001508F4">
        <w:rPr>
          <w:rFonts w:ascii="Times New Roman" w:hAnsi="Times New Roman" w:cs="Times New Roman"/>
        </w:rPr>
        <w:t xml:space="preserve"> </w:t>
      </w:r>
      <w:r w:rsidR="00A11AFD" w:rsidRPr="001508F4">
        <w:rPr>
          <w:rFonts w:ascii="Times New Roman" w:hAnsi="Times New Roman" w:cs="Times New Roman"/>
          <w:color w:val="000000" w:themeColor="text1"/>
        </w:rPr>
        <w:t>(Model 102C (CE</w:t>
      </w:r>
      <w:r w:rsidR="00826F77" w:rsidRPr="001508F4">
        <w:rPr>
          <w:rFonts w:ascii="Times New Roman" w:hAnsi="Times New Roman" w:cs="Times New Roman"/>
          <w:color w:val="000000" w:themeColor="text1"/>
        </w:rPr>
        <w:t xml:space="preserve">), Branson Ultrasonics, </w:t>
      </w:r>
      <w:r w:rsidR="0090174E" w:rsidRPr="001508F4">
        <w:rPr>
          <w:rFonts w:ascii="Times New Roman" w:hAnsi="Times New Roman" w:cs="Times New Roman"/>
        </w:rPr>
        <w:t xml:space="preserve">St. Louis, </w:t>
      </w:r>
      <w:r w:rsidR="00BB47CB" w:rsidRPr="001508F4">
        <w:rPr>
          <w:rFonts w:ascii="Times New Roman" w:hAnsi="Times New Roman" w:cs="Times New Roman"/>
        </w:rPr>
        <w:t>Missouri,</w:t>
      </w:r>
      <w:r w:rsidR="00BB47CB" w:rsidRPr="001508F4">
        <w:rPr>
          <w:rFonts w:ascii="Times New Roman" w:hAnsi="Times New Roman" w:cs="Times New Roman"/>
          <w:color w:val="000000" w:themeColor="text1"/>
        </w:rPr>
        <w:t xml:space="preserve"> </w:t>
      </w:r>
      <w:r w:rsidR="00826F77" w:rsidRPr="001508F4">
        <w:rPr>
          <w:rFonts w:ascii="Times New Roman" w:hAnsi="Times New Roman" w:cs="Times New Roman"/>
          <w:color w:val="000000" w:themeColor="text1"/>
        </w:rPr>
        <w:t>USA)</w:t>
      </w:r>
      <w:r w:rsidR="00D1207B" w:rsidRPr="001508F4">
        <w:rPr>
          <w:rFonts w:ascii="Times New Roman" w:hAnsi="Times New Roman" w:cs="Times New Roman"/>
        </w:rPr>
        <w:t>.</w:t>
      </w:r>
      <w:r w:rsidR="008C1289" w:rsidRPr="001508F4">
        <w:rPr>
          <w:rFonts w:ascii="Times New Roman" w:hAnsi="Times New Roman" w:cs="Times New Roman"/>
          <w:i/>
        </w:rPr>
        <w:t xml:space="preserve"> </w:t>
      </w:r>
      <w:r w:rsidR="00CA69BA" w:rsidRPr="001508F4">
        <w:rPr>
          <w:rFonts w:ascii="Times New Roman" w:hAnsi="Times New Roman" w:cs="Times New Roman"/>
        </w:rPr>
        <w:t xml:space="preserve">The power delivered was 33 </w:t>
      </w:r>
      <w:proofErr w:type="spellStart"/>
      <w:r w:rsidR="00CA69BA" w:rsidRPr="001508F4">
        <w:rPr>
          <w:rFonts w:ascii="Times New Roman" w:hAnsi="Times New Roman" w:cs="Times New Roman"/>
        </w:rPr>
        <w:t xml:space="preserve">W </w:t>
      </w:r>
      <w:r w:rsidR="00C322F1" w:rsidRPr="001508F4">
        <w:rPr>
          <w:rFonts w:ascii="Times New Roman" w:hAnsi="Times New Roman" w:cs="Times New Roman"/>
        </w:rPr>
        <w:t>as</w:t>
      </w:r>
      <w:proofErr w:type="spellEnd"/>
      <w:r w:rsidR="00C322F1" w:rsidRPr="001508F4">
        <w:rPr>
          <w:rFonts w:ascii="Times New Roman" w:hAnsi="Times New Roman" w:cs="Times New Roman"/>
        </w:rPr>
        <w:t xml:space="preserve"> determined by</w:t>
      </w:r>
      <w:r w:rsidR="00CA69BA" w:rsidRPr="001508F4">
        <w:rPr>
          <w:rFonts w:ascii="Times New Roman" w:hAnsi="Times New Roman" w:cs="Times New Roman"/>
        </w:rPr>
        <w:t xml:space="preserve"> calorimetry.</w:t>
      </w:r>
    </w:p>
    <w:p w14:paraId="5D53206A" w14:textId="59B30CF6" w:rsidR="008C1289" w:rsidRPr="001508F4" w:rsidRDefault="00A70712" w:rsidP="008C1289">
      <w:pPr>
        <w:spacing w:line="360" w:lineRule="auto"/>
        <w:jc w:val="both"/>
        <w:rPr>
          <w:rFonts w:ascii="Times New Roman" w:hAnsi="Times New Roman" w:cs="Times New Roman"/>
          <w:i/>
        </w:rPr>
      </w:pPr>
      <w:r w:rsidRPr="001508F4">
        <w:rPr>
          <w:rFonts w:ascii="Times New Roman" w:hAnsi="Times New Roman" w:cs="Times New Roman"/>
          <w:i/>
        </w:rPr>
        <w:t>2.</w:t>
      </w:r>
      <w:r w:rsidR="00E31F5B" w:rsidRPr="001508F4">
        <w:rPr>
          <w:rFonts w:ascii="Times New Roman" w:hAnsi="Times New Roman" w:cs="Times New Roman"/>
          <w:i/>
        </w:rPr>
        <w:t xml:space="preserve">5 </w:t>
      </w:r>
      <w:r w:rsidR="008C1289" w:rsidRPr="001508F4">
        <w:rPr>
          <w:rFonts w:ascii="Times New Roman" w:hAnsi="Times New Roman" w:cs="Times New Roman"/>
          <w:i/>
        </w:rPr>
        <w:t>Particle size measurement</w:t>
      </w:r>
    </w:p>
    <w:p w14:paraId="590F5BAC" w14:textId="6DF852D9" w:rsidR="008C1289" w:rsidRPr="001508F4" w:rsidRDefault="006E618F" w:rsidP="008C1289">
      <w:pPr>
        <w:spacing w:line="360" w:lineRule="auto"/>
        <w:jc w:val="both"/>
        <w:rPr>
          <w:rFonts w:ascii="Times New Roman" w:hAnsi="Times New Roman" w:cs="Times New Roman"/>
        </w:rPr>
      </w:pPr>
      <w:r w:rsidRPr="001508F4">
        <w:rPr>
          <w:rFonts w:ascii="Times New Roman" w:hAnsi="Times New Roman" w:cs="Times New Roman"/>
        </w:rPr>
        <w:t xml:space="preserve">The </w:t>
      </w:r>
      <w:r w:rsidR="00F531D6" w:rsidRPr="001508F4">
        <w:rPr>
          <w:rFonts w:ascii="Times New Roman" w:hAnsi="Times New Roman" w:cs="Times New Roman"/>
        </w:rPr>
        <w:t xml:space="preserve">size of </w:t>
      </w:r>
      <w:r w:rsidRPr="001508F4">
        <w:rPr>
          <w:rFonts w:ascii="Times New Roman" w:hAnsi="Times New Roman" w:cs="Times New Roman"/>
        </w:rPr>
        <w:t>particle</w:t>
      </w:r>
      <w:r w:rsidR="00F531D6" w:rsidRPr="001508F4">
        <w:rPr>
          <w:rFonts w:ascii="Times New Roman" w:hAnsi="Times New Roman" w:cs="Times New Roman"/>
        </w:rPr>
        <w:t>s</w:t>
      </w:r>
      <w:r w:rsidRPr="001508F4">
        <w:rPr>
          <w:rFonts w:ascii="Times New Roman" w:hAnsi="Times New Roman" w:cs="Times New Roman"/>
        </w:rPr>
        <w:t xml:space="preserve"> </w:t>
      </w:r>
      <w:r w:rsidR="00F531D6" w:rsidRPr="001508F4">
        <w:rPr>
          <w:rFonts w:ascii="Times New Roman" w:hAnsi="Times New Roman" w:cs="Times New Roman"/>
        </w:rPr>
        <w:t>in</w:t>
      </w:r>
      <w:r w:rsidRPr="001508F4">
        <w:rPr>
          <w:rFonts w:ascii="Times New Roman" w:hAnsi="Times New Roman" w:cs="Times New Roman"/>
        </w:rPr>
        <w:t xml:space="preserve"> f</w:t>
      </w:r>
      <w:r w:rsidR="008C1289" w:rsidRPr="001508F4">
        <w:rPr>
          <w:rFonts w:ascii="Times New Roman" w:hAnsi="Times New Roman" w:cs="Times New Roman"/>
        </w:rPr>
        <w:t xml:space="preserve">reshly prepared 10% w/w reconstituted samples MFWP and WPC </w:t>
      </w:r>
      <w:r w:rsidRPr="001508F4">
        <w:rPr>
          <w:rFonts w:ascii="Times New Roman" w:hAnsi="Times New Roman" w:cs="Times New Roman"/>
        </w:rPr>
        <w:t xml:space="preserve">was measured </w:t>
      </w:r>
      <w:r w:rsidR="007D0761" w:rsidRPr="001508F4">
        <w:rPr>
          <w:rFonts w:ascii="Times New Roman" w:hAnsi="Times New Roman" w:cs="Times New Roman"/>
        </w:rPr>
        <w:t xml:space="preserve">by dynamic light scattering </w:t>
      </w:r>
      <w:r w:rsidRPr="001508F4">
        <w:rPr>
          <w:rFonts w:ascii="Times New Roman" w:hAnsi="Times New Roman" w:cs="Times New Roman"/>
        </w:rPr>
        <w:t xml:space="preserve">using a Malvern </w:t>
      </w:r>
      <w:proofErr w:type="spellStart"/>
      <w:r w:rsidRPr="001508F4">
        <w:rPr>
          <w:rFonts w:ascii="Times New Roman" w:hAnsi="Times New Roman" w:cs="Times New Roman"/>
        </w:rPr>
        <w:t>Zetasizer</w:t>
      </w:r>
      <w:proofErr w:type="spellEnd"/>
      <w:r w:rsidRPr="001508F4">
        <w:rPr>
          <w:rFonts w:ascii="Times New Roman" w:hAnsi="Times New Roman" w:cs="Times New Roman"/>
        </w:rPr>
        <w:t xml:space="preserve"> Nano ZS</w:t>
      </w:r>
      <w:r w:rsidR="00E12353" w:rsidRPr="001508F4">
        <w:rPr>
          <w:rFonts w:ascii="Times New Roman" w:hAnsi="Times New Roman" w:cs="Times New Roman"/>
        </w:rPr>
        <w:t xml:space="preserve"> (</w:t>
      </w:r>
      <w:r w:rsidR="003679F3" w:rsidRPr="001508F4">
        <w:rPr>
          <w:rFonts w:ascii="Times New Roman" w:hAnsi="Times New Roman" w:cs="Times New Roman"/>
        </w:rPr>
        <w:t xml:space="preserve">Malvern </w:t>
      </w:r>
      <w:proofErr w:type="spellStart"/>
      <w:r w:rsidR="003679F3" w:rsidRPr="001508F4">
        <w:rPr>
          <w:rFonts w:ascii="Times New Roman" w:hAnsi="Times New Roman" w:cs="Times New Roman"/>
        </w:rPr>
        <w:t>Panaly</w:t>
      </w:r>
      <w:r w:rsidR="00437DC4" w:rsidRPr="001508F4">
        <w:rPr>
          <w:rFonts w:ascii="Times New Roman" w:hAnsi="Times New Roman" w:cs="Times New Roman"/>
        </w:rPr>
        <w:t>tical</w:t>
      </w:r>
      <w:proofErr w:type="spellEnd"/>
      <w:r w:rsidR="00437DC4" w:rsidRPr="001508F4">
        <w:rPr>
          <w:rFonts w:ascii="Times New Roman" w:hAnsi="Times New Roman" w:cs="Times New Roman"/>
        </w:rPr>
        <w:t xml:space="preserve"> Ltd, Malvern, U</w:t>
      </w:r>
      <w:r w:rsidR="007955C7" w:rsidRPr="001508F4">
        <w:rPr>
          <w:rFonts w:ascii="Times New Roman" w:hAnsi="Times New Roman" w:cs="Times New Roman"/>
        </w:rPr>
        <w:t>K</w:t>
      </w:r>
      <w:r w:rsidR="00437DC4" w:rsidRPr="001508F4">
        <w:rPr>
          <w:rFonts w:ascii="Times New Roman" w:hAnsi="Times New Roman" w:cs="Times New Roman"/>
        </w:rPr>
        <w:t>)</w:t>
      </w:r>
      <w:r w:rsidR="00A01E96" w:rsidRPr="001508F4">
        <w:rPr>
          <w:rFonts w:ascii="Times New Roman" w:hAnsi="Times New Roman" w:cs="Times New Roman"/>
        </w:rPr>
        <w:t xml:space="preserve"> at 25 °C</w:t>
      </w:r>
      <w:r w:rsidRPr="001508F4">
        <w:rPr>
          <w:rFonts w:ascii="Times New Roman" w:hAnsi="Times New Roman" w:cs="Times New Roman"/>
        </w:rPr>
        <w:t xml:space="preserve">.  The MFWP and WPC solutions </w:t>
      </w:r>
      <w:r w:rsidR="008C1289" w:rsidRPr="001508F4">
        <w:rPr>
          <w:rFonts w:ascii="Times New Roman" w:hAnsi="Times New Roman" w:cs="Times New Roman"/>
        </w:rPr>
        <w:t xml:space="preserve">were diluted 1000 and 500 times respectively, with deionized and distilled water before analysis. </w:t>
      </w:r>
      <w:r w:rsidRPr="001508F4">
        <w:rPr>
          <w:rFonts w:ascii="Times New Roman" w:hAnsi="Times New Roman" w:cs="Times New Roman"/>
        </w:rPr>
        <w:t>T</w:t>
      </w:r>
      <w:r w:rsidR="00A44EBA" w:rsidRPr="001508F4">
        <w:rPr>
          <w:rFonts w:ascii="Times New Roman" w:hAnsi="Times New Roman" w:cs="Times New Roman"/>
        </w:rPr>
        <w:t xml:space="preserve">he ‘milk protein size analysis’ </w:t>
      </w:r>
      <w:r w:rsidRPr="001508F4">
        <w:rPr>
          <w:rFonts w:ascii="Times New Roman" w:hAnsi="Times New Roman" w:cs="Times New Roman"/>
        </w:rPr>
        <w:t xml:space="preserve">setting was used </w:t>
      </w:r>
      <w:r w:rsidR="00A44EBA" w:rsidRPr="001508F4">
        <w:rPr>
          <w:rFonts w:ascii="Times New Roman" w:hAnsi="Times New Roman" w:cs="Times New Roman"/>
        </w:rPr>
        <w:t xml:space="preserve">(particle refractive index: 1.45, particle absorption 0.001, viscosity of water 0.8872 </w:t>
      </w:r>
      <w:proofErr w:type="spellStart"/>
      <w:r w:rsidR="00A44EBA" w:rsidRPr="001508F4">
        <w:rPr>
          <w:rFonts w:ascii="Times New Roman" w:hAnsi="Times New Roman" w:cs="Times New Roman"/>
        </w:rPr>
        <w:t>cP</w:t>
      </w:r>
      <w:proofErr w:type="spellEnd"/>
      <w:r w:rsidR="00A44EBA" w:rsidRPr="001508F4">
        <w:rPr>
          <w:rFonts w:ascii="Times New Roman" w:hAnsi="Times New Roman" w:cs="Times New Roman"/>
        </w:rPr>
        <w:t xml:space="preserve">, refractive index of water 1.33, measurement angle: 173° backscatter). </w:t>
      </w:r>
      <w:r w:rsidR="002971D6" w:rsidRPr="001508F4">
        <w:rPr>
          <w:rFonts w:ascii="Times New Roman" w:hAnsi="Times New Roman" w:cs="Times New Roman"/>
        </w:rPr>
        <w:t xml:space="preserve"> The WPC solution was also centrifuged at 3</w:t>
      </w:r>
      <w:r w:rsidR="008D414A" w:rsidRPr="001508F4">
        <w:rPr>
          <w:rFonts w:ascii="Times New Roman" w:hAnsi="Times New Roman" w:cs="Times New Roman"/>
          <w:color w:val="ED7D31" w:themeColor="accent2"/>
        </w:rPr>
        <w:t>,</w:t>
      </w:r>
      <w:r w:rsidR="002971D6" w:rsidRPr="001508F4">
        <w:rPr>
          <w:rFonts w:ascii="Times New Roman" w:hAnsi="Times New Roman" w:cs="Times New Roman"/>
        </w:rPr>
        <w:t>842 x g for 20 min, and the top and middle layers of the supernatant measured.</w:t>
      </w:r>
    </w:p>
    <w:p w14:paraId="497595C8" w14:textId="18489C3E" w:rsidR="00AB388C" w:rsidRPr="001508F4" w:rsidRDefault="00AB388C" w:rsidP="008C1289">
      <w:pPr>
        <w:spacing w:line="360" w:lineRule="auto"/>
        <w:jc w:val="both"/>
        <w:rPr>
          <w:rFonts w:ascii="Times New Roman" w:hAnsi="Times New Roman" w:cs="Times New Roman"/>
        </w:rPr>
      </w:pPr>
      <w:r w:rsidRPr="001508F4">
        <w:rPr>
          <w:rFonts w:ascii="Times New Roman" w:hAnsi="Times New Roman" w:cs="Times New Roman"/>
        </w:rPr>
        <w:t xml:space="preserve">The </w:t>
      </w:r>
      <w:r w:rsidR="00D05304" w:rsidRPr="001508F4">
        <w:rPr>
          <w:rFonts w:ascii="Times New Roman" w:hAnsi="Times New Roman" w:cs="Times New Roman"/>
        </w:rPr>
        <w:t xml:space="preserve">volume </w:t>
      </w:r>
      <w:r w:rsidR="0074504C" w:rsidRPr="001508F4">
        <w:rPr>
          <w:rFonts w:ascii="Times New Roman" w:hAnsi="Times New Roman" w:cs="Times New Roman"/>
        </w:rPr>
        <w:t>mean</w:t>
      </w:r>
      <w:r w:rsidR="00D05304" w:rsidRPr="001508F4">
        <w:rPr>
          <w:rFonts w:ascii="Times New Roman" w:hAnsi="Times New Roman" w:cs="Times New Roman"/>
        </w:rPr>
        <w:t xml:space="preserve"> diameter</w:t>
      </w:r>
      <w:r w:rsidRPr="001508F4">
        <w:rPr>
          <w:rFonts w:ascii="Times New Roman" w:hAnsi="Times New Roman" w:cs="Times New Roman"/>
        </w:rPr>
        <w:t xml:space="preserve"> of the whey protein aggregates </w:t>
      </w:r>
      <w:r w:rsidR="00A01E96" w:rsidRPr="001508F4">
        <w:rPr>
          <w:rFonts w:ascii="Times New Roman" w:hAnsi="Times New Roman" w:cs="Times New Roman"/>
        </w:rPr>
        <w:t>in the heat</w:t>
      </w:r>
      <w:r w:rsidR="00112CD9" w:rsidRPr="001508F4">
        <w:rPr>
          <w:rFonts w:ascii="Times New Roman" w:hAnsi="Times New Roman" w:cs="Times New Roman"/>
        </w:rPr>
        <w:t>ed</w:t>
      </w:r>
      <w:r w:rsidR="00A01E96" w:rsidRPr="001508F4">
        <w:rPr>
          <w:rFonts w:ascii="Times New Roman" w:hAnsi="Times New Roman" w:cs="Times New Roman"/>
        </w:rPr>
        <w:t xml:space="preserve"> and sonicated MFWP</w:t>
      </w:r>
      <w:r w:rsidR="00D95A51" w:rsidRPr="001508F4">
        <w:rPr>
          <w:rFonts w:ascii="Times New Roman" w:hAnsi="Times New Roman" w:cs="Times New Roman"/>
        </w:rPr>
        <w:t xml:space="preserve"> </w:t>
      </w:r>
      <w:r w:rsidR="00A35E5E" w:rsidRPr="001508F4">
        <w:rPr>
          <w:rFonts w:ascii="Times New Roman" w:hAnsi="Times New Roman" w:cs="Times New Roman"/>
        </w:rPr>
        <w:t>(20% w/w)</w:t>
      </w:r>
      <w:r w:rsidR="00A01E96" w:rsidRPr="001508F4">
        <w:rPr>
          <w:rFonts w:ascii="Times New Roman" w:hAnsi="Times New Roman" w:cs="Times New Roman"/>
        </w:rPr>
        <w:t xml:space="preserve"> and WPC</w:t>
      </w:r>
      <w:r w:rsidR="00A35E5E" w:rsidRPr="001508F4">
        <w:rPr>
          <w:rFonts w:ascii="Times New Roman" w:hAnsi="Times New Roman" w:cs="Times New Roman"/>
        </w:rPr>
        <w:t xml:space="preserve"> (10% w/w)</w:t>
      </w:r>
      <w:r w:rsidR="00A01E96" w:rsidRPr="001508F4">
        <w:rPr>
          <w:rFonts w:ascii="Times New Roman" w:hAnsi="Times New Roman" w:cs="Times New Roman"/>
        </w:rPr>
        <w:t xml:space="preserve"> solutions </w:t>
      </w:r>
      <w:r w:rsidRPr="001508F4">
        <w:rPr>
          <w:rFonts w:ascii="Times New Roman" w:hAnsi="Times New Roman" w:cs="Times New Roman"/>
        </w:rPr>
        <w:t>w</w:t>
      </w:r>
      <w:r w:rsidR="00A01E96" w:rsidRPr="001508F4">
        <w:rPr>
          <w:rFonts w:ascii="Times New Roman" w:hAnsi="Times New Roman" w:cs="Times New Roman"/>
        </w:rPr>
        <w:t>as</w:t>
      </w:r>
      <w:r w:rsidRPr="001508F4">
        <w:rPr>
          <w:rFonts w:ascii="Times New Roman" w:hAnsi="Times New Roman" w:cs="Times New Roman"/>
        </w:rPr>
        <w:t xml:space="preserve"> measured using </w:t>
      </w:r>
      <w:r w:rsidR="00776F6F" w:rsidRPr="001508F4">
        <w:rPr>
          <w:rFonts w:ascii="Times New Roman" w:hAnsi="Times New Roman" w:cs="Times New Roman"/>
        </w:rPr>
        <w:t xml:space="preserve">a </w:t>
      </w:r>
      <w:r w:rsidRPr="001508F4">
        <w:rPr>
          <w:rFonts w:ascii="Times New Roman" w:hAnsi="Times New Roman" w:cs="Times New Roman"/>
        </w:rPr>
        <w:t xml:space="preserve">Malvern </w:t>
      </w:r>
      <w:proofErr w:type="spellStart"/>
      <w:r w:rsidRPr="001508F4">
        <w:rPr>
          <w:rFonts w:ascii="Times New Roman" w:hAnsi="Times New Roman" w:cs="Times New Roman"/>
        </w:rPr>
        <w:t>Mastersizer</w:t>
      </w:r>
      <w:proofErr w:type="spellEnd"/>
      <w:r w:rsidRPr="001508F4">
        <w:rPr>
          <w:rFonts w:ascii="Times New Roman" w:hAnsi="Times New Roman" w:cs="Times New Roman"/>
        </w:rPr>
        <w:t xml:space="preserve"> 2000</w:t>
      </w:r>
      <w:r w:rsidR="003A541E" w:rsidRPr="001508F4">
        <w:rPr>
          <w:rFonts w:ascii="Times New Roman" w:hAnsi="Times New Roman" w:cs="Times New Roman"/>
        </w:rPr>
        <w:t xml:space="preserve"> with </w:t>
      </w:r>
      <w:r w:rsidR="00A01E96" w:rsidRPr="001508F4">
        <w:rPr>
          <w:rFonts w:ascii="Times New Roman" w:hAnsi="Times New Roman" w:cs="Times New Roman"/>
        </w:rPr>
        <w:t xml:space="preserve">a </w:t>
      </w:r>
      <w:r w:rsidR="003A541E" w:rsidRPr="001508F4">
        <w:rPr>
          <w:rFonts w:ascii="Times New Roman" w:hAnsi="Times New Roman" w:cs="Times New Roman"/>
        </w:rPr>
        <w:t>Hydro EV accessory</w:t>
      </w:r>
      <w:r w:rsidR="000F2D34" w:rsidRPr="001508F4">
        <w:rPr>
          <w:rFonts w:ascii="Times New Roman" w:hAnsi="Times New Roman" w:cs="Times New Roman"/>
        </w:rPr>
        <w:t xml:space="preserve"> (Malvern </w:t>
      </w:r>
      <w:proofErr w:type="spellStart"/>
      <w:r w:rsidR="000F2D34" w:rsidRPr="001508F4">
        <w:rPr>
          <w:rFonts w:ascii="Times New Roman" w:hAnsi="Times New Roman" w:cs="Times New Roman"/>
        </w:rPr>
        <w:t>Panalytical</w:t>
      </w:r>
      <w:proofErr w:type="spellEnd"/>
      <w:r w:rsidR="000F2D34" w:rsidRPr="001508F4">
        <w:rPr>
          <w:rFonts w:ascii="Times New Roman" w:hAnsi="Times New Roman" w:cs="Times New Roman"/>
        </w:rPr>
        <w:t xml:space="preserve"> Ltd, Malvern, U</w:t>
      </w:r>
      <w:r w:rsidR="007955C7" w:rsidRPr="001508F4">
        <w:rPr>
          <w:rFonts w:ascii="Times New Roman" w:hAnsi="Times New Roman" w:cs="Times New Roman"/>
        </w:rPr>
        <w:t>K</w:t>
      </w:r>
      <w:r w:rsidR="000F2D34" w:rsidRPr="001508F4">
        <w:rPr>
          <w:rFonts w:ascii="Times New Roman" w:hAnsi="Times New Roman" w:cs="Times New Roman"/>
        </w:rPr>
        <w:t>)</w:t>
      </w:r>
      <w:r w:rsidR="003A541E" w:rsidRPr="001508F4">
        <w:rPr>
          <w:rFonts w:ascii="Times New Roman" w:hAnsi="Times New Roman" w:cs="Times New Roman"/>
        </w:rPr>
        <w:t>. Distilled water was used as the diluent</w:t>
      </w:r>
      <w:r w:rsidR="00A01E96" w:rsidRPr="001508F4">
        <w:rPr>
          <w:rFonts w:ascii="Times New Roman" w:hAnsi="Times New Roman" w:cs="Times New Roman"/>
        </w:rPr>
        <w:t>.</w:t>
      </w:r>
      <w:r w:rsidR="003A541E" w:rsidRPr="001508F4">
        <w:rPr>
          <w:rFonts w:ascii="Times New Roman" w:hAnsi="Times New Roman" w:cs="Times New Roman"/>
        </w:rPr>
        <w:t xml:space="preserve"> </w:t>
      </w:r>
      <w:r w:rsidR="00A01E96" w:rsidRPr="001508F4">
        <w:rPr>
          <w:rFonts w:ascii="Times New Roman" w:hAnsi="Times New Roman" w:cs="Times New Roman"/>
        </w:rPr>
        <w:t>A</w:t>
      </w:r>
      <w:r w:rsidR="003A541E" w:rsidRPr="001508F4">
        <w:rPr>
          <w:rFonts w:ascii="Times New Roman" w:hAnsi="Times New Roman" w:cs="Times New Roman"/>
        </w:rPr>
        <w:t xml:space="preserve"> particle refractive index of 1.45 and an absorption of 0.001 w</w:t>
      </w:r>
      <w:r w:rsidR="00A01E96" w:rsidRPr="001508F4">
        <w:rPr>
          <w:rFonts w:ascii="Times New Roman" w:hAnsi="Times New Roman" w:cs="Times New Roman"/>
        </w:rPr>
        <w:t>ere</w:t>
      </w:r>
      <w:r w:rsidR="003A541E" w:rsidRPr="001508F4">
        <w:rPr>
          <w:rFonts w:ascii="Times New Roman" w:hAnsi="Times New Roman" w:cs="Times New Roman"/>
        </w:rPr>
        <w:t xml:space="preserve"> used for the measurement.</w:t>
      </w:r>
      <w:r w:rsidR="00DC7331" w:rsidRPr="001508F4">
        <w:rPr>
          <w:rFonts w:ascii="Times New Roman" w:hAnsi="Times New Roman" w:cs="Times New Roman"/>
        </w:rPr>
        <w:t xml:space="preserve"> </w:t>
      </w:r>
    </w:p>
    <w:p w14:paraId="3D3CB52B" w14:textId="6A8F3807" w:rsidR="008C1289" w:rsidRPr="001508F4" w:rsidRDefault="00A70712" w:rsidP="008C1289">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6 </w:t>
      </w:r>
      <w:r w:rsidR="00C43B18" w:rsidRPr="001508F4">
        <w:rPr>
          <w:rFonts w:ascii="Times New Roman" w:hAnsi="Times New Roman" w:cs="Times New Roman"/>
          <w:i/>
          <w:color w:val="000000" w:themeColor="text1"/>
        </w:rPr>
        <w:t>Rheological measurements during rennet</w:t>
      </w:r>
      <w:r w:rsidR="008C1289" w:rsidRPr="001508F4">
        <w:rPr>
          <w:rFonts w:ascii="Times New Roman" w:hAnsi="Times New Roman" w:cs="Times New Roman"/>
          <w:i/>
          <w:color w:val="000000" w:themeColor="text1"/>
        </w:rPr>
        <w:t xml:space="preserve"> gelation </w:t>
      </w:r>
    </w:p>
    <w:p w14:paraId="7CF2A938" w14:textId="561EE1E6" w:rsidR="00E605AB" w:rsidRPr="001508F4" w:rsidRDefault="002462CC" w:rsidP="00A44EBA">
      <w:pPr>
        <w:spacing w:line="360" w:lineRule="auto"/>
        <w:jc w:val="both"/>
        <w:rPr>
          <w:rFonts w:ascii="Times New Roman" w:hAnsi="Times New Roman" w:cs="Times New Roman"/>
          <w:color w:val="000000" w:themeColor="text1"/>
        </w:rPr>
      </w:pPr>
      <w:r w:rsidRPr="001508F4">
        <w:rPr>
          <w:rFonts w:ascii="Times New Roman" w:hAnsi="Times New Roman" w:cs="Times New Roman"/>
          <w:color w:val="000000" w:themeColor="text1"/>
        </w:rPr>
        <w:t xml:space="preserve">Two sets of four </w:t>
      </w:r>
      <w:r w:rsidR="001F7E2A" w:rsidRPr="001508F4">
        <w:rPr>
          <w:rFonts w:ascii="Times New Roman" w:hAnsi="Times New Roman" w:cs="Times New Roman"/>
          <w:color w:val="000000" w:themeColor="text1"/>
        </w:rPr>
        <w:t xml:space="preserve">milk systems were prepared </w:t>
      </w:r>
      <w:r w:rsidR="005862D6" w:rsidRPr="001508F4">
        <w:rPr>
          <w:rFonts w:ascii="Times New Roman" w:hAnsi="Times New Roman" w:cs="Times New Roman"/>
          <w:color w:val="000000" w:themeColor="text1"/>
        </w:rPr>
        <w:t xml:space="preserve">by mixing </w:t>
      </w:r>
      <w:r w:rsidR="002C4F36" w:rsidRPr="001508F4">
        <w:rPr>
          <w:rFonts w:ascii="Times New Roman" w:hAnsi="Times New Roman" w:cs="Times New Roman"/>
          <w:color w:val="000000" w:themeColor="text1"/>
        </w:rPr>
        <w:t>MFWP (</w:t>
      </w:r>
      <w:r w:rsidR="00AB6EF9" w:rsidRPr="001508F4">
        <w:rPr>
          <w:rFonts w:ascii="Times New Roman" w:hAnsi="Times New Roman" w:cs="Times New Roman"/>
          <w:color w:val="000000" w:themeColor="text1"/>
        </w:rPr>
        <w:t>2</w:t>
      </w:r>
      <w:r w:rsidR="002C4F36" w:rsidRPr="001508F4">
        <w:rPr>
          <w:rFonts w:ascii="Times New Roman" w:hAnsi="Times New Roman" w:cs="Times New Roman"/>
          <w:color w:val="000000" w:themeColor="text1"/>
        </w:rPr>
        <w:t>0% w/w)</w:t>
      </w:r>
      <w:r w:rsidR="003938BB" w:rsidRPr="001508F4">
        <w:rPr>
          <w:rFonts w:ascii="Times New Roman" w:hAnsi="Times New Roman" w:cs="Times New Roman"/>
          <w:color w:val="000000" w:themeColor="text1"/>
        </w:rPr>
        <w:t xml:space="preserve"> </w:t>
      </w:r>
      <w:r w:rsidR="00FF48BC" w:rsidRPr="001508F4">
        <w:rPr>
          <w:rFonts w:ascii="Times New Roman" w:hAnsi="Times New Roman" w:cs="Times New Roman"/>
          <w:color w:val="000000" w:themeColor="text1"/>
        </w:rPr>
        <w:t xml:space="preserve">or </w:t>
      </w:r>
      <w:r w:rsidR="002C4F36" w:rsidRPr="001508F4">
        <w:rPr>
          <w:rFonts w:ascii="Times New Roman" w:hAnsi="Times New Roman" w:cs="Times New Roman"/>
          <w:color w:val="000000" w:themeColor="text1"/>
        </w:rPr>
        <w:t>WPC (10%</w:t>
      </w:r>
      <w:r w:rsidR="00865047" w:rsidRPr="001508F4">
        <w:rPr>
          <w:rFonts w:ascii="Times New Roman" w:hAnsi="Times New Roman" w:cs="Times New Roman"/>
          <w:color w:val="000000" w:themeColor="text1"/>
        </w:rPr>
        <w:t xml:space="preserve"> w/w</w:t>
      </w:r>
      <w:r w:rsidR="002C4F36" w:rsidRPr="001508F4">
        <w:rPr>
          <w:rFonts w:ascii="Times New Roman" w:hAnsi="Times New Roman" w:cs="Times New Roman"/>
          <w:color w:val="000000" w:themeColor="text1"/>
        </w:rPr>
        <w:t>) with s</w:t>
      </w:r>
      <w:r w:rsidR="00F122F4" w:rsidRPr="001508F4">
        <w:rPr>
          <w:rFonts w:ascii="Times New Roman" w:hAnsi="Times New Roman" w:cs="Times New Roman"/>
          <w:color w:val="000000" w:themeColor="text1"/>
        </w:rPr>
        <w:t>kim milk</w:t>
      </w:r>
      <w:r w:rsidR="00FF48BC" w:rsidRPr="001508F4">
        <w:rPr>
          <w:rFonts w:ascii="Times New Roman" w:hAnsi="Times New Roman" w:cs="Times New Roman"/>
          <w:color w:val="000000" w:themeColor="text1"/>
        </w:rPr>
        <w:t xml:space="preserve"> </w:t>
      </w:r>
      <w:r w:rsidR="00BF132E" w:rsidRPr="001508F4">
        <w:rPr>
          <w:rFonts w:ascii="Times New Roman" w:hAnsi="Times New Roman" w:cs="Times New Roman"/>
        </w:rPr>
        <w:t xml:space="preserve">diluted </w:t>
      </w:r>
      <w:r w:rsidR="00AC3263" w:rsidRPr="001508F4">
        <w:rPr>
          <w:rFonts w:ascii="Times New Roman" w:hAnsi="Times New Roman" w:cs="Times New Roman"/>
        </w:rPr>
        <w:t>using</w:t>
      </w:r>
      <w:r w:rsidR="00FF48BC" w:rsidRPr="001508F4">
        <w:rPr>
          <w:rFonts w:ascii="Times New Roman" w:hAnsi="Times New Roman" w:cs="Times New Roman"/>
        </w:rPr>
        <w:t xml:space="preserve"> distilled </w:t>
      </w:r>
      <w:r w:rsidR="00D84CEB" w:rsidRPr="001508F4">
        <w:rPr>
          <w:rFonts w:ascii="Times New Roman" w:hAnsi="Times New Roman" w:cs="Times New Roman"/>
        </w:rPr>
        <w:t>and deioni</w:t>
      </w:r>
      <w:r w:rsidR="004935B6" w:rsidRPr="001508F4">
        <w:rPr>
          <w:rFonts w:ascii="Times New Roman" w:hAnsi="Times New Roman" w:cs="Times New Roman"/>
        </w:rPr>
        <w:t>s</w:t>
      </w:r>
      <w:r w:rsidR="00D84CEB" w:rsidRPr="001508F4">
        <w:rPr>
          <w:rFonts w:ascii="Times New Roman" w:hAnsi="Times New Roman" w:cs="Times New Roman"/>
        </w:rPr>
        <w:t xml:space="preserve">ed </w:t>
      </w:r>
      <w:r w:rsidR="00FF48BC" w:rsidRPr="001508F4">
        <w:rPr>
          <w:rFonts w:ascii="Times New Roman" w:hAnsi="Times New Roman" w:cs="Times New Roman"/>
        </w:rPr>
        <w:t>water</w:t>
      </w:r>
      <w:r w:rsidRPr="001508F4">
        <w:rPr>
          <w:rFonts w:ascii="Times New Roman" w:hAnsi="Times New Roman" w:cs="Times New Roman"/>
          <w:color w:val="000000" w:themeColor="text1"/>
        </w:rPr>
        <w:t xml:space="preserve">. </w:t>
      </w:r>
      <w:r w:rsidR="00266239" w:rsidRPr="001508F4">
        <w:rPr>
          <w:rFonts w:ascii="Times New Roman" w:hAnsi="Times New Roman" w:cs="Times New Roman"/>
          <w:color w:val="000000" w:themeColor="text1"/>
        </w:rPr>
        <w:t xml:space="preserve">The first set contained </w:t>
      </w:r>
      <w:r w:rsidR="00C56212" w:rsidRPr="001508F4">
        <w:rPr>
          <w:rFonts w:ascii="Times New Roman" w:hAnsi="Times New Roman" w:cs="Times New Roman"/>
          <w:color w:val="000000" w:themeColor="text1"/>
        </w:rPr>
        <w:t xml:space="preserve">skim milk diluted with </w:t>
      </w:r>
      <w:r w:rsidR="00DA5BC9" w:rsidRPr="001508F4">
        <w:rPr>
          <w:rFonts w:ascii="Times New Roman" w:hAnsi="Times New Roman" w:cs="Times New Roman"/>
          <w:color w:val="000000" w:themeColor="text1"/>
        </w:rPr>
        <w:t>distilled and deionized water</w:t>
      </w:r>
      <w:r w:rsidR="00266239" w:rsidRPr="001508F4">
        <w:rPr>
          <w:rFonts w:ascii="Times New Roman" w:hAnsi="Times New Roman" w:cs="Times New Roman"/>
          <w:color w:val="000000" w:themeColor="text1"/>
        </w:rPr>
        <w:t xml:space="preserve"> (DS), diluted skim milk with untreated MFWP (DS MFWP)</w:t>
      </w:r>
      <w:r w:rsidR="00D20543" w:rsidRPr="001508F4">
        <w:rPr>
          <w:rFonts w:ascii="Times New Roman" w:hAnsi="Times New Roman" w:cs="Times New Roman"/>
          <w:color w:val="000000" w:themeColor="text1"/>
        </w:rPr>
        <w:t>, diluted skim milk with heat</w:t>
      </w:r>
      <w:r w:rsidR="00901BBD" w:rsidRPr="001508F4">
        <w:rPr>
          <w:rFonts w:ascii="Times New Roman" w:hAnsi="Times New Roman" w:cs="Times New Roman"/>
          <w:color w:val="000000" w:themeColor="text1"/>
        </w:rPr>
        <w:t>-</w:t>
      </w:r>
      <w:r w:rsidR="00D20543" w:rsidRPr="001508F4">
        <w:rPr>
          <w:rFonts w:ascii="Times New Roman" w:hAnsi="Times New Roman" w:cs="Times New Roman"/>
          <w:color w:val="000000" w:themeColor="text1"/>
        </w:rPr>
        <w:t xml:space="preserve">treated MFWP (DS HT MFWP) and diluted skim milk with </w:t>
      </w:r>
      <w:r w:rsidR="006A07E4" w:rsidRPr="001508F4">
        <w:rPr>
          <w:rFonts w:ascii="Times New Roman" w:hAnsi="Times New Roman" w:cs="Times New Roman"/>
          <w:color w:val="000000" w:themeColor="text1"/>
        </w:rPr>
        <w:t xml:space="preserve">heated and sonicated MFWP (DS HT US MFWP). </w:t>
      </w:r>
      <w:r w:rsidR="00C56212" w:rsidRPr="001508F4">
        <w:rPr>
          <w:rFonts w:ascii="Times New Roman" w:hAnsi="Times New Roman" w:cs="Times New Roman"/>
          <w:color w:val="000000" w:themeColor="text1"/>
        </w:rPr>
        <w:t>All system</w:t>
      </w:r>
      <w:r w:rsidR="00DA5BC9" w:rsidRPr="001508F4">
        <w:rPr>
          <w:rFonts w:ascii="Times New Roman" w:hAnsi="Times New Roman" w:cs="Times New Roman"/>
          <w:color w:val="000000" w:themeColor="text1"/>
        </w:rPr>
        <w:t>s</w:t>
      </w:r>
      <w:r w:rsidR="004507FE" w:rsidRPr="001508F4">
        <w:rPr>
          <w:rFonts w:ascii="Times New Roman" w:hAnsi="Times New Roman" w:cs="Times New Roman"/>
          <w:color w:val="000000" w:themeColor="text1"/>
        </w:rPr>
        <w:t>,</w:t>
      </w:r>
      <w:r w:rsidR="00DA5BC9" w:rsidRPr="001508F4">
        <w:rPr>
          <w:rFonts w:ascii="Times New Roman" w:hAnsi="Times New Roman" w:cs="Times New Roman"/>
          <w:color w:val="000000" w:themeColor="text1"/>
        </w:rPr>
        <w:t xml:space="preserve"> excluding DS, consisted of</w:t>
      </w:r>
      <w:r w:rsidR="00D05304" w:rsidRPr="001508F4">
        <w:rPr>
          <w:rFonts w:ascii="Times New Roman" w:hAnsi="Times New Roman" w:cs="Times New Roman"/>
          <w:color w:val="000000" w:themeColor="text1"/>
        </w:rPr>
        <w:t xml:space="preserve"> </w:t>
      </w:r>
      <w:r w:rsidR="00F122F4" w:rsidRPr="001508F4">
        <w:rPr>
          <w:rFonts w:ascii="Times New Roman" w:hAnsi="Times New Roman" w:cs="Times New Roman"/>
          <w:color w:val="000000" w:themeColor="text1"/>
        </w:rPr>
        <w:t xml:space="preserve">a </w:t>
      </w:r>
      <w:r w:rsidR="00D05304" w:rsidRPr="001508F4">
        <w:rPr>
          <w:rFonts w:ascii="Times New Roman" w:hAnsi="Times New Roman" w:cs="Times New Roman"/>
          <w:color w:val="000000" w:themeColor="text1"/>
        </w:rPr>
        <w:t xml:space="preserve">1:1 </w:t>
      </w:r>
      <w:r w:rsidR="00F122F4" w:rsidRPr="001508F4">
        <w:rPr>
          <w:rFonts w:ascii="Times New Roman" w:hAnsi="Times New Roman" w:cs="Times New Roman"/>
          <w:color w:val="000000" w:themeColor="text1"/>
        </w:rPr>
        <w:t>casein</w:t>
      </w:r>
      <w:r w:rsidR="00D05304" w:rsidRPr="001508F4">
        <w:rPr>
          <w:rFonts w:ascii="Times New Roman" w:hAnsi="Times New Roman" w:cs="Times New Roman"/>
          <w:color w:val="000000" w:themeColor="text1"/>
        </w:rPr>
        <w:t>-</w:t>
      </w:r>
      <w:r w:rsidR="00F122F4" w:rsidRPr="001508F4">
        <w:rPr>
          <w:rFonts w:ascii="Times New Roman" w:hAnsi="Times New Roman" w:cs="Times New Roman"/>
          <w:color w:val="000000" w:themeColor="text1"/>
        </w:rPr>
        <w:t>to</w:t>
      </w:r>
      <w:r w:rsidR="00D05304" w:rsidRPr="001508F4">
        <w:rPr>
          <w:rFonts w:ascii="Times New Roman" w:hAnsi="Times New Roman" w:cs="Times New Roman"/>
          <w:color w:val="000000" w:themeColor="text1"/>
        </w:rPr>
        <w:t>-</w:t>
      </w:r>
      <w:r w:rsidR="00F122F4" w:rsidRPr="001508F4">
        <w:rPr>
          <w:rFonts w:ascii="Times New Roman" w:hAnsi="Times New Roman" w:cs="Times New Roman"/>
          <w:color w:val="000000" w:themeColor="text1"/>
        </w:rPr>
        <w:t>whey protein ratio</w:t>
      </w:r>
      <w:r w:rsidR="00865047" w:rsidRPr="001508F4">
        <w:rPr>
          <w:rFonts w:ascii="Times New Roman" w:hAnsi="Times New Roman" w:cs="Times New Roman"/>
          <w:color w:val="000000" w:themeColor="text1"/>
        </w:rPr>
        <w:t xml:space="preserve"> while </w:t>
      </w:r>
      <w:r w:rsidR="004507FE" w:rsidRPr="001508F4">
        <w:rPr>
          <w:rFonts w:ascii="Times New Roman" w:hAnsi="Times New Roman" w:cs="Times New Roman"/>
          <w:color w:val="000000" w:themeColor="text1"/>
        </w:rPr>
        <w:t>the</w:t>
      </w:r>
      <w:r w:rsidR="001A385B" w:rsidRPr="001508F4">
        <w:rPr>
          <w:rFonts w:ascii="Times New Roman" w:hAnsi="Times New Roman" w:cs="Times New Roman"/>
          <w:color w:val="000000" w:themeColor="text1"/>
        </w:rPr>
        <w:t xml:space="preserve"> casein </w:t>
      </w:r>
      <w:r w:rsidR="00847DAD" w:rsidRPr="001508F4">
        <w:rPr>
          <w:rFonts w:ascii="Times New Roman" w:hAnsi="Times New Roman" w:cs="Times New Roman"/>
          <w:color w:val="000000" w:themeColor="text1"/>
        </w:rPr>
        <w:t>concentration was constant at</w:t>
      </w:r>
      <w:r w:rsidR="00865047" w:rsidRPr="001508F4">
        <w:rPr>
          <w:rFonts w:ascii="Times New Roman" w:hAnsi="Times New Roman" w:cs="Times New Roman"/>
          <w:color w:val="000000" w:themeColor="text1"/>
        </w:rPr>
        <w:t xml:space="preserve"> </w:t>
      </w:r>
      <w:r w:rsidR="008E4624" w:rsidRPr="001508F4">
        <w:rPr>
          <w:rFonts w:ascii="Times New Roman" w:hAnsi="Times New Roman" w:cs="Times New Roman"/>
        </w:rPr>
        <w:t>2.1%</w:t>
      </w:r>
      <w:r w:rsidR="003B52DA" w:rsidRPr="001508F4">
        <w:rPr>
          <w:rFonts w:ascii="Times New Roman" w:hAnsi="Times New Roman" w:cs="Times New Roman"/>
        </w:rPr>
        <w:t xml:space="preserve"> </w:t>
      </w:r>
      <w:r w:rsidR="00FE3866" w:rsidRPr="001508F4">
        <w:rPr>
          <w:rFonts w:ascii="Times New Roman" w:hAnsi="Times New Roman" w:cs="Times New Roman"/>
        </w:rPr>
        <w:t>w</w:t>
      </w:r>
      <w:r w:rsidR="00997862" w:rsidRPr="001508F4">
        <w:rPr>
          <w:rFonts w:ascii="Times New Roman" w:hAnsi="Times New Roman" w:cs="Times New Roman"/>
        </w:rPr>
        <w:t>/</w:t>
      </w:r>
      <w:r w:rsidR="008E4624" w:rsidRPr="001508F4">
        <w:rPr>
          <w:rFonts w:ascii="Times New Roman" w:hAnsi="Times New Roman" w:cs="Times New Roman"/>
        </w:rPr>
        <w:t xml:space="preserve">w </w:t>
      </w:r>
      <w:r w:rsidR="00EC0BC3" w:rsidRPr="001508F4">
        <w:rPr>
          <w:rFonts w:ascii="Times New Roman" w:hAnsi="Times New Roman" w:cs="Times New Roman"/>
          <w:color w:val="000000" w:themeColor="text1"/>
        </w:rPr>
        <w:t xml:space="preserve">for </w:t>
      </w:r>
      <w:r w:rsidR="00847DAD" w:rsidRPr="001508F4">
        <w:rPr>
          <w:rFonts w:ascii="Times New Roman" w:hAnsi="Times New Roman" w:cs="Times New Roman"/>
          <w:color w:val="000000" w:themeColor="text1"/>
        </w:rPr>
        <w:t xml:space="preserve">all four systems.  </w:t>
      </w:r>
      <w:r w:rsidR="00D13E2B" w:rsidRPr="001508F4">
        <w:rPr>
          <w:rFonts w:ascii="Times New Roman" w:hAnsi="Times New Roman" w:cs="Times New Roman"/>
          <w:color w:val="000000" w:themeColor="text1"/>
        </w:rPr>
        <w:t xml:space="preserve">The second set </w:t>
      </w:r>
      <w:r w:rsidR="004C303D" w:rsidRPr="001508F4">
        <w:rPr>
          <w:rFonts w:ascii="Times New Roman" w:hAnsi="Times New Roman" w:cs="Times New Roman"/>
          <w:color w:val="000000" w:themeColor="text1"/>
        </w:rPr>
        <w:t xml:space="preserve">contained </w:t>
      </w:r>
      <w:r w:rsidR="00D13E2B" w:rsidRPr="001508F4">
        <w:rPr>
          <w:rFonts w:ascii="Times New Roman" w:hAnsi="Times New Roman" w:cs="Times New Roman"/>
          <w:color w:val="000000" w:themeColor="text1"/>
        </w:rPr>
        <w:t xml:space="preserve">four </w:t>
      </w:r>
      <w:r w:rsidR="00977F77" w:rsidRPr="001508F4">
        <w:rPr>
          <w:rFonts w:ascii="Times New Roman" w:hAnsi="Times New Roman" w:cs="Times New Roman"/>
          <w:color w:val="000000" w:themeColor="text1"/>
        </w:rPr>
        <w:t xml:space="preserve">similar </w:t>
      </w:r>
      <w:r w:rsidR="008C678C" w:rsidRPr="001508F4">
        <w:rPr>
          <w:rFonts w:ascii="Times New Roman" w:hAnsi="Times New Roman" w:cs="Times New Roman"/>
          <w:color w:val="000000" w:themeColor="text1"/>
        </w:rPr>
        <w:t>systems prepared with skim milk diluted with distilled and deionized water (DS), diluted skim milk with untreated WPC (DS WPC), diluted skim milk with heat</w:t>
      </w:r>
      <w:r w:rsidR="003B5586" w:rsidRPr="001508F4">
        <w:rPr>
          <w:rFonts w:ascii="Times New Roman" w:hAnsi="Times New Roman" w:cs="Times New Roman"/>
          <w:color w:val="000000" w:themeColor="text1"/>
        </w:rPr>
        <w:t>-</w:t>
      </w:r>
      <w:r w:rsidR="008C678C" w:rsidRPr="001508F4">
        <w:rPr>
          <w:rFonts w:ascii="Times New Roman" w:hAnsi="Times New Roman" w:cs="Times New Roman"/>
          <w:color w:val="000000" w:themeColor="text1"/>
        </w:rPr>
        <w:t xml:space="preserve">treated WPC (DS HT WPC) and diluted skim milk with heated and sonicated </w:t>
      </w:r>
      <w:r w:rsidR="009F0299" w:rsidRPr="001508F4">
        <w:rPr>
          <w:rFonts w:ascii="Times New Roman" w:hAnsi="Times New Roman" w:cs="Times New Roman"/>
          <w:color w:val="000000" w:themeColor="text1"/>
        </w:rPr>
        <w:t>WPC</w:t>
      </w:r>
      <w:r w:rsidR="008C678C" w:rsidRPr="001508F4">
        <w:rPr>
          <w:rFonts w:ascii="Times New Roman" w:hAnsi="Times New Roman" w:cs="Times New Roman"/>
          <w:color w:val="000000" w:themeColor="text1"/>
        </w:rPr>
        <w:t xml:space="preserve"> (DS HT US WPC). All systems excluding DS, </w:t>
      </w:r>
      <w:r w:rsidR="008C678C" w:rsidRPr="001508F4">
        <w:rPr>
          <w:rFonts w:ascii="Times New Roman" w:hAnsi="Times New Roman" w:cs="Times New Roman"/>
          <w:color w:val="000000" w:themeColor="text1"/>
        </w:rPr>
        <w:lastRenderedPageBreak/>
        <w:t xml:space="preserve">consisted of a </w:t>
      </w:r>
      <w:r w:rsidR="00A7265F" w:rsidRPr="001508F4">
        <w:rPr>
          <w:rFonts w:ascii="Times New Roman" w:hAnsi="Times New Roman" w:cs="Times New Roman"/>
          <w:color w:val="000000" w:themeColor="text1"/>
        </w:rPr>
        <w:t>0.9</w:t>
      </w:r>
      <w:r w:rsidR="008C678C" w:rsidRPr="001508F4">
        <w:rPr>
          <w:rFonts w:ascii="Times New Roman" w:hAnsi="Times New Roman" w:cs="Times New Roman"/>
          <w:color w:val="000000" w:themeColor="text1"/>
        </w:rPr>
        <w:t>:1 casein-to-whey protein ratio</w:t>
      </w:r>
      <w:r w:rsidR="00A7265F" w:rsidRPr="001508F4">
        <w:rPr>
          <w:rFonts w:ascii="Times New Roman" w:hAnsi="Times New Roman" w:cs="Times New Roman"/>
          <w:color w:val="000000" w:themeColor="text1"/>
        </w:rPr>
        <w:t xml:space="preserve"> with a constant casein concentration </w:t>
      </w:r>
      <w:r w:rsidR="00A7265F" w:rsidRPr="001508F4">
        <w:rPr>
          <w:rFonts w:ascii="Times New Roman" w:hAnsi="Times New Roman" w:cs="Times New Roman"/>
        </w:rPr>
        <w:t xml:space="preserve">of </w:t>
      </w:r>
      <w:r w:rsidR="008E4624" w:rsidRPr="001508F4">
        <w:rPr>
          <w:rFonts w:ascii="Times New Roman" w:hAnsi="Times New Roman" w:cs="Times New Roman"/>
        </w:rPr>
        <w:t>2.0</w:t>
      </w:r>
      <w:r w:rsidR="00360A36" w:rsidRPr="001508F4">
        <w:rPr>
          <w:rFonts w:ascii="Times New Roman" w:hAnsi="Times New Roman" w:cs="Times New Roman"/>
        </w:rPr>
        <w:t xml:space="preserve"> </w:t>
      </w:r>
      <w:r w:rsidR="008E4624" w:rsidRPr="001508F4">
        <w:rPr>
          <w:rFonts w:ascii="Times New Roman" w:hAnsi="Times New Roman" w:cs="Times New Roman"/>
        </w:rPr>
        <w:t>% w</w:t>
      </w:r>
      <w:r w:rsidR="00360A36" w:rsidRPr="001508F4">
        <w:rPr>
          <w:rFonts w:ascii="Times New Roman" w:hAnsi="Times New Roman" w:cs="Times New Roman"/>
        </w:rPr>
        <w:t>/</w:t>
      </w:r>
      <w:r w:rsidR="008E4624" w:rsidRPr="001508F4">
        <w:rPr>
          <w:rFonts w:ascii="Times New Roman" w:hAnsi="Times New Roman" w:cs="Times New Roman"/>
        </w:rPr>
        <w:t>w</w:t>
      </w:r>
      <w:r w:rsidR="00360A36" w:rsidRPr="001508F4">
        <w:rPr>
          <w:rFonts w:ascii="Times New Roman" w:hAnsi="Times New Roman" w:cs="Times New Roman"/>
          <w:color w:val="000000" w:themeColor="text1"/>
        </w:rPr>
        <w:t>.</w:t>
      </w:r>
      <w:r w:rsidR="00166B13" w:rsidRPr="001508F4">
        <w:rPr>
          <w:rFonts w:ascii="Times New Roman" w:hAnsi="Times New Roman" w:cs="Times New Roman"/>
          <w:color w:val="000000" w:themeColor="text1"/>
        </w:rPr>
        <w:t xml:space="preserve"> </w:t>
      </w:r>
      <w:r w:rsidR="0043582D" w:rsidRPr="001508F4">
        <w:rPr>
          <w:rFonts w:ascii="Times New Roman" w:hAnsi="Times New Roman" w:cs="Times New Roman"/>
          <w:color w:val="000000" w:themeColor="text1"/>
        </w:rPr>
        <w:t xml:space="preserve">However, the </w:t>
      </w:r>
      <w:r w:rsidR="009F0299" w:rsidRPr="001508F4">
        <w:rPr>
          <w:rFonts w:ascii="Times New Roman" w:hAnsi="Times New Roman" w:cs="Times New Roman"/>
          <w:color w:val="000000" w:themeColor="text1"/>
        </w:rPr>
        <w:t>DS</w:t>
      </w:r>
      <w:r w:rsidR="0043582D" w:rsidRPr="001508F4">
        <w:rPr>
          <w:rFonts w:ascii="Times New Roman" w:hAnsi="Times New Roman" w:cs="Times New Roman"/>
          <w:color w:val="000000" w:themeColor="text1"/>
        </w:rPr>
        <w:t xml:space="preserve"> </w:t>
      </w:r>
      <w:r w:rsidR="005B0262" w:rsidRPr="001508F4">
        <w:rPr>
          <w:rFonts w:ascii="Times New Roman" w:hAnsi="Times New Roman" w:cs="Times New Roman"/>
          <w:color w:val="000000" w:themeColor="text1"/>
        </w:rPr>
        <w:t>system in the second set</w:t>
      </w:r>
      <w:r w:rsidR="009F0299" w:rsidRPr="001508F4">
        <w:rPr>
          <w:rFonts w:ascii="Times New Roman" w:hAnsi="Times New Roman" w:cs="Times New Roman"/>
          <w:color w:val="000000" w:themeColor="text1"/>
        </w:rPr>
        <w:t>,</w:t>
      </w:r>
      <w:r w:rsidR="005B0262" w:rsidRPr="001508F4">
        <w:rPr>
          <w:rFonts w:ascii="Times New Roman" w:hAnsi="Times New Roman" w:cs="Times New Roman"/>
          <w:color w:val="000000" w:themeColor="text1"/>
        </w:rPr>
        <w:t xml:space="preserve"> had a </w:t>
      </w:r>
      <w:proofErr w:type="spellStart"/>
      <w:r w:rsidR="005B0262" w:rsidRPr="001508F4">
        <w:rPr>
          <w:rFonts w:ascii="Times New Roman" w:hAnsi="Times New Roman" w:cs="Times New Roman"/>
          <w:color w:val="000000" w:themeColor="text1"/>
        </w:rPr>
        <w:t>casein</w:t>
      </w:r>
      <w:proofErr w:type="spellEnd"/>
      <w:r w:rsidR="005B0262" w:rsidRPr="001508F4">
        <w:rPr>
          <w:rFonts w:ascii="Times New Roman" w:hAnsi="Times New Roman" w:cs="Times New Roman"/>
          <w:color w:val="000000" w:themeColor="text1"/>
        </w:rPr>
        <w:t xml:space="preserve"> concentration of </w:t>
      </w:r>
      <w:r w:rsidR="008E4624" w:rsidRPr="001508F4">
        <w:rPr>
          <w:rFonts w:ascii="Times New Roman" w:hAnsi="Times New Roman" w:cs="Times New Roman"/>
        </w:rPr>
        <w:t>1.9% w/w</w:t>
      </w:r>
      <w:r w:rsidR="002C4F36" w:rsidRPr="001508F4">
        <w:rPr>
          <w:rFonts w:ascii="Times New Roman" w:hAnsi="Times New Roman" w:cs="Times New Roman"/>
          <w:color w:val="000000" w:themeColor="text1"/>
        </w:rPr>
        <w:t>.</w:t>
      </w:r>
      <w:r w:rsidR="00FF4E2F" w:rsidRPr="001508F4">
        <w:rPr>
          <w:rFonts w:ascii="Times New Roman" w:hAnsi="Times New Roman" w:cs="Times New Roman"/>
          <w:color w:val="000000" w:themeColor="text1"/>
        </w:rPr>
        <w:t xml:space="preserve"> </w:t>
      </w:r>
      <w:r w:rsidR="00A44EBA" w:rsidRPr="001508F4">
        <w:rPr>
          <w:rFonts w:ascii="Times New Roman" w:hAnsi="Times New Roman" w:cs="Times New Roman"/>
          <w:color w:val="000000" w:themeColor="text1"/>
        </w:rPr>
        <w:t xml:space="preserve">Samples (20 mL) of each milk system were equilibrated at 31 °C in a water bath </w:t>
      </w:r>
      <w:r w:rsidR="0069480F" w:rsidRPr="001508F4">
        <w:rPr>
          <w:rFonts w:ascii="Times New Roman" w:hAnsi="Times New Roman" w:cs="Times New Roman"/>
          <w:color w:val="000000" w:themeColor="text1"/>
        </w:rPr>
        <w:t xml:space="preserve">for </w:t>
      </w:r>
      <w:r w:rsidR="002C4F36" w:rsidRPr="001508F4">
        <w:rPr>
          <w:rFonts w:ascii="Times New Roman" w:hAnsi="Times New Roman" w:cs="Times New Roman"/>
          <w:color w:val="000000" w:themeColor="text1"/>
        </w:rPr>
        <w:t xml:space="preserve">1 </w:t>
      </w:r>
      <w:r w:rsidR="0069480F" w:rsidRPr="001508F4">
        <w:rPr>
          <w:rFonts w:ascii="Times New Roman" w:hAnsi="Times New Roman" w:cs="Times New Roman"/>
          <w:color w:val="000000" w:themeColor="text1"/>
        </w:rPr>
        <w:t xml:space="preserve">hour </w:t>
      </w:r>
      <w:r w:rsidR="00A44EBA" w:rsidRPr="001508F4">
        <w:rPr>
          <w:rFonts w:ascii="Times New Roman" w:hAnsi="Times New Roman" w:cs="Times New Roman"/>
          <w:color w:val="000000" w:themeColor="text1"/>
        </w:rPr>
        <w:t xml:space="preserve">and </w:t>
      </w:r>
      <w:proofErr w:type="spellStart"/>
      <w:r w:rsidR="00A44EBA" w:rsidRPr="001508F4">
        <w:rPr>
          <w:rFonts w:ascii="Times New Roman" w:hAnsi="Times New Roman" w:cs="Times New Roman"/>
          <w:color w:val="000000" w:themeColor="text1"/>
        </w:rPr>
        <w:t>renneted</w:t>
      </w:r>
      <w:proofErr w:type="spellEnd"/>
      <w:r w:rsidR="00A44EBA" w:rsidRPr="001508F4">
        <w:rPr>
          <w:rFonts w:ascii="Times New Roman" w:hAnsi="Times New Roman" w:cs="Times New Roman"/>
          <w:color w:val="000000" w:themeColor="text1"/>
        </w:rPr>
        <w:t xml:space="preserve"> with 0.2 mL of 3.5 IMCU/mL rennet solution (prepared from 200 IMCU/mL </w:t>
      </w:r>
      <w:proofErr w:type="spellStart"/>
      <w:r w:rsidR="00A44EBA" w:rsidRPr="001508F4">
        <w:rPr>
          <w:rFonts w:ascii="Times New Roman" w:hAnsi="Times New Roman" w:cs="Times New Roman"/>
          <w:color w:val="000000" w:themeColor="text1"/>
        </w:rPr>
        <w:t>Chymax</w:t>
      </w:r>
      <w:proofErr w:type="spellEnd"/>
      <w:r w:rsidR="00A44EBA" w:rsidRPr="001508F4">
        <w:rPr>
          <w:rFonts w:ascii="Times New Roman" w:hAnsi="Times New Roman" w:cs="Times New Roman"/>
          <w:color w:val="000000" w:themeColor="text1"/>
        </w:rPr>
        <w:t xml:space="preserve"> Plus FPC, </w:t>
      </w:r>
      <w:proofErr w:type="spellStart"/>
      <w:r w:rsidR="00A44EBA" w:rsidRPr="001508F4">
        <w:rPr>
          <w:rFonts w:ascii="Times New Roman" w:hAnsi="Times New Roman" w:cs="Times New Roman"/>
          <w:color w:val="000000" w:themeColor="text1"/>
        </w:rPr>
        <w:t>Cheeselinks</w:t>
      </w:r>
      <w:proofErr w:type="spellEnd"/>
      <w:r w:rsidR="00A44EBA" w:rsidRPr="001508F4">
        <w:rPr>
          <w:rFonts w:ascii="Times New Roman" w:hAnsi="Times New Roman" w:cs="Times New Roman"/>
          <w:color w:val="000000" w:themeColor="text1"/>
        </w:rPr>
        <w:t xml:space="preserve">, </w:t>
      </w:r>
      <w:r w:rsidR="005A240F" w:rsidRPr="001508F4">
        <w:rPr>
          <w:rFonts w:ascii="Times New Roman" w:hAnsi="Times New Roman" w:cs="Times New Roman"/>
        </w:rPr>
        <w:t>Lara,</w:t>
      </w:r>
      <w:r w:rsidR="005A240F" w:rsidRPr="001508F4">
        <w:rPr>
          <w:rFonts w:ascii="Times New Roman" w:hAnsi="Times New Roman" w:cs="Times New Roman"/>
          <w:color w:val="000000" w:themeColor="text1"/>
        </w:rPr>
        <w:t xml:space="preserve"> </w:t>
      </w:r>
      <w:r w:rsidR="00A44EBA" w:rsidRPr="001508F4">
        <w:rPr>
          <w:rFonts w:ascii="Times New Roman" w:hAnsi="Times New Roman" w:cs="Times New Roman"/>
          <w:color w:val="000000" w:themeColor="text1"/>
        </w:rPr>
        <w:t>Australia, batch numbers 3233770 &amp; 3241446). The change in the storage modulus (G’) as a function of time was measured using an AR-G2 rheometer (TA Instruments</w:t>
      </w:r>
      <w:r w:rsidR="004F41BD" w:rsidRPr="001508F4">
        <w:rPr>
          <w:rFonts w:ascii="Times New Roman" w:hAnsi="Times New Roman" w:cs="Times New Roman"/>
        </w:rPr>
        <w:t xml:space="preserve">, </w:t>
      </w:r>
      <w:r w:rsidR="007955C7" w:rsidRPr="001508F4">
        <w:rPr>
          <w:rFonts w:ascii="Times New Roman" w:hAnsi="Times New Roman" w:cs="Times New Roman"/>
        </w:rPr>
        <w:t xml:space="preserve">New Castle, </w:t>
      </w:r>
      <w:r w:rsidR="0088574A" w:rsidRPr="001508F4">
        <w:rPr>
          <w:rFonts w:ascii="Times New Roman" w:hAnsi="Times New Roman" w:cs="Times New Roman"/>
        </w:rPr>
        <w:t xml:space="preserve">Delaware, </w:t>
      </w:r>
      <w:r w:rsidR="007955C7" w:rsidRPr="001508F4">
        <w:rPr>
          <w:rFonts w:ascii="Times New Roman" w:hAnsi="Times New Roman" w:cs="Times New Roman"/>
        </w:rPr>
        <w:t>USA</w:t>
      </w:r>
      <w:r w:rsidR="00A44EBA" w:rsidRPr="001508F4">
        <w:rPr>
          <w:rFonts w:ascii="Times New Roman" w:hAnsi="Times New Roman" w:cs="Times New Roman"/>
        </w:rPr>
        <w:t xml:space="preserve">) </w:t>
      </w:r>
      <w:r w:rsidR="00A44EBA" w:rsidRPr="001508F4">
        <w:rPr>
          <w:rFonts w:ascii="Times New Roman" w:hAnsi="Times New Roman" w:cs="Times New Roman"/>
          <w:color w:val="000000" w:themeColor="text1"/>
        </w:rPr>
        <w:t xml:space="preserve">with a controlled shear strain of 2.5% at 1 Hz using </w:t>
      </w:r>
      <w:r w:rsidR="0069480F" w:rsidRPr="001508F4">
        <w:rPr>
          <w:rFonts w:ascii="Times New Roman" w:hAnsi="Times New Roman" w:cs="Times New Roman"/>
          <w:color w:val="000000" w:themeColor="text1"/>
        </w:rPr>
        <w:t>a</w:t>
      </w:r>
      <w:r w:rsidR="00A44EBA" w:rsidRPr="001508F4">
        <w:rPr>
          <w:rFonts w:ascii="Times New Roman" w:hAnsi="Times New Roman" w:cs="Times New Roman"/>
          <w:color w:val="000000" w:themeColor="text1"/>
        </w:rPr>
        <w:t xml:space="preserve"> concentric cylinder (996284) tool at 31 °C for 1 hr. </w:t>
      </w:r>
      <w:r w:rsidR="00216418" w:rsidRPr="001508F4">
        <w:rPr>
          <w:rFonts w:ascii="Times New Roman" w:hAnsi="Times New Roman" w:cs="Times New Roman"/>
          <w:color w:val="000000" w:themeColor="text1"/>
        </w:rPr>
        <w:t>The G’ at t = 0 was normali</w:t>
      </w:r>
      <w:r w:rsidR="0069480F" w:rsidRPr="001508F4">
        <w:rPr>
          <w:rFonts w:ascii="Times New Roman" w:hAnsi="Times New Roman" w:cs="Times New Roman"/>
          <w:color w:val="000000" w:themeColor="text1"/>
        </w:rPr>
        <w:t>s</w:t>
      </w:r>
      <w:r w:rsidR="00216418" w:rsidRPr="001508F4">
        <w:rPr>
          <w:rFonts w:ascii="Times New Roman" w:hAnsi="Times New Roman" w:cs="Times New Roman"/>
          <w:color w:val="000000" w:themeColor="text1"/>
        </w:rPr>
        <w:t>ed to</w:t>
      </w:r>
      <w:r w:rsidR="00A44EBA" w:rsidRPr="001508F4">
        <w:rPr>
          <w:rFonts w:ascii="Times New Roman" w:hAnsi="Times New Roman" w:cs="Times New Roman"/>
          <w:color w:val="000000" w:themeColor="text1"/>
        </w:rPr>
        <w:t xml:space="preserve"> </w:t>
      </w:r>
      <w:r w:rsidR="00216418" w:rsidRPr="001508F4">
        <w:rPr>
          <w:rFonts w:ascii="Times New Roman" w:hAnsi="Times New Roman" w:cs="Times New Roman"/>
          <w:color w:val="000000" w:themeColor="text1"/>
        </w:rPr>
        <w:t>-0.02 Pa in all measurements</w:t>
      </w:r>
      <w:r w:rsidR="00A44EBA" w:rsidRPr="001508F4">
        <w:rPr>
          <w:rFonts w:ascii="Times New Roman" w:hAnsi="Times New Roman" w:cs="Times New Roman"/>
          <w:color w:val="000000" w:themeColor="text1"/>
        </w:rPr>
        <w:t>.</w:t>
      </w:r>
      <w:r w:rsidR="00216418" w:rsidRPr="001508F4">
        <w:rPr>
          <w:rFonts w:ascii="Times New Roman" w:hAnsi="Times New Roman" w:cs="Times New Roman"/>
          <w:color w:val="000000" w:themeColor="text1"/>
        </w:rPr>
        <w:t xml:space="preserve"> </w:t>
      </w:r>
    </w:p>
    <w:p w14:paraId="15D60B8E" w14:textId="79CD240B" w:rsidR="00A44EBA" w:rsidRPr="001508F4" w:rsidRDefault="00A70712" w:rsidP="00A44EBA">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7 </w:t>
      </w:r>
      <w:r w:rsidR="007834B1" w:rsidRPr="001508F4">
        <w:rPr>
          <w:rFonts w:ascii="Times New Roman" w:hAnsi="Times New Roman" w:cs="Times New Roman"/>
          <w:i/>
          <w:color w:val="000000" w:themeColor="text1"/>
        </w:rPr>
        <w:t>S</w:t>
      </w:r>
      <w:r w:rsidR="00A44EBA" w:rsidRPr="001508F4">
        <w:rPr>
          <w:rFonts w:ascii="Times New Roman" w:hAnsi="Times New Roman" w:cs="Times New Roman"/>
          <w:i/>
          <w:color w:val="000000" w:themeColor="text1"/>
        </w:rPr>
        <w:t>oluble calcium</w:t>
      </w:r>
    </w:p>
    <w:p w14:paraId="3F4BBF84" w14:textId="4E2C0653" w:rsidR="00AD4663" w:rsidRPr="001508F4" w:rsidRDefault="00447CDA" w:rsidP="00581DC0">
      <w:pPr>
        <w:spacing w:line="360" w:lineRule="auto"/>
        <w:jc w:val="both"/>
        <w:rPr>
          <w:rFonts w:ascii="Times New Roman" w:hAnsi="Times New Roman" w:cs="Times New Roman"/>
          <w:color w:val="000000" w:themeColor="text1"/>
        </w:rPr>
      </w:pPr>
      <w:r w:rsidRPr="001508F4">
        <w:rPr>
          <w:rFonts w:ascii="Times New Roman" w:hAnsi="Times New Roman" w:cs="Times New Roman"/>
        </w:rPr>
        <w:t xml:space="preserve">Each </w:t>
      </w:r>
      <w:r w:rsidR="00F50321" w:rsidRPr="001508F4">
        <w:rPr>
          <w:rFonts w:ascii="Times New Roman" w:hAnsi="Times New Roman" w:cs="Times New Roman"/>
        </w:rPr>
        <w:t>whey protein dispersion</w:t>
      </w:r>
      <w:r w:rsidRPr="001508F4">
        <w:rPr>
          <w:rFonts w:ascii="Times New Roman" w:hAnsi="Times New Roman" w:cs="Times New Roman"/>
        </w:rPr>
        <w:t xml:space="preserve"> was ultracentrifuged at 100,000 g using a Beckman Coulter ultracentrifuge (Optima L-100 XP </w:t>
      </w:r>
      <w:r w:rsidR="002E3D0C" w:rsidRPr="001508F4">
        <w:rPr>
          <w:rFonts w:ascii="Times New Roman" w:hAnsi="Times New Roman" w:cs="Times New Roman"/>
        </w:rPr>
        <w:t xml:space="preserve">fitted </w:t>
      </w:r>
      <w:r w:rsidRPr="001508F4">
        <w:rPr>
          <w:rFonts w:ascii="Times New Roman" w:hAnsi="Times New Roman" w:cs="Times New Roman"/>
        </w:rPr>
        <w:t xml:space="preserve">with </w:t>
      </w:r>
      <w:r w:rsidR="002E3D0C" w:rsidRPr="001508F4">
        <w:rPr>
          <w:rFonts w:ascii="Times New Roman" w:hAnsi="Times New Roman" w:cs="Times New Roman"/>
        </w:rPr>
        <w:t>a</w:t>
      </w:r>
      <w:r w:rsidRPr="001508F4">
        <w:rPr>
          <w:rFonts w:ascii="Times New Roman" w:hAnsi="Times New Roman" w:cs="Times New Roman"/>
        </w:rPr>
        <w:t xml:space="preserve"> 70 </w:t>
      </w:r>
      <w:proofErr w:type="spellStart"/>
      <w:r w:rsidRPr="001508F4">
        <w:rPr>
          <w:rFonts w:ascii="Times New Roman" w:hAnsi="Times New Roman" w:cs="Times New Roman"/>
        </w:rPr>
        <w:t>Ti</w:t>
      </w:r>
      <w:proofErr w:type="spellEnd"/>
      <w:r w:rsidRPr="001508F4">
        <w:rPr>
          <w:rFonts w:ascii="Times New Roman" w:hAnsi="Times New Roman" w:cs="Times New Roman"/>
        </w:rPr>
        <w:t xml:space="preserve"> rotor) for 1 hr at 4 °C</w:t>
      </w:r>
      <w:r w:rsidR="002E3D0C" w:rsidRPr="001508F4">
        <w:rPr>
          <w:rFonts w:ascii="Times New Roman" w:hAnsi="Times New Roman" w:cs="Times New Roman"/>
        </w:rPr>
        <w:t>.</w:t>
      </w:r>
      <w:r w:rsidR="00AC28D6" w:rsidRPr="001508F4">
        <w:rPr>
          <w:rFonts w:ascii="Times New Roman" w:hAnsi="Times New Roman" w:cs="Times New Roman"/>
        </w:rPr>
        <w:t xml:space="preserve"> T</w:t>
      </w:r>
      <w:r w:rsidRPr="001508F4">
        <w:rPr>
          <w:rFonts w:ascii="Times New Roman" w:hAnsi="Times New Roman" w:cs="Times New Roman"/>
        </w:rPr>
        <w:t xml:space="preserve">he </w:t>
      </w:r>
      <w:r w:rsidR="00AC28D6" w:rsidRPr="001508F4">
        <w:rPr>
          <w:rFonts w:ascii="Times New Roman" w:hAnsi="Times New Roman" w:cs="Times New Roman"/>
        </w:rPr>
        <w:t xml:space="preserve">separated </w:t>
      </w:r>
      <w:r w:rsidRPr="001508F4">
        <w:rPr>
          <w:rFonts w:ascii="Times New Roman" w:hAnsi="Times New Roman" w:cs="Times New Roman"/>
        </w:rPr>
        <w:t xml:space="preserve">supernatant was filtered through 0.45 µm syringe filters. </w:t>
      </w:r>
      <w:r w:rsidR="00AC45D3" w:rsidRPr="001508F4">
        <w:rPr>
          <w:rFonts w:ascii="Times New Roman" w:hAnsi="Times New Roman" w:cs="Times New Roman"/>
        </w:rPr>
        <w:t xml:space="preserve">1.2 mL of </w:t>
      </w:r>
      <w:r w:rsidR="0040000B" w:rsidRPr="001508F4">
        <w:rPr>
          <w:rFonts w:ascii="Times New Roman" w:hAnsi="Times New Roman" w:cs="Times New Roman"/>
        </w:rPr>
        <w:t xml:space="preserve">100% w/v Trichloro acetic acid (BDH </w:t>
      </w:r>
      <w:proofErr w:type="spellStart"/>
      <w:r w:rsidR="0040000B" w:rsidRPr="001508F4">
        <w:rPr>
          <w:rFonts w:ascii="Times New Roman" w:hAnsi="Times New Roman" w:cs="Times New Roman"/>
        </w:rPr>
        <w:t>AnalR</w:t>
      </w:r>
      <w:proofErr w:type="spellEnd"/>
      <w:r w:rsidR="00820699" w:rsidRPr="001508F4">
        <w:rPr>
          <w:rFonts w:ascii="Times New Roman" w:hAnsi="Times New Roman" w:cs="Times New Roman"/>
        </w:rPr>
        <w:t>, Dubai, UAE)</w:t>
      </w:r>
      <w:r w:rsidR="0040000B" w:rsidRPr="001508F4">
        <w:rPr>
          <w:rFonts w:ascii="Times New Roman" w:hAnsi="Times New Roman" w:cs="Times New Roman"/>
        </w:rPr>
        <w:t xml:space="preserve"> </w:t>
      </w:r>
      <w:r w:rsidR="00167F84" w:rsidRPr="001508F4">
        <w:rPr>
          <w:rFonts w:ascii="Times New Roman" w:hAnsi="Times New Roman" w:cs="Times New Roman"/>
        </w:rPr>
        <w:t>was added</w:t>
      </w:r>
      <w:r w:rsidRPr="001508F4">
        <w:rPr>
          <w:rFonts w:ascii="Times New Roman" w:hAnsi="Times New Roman" w:cs="Times New Roman"/>
        </w:rPr>
        <w:t xml:space="preserve"> per 0.5 mL sample</w:t>
      </w:r>
      <w:r w:rsidR="00167F84" w:rsidRPr="001508F4">
        <w:rPr>
          <w:rFonts w:ascii="Times New Roman" w:hAnsi="Times New Roman" w:cs="Times New Roman"/>
        </w:rPr>
        <w:t xml:space="preserve"> </w:t>
      </w:r>
      <w:r w:rsidRPr="001508F4">
        <w:rPr>
          <w:rFonts w:ascii="Times New Roman" w:hAnsi="Times New Roman" w:cs="Times New Roman"/>
        </w:rPr>
        <w:t>and diluted to 10 mL with deioni</w:t>
      </w:r>
      <w:r w:rsidR="002E3D0C" w:rsidRPr="001508F4">
        <w:rPr>
          <w:rFonts w:ascii="Times New Roman" w:hAnsi="Times New Roman" w:cs="Times New Roman"/>
        </w:rPr>
        <w:t>s</w:t>
      </w:r>
      <w:r w:rsidRPr="001508F4">
        <w:rPr>
          <w:rFonts w:ascii="Times New Roman" w:hAnsi="Times New Roman" w:cs="Times New Roman"/>
        </w:rPr>
        <w:t>ed and filtered water. The samples were then centrifuged at 839 g for 5 min using</w:t>
      </w:r>
      <w:r w:rsidRPr="001508F4">
        <w:t xml:space="preserve"> </w:t>
      </w:r>
      <w:r w:rsidRPr="001508F4">
        <w:rPr>
          <w:rFonts w:ascii="Times New Roman" w:hAnsi="Times New Roman" w:cs="Times New Roman"/>
        </w:rPr>
        <w:t xml:space="preserve">a </w:t>
      </w:r>
      <w:proofErr w:type="spellStart"/>
      <w:r w:rsidRPr="001508F4">
        <w:rPr>
          <w:rFonts w:ascii="Times New Roman" w:hAnsi="Times New Roman" w:cs="Times New Roman"/>
        </w:rPr>
        <w:t>Thermofisher</w:t>
      </w:r>
      <w:proofErr w:type="spellEnd"/>
      <w:r w:rsidRPr="001508F4">
        <w:rPr>
          <w:rFonts w:ascii="Times New Roman" w:hAnsi="Times New Roman" w:cs="Times New Roman"/>
        </w:rPr>
        <w:t xml:space="preserve"> </w:t>
      </w:r>
      <w:proofErr w:type="spellStart"/>
      <w:r w:rsidRPr="001508F4">
        <w:rPr>
          <w:rFonts w:ascii="Times New Roman" w:hAnsi="Times New Roman" w:cs="Times New Roman"/>
        </w:rPr>
        <w:t>Hereus</w:t>
      </w:r>
      <w:proofErr w:type="spellEnd"/>
      <w:r w:rsidRPr="001508F4">
        <w:rPr>
          <w:rFonts w:ascii="Times New Roman" w:hAnsi="Times New Roman" w:cs="Times New Roman"/>
        </w:rPr>
        <w:t xml:space="preserve"> </w:t>
      </w:r>
      <w:proofErr w:type="spellStart"/>
      <w:r w:rsidRPr="001508F4">
        <w:rPr>
          <w:rFonts w:ascii="Times New Roman" w:hAnsi="Times New Roman" w:cs="Times New Roman"/>
        </w:rPr>
        <w:t>Megafuge</w:t>
      </w:r>
      <w:proofErr w:type="spellEnd"/>
      <w:r w:rsidRPr="001508F4">
        <w:rPr>
          <w:rFonts w:ascii="Times New Roman" w:hAnsi="Times New Roman" w:cs="Times New Roman"/>
        </w:rPr>
        <w:t xml:space="preserve"> 8 benchtop centrifuge </w:t>
      </w:r>
      <w:r w:rsidR="002E3D0C" w:rsidRPr="001508F4">
        <w:rPr>
          <w:rFonts w:ascii="Times New Roman" w:hAnsi="Times New Roman" w:cs="Times New Roman"/>
        </w:rPr>
        <w:t xml:space="preserve">fitted </w:t>
      </w:r>
      <w:r w:rsidRPr="001508F4">
        <w:rPr>
          <w:rFonts w:ascii="Times New Roman" w:hAnsi="Times New Roman" w:cs="Times New Roman"/>
        </w:rPr>
        <w:t xml:space="preserve">with </w:t>
      </w:r>
      <w:r w:rsidR="002E3D0C" w:rsidRPr="001508F4">
        <w:rPr>
          <w:rFonts w:ascii="Times New Roman" w:hAnsi="Times New Roman" w:cs="Times New Roman"/>
        </w:rPr>
        <w:t xml:space="preserve">a </w:t>
      </w:r>
      <w:proofErr w:type="spellStart"/>
      <w:r w:rsidRPr="001508F4">
        <w:rPr>
          <w:rFonts w:ascii="Times New Roman" w:hAnsi="Times New Roman" w:cs="Times New Roman"/>
        </w:rPr>
        <w:t>HIGHConic</w:t>
      </w:r>
      <w:proofErr w:type="spellEnd"/>
      <w:r w:rsidRPr="001508F4">
        <w:rPr>
          <w:rFonts w:ascii="Times New Roman" w:hAnsi="Times New Roman" w:cs="Times New Roman"/>
        </w:rPr>
        <w:t xml:space="preserve"> III fixed angle rotor</w:t>
      </w:r>
      <w:r w:rsidR="00640069" w:rsidRPr="001508F4">
        <w:rPr>
          <w:rFonts w:ascii="Times New Roman" w:hAnsi="Times New Roman" w:cs="Times New Roman"/>
        </w:rPr>
        <w:t>.</w:t>
      </w:r>
      <w:r w:rsidRPr="001508F4">
        <w:rPr>
          <w:rFonts w:ascii="Times New Roman" w:hAnsi="Times New Roman" w:cs="Times New Roman"/>
        </w:rPr>
        <w:t xml:space="preserve"> 0.3 mL of the filt</w:t>
      </w:r>
      <w:r w:rsidR="00C83AD2" w:rsidRPr="001508F4">
        <w:rPr>
          <w:rFonts w:ascii="Times New Roman" w:hAnsi="Times New Roman" w:cs="Times New Roman"/>
        </w:rPr>
        <w:t>ered (using 0.45 µm syringe filters)</w:t>
      </w:r>
      <w:r w:rsidR="001E7C22" w:rsidRPr="001508F4">
        <w:rPr>
          <w:rFonts w:ascii="Times New Roman" w:hAnsi="Times New Roman" w:cs="Times New Roman"/>
        </w:rPr>
        <w:t xml:space="preserve"> </w:t>
      </w:r>
      <w:r w:rsidR="00C83AD2" w:rsidRPr="001508F4">
        <w:rPr>
          <w:rFonts w:ascii="Times New Roman" w:hAnsi="Times New Roman" w:cs="Times New Roman"/>
        </w:rPr>
        <w:t xml:space="preserve">supernatant </w:t>
      </w:r>
      <w:r w:rsidRPr="001508F4">
        <w:rPr>
          <w:rFonts w:ascii="Times New Roman" w:hAnsi="Times New Roman" w:cs="Times New Roman"/>
        </w:rPr>
        <w:t>was diluted with 4.7 mL of deioni</w:t>
      </w:r>
      <w:r w:rsidR="002E3D0C" w:rsidRPr="001508F4">
        <w:rPr>
          <w:rFonts w:ascii="Times New Roman" w:hAnsi="Times New Roman" w:cs="Times New Roman"/>
        </w:rPr>
        <w:t>s</w:t>
      </w:r>
      <w:r w:rsidRPr="001508F4">
        <w:rPr>
          <w:rFonts w:ascii="Times New Roman" w:hAnsi="Times New Roman" w:cs="Times New Roman"/>
        </w:rPr>
        <w:t xml:space="preserve">ed and filtered water and the soluble calcium was measured with </w:t>
      </w:r>
      <w:r w:rsidR="00BE01FA" w:rsidRPr="001508F4">
        <w:rPr>
          <w:rFonts w:ascii="Times New Roman" w:hAnsi="Times New Roman" w:cs="Times New Roman"/>
          <w:color w:val="000000" w:themeColor="text1"/>
        </w:rPr>
        <w:t>an inductive coupled plasma (ICP) optical emission spectrometer</w:t>
      </w:r>
      <w:r w:rsidR="00F87577" w:rsidRPr="001508F4">
        <w:rPr>
          <w:rFonts w:ascii="Times New Roman" w:hAnsi="Times New Roman" w:cs="Times New Roman"/>
          <w:color w:val="000000" w:themeColor="text1"/>
        </w:rPr>
        <w:t>,</w:t>
      </w:r>
      <w:r w:rsidR="004A0A6A" w:rsidRPr="001508F4">
        <w:rPr>
          <w:rFonts w:ascii="Times New Roman" w:hAnsi="Times New Roman" w:cs="Times New Roman"/>
          <w:color w:val="000000" w:themeColor="text1"/>
        </w:rPr>
        <w:t xml:space="preserve"> </w:t>
      </w:r>
      <w:r w:rsidR="00BE01FA" w:rsidRPr="001508F4">
        <w:rPr>
          <w:rFonts w:ascii="Times New Roman" w:hAnsi="Times New Roman" w:cs="Times New Roman"/>
          <w:color w:val="000000" w:themeColor="text1"/>
        </w:rPr>
        <w:t>Varian 720-ES</w:t>
      </w:r>
      <w:r w:rsidR="00C9250F" w:rsidRPr="001508F4">
        <w:rPr>
          <w:rFonts w:ascii="Times New Roman" w:hAnsi="Times New Roman" w:cs="Times New Roman"/>
          <w:color w:val="000000" w:themeColor="text1"/>
        </w:rPr>
        <w:t xml:space="preserve"> </w:t>
      </w:r>
      <w:r w:rsidR="00BE01FA" w:rsidRPr="001508F4">
        <w:rPr>
          <w:rFonts w:ascii="Times New Roman" w:hAnsi="Times New Roman" w:cs="Times New Roman"/>
          <w:color w:val="000000" w:themeColor="text1"/>
        </w:rPr>
        <w:t>with SPS 3 auto sampler</w:t>
      </w:r>
      <w:r w:rsidR="004A0A6A" w:rsidRPr="001508F4">
        <w:rPr>
          <w:rFonts w:ascii="Times New Roman" w:hAnsi="Times New Roman" w:cs="Times New Roman"/>
          <w:color w:val="000000" w:themeColor="text1"/>
        </w:rPr>
        <w:t xml:space="preserve"> </w:t>
      </w:r>
      <w:r w:rsidR="004A0A6A" w:rsidRPr="001508F4">
        <w:rPr>
          <w:rFonts w:ascii="Times New Roman" w:hAnsi="Times New Roman" w:cs="Times New Roman"/>
        </w:rPr>
        <w:t>(Varian Inc.</w:t>
      </w:r>
      <w:r w:rsidR="00836191" w:rsidRPr="001508F4">
        <w:rPr>
          <w:rFonts w:ascii="Times New Roman" w:hAnsi="Times New Roman" w:cs="Times New Roman"/>
        </w:rPr>
        <w:t>,</w:t>
      </w:r>
      <w:r w:rsidR="004A0A6A" w:rsidRPr="001508F4">
        <w:rPr>
          <w:rFonts w:ascii="Times New Roman" w:hAnsi="Times New Roman" w:cs="Times New Roman"/>
        </w:rPr>
        <w:t xml:space="preserve"> </w:t>
      </w:r>
      <w:r w:rsidR="00310679" w:rsidRPr="001508F4">
        <w:rPr>
          <w:rFonts w:ascii="Times New Roman" w:hAnsi="Times New Roman" w:cs="Times New Roman"/>
        </w:rPr>
        <w:t xml:space="preserve">Palo Alto, </w:t>
      </w:r>
      <w:r w:rsidR="004A0A6A" w:rsidRPr="001508F4">
        <w:rPr>
          <w:rFonts w:ascii="Times New Roman" w:hAnsi="Times New Roman" w:cs="Times New Roman"/>
        </w:rPr>
        <w:t>California, USA)</w:t>
      </w:r>
      <w:r w:rsidR="00BE01FA" w:rsidRPr="001508F4">
        <w:rPr>
          <w:rFonts w:ascii="Times New Roman" w:hAnsi="Times New Roman" w:cs="Times New Roman"/>
          <w:color w:val="000000" w:themeColor="text1"/>
        </w:rPr>
        <w:t>, wavelength: 315.887 nm, power: 1 kW, plasma flow: 15 L/min, auxiliary flow: 1.5 L/min, nebuli</w:t>
      </w:r>
      <w:r w:rsidR="00D51E7E" w:rsidRPr="001508F4">
        <w:rPr>
          <w:rFonts w:ascii="Times New Roman" w:hAnsi="Times New Roman" w:cs="Times New Roman"/>
          <w:color w:val="000000" w:themeColor="text1"/>
        </w:rPr>
        <w:t>s</w:t>
      </w:r>
      <w:r w:rsidR="00BE01FA" w:rsidRPr="001508F4">
        <w:rPr>
          <w:rFonts w:ascii="Times New Roman" w:hAnsi="Times New Roman" w:cs="Times New Roman"/>
          <w:color w:val="000000" w:themeColor="text1"/>
        </w:rPr>
        <w:t xml:space="preserve">er flow: 0.75 L/min, pump rate: 15 rpm.  </w:t>
      </w:r>
    </w:p>
    <w:p w14:paraId="156D34C2" w14:textId="090F62FC" w:rsidR="003A541E" w:rsidRPr="001508F4" w:rsidRDefault="00A70712" w:rsidP="00581DC0">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8 </w:t>
      </w:r>
      <w:r w:rsidR="003A2B6F" w:rsidRPr="001508F4">
        <w:rPr>
          <w:rFonts w:ascii="Times New Roman" w:hAnsi="Times New Roman" w:cs="Times New Roman"/>
          <w:i/>
          <w:color w:val="000000" w:themeColor="text1"/>
        </w:rPr>
        <w:t>Surface h</w:t>
      </w:r>
      <w:r w:rsidR="003A541E" w:rsidRPr="001508F4">
        <w:rPr>
          <w:rFonts w:ascii="Times New Roman" w:hAnsi="Times New Roman" w:cs="Times New Roman"/>
          <w:i/>
          <w:color w:val="000000" w:themeColor="text1"/>
        </w:rPr>
        <w:t xml:space="preserve">ydrophobicity </w:t>
      </w:r>
    </w:p>
    <w:p w14:paraId="461BA3B1" w14:textId="2E5502B6" w:rsidR="005136EC" w:rsidRPr="001508F4" w:rsidRDefault="007834B1" w:rsidP="00581DC0">
      <w:pPr>
        <w:spacing w:line="360" w:lineRule="auto"/>
        <w:jc w:val="both"/>
        <w:rPr>
          <w:rFonts w:ascii="Times New Roman" w:hAnsi="Times New Roman" w:cs="Times New Roman"/>
          <w:color w:val="000000" w:themeColor="text1"/>
        </w:rPr>
      </w:pPr>
      <w:r w:rsidRPr="001508F4">
        <w:rPr>
          <w:rFonts w:ascii="Times New Roman" w:hAnsi="Times New Roman" w:cs="Times New Roman"/>
          <w:color w:val="000000" w:themeColor="text1"/>
        </w:rPr>
        <w:t xml:space="preserve">Protein surface hydrophobicity was determined using a </w:t>
      </w:r>
      <w:r w:rsidR="00CD0911" w:rsidRPr="001508F4">
        <w:rPr>
          <w:rFonts w:ascii="Times New Roman" w:hAnsi="Times New Roman" w:cs="Times New Roman"/>
          <w:color w:val="000000" w:themeColor="text1"/>
        </w:rPr>
        <w:t xml:space="preserve">1-anilinonaphthalene-8-sulfonate (ANS)  fluorometric assay </w:t>
      </w:r>
      <w:r w:rsidR="00CD0911" w:rsidRPr="001508F4">
        <w:rPr>
          <w:rFonts w:ascii="Times New Roman" w:hAnsi="Times New Roman" w:cs="Times New Roman"/>
          <w:color w:val="000000" w:themeColor="text1"/>
        </w:rPr>
        <w:fldChar w:fldCharType="begin"/>
      </w:r>
      <w:r w:rsidR="000D7BB0" w:rsidRPr="001508F4">
        <w:rPr>
          <w:rFonts w:ascii="Times New Roman" w:hAnsi="Times New Roman" w:cs="Times New Roman"/>
          <w:color w:val="000000" w:themeColor="text1"/>
        </w:rPr>
        <w:instrText xml:space="preserve"> ADDIN EN.CITE &lt;EndNote&gt;&lt;Cite&gt;&lt;Author&gt;Alizadeh-Pasdar&lt;/Author&gt;&lt;Year&gt;2000&lt;/Year&gt;&lt;RecNum&gt;36&lt;/RecNum&gt;&lt;DisplayText&gt;(Alizadeh-Pasdar &amp;amp; Li-Chan, 2000)&lt;/DisplayText&gt;&lt;record&gt;&lt;rec-number&gt;36&lt;/rec-number&gt;&lt;foreign-keys&gt;&lt;key app="EN" db-id="z5vzzfv9zd0a5gees9bpswa22tzevedpxr09" timestamp="1566279977"&gt;36&lt;/key&gt;&lt;/foreign-keys&gt;&lt;ref-type name="Journal Article"&gt;17&lt;/ref-type&gt;&lt;contributors&gt;&lt;authors&gt;&lt;author&gt;Alizadeh-Pasdar, Nooshin&lt;/author&gt;&lt;author&gt;Li-Chan, Eunice CY&lt;/author&gt;&lt;/authors&gt;&lt;/contributors&gt;&lt;titles&gt;&lt;title&gt;Comparison of protein surface hydrophobicity measured at various pH values using three different fluorescent probes&lt;/title&gt;&lt;secondary-title&gt;Journal of Agricultural and Food Chemistry&lt;/secondary-title&gt;&lt;/titles&gt;&lt;periodical&gt;&lt;full-title&gt;Journal of Agricultural and Food Chemistry&lt;/full-title&gt;&lt;/periodical&gt;&lt;pages&gt;328-334&lt;/pages&gt;&lt;volume&gt;48&lt;/volume&gt;&lt;number&gt;2&lt;/number&gt;&lt;dates&gt;&lt;year&gt;2000&lt;/year&gt;&lt;/dates&gt;&lt;isbn&gt;0021-8561&lt;/isbn&gt;&lt;urls&gt;&lt;/urls&gt;&lt;electronic-resource-num&gt;https://doi.org/10.1021/jf990393p &lt;/electronic-resource-num&gt;&lt;/record&gt;&lt;/Cite&gt;&lt;/EndNote&gt;</w:instrText>
      </w:r>
      <w:r w:rsidR="00CD0911" w:rsidRPr="001508F4">
        <w:rPr>
          <w:rFonts w:ascii="Times New Roman" w:hAnsi="Times New Roman" w:cs="Times New Roman"/>
          <w:color w:val="000000" w:themeColor="text1"/>
        </w:rPr>
        <w:fldChar w:fldCharType="separate"/>
      </w:r>
      <w:r w:rsidR="00CD0911" w:rsidRPr="001508F4">
        <w:rPr>
          <w:rFonts w:ascii="Times New Roman" w:hAnsi="Times New Roman" w:cs="Times New Roman"/>
          <w:noProof/>
          <w:color w:val="000000" w:themeColor="text1"/>
        </w:rPr>
        <w:t>(Alizadeh-Pasdar &amp; Li-Chan, 2000)</w:t>
      </w:r>
      <w:r w:rsidR="00CD0911" w:rsidRPr="001508F4">
        <w:rPr>
          <w:rFonts w:ascii="Times New Roman" w:hAnsi="Times New Roman" w:cs="Times New Roman"/>
          <w:color w:val="000000" w:themeColor="text1"/>
        </w:rPr>
        <w:fldChar w:fldCharType="end"/>
      </w:r>
      <w:r w:rsidR="00CD0911" w:rsidRPr="001508F4">
        <w:rPr>
          <w:rFonts w:ascii="Times New Roman" w:hAnsi="Times New Roman" w:cs="Times New Roman"/>
          <w:color w:val="000000" w:themeColor="text1"/>
        </w:rPr>
        <w:t>. A stock solution of 8 × 10</w:t>
      </w:r>
      <w:r w:rsidR="00CD0911" w:rsidRPr="001508F4">
        <w:rPr>
          <w:rFonts w:ascii="Times New Roman" w:hAnsi="Times New Roman" w:cs="Times New Roman"/>
          <w:color w:val="000000" w:themeColor="text1"/>
          <w:vertAlign w:val="superscript"/>
        </w:rPr>
        <w:t>−3</w:t>
      </w:r>
      <w:r w:rsidR="00CD0911" w:rsidRPr="001508F4">
        <w:rPr>
          <w:rFonts w:ascii="Times New Roman" w:hAnsi="Times New Roman" w:cs="Times New Roman"/>
          <w:color w:val="000000" w:themeColor="text1"/>
        </w:rPr>
        <w:t xml:space="preserve"> M ANS </w:t>
      </w:r>
      <w:r w:rsidR="00681335" w:rsidRPr="001508F4">
        <w:rPr>
          <w:rFonts w:ascii="Times New Roman" w:hAnsi="Times New Roman" w:cs="Times New Roman"/>
        </w:rPr>
        <w:t>(</w:t>
      </w:r>
      <w:r w:rsidR="008F6884" w:rsidRPr="001508F4">
        <w:rPr>
          <w:rFonts w:ascii="Times New Roman" w:hAnsi="Times New Roman" w:cs="Times New Roman"/>
        </w:rPr>
        <w:t>Sigma Aldrich</w:t>
      </w:r>
      <w:r w:rsidR="00B5783D" w:rsidRPr="001508F4">
        <w:rPr>
          <w:rFonts w:ascii="Times New Roman" w:hAnsi="Times New Roman" w:cs="Times New Roman"/>
        </w:rPr>
        <w:t xml:space="preserve">, </w:t>
      </w:r>
      <w:r w:rsidR="00A72664" w:rsidRPr="001508F4">
        <w:rPr>
          <w:rFonts w:ascii="Times New Roman" w:hAnsi="Times New Roman" w:cs="Times New Roman"/>
        </w:rPr>
        <w:t xml:space="preserve">St Louis, </w:t>
      </w:r>
      <w:r w:rsidR="00B5783D" w:rsidRPr="001508F4">
        <w:rPr>
          <w:rFonts w:ascii="Times New Roman" w:hAnsi="Times New Roman" w:cs="Times New Roman"/>
        </w:rPr>
        <w:t>Missouri, USA)</w:t>
      </w:r>
      <w:r w:rsidR="008F6884" w:rsidRPr="001508F4">
        <w:rPr>
          <w:rFonts w:ascii="Times New Roman" w:hAnsi="Times New Roman" w:cs="Times New Roman"/>
        </w:rPr>
        <w:t xml:space="preserve"> </w:t>
      </w:r>
      <w:r w:rsidR="00CD0911" w:rsidRPr="001508F4">
        <w:rPr>
          <w:rFonts w:ascii="Times New Roman" w:hAnsi="Times New Roman" w:cs="Times New Roman"/>
          <w:color w:val="000000" w:themeColor="text1"/>
        </w:rPr>
        <w:t>was prepared in 0.1 M</w:t>
      </w:r>
      <w:r w:rsidR="004F6FEB" w:rsidRPr="001508F4">
        <w:rPr>
          <w:rFonts w:ascii="Times New Roman" w:hAnsi="Times New Roman" w:cs="Times New Roman"/>
          <w:color w:val="000000" w:themeColor="text1"/>
        </w:rPr>
        <w:t>,</w:t>
      </w:r>
      <w:r w:rsidR="00CD0911" w:rsidRPr="001508F4">
        <w:rPr>
          <w:rFonts w:ascii="Times New Roman" w:hAnsi="Times New Roman" w:cs="Times New Roman"/>
          <w:color w:val="000000" w:themeColor="text1"/>
        </w:rPr>
        <w:t xml:space="preserve"> pH 7</w:t>
      </w:r>
      <w:r w:rsidR="00DE324D" w:rsidRPr="001508F4">
        <w:rPr>
          <w:rFonts w:ascii="Times New Roman" w:hAnsi="Times New Roman" w:cs="Times New Roman"/>
          <w:color w:val="000000" w:themeColor="text1"/>
        </w:rPr>
        <w:t>.4</w:t>
      </w:r>
      <w:r w:rsidR="00CD0911" w:rsidRPr="001508F4">
        <w:rPr>
          <w:rFonts w:ascii="Times New Roman" w:hAnsi="Times New Roman" w:cs="Times New Roman"/>
          <w:color w:val="000000" w:themeColor="text1"/>
        </w:rPr>
        <w:t xml:space="preserve"> phosphate buffer and stored </w:t>
      </w:r>
      <w:r w:rsidR="004F6FEB" w:rsidRPr="001508F4">
        <w:rPr>
          <w:rFonts w:ascii="Times New Roman" w:hAnsi="Times New Roman" w:cs="Times New Roman"/>
          <w:color w:val="000000" w:themeColor="text1"/>
        </w:rPr>
        <w:t>in darkness at</w:t>
      </w:r>
      <w:r w:rsidR="00CD0911" w:rsidRPr="001508F4">
        <w:rPr>
          <w:rFonts w:ascii="Times New Roman" w:hAnsi="Times New Roman" w:cs="Times New Roman"/>
          <w:color w:val="000000" w:themeColor="text1"/>
        </w:rPr>
        <w:t xml:space="preserve"> room temperature. </w:t>
      </w:r>
      <w:r w:rsidR="00085792" w:rsidRPr="001508F4">
        <w:rPr>
          <w:rFonts w:ascii="Times New Roman" w:hAnsi="Times New Roman" w:cs="Times New Roman"/>
          <w:color w:val="000000" w:themeColor="text1"/>
        </w:rPr>
        <w:t>Whey p</w:t>
      </w:r>
      <w:r w:rsidR="00CD0911" w:rsidRPr="001508F4">
        <w:rPr>
          <w:rFonts w:ascii="Times New Roman" w:hAnsi="Times New Roman" w:cs="Times New Roman"/>
          <w:color w:val="000000" w:themeColor="text1"/>
        </w:rPr>
        <w:t xml:space="preserve">rotein solutions were diluted in phosphate buffer to </w:t>
      </w:r>
      <w:r w:rsidR="008A1EA3" w:rsidRPr="001508F4">
        <w:rPr>
          <w:rFonts w:ascii="Times New Roman" w:hAnsi="Times New Roman" w:cs="Times New Roman"/>
        </w:rPr>
        <w:t xml:space="preserve">at least three </w:t>
      </w:r>
      <w:r w:rsidR="00CD0911" w:rsidRPr="001508F4">
        <w:rPr>
          <w:rFonts w:ascii="Times New Roman" w:hAnsi="Times New Roman" w:cs="Times New Roman"/>
          <w:color w:val="000000" w:themeColor="text1"/>
        </w:rPr>
        <w:t>concentrations between 0.001-0.025% w/w. 20 µL of ANS solution was added to 4 mL of protein solution</w:t>
      </w:r>
      <w:r w:rsidR="0061288B" w:rsidRPr="001508F4">
        <w:rPr>
          <w:rFonts w:ascii="Times New Roman" w:hAnsi="Times New Roman" w:cs="Times New Roman"/>
          <w:color w:val="000000" w:themeColor="text1"/>
        </w:rPr>
        <w:t>,</w:t>
      </w:r>
      <w:r w:rsidR="00CD0911" w:rsidRPr="001508F4">
        <w:rPr>
          <w:rFonts w:ascii="Times New Roman" w:hAnsi="Times New Roman" w:cs="Times New Roman"/>
          <w:color w:val="000000" w:themeColor="text1"/>
        </w:rPr>
        <w:t xml:space="preserve"> wrapped in aluminium foil and vortexed for 15 min. The relative fluorescence intensity (normali</w:t>
      </w:r>
      <w:r w:rsidR="0061288B" w:rsidRPr="001508F4">
        <w:rPr>
          <w:rFonts w:ascii="Times New Roman" w:hAnsi="Times New Roman" w:cs="Times New Roman"/>
          <w:color w:val="000000" w:themeColor="text1"/>
        </w:rPr>
        <w:t>s</w:t>
      </w:r>
      <w:r w:rsidR="00CD0911" w:rsidRPr="001508F4">
        <w:rPr>
          <w:rFonts w:ascii="Times New Roman" w:hAnsi="Times New Roman" w:cs="Times New Roman"/>
          <w:color w:val="000000" w:themeColor="text1"/>
        </w:rPr>
        <w:t xml:space="preserve">ed </w:t>
      </w:r>
      <w:r w:rsidR="0061288B" w:rsidRPr="001508F4">
        <w:rPr>
          <w:rFonts w:ascii="Times New Roman" w:hAnsi="Times New Roman" w:cs="Times New Roman"/>
          <w:color w:val="000000" w:themeColor="text1"/>
        </w:rPr>
        <w:t xml:space="preserve">to </w:t>
      </w:r>
      <w:r w:rsidR="00CD0911" w:rsidRPr="001508F4">
        <w:rPr>
          <w:rFonts w:ascii="Times New Roman" w:hAnsi="Times New Roman" w:cs="Times New Roman"/>
          <w:color w:val="000000" w:themeColor="text1"/>
        </w:rPr>
        <w:t xml:space="preserve">the maximum </w:t>
      </w:r>
      <w:r w:rsidR="00081194" w:rsidRPr="001508F4">
        <w:rPr>
          <w:rFonts w:ascii="Times New Roman" w:hAnsi="Times New Roman" w:cs="Times New Roman"/>
          <w:color w:val="000000" w:themeColor="text1"/>
        </w:rPr>
        <w:t>measurable</w:t>
      </w:r>
      <w:r w:rsidR="00CD0911" w:rsidRPr="001508F4">
        <w:rPr>
          <w:rFonts w:ascii="Times New Roman" w:hAnsi="Times New Roman" w:cs="Times New Roman"/>
          <w:color w:val="000000" w:themeColor="text1"/>
        </w:rPr>
        <w:t xml:space="preserve"> </w:t>
      </w:r>
      <w:r w:rsidR="00081194" w:rsidRPr="001508F4">
        <w:rPr>
          <w:rFonts w:ascii="Times New Roman" w:hAnsi="Times New Roman" w:cs="Times New Roman"/>
          <w:color w:val="000000" w:themeColor="text1"/>
        </w:rPr>
        <w:t>intensity of the equipment) of each sample and the dilution blanks was measured using excitation and emission wavelengths of 390</w:t>
      </w:r>
      <w:r w:rsidR="00743506" w:rsidRPr="001508F4">
        <w:rPr>
          <w:rFonts w:ascii="Times New Roman" w:hAnsi="Times New Roman" w:cs="Times New Roman"/>
          <w:color w:val="000000" w:themeColor="text1"/>
        </w:rPr>
        <w:t xml:space="preserve"> (slit width 5 mm)</w:t>
      </w:r>
      <w:r w:rsidR="00081194" w:rsidRPr="001508F4">
        <w:rPr>
          <w:rFonts w:ascii="Times New Roman" w:hAnsi="Times New Roman" w:cs="Times New Roman"/>
          <w:color w:val="000000" w:themeColor="text1"/>
        </w:rPr>
        <w:t xml:space="preserve"> and 470 nm</w:t>
      </w:r>
      <w:r w:rsidR="00743506" w:rsidRPr="001508F4">
        <w:rPr>
          <w:rFonts w:ascii="Times New Roman" w:hAnsi="Times New Roman" w:cs="Times New Roman"/>
          <w:color w:val="000000" w:themeColor="text1"/>
        </w:rPr>
        <w:t xml:space="preserve"> (slit width 5 mm).</w:t>
      </w:r>
      <w:r w:rsidR="00081194" w:rsidRPr="001508F4">
        <w:rPr>
          <w:rFonts w:ascii="Times New Roman" w:hAnsi="Times New Roman" w:cs="Times New Roman"/>
          <w:color w:val="000000" w:themeColor="text1"/>
        </w:rPr>
        <w:t xml:space="preserve"> </w:t>
      </w:r>
    </w:p>
    <w:p w14:paraId="1BAA0675" w14:textId="619A7443" w:rsidR="00CD0911" w:rsidRPr="001508F4" w:rsidRDefault="005136EC" w:rsidP="00581DC0">
      <w:pPr>
        <w:spacing w:line="360" w:lineRule="auto"/>
        <w:jc w:val="both"/>
        <w:rPr>
          <w:rFonts w:ascii="Times New Roman" w:hAnsi="Times New Roman" w:cs="Times New Roman"/>
        </w:rPr>
      </w:pPr>
      <w:r w:rsidRPr="001508F4">
        <w:rPr>
          <w:rFonts w:ascii="Times New Roman" w:hAnsi="Times New Roman" w:cs="Times New Roman"/>
        </w:rPr>
        <w:t>In order to measure the effect of fat content on the surface hydrophobicity of whey protein systems three 10% w/w WPC solutions were prepared by mixing untreated 10% w/w WPC solution (</w:t>
      </w:r>
      <w:r w:rsidR="00783F88" w:rsidRPr="001508F4">
        <w:rPr>
          <w:rFonts w:ascii="Times New Roman" w:hAnsi="Times New Roman" w:cs="Times New Roman"/>
        </w:rPr>
        <w:t>with 0.528% w/w fat)</w:t>
      </w:r>
      <w:r w:rsidR="00DD684F" w:rsidRPr="001508F4">
        <w:rPr>
          <w:rFonts w:ascii="Times New Roman" w:hAnsi="Times New Roman" w:cs="Times New Roman"/>
        </w:rPr>
        <w:t xml:space="preserve"> and a centrifuged 10% w/w WPC solution (</w:t>
      </w:r>
      <w:r w:rsidR="00F506C7" w:rsidRPr="001508F4">
        <w:rPr>
          <w:rFonts w:ascii="Times New Roman" w:hAnsi="Times New Roman" w:cs="Times New Roman"/>
        </w:rPr>
        <w:t xml:space="preserve">containing </w:t>
      </w:r>
      <w:r w:rsidR="00DD684F" w:rsidRPr="001508F4">
        <w:rPr>
          <w:rFonts w:ascii="Times New Roman" w:hAnsi="Times New Roman" w:cs="Times New Roman"/>
        </w:rPr>
        <w:t xml:space="preserve">0.188% w/w fat) to reach final fat contents of </w:t>
      </w:r>
      <w:r w:rsidR="00475516" w:rsidRPr="001508F4">
        <w:rPr>
          <w:rFonts w:ascii="Times New Roman" w:hAnsi="Times New Roman" w:cs="Times New Roman"/>
        </w:rPr>
        <w:t xml:space="preserve">0.528% w/w, 0.400% w/w and 0.250% w/w. </w:t>
      </w:r>
      <w:r w:rsidR="004E43DA" w:rsidRPr="001508F4">
        <w:rPr>
          <w:rFonts w:ascii="Times New Roman" w:hAnsi="Times New Roman" w:cs="Times New Roman"/>
        </w:rPr>
        <w:t xml:space="preserve">A 10% w/w MFWP system </w:t>
      </w:r>
      <w:r w:rsidR="00F506C7" w:rsidRPr="001508F4">
        <w:rPr>
          <w:rFonts w:ascii="Times New Roman" w:hAnsi="Times New Roman" w:cs="Times New Roman"/>
        </w:rPr>
        <w:t>containing</w:t>
      </w:r>
      <w:r w:rsidR="004E43DA" w:rsidRPr="001508F4">
        <w:rPr>
          <w:rFonts w:ascii="Times New Roman" w:hAnsi="Times New Roman" w:cs="Times New Roman"/>
        </w:rPr>
        <w:t xml:space="preserve"> 0.260</w:t>
      </w:r>
      <w:r w:rsidR="00CC4BA4" w:rsidRPr="001508F4">
        <w:rPr>
          <w:rFonts w:ascii="Times New Roman" w:hAnsi="Times New Roman" w:cs="Times New Roman"/>
        </w:rPr>
        <w:t xml:space="preserve">% w/w fat </w:t>
      </w:r>
      <w:r w:rsidR="004E43DA" w:rsidRPr="001508F4">
        <w:rPr>
          <w:rFonts w:ascii="Times New Roman" w:hAnsi="Times New Roman" w:cs="Times New Roman"/>
        </w:rPr>
        <w:t xml:space="preserve">was also prepared by adding </w:t>
      </w:r>
      <w:r w:rsidR="00CC4BA4" w:rsidRPr="001508F4">
        <w:rPr>
          <w:rFonts w:ascii="Times New Roman" w:hAnsi="Times New Roman" w:cs="Times New Roman"/>
        </w:rPr>
        <w:t xml:space="preserve">anhydrous milk fat to </w:t>
      </w:r>
      <w:r w:rsidR="00653934" w:rsidRPr="001508F4">
        <w:rPr>
          <w:rFonts w:ascii="Times New Roman" w:hAnsi="Times New Roman" w:cs="Times New Roman"/>
        </w:rPr>
        <w:t>15mL of</w:t>
      </w:r>
      <w:r w:rsidR="00CC4BA4" w:rsidRPr="001508F4">
        <w:rPr>
          <w:rFonts w:ascii="Times New Roman" w:hAnsi="Times New Roman" w:cs="Times New Roman"/>
        </w:rPr>
        <w:t xml:space="preserve"> </w:t>
      </w:r>
      <w:r w:rsidR="001D2CB8" w:rsidRPr="001508F4">
        <w:rPr>
          <w:rFonts w:ascii="Times New Roman" w:hAnsi="Times New Roman" w:cs="Times New Roman"/>
        </w:rPr>
        <w:t xml:space="preserve">10% </w:t>
      </w:r>
      <w:r w:rsidR="00CC4BA4" w:rsidRPr="001508F4">
        <w:rPr>
          <w:rFonts w:ascii="Times New Roman" w:hAnsi="Times New Roman" w:cs="Times New Roman"/>
        </w:rPr>
        <w:t xml:space="preserve">WPC solution and </w:t>
      </w:r>
      <w:r w:rsidR="00CC4BA4" w:rsidRPr="001508F4">
        <w:rPr>
          <w:rFonts w:ascii="Times New Roman" w:hAnsi="Times New Roman" w:cs="Times New Roman"/>
        </w:rPr>
        <w:lastRenderedPageBreak/>
        <w:t>sonicating</w:t>
      </w:r>
      <w:r w:rsidR="001D2CB8" w:rsidRPr="001508F4">
        <w:rPr>
          <w:rFonts w:ascii="Times New Roman" w:hAnsi="Times New Roman" w:cs="Times New Roman"/>
        </w:rPr>
        <w:t xml:space="preserve"> at</w:t>
      </w:r>
      <w:r w:rsidR="00D91817" w:rsidRPr="001508F4">
        <w:rPr>
          <w:rFonts w:ascii="Times New Roman" w:hAnsi="Times New Roman" w:cs="Times New Roman"/>
        </w:rPr>
        <w:t xml:space="preserve"> </w:t>
      </w:r>
      <w:r w:rsidR="00FC002A" w:rsidRPr="001508F4">
        <w:rPr>
          <w:rFonts w:ascii="Times New Roman" w:hAnsi="Times New Roman" w:cs="Times New Roman"/>
        </w:rPr>
        <w:t xml:space="preserve">7.4W for 3s. </w:t>
      </w:r>
      <w:r w:rsidR="00E802B5" w:rsidRPr="001508F4">
        <w:rPr>
          <w:rFonts w:ascii="Times New Roman" w:hAnsi="Times New Roman" w:cs="Times New Roman"/>
        </w:rPr>
        <w:t>Diluted samples from each system were used for the surface hydrophobicity measurement.</w:t>
      </w:r>
    </w:p>
    <w:p w14:paraId="18A2111D" w14:textId="3C8BF517" w:rsidR="00D814C5" w:rsidRPr="001508F4" w:rsidRDefault="00454729" w:rsidP="00581DC0">
      <w:pPr>
        <w:spacing w:line="360" w:lineRule="auto"/>
        <w:jc w:val="both"/>
        <w:rPr>
          <w:rFonts w:ascii="Times New Roman" w:hAnsi="Times New Roman" w:cs="Times New Roman"/>
        </w:rPr>
      </w:pPr>
      <w:r w:rsidRPr="001508F4">
        <w:rPr>
          <w:rFonts w:ascii="Times New Roman" w:hAnsi="Times New Roman" w:cs="Times New Roman"/>
          <w:color w:val="000000" w:themeColor="text1"/>
        </w:rPr>
        <w:t>R</w:t>
      </w:r>
      <w:r w:rsidR="00081194" w:rsidRPr="001508F4">
        <w:rPr>
          <w:rFonts w:ascii="Times New Roman" w:hAnsi="Times New Roman" w:cs="Times New Roman"/>
          <w:color w:val="000000" w:themeColor="text1"/>
        </w:rPr>
        <w:t xml:space="preserve">elative fluorescence intensity </w:t>
      </w:r>
      <w:r w:rsidRPr="001508F4">
        <w:rPr>
          <w:rFonts w:ascii="Times New Roman" w:hAnsi="Times New Roman" w:cs="Times New Roman"/>
          <w:color w:val="000000" w:themeColor="text1"/>
        </w:rPr>
        <w:t>in response to</w:t>
      </w:r>
      <w:r w:rsidR="00081194" w:rsidRPr="001508F4">
        <w:rPr>
          <w:rFonts w:ascii="Times New Roman" w:hAnsi="Times New Roman" w:cs="Times New Roman"/>
          <w:color w:val="000000" w:themeColor="text1"/>
        </w:rPr>
        <w:t xml:space="preserve"> protein concentration was </w:t>
      </w:r>
      <w:r w:rsidRPr="001508F4">
        <w:rPr>
          <w:rFonts w:ascii="Times New Roman" w:hAnsi="Times New Roman" w:cs="Times New Roman"/>
          <w:color w:val="000000" w:themeColor="text1"/>
        </w:rPr>
        <w:t xml:space="preserve">determined </w:t>
      </w:r>
      <w:r w:rsidR="00081194" w:rsidRPr="001508F4">
        <w:rPr>
          <w:rFonts w:ascii="Times New Roman" w:hAnsi="Times New Roman" w:cs="Times New Roman"/>
          <w:color w:val="000000" w:themeColor="text1"/>
        </w:rPr>
        <w:t>by linear regression and used as an index for surface hydrophobicity.</w:t>
      </w:r>
      <w:r w:rsidR="001649A4" w:rsidRPr="001508F4">
        <w:rPr>
          <w:rFonts w:ascii="Times New Roman" w:hAnsi="Times New Roman" w:cs="Times New Roman"/>
        </w:rPr>
        <w:t xml:space="preserve"> Absolute surface hydrophobicity values showed significant variability between batches of measurement</w:t>
      </w:r>
      <w:r w:rsidR="000D2D88" w:rsidRPr="001508F4">
        <w:rPr>
          <w:rFonts w:ascii="Times New Roman" w:hAnsi="Times New Roman" w:cs="Times New Roman"/>
        </w:rPr>
        <w:t xml:space="preserve">s carried out with </w:t>
      </w:r>
      <w:r w:rsidR="00340C74" w:rsidRPr="001508F4">
        <w:rPr>
          <w:rFonts w:ascii="Times New Roman" w:hAnsi="Times New Roman" w:cs="Times New Roman"/>
        </w:rPr>
        <w:t xml:space="preserve">different </w:t>
      </w:r>
      <w:r w:rsidR="000D2D88" w:rsidRPr="001508F4">
        <w:rPr>
          <w:rFonts w:ascii="Times New Roman" w:hAnsi="Times New Roman" w:cs="Times New Roman"/>
        </w:rPr>
        <w:t>freshly prepared buffer</w:t>
      </w:r>
      <w:r w:rsidR="00340C74" w:rsidRPr="001508F4">
        <w:rPr>
          <w:rFonts w:ascii="Times New Roman" w:hAnsi="Times New Roman" w:cs="Times New Roman"/>
        </w:rPr>
        <w:t>s</w:t>
      </w:r>
      <w:r w:rsidR="000D2D88" w:rsidRPr="001508F4">
        <w:rPr>
          <w:rFonts w:ascii="Times New Roman" w:hAnsi="Times New Roman" w:cs="Times New Roman"/>
        </w:rPr>
        <w:t xml:space="preserve">. However </w:t>
      </w:r>
      <w:r w:rsidR="00340C74" w:rsidRPr="001508F4">
        <w:rPr>
          <w:rFonts w:ascii="Times New Roman" w:hAnsi="Times New Roman" w:cs="Times New Roman"/>
        </w:rPr>
        <w:t>consistent</w:t>
      </w:r>
      <w:r w:rsidR="000D2D88" w:rsidRPr="001508F4">
        <w:rPr>
          <w:rFonts w:ascii="Times New Roman" w:hAnsi="Times New Roman" w:cs="Times New Roman"/>
        </w:rPr>
        <w:t xml:space="preserve"> trends were observed </w:t>
      </w:r>
      <w:r w:rsidR="00340C74" w:rsidRPr="001508F4">
        <w:rPr>
          <w:rFonts w:ascii="Times New Roman" w:hAnsi="Times New Roman" w:cs="Times New Roman"/>
        </w:rPr>
        <w:t xml:space="preserve">between </w:t>
      </w:r>
      <w:r w:rsidR="000D2D88" w:rsidRPr="001508F4">
        <w:rPr>
          <w:rFonts w:ascii="Times New Roman" w:hAnsi="Times New Roman" w:cs="Times New Roman"/>
        </w:rPr>
        <w:t>heat and heat</w:t>
      </w:r>
      <w:r w:rsidR="00340C74" w:rsidRPr="001508F4">
        <w:rPr>
          <w:rFonts w:ascii="Times New Roman" w:hAnsi="Times New Roman" w:cs="Times New Roman"/>
        </w:rPr>
        <w:t>-</w:t>
      </w:r>
      <w:r w:rsidR="000D2D88" w:rsidRPr="001508F4">
        <w:rPr>
          <w:rFonts w:ascii="Times New Roman" w:hAnsi="Times New Roman" w:cs="Times New Roman"/>
        </w:rPr>
        <w:t>plus</w:t>
      </w:r>
      <w:r w:rsidR="00340C74" w:rsidRPr="001508F4">
        <w:rPr>
          <w:rFonts w:ascii="Times New Roman" w:hAnsi="Times New Roman" w:cs="Times New Roman"/>
        </w:rPr>
        <w:t>-</w:t>
      </w:r>
      <w:r w:rsidR="000D2D88" w:rsidRPr="001508F4">
        <w:rPr>
          <w:rFonts w:ascii="Times New Roman" w:hAnsi="Times New Roman" w:cs="Times New Roman"/>
        </w:rPr>
        <w:t xml:space="preserve">ultrasound treatments. </w:t>
      </w:r>
      <w:r w:rsidR="001742C0" w:rsidRPr="001508F4">
        <w:rPr>
          <w:rFonts w:ascii="Times New Roman" w:hAnsi="Times New Roman" w:cs="Times New Roman"/>
        </w:rPr>
        <w:t>For consistency</w:t>
      </w:r>
      <w:r w:rsidR="00085792" w:rsidRPr="001508F4">
        <w:rPr>
          <w:rFonts w:ascii="Times New Roman" w:hAnsi="Times New Roman" w:cs="Times New Roman"/>
        </w:rPr>
        <w:t>,</w:t>
      </w:r>
      <w:r w:rsidR="001742C0" w:rsidRPr="001508F4">
        <w:rPr>
          <w:rFonts w:ascii="Times New Roman" w:hAnsi="Times New Roman" w:cs="Times New Roman"/>
        </w:rPr>
        <w:t xml:space="preserve"> hydrophobicity values measured using the same buffer </w:t>
      </w:r>
      <w:r w:rsidR="00340C74" w:rsidRPr="001508F4">
        <w:rPr>
          <w:rFonts w:ascii="Times New Roman" w:hAnsi="Times New Roman" w:cs="Times New Roman"/>
        </w:rPr>
        <w:t xml:space="preserve">are presented </w:t>
      </w:r>
      <w:r w:rsidR="001742C0" w:rsidRPr="001508F4">
        <w:rPr>
          <w:rFonts w:ascii="Times New Roman" w:hAnsi="Times New Roman" w:cs="Times New Roman"/>
        </w:rPr>
        <w:t xml:space="preserve">throughout the manuscript. </w:t>
      </w:r>
    </w:p>
    <w:p w14:paraId="57FEF009" w14:textId="3DF47FB4" w:rsidR="008462AC" w:rsidRPr="001508F4" w:rsidRDefault="00A70712" w:rsidP="00581DC0">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9 </w:t>
      </w:r>
      <w:r w:rsidR="008462AC" w:rsidRPr="001508F4">
        <w:rPr>
          <w:rFonts w:ascii="Times New Roman" w:hAnsi="Times New Roman" w:cs="Times New Roman"/>
          <w:i/>
          <w:color w:val="000000" w:themeColor="text1"/>
        </w:rPr>
        <w:t xml:space="preserve">Model </w:t>
      </w:r>
      <w:r w:rsidR="00A10911" w:rsidRPr="001508F4">
        <w:rPr>
          <w:rFonts w:ascii="Times New Roman" w:hAnsi="Times New Roman" w:cs="Times New Roman"/>
          <w:i/>
          <w:color w:val="000000" w:themeColor="text1"/>
        </w:rPr>
        <w:t xml:space="preserve">cooked </w:t>
      </w:r>
      <w:r w:rsidR="009745B6" w:rsidRPr="001508F4">
        <w:rPr>
          <w:rFonts w:ascii="Times New Roman" w:hAnsi="Times New Roman" w:cs="Times New Roman"/>
          <w:i/>
          <w:color w:val="000000" w:themeColor="text1"/>
        </w:rPr>
        <w:t xml:space="preserve">rennet gel and </w:t>
      </w:r>
      <w:r w:rsidR="008462AC" w:rsidRPr="001508F4">
        <w:rPr>
          <w:rFonts w:ascii="Times New Roman" w:hAnsi="Times New Roman" w:cs="Times New Roman"/>
          <w:i/>
          <w:color w:val="000000" w:themeColor="text1"/>
        </w:rPr>
        <w:t>cheese systems</w:t>
      </w:r>
    </w:p>
    <w:p w14:paraId="01612A5B" w14:textId="76A08E79" w:rsidR="00D97B5C" w:rsidRPr="001508F4" w:rsidRDefault="0012166E" w:rsidP="00B169A0">
      <w:pPr>
        <w:tabs>
          <w:tab w:val="left" w:pos="720"/>
        </w:tabs>
        <w:spacing w:after="120" w:line="360" w:lineRule="auto"/>
        <w:jc w:val="both"/>
        <w:rPr>
          <w:rFonts w:ascii="Times New Roman" w:hAnsi="Times New Roman" w:cs="Times New Roman"/>
        </w:rPr>
      </w:pPr>
      <w:r w:rsidRPr="001508F4">
        <w:rPr>
          <w:rFonts w:ascii="Times New Roman" w:hAnsi="Times New Roman" w:cs="Times New Roman"/>
        </w:rPr>
        <w:t>Cheese</w:t>
      </w:r>
      <w:r w:rsidR="00EC0BC3" w:rsidRPr="001508F4">
        <w:rPr>
          <w:rFonts w:ascii="Times New Roman" w:hAnsi="Times New Roman" w:cs="Times New Roman"/>
        </w:rPr>
        <w:t xml:space="preserve"> milks were formulated by </w:t>
      </w:r>
      <w:r w:rsidR="00B3526A" w:rsidRPr="001508F4">
        <w:rPr>
          <w:rFonts w:ascii="Times New Roman" w:hAnsi="Times New Roman" w:cs="Times New Roman"/>
        </w:rPr>
        <w:t>blendi</w:t>
      </w:r>
      <w:r w:rsidR="00454729" w:rsidRPr="001508F4">
        <w:rPr>
          <w:rFonts w:ascii="Times New Roman" w:hAnsi="Times New Roman" w:cs="Times New Roman"/>
        </w:rPr>
        <w:t xml:space="preserve">ng </w:t>
      </w:r>
      <w:r w:rsidR="002C4F36" w:rsidRPr="001508F4">
        <w:rPr>
          <w:rFonts w:ascii="Times New Roman" w:hAnsi="Times New Roman" w:cs="Times New Roman"/>
        </w:rPr>
        <w:t>10</w:t>
      </w:r>
      <w:r w:rsidR="00B3526A" w:rsidRPr="001508F4">
        <w:rPr>
          <w:rFonts w:ascii="Times New Roman" w:hAnsi="Times New Roman" w:cs="Times New Roman"/>
        </w:rPr>
        <w:t xml:space="preserve">% w/w </w:t>
      </w:r>
      <w:r w:rsidR="00454729" w:rsidRPr="001508F4">
        <w:rPr>
          <w:rFonts w:ascii="Times New Roman" w:hAnsi="Times New Roman" w:cs="Times New Roman"/>
        </w:rPr>
        <w:t xml:space="preserve">WPC </w:t>
      </w:r>
      <w:r w:rsidR="00B3526A" w:rsidRPr="001508F4">
        <w:rPr>
          <w:rFonts w:ascii="Times New Roman" w:hAnsi="Times New Roman" w:cs="Times New Roman"/>
        </w:rPr>
        <w:t>solutions (treated or otherwise)</w:t>
      </w:r>
      <w:r w:rsidR="00B938A1" w:rsidRPr="001508F4">
        <w:rPr>
          <w:rFonts w:ascii="Times New Roman" w:hAnsi="Times New Roman" w:cs="Times New Roman"/>
        </w:rPr>
        <w:t xml:space="preserve"> and distilled</w:t>
      </w:r>
      <w:r w:rsidR="008A1CE5" w:rsidRPr="001508F4">
        <w:rPr>
          <w:rFonts w:ascii="Times New Roman" w:hAnsi="Times New Roman" w:cs="Times New Roman"/>
        </w:rPr>
        <w:t xml:space="preserve"> and deioni</w:t>
      </w:r>
      <w:r w:rsidR="007C3BD1" w:rsidRPr="001508F4">
        <w:rPr>
          <w:rFonts w:ascii="Times New Roman" w:hAnsi="Times New Roman" w:cs="Times New Roman"/>
        </w:rPr>
        <w:t>s</w:t>
      </w:r>
      <w:r w:rsidR="008A1CE5" w:rsidRPr="001508F4">
        <w:rPr>
          <w:rFonts w:ascii="Times New Roman" w:hAnsi="Times New Roman" w:cs="Times New Roman"/>
        </w:rPr>
        <w:t>ed water</w:t>
      </w:r>
      <w:r w:rsidR="003F149D" w:rsidRPr="001508F4">
        <w:rPr>
          <w:rFonts w:ascii="Times New Roman" w:hAnsi="Times New Roman" w:cs="Times New Roman"/>
        </w:rPr>
        <w:t xml:space="preserve"> </w:t>
      </w:r>
      <w:r w:rsidR="00454729" w:rsidRPr="001508F4">
        <w:rPr>
          <w:rFonts w:ascii="Times New Roman" w:hAnsi="Times New Roman" w:cs="Times New Roman"/>
        </w:rPr>
        <w:t>into</w:t>
      </w:r>
      <w:r w:rsidR="00EC0BC3" w:rsidRPr="001508F4">
        <w:rPr>
          <w:rFonts w:ascii="Times New Roman" w:hAnsi="Times New Roman" w:cs="Times New Roman"/>
        </w:rPr>
        <w:t xml:space="preserve"> skim milk to </w:t>
      </w:r>
      <w:r w:rsidR="00B3526A" w:rsidRPr="001508F4">
        <w:rPr>
          <w:rFonts w:ascii="Times New Roman" w:hAnsi="Times New Roman" w:cs="Times New Roman"/>
        </w:rPr>
        <w:t xml:space="preserve">achieve </w:t>
      </w:r>
      <w:r w:rsidR="00EC0BC3" w:rsidRPr="001508F4">
        <w:rPr>
          <w:rFonts w:ascii="Times New Roman" w:hAnsi="Times New Roman" w:cs="Times New Roman"/>
        </w:rPr>
        <w:t xml:space="preserve">a total protein concentration of </w:t>
      </w:r>
      <w:r w:rsidR="000A57C6" w:rsidRPr="001508F4">
        <w:rPr>
          <w:rFonts w:ascii="Times New Roman" w:hAnsi="Times New Roman" w:cs="Times New Roman"/>
        </w:rPr>
        <w:t>3.</w:t>
      </w:r>
      <w:r w:rsidR="00D763B2" w:rsidRPr="001508F4">
        <w:rPr>
          <w:rFonts w:ascii="Times New Roman" w:hAnsi="Times New Roman" w:cs="Times New Roman"/>
        </w:rPr>
        <w:t>66</w:t>
      </w:r>
      <w:r w:rsidR="00EC0BC3" w:rsidRPr="001508F4">
        <w:rPr>
          <w:rFonts w:ascii="Times New Roman" w:hAnsi="Times New Roman" w:cs="Times New Roman"/>
        </w:rPr>
        <w:t xml:space="preserve">% w/w </w:t>
      </w:r>
      <w:r w:rsidR="00454729" w:rsidRPr="001508F4">
        <w:rPr>
          <w:rFonts w:ascii="Times New Roman" w:hAnsi="Times New Roman" w:cs="Times New Roman"/>
        </w:rPr>
        <w:t>and</w:t>
      </w:r>
      <w:r w:rsidR="00EC0BC3" w:rsidRPr="001508F4">
        <w:rPr>
          <w:rFonts w:ascii="Times New Roman" w:hAnsi="Times New Roman" w:cs="Times New Roman"/>
        </w:rPr>
        <w:t xml:space="preserve"> a </w:t>
      </w:r>
      <w:proofErr w:type="spellStart"/>
      <w:r w:rsidR="00EC0BC3" w:rsidRPr="001508F4">
        <w:rPr>
          <w:rFonts w:ascii="Times New Roman" w:hAnsi="Times New Roman" w:cs="Times New Roman"/>
        </w:rPr>
        <w:t>casein:whey</w:t>
      </w:r>
      <w:proofErr w:type="spellEnd"/>
      <w:r w:rsidR="00EC0BC3" w:rsidRPr="001508F4">
        <w:rPr>
          <w:rFonts w:ascii="Times New Roman" w:hAnsi="Times New Roman" w:cs="Times New Roman"/>
        </w:rPr>
        <w:t xml:space="preserve"> protein ratio </w:t>
      </w:r>
      <w:r w:rsidR="00454729" w:rsidRPr="001508F4">
        <w:rPr>
          <w:rFonts w:ascii="Times New Roman" w:hAnsi="Times New Roman" w:cs="Times New Roman"/>
        </w:rPr>
        <w:t xml:space="preserve">of </w:t>
      </w:r>
      <w:r w:rsidR="006C7997" w:rsidRPr="001508F4">
        <w:rPr>
          <w:rFonts w:ascii="Times New Roman" w:hAnsi="Times New Roman" w:cs="Times New Roman"/>
        </w:rPr>
        <w:t>1.</w:t>
      </w:r>
      <w:r w:rsidR="00884056" w:rsidRPr="001508F4">
        <w:rPr>
          <w:rFonts w:ascii="Times New Roman" w:hAnsi="Times New Roman" w:cs="Times New Roman"/>
        </w:rPr>
        <w:t>9</w:t>
      </w:r>
      <w:r w:rsidR="00EC0BC3" w:rsidRPr="001508F4">
        <w:rPr>
          <w:rFonts w:ascii="Times New Roman" w:hAnsi="Times New Roman" w:cs="Times New Roman"/>
        </w:rPr>
        <w:t xml:space="preserve">:1. </w:t>
      </w:r>
      <w:r w:rsidR="006C7997" w:rsidRPr="001508F4">
        <w:rPr>
          <w:rFonts w:ascii="Times New Roman" w:hAnsi="Times New Roman" w:cs="Times New Roman"/>
        </w:rPr>
        <w:t xml:space="preserve">Diluted </w:t>
      </w:r>
      <w:r w:rsidR="00EC0BC3" w:rsidRPr="001508F4">
        <w:rPr>
          <w:rFonts w:ascii="Times New Roman" w:hAnsi="Times New Roman" w:cs="Times New Roman"/>
        </w:rPr>
        <w:t xml:space="preserve">skim </w:t>
      </w:r>
      <w:r w:rsidR="00B3526A" w:rsidRPr="001508F4">
        <w:rPr>
          <w:rFonts w:ascii="Times New Roman" w:hAnsi="Times New Roman" w:cs="Times New Roman"/>
        </w:rPr>
        <w:t>milk</w:t>
      </w:r>
      <w:r w:rsidR="006C7997" w:rsidRPr="001508F4">
        <w:rPr>
          <w:rFonts w:ascii="Times New Roman" w:hAnsi="Times New Roman" w:cs="Times New Roman"/>
        </w:rPr>
        <w:t xml:space="preserve"> </w:t>
      </w:r>
      <w:r w:rsidR="008A1CE5" w:rsidRPr="001508F4">
        <w:rPr>
          <w:rFonts w:ascii="Times New Roman" w:hAnsi="Times New Roman" w:cs="Times New Roman"/>
        </w:rPr>
        <w:t>(with distilled and deioni</w:t>
      </w:r>
      <w:r w:rsidR="007C3BD1" w:rsidRPr="001508F4">
        <w:rPr>
          <w:rFonts w:ascii="Times New Roman" w:hAnsi="Times New Roman" w:cs="Times New Roman"/>
        </w:rPr>
        <w:t>s</w:t>
      </w:r>
      <w:r w:rsidR="008A1CE5" w:rsidRPr="001508F4">
        <w:rPr>
          <w:rFonts w:ascii="Times New Roman" w:hAnsi="Times New Roman" w:cs="Times New Roman"/>
        </w:rPr>
        <w:t>ed water</w:t>
      </w:r>
      <w:r w:rsidR="00701D82" w:rsidRPr="001508F4">
        <w:rPr>
          <w:rFonts w:ascii="Times New Roman" w:hAnsi="Times New Roman" w:cs="Times New Roman"/>
        </w:rPr>
        <w:t>)</w:t>
      </w:r>
      <w:r w:rsidR="008A1CE5" w:rsidRPr="001508F4">
        <w:rPr>
          <w:rFonts w:ascii="Times New Roman" w:hAnsi="Times New Roman" w:cs="Times New Roman"/>
        </w:rPr>
        <w:t xml:space="preserve"> with</w:t>
      </w:r>
      <w:r w:rsidR="006C7997" w:rsidRPr="001508F4">
        <w:rPr>
          <w:rFonts w:ascii="Times New Roman" w:hAnsi="Times New Roman" w:cs="Times New Roman"/>
        </w:rPr>
        <w:t xml:space="preserve"> a matching casein concentration</w:t>
      </w:r>
      <w:r w:rsidR="00B3526A" w:rsidRPr="001508F4">
        <w:rPr>
          <w:rFonts w:ascii="Times New Roman" w:hAnsi="Times New Roman" w:cs="Times New Roman"/>
        </w:rPr>
        <w:t xml:space="preserve"> was used as a control fat-free cheese milk</w:t>
      </w:r>
      <w:r w:rsidR="00EC0BC3" w:rsidRPr="001508F4">
        <w:rPr>
          <w:rFonts w:ascii="Times New Roman" w:hAnsi="Times New Roman" w:cs="Times New Roman"/>
        </w:rPr>
        <w:t xml:space="preserve">. </w:t>
      </w:r>
      <w:r w:rsidR="00410E64" w:rsidRPr="001508F4">
        <w:rPr>
          <w:rFonts w:ascii="Times New Roman" w:hAnsi="Times New Roman" w:cs="Times New Roman"/>
        </w:rPr>
        <w:t>Cooked r</w:t>
      </w:r>
      <w:r w:rsidRPr="001508F4">
        <w:rPr>
          <w:rFonts w:ascii="Times New Roman" w:hAnsi="Times New Roman" w:cs="Times New Roman"/>
        </w:rPr>
        <w:t>ennet gels were made from 100 g</w:t>
      </w:r>
      <w:r w:rsidR="002F3179" w:rsidRPr="001508F4">
        <w:rPr>
          <w:rFonts w:ascii="Times New Roman" w:hAnsi="Times New Roman" w:cs="Times New Roman"/>
        </w:rPr>
        <w:t xml:space="preserve"> batches of </w:t>
      </w:r>
      <w:r w:rsidR="00F27FC0" w:rsidRPr="001508F4">
        <w:rPr>
          <w:rFonts w:ascii="Times New Roman" w:hAnsi="Times New Roman" w:cs="Times New Roman"/>
        </w:rPr>
        <w:t xml:space="preserve">these milks </w:t>
      </w:r>
      <w:r w:rsidR="00357EC9" w:rsidRPr="001508F4">
        <w:rPr>
          <w:rFonts w:ascii="Times New Roman" w:hAnsi="Times New Roman" w:cs="Times New Roman"/>
        </w:rPr>
        <w:t>using a cheddar cheese</w:t>
      </w:r>
      <w:r w:rsidRPr="001508F4">
        <w:rPr>
          <w:rFonts w:ascii="Times New Roman" w:hAnsi="Times New Roman" w:cs="Times New Roman"/>
        </w:rPr>
        <w:t>making</w:t>
      </w:r>
      <w:r w:rsidR="00357EC9" w:rsidRPr="001508F4">
        <w:rPr>
          <w:rFonts w:ascii="Times New Roman" w:hAnsi="Times New Roman" w:cs="Times New Roman"/>
        </w:rPr>
        <w:t xml:space="preserve"> </w:t>
      </w:r>
      <w:r w:rsidRPr="001508F4">
        <w:rPr>
          <w:rFonts w:ascii="Times New Roman" w:hAnsi="Times New Roman" w:cs="Times New Roman"/>
        </w:rPr>
        <w:t xml:space="preserve">protocol </w:t>
      </w:r>
      <w:r w:rsidR="00357EC9" w:rsidRPr="001508F4">
        <w:rPr>
          <w:rFonts w:ascii="Times New Roman" w:hAnsi="Times New Roman" w:cs="Times New Roman"/>
        </w:rPr>
        <w:t xml:space="preserve">adapted from </w:t>
      </w:r>
      <w:r w:rsidR="00BE734C"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Ong&lt;/Author&gt;&lt;Year&gt;2012&lt;/Year&gt;&lt;RecNum&gt;38&lt;/RecNum&gt;&lt;DisplayText&gt;Ong, Dagastine, Kentish, and Gras (2012)&lt;/DisplayText&gt;&lt;record&gt;&lt;rec-number&gt;38&lt;/rec-number&gt;&lt;foreign-keys&gt;&lt;key app="EN" db-id="z5vzzfv9zd0a5gees9bpswa22tzevedpxr09" timestamp="1566279977"&gt;38&lt;/key&gt;&lt;/foreign-keys&gt;&lt;ref-type name="Journal Article"&gt;17&lt;/ref-type&gt;&lt;contributors&gt;&lt;authors&gt;&lt;author&gt;Ong, Lydia&lt;/author&gt;&lt;author&gt;Dagastine, Raymond R&lt;/author&gt;&lt;author&gt;Kentish, Sandra E&lt;/author&gt;&lt;author&gt;Gras, Sally L&lt;/author&gt;&lt;/authors&gt;&lt;/contributors&gt;&lt;titles&gt;&lt;title&gt;The effect of pH at renneting on the microstructure, composition and texture of Cheddar cheese&lt;/title&gt;&lt;secondary-title&gt;Food research international&lt;/secondary-title&gt;&lt;/titles&gt;&lt;periodical&gt;&lt;full-title&gt;Food research international&lt;/full-title&gt;&lt;/periodical&gt;&lt;pages&gt;119-130&lt;/pages&gt;&lt;volume&gt;48&lt;/volume&gt;&lt;number&gt;1&lt;/number&gt;&lt;dates&gt;&lt;year&gt;2012&lt;/year&gt;&lt;/dates&gt;&lt;isbn&gt;0963-9969&lt;/isbn&gt;&lt;urls&gt;&lt;/urls&gt;&lt;electronic-resource-num&gt;https://doi.org/10.1016/j.foodres.2012.02.020 &lt;/electronic-resource-num&gt;&lt;/record&gt;&lt;/Cite&gt;&lt;/EndNote&gt;</w:instrText>
      </w:r>
      <w:r w:rsidR="00BE734C" w:rsidRPr="001508F4">
        <w:rPr>
          <w:rFonts w:ascii="Times New Roman" w:hAnsi="Times New Roman" w:cs="Times New Roman"/>
        </w:rPr>
        <w:fldChar w:fldCharType="separate"/>
      </w:r>
      <w:r w:rsidR="00D7580A" w:rsidRPr="001508F4">
        <w:rPr>
          <w:rFonts w:ascii="Times New Roman" w:hAnsi="Times New Roman" w:cs="Times New Roman"/>
          <w:noProof/>
        </w:rPr>
        <w:t>Ong, Dagastine, Kentish, and Gras (2012)</w:t>
      </w:r>
      <w:r w:rsidR="00BE734C" w:rsidRPr="001508F4">
        <w:rPr>
          <w:rFonts w:ascii="Times New Roman" w:hAnsi="Times New Roman" w:cs="Times New Roman"/>
        </w:rPr>
        <w:fldChar w:fldCharType="end"/>
      </w:r>
      <w:r w:rsidR="00BE734C" w:rsidRPr="001508F4">
        <w:rPr>
          <w:rFonts w:ascii="Times New Roman" w:hAnsi="Times New Roman" w:cs="Times New Roman"/>
        </w:rPr>
        <w:t xml:space="preserve"> and </w:t>
      </w:r>
      <w:r w:rsidR="00D7580A"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Ong&lt;/Author&gt;&lt;Year&gt;2013&lt;/Year&gt;&lt;RecNum&gt;37&lt;/RecNum&gt;&lt;DisplayText&gt;Ong, Dagastine, Kentish, and Gras (2013)&lt;/DisplayText&gt;&lt;record&gt;&lt;rec-number&gt;37&lt;/rec-number&gt;&lt;foreign-keys&gt;&lt;key app="EN" db-id="z5vzzfv9zd0a5gees9bpswa22tzevedpxr09" timestamp="1566279977"&gt;37&lt;/key&gt;&lt;/foreign-keys&gt;&lt;ref-type name="Journal Article"&gt;17&lt;/ref-type&gt;&lt;contributors&gt;&lt;authors&gt;&lt;author&gt;Ong, Lydia&lt;/author&gt;&lt;author&gt;Dagastine, Raymond R&lt;/author&gt;&lt;author&gt;Kentish, Sandra E&lt;/author&gt;&lt;author&gt;Gras, Sally L&lt;/author&gt;&lt;/authors&gt;&lt;/contributors&gt;&lt;titles&gt;&lt;title&gt;The effect of calcium chloride addition on the microstructure and composition of Cheddar cheese&lt;/title&gt;&lt;secondary-title&gt;International Dairy Journal&lt;/secondary-title&gt;&lt;/titles&gt;&lt;periodical&gt;&lt;full-title&gt;International Dairy Journal&lt;/full-title&gt;&lt;/periodical&gt;&lt;pages&gt;135-141&lt;/pages&gt;&lt;volume&gt;33&lt;/volume&gt;&lt;number&gt;2&lt;/number&gt;&lt;dates&gt;&lt;year&gt;2013&lt;/year&gt;&lt;/dates&gt;&lt;isbn&gt;0958-6946&lt;/isbn&gt;&lt;urls&gt;&lt;/urls&gt;&lt;electronic-resource-num&gt;https://doi.org/10.1016/j.idairyj.2013.03.002 &lt;/electronic-resource-num&gt;&lt;/record&gt;&lt;/Cite&gt;&lt;/EndNote&gt;</w:instrText>
      </w:r>
      <w:r w:rsidR="00D7580A" w:rsidRPr="001508F4">
        <w:rPr>
          <w:rFonts w:ascii="Times New Roman" w:hAnsi="Times New Roman" w:cs="Times New Roman"/>
        </w:rPr>
        <w:fldChar w:fldCharType="separate"/>
      </w:r>
      <w:r w:rsidR="00D7580A" w:rsidRPr="001508F4">
        <w:rPr>
          <w:rFonts w:ascii="Times New Roman" w:hAnsi="Times New Roman" w:cs="Times New Roman"/>
          <w:noProof/>
        </w:rPr>
        <w:t>Ong, Dagastine, Kentish, and Gras (2013)</w:t>
      </w:r>
      <w:r w:rsidR="00D7580A" w:rsidRPr="001508F4">
        <w:rPr>
          <w:rFonts w:ascii="Times New Roman" w:hAnsi="Times New Roman" w:cs="Times New Roman"/>
        </w:rPr>
        <w:fldChar w:fldCharType="end"/>
      </w:r>
      <w:r w:rsidR="00D7580A" w:rsidRPr="001508F4">
        <w:rPr>
          <w:rFonts w:ascii="Times New Roman" w:hAnsi="Times New Roman" w:cs="Times New Roman"/>
        </w:rPr>
        <w:t xml:space="preserve">. </w:t>
      </w:r>
      <w:r w:rsidR="002F3179" w:rsidRPr="001508F4">
        <w:rPr>
          <w:rFonts w:ascii="Times New Roman" w:hAnsi="Times New Roman" w:cs="Times New Roman"/>
        </w:rPr>
        <w:t>Cheese m</w:t>
      </w:r>
      <w:r w:rsidR="00A44DB9" w:rsidRPr="001508F4">
        <w:rPr>
          <w:rFonts w:ascii="Times New Roman" w:hAnsi="Times New Roman" w:cs="Times New Roman"/>
        </w:rPr>
        <w:t>ilk w</w:t>
      </w:r>
      <w:r w:rsidR="002F3179" w:rsidRPr="001508F4">
        <w:rPr>
          <w:rFonts w:ascii="Times New Roman" w:hAnsi="Times New Roman" w:cs="Times New Roman"/>
        </w:rPr>
        <w:t>as</w:t>
      </w:r>
      <w:r w:rsidR="00A44DB9" w:rsidRPr="001508F4">
        <w:rPr>
          <w:rFonts w:ascii="Times New Roman" w:hAnsi="Times New Roman" w:cs="Times New Roman"/>
        </w:rPr>
        <w:t xml:space="preserve"> transferred </w:t>
      </w:r>
      <w:r w:rsidRPr="001508F4">
        <w:rPr>
          <w:rFonts w:ascii="Times New Roman" w:hAnsi="Times New Roman" w:cs="Times New Roman"/>
        </w:rPr>
        <w:t>120 mL sterilized</w:t>
      </w:r>
      <w:r w:rsidR="00A44DB9" w:rsidRPr="001508F4">
        <w:rPr>
          <w:rFonts w:ascii="Times New Roman" w:hAnsi="Times New Roman" w:cs="Times New Roman"/>
        </w:rPr>
        <w:t xml:space="preserve"> container</w:t>
      </w:r>
      <w:r w:rsidRPr="001508F4">
        <w:rPr>
          <w:rFonts w:ascii="Times New Roman" w:hAnsi="Times New Roman" w:cs="Times New Roman"/>
        </w:rPr>
        <w:t xml:space="preserve">s </w:t>
      </w:r>
      <w:r w:rsidR="00357EC9" w:rsidRPr="001508F4">
        <w:rPr>
          <w:rFonts w:ascii="Times New Roman" w:hAnsi="Times New Roman" w:cs="Times New Roman"/>
        </w:rPr>
        <w:t>and warmed to 31 °C</w:t>
      </w:r>
      <w:r w:rsidRPr="001508F4">
        <w:rPr>
          <w:rFonts w:ascii="Times New Roman" w:hAnsi="Times New Roman" w:cs="Times New Roman"/>
        </w:rPr>
        <w:t xml:space="preserve"> in a water bath</w:t>
      </w:r>
      <w:r w:rsidR="00357EC9" w:rsidRPr="001508F4">
        <w:rPr>
          <w:rFonts w:ascii="Times New Roman" w:hAnsi="Times New Roman" w:cs="Times New Roman"/>
        </w:rPr>
        <w:t>. Mesophilic starter culture</w:t>
      </w:r>
      <w:r w:rsidR="0071154C" w:rsidRPr="001508F4">
        <w:rPr>
          <w:rFonts w:ascii="Times New Roman" w:hAnsi="Times New Roman" w:cs="Times New Roman"/>
        </w:rPr>
        <w:t xml:space="preserve"> (</w:t>
      </w:r>
      <w:proofErr w:type="spellStart"/>
      <w:r w:rsidR="006870D3" w:rsidRPr="001508F4">
        <w:rPr>
          <w:rFonts w:ascii="Times New Roman" w:hAnsi="Times New Roman" w:cs="Times New Roman"/>
        </w:rPr>
        <w:t>Cheeselinks</w:t>
      </w:r>
      <w:proofErr w:type="spellEnd"/>
      <w:r w:rsidR="006870D3" w:rsidRPr="001508F4">
        <w:rPr>
          <w:rFonts w:ascii="Times New Roman" w:hAnsi="Times New Roman" w:cs="Times New Roman"/>
        </w:rPr>
        <w:t>, Lara, Australia)</w:t>
      </w:r>
      <w:r w:rsidR="00357EC9" w:rsidRPr="001508F4">
        <w:rPr>
          <w:rFonts w:ascii="Times New Roman" w:hAnsi="Times New Roman" w:cs="Times New Roman"/>
        </w:rPr>
        <w:t xml:space="preserve"> containing a mix of </w:t>
      </w:r>
      <w:r w:rsidR="00357EC9" w:rsidRPr="001508F4">
        <w:rPr>
          <w:rFonts w:ascii="Times New Roman" w:hAnsi="Times New Roman" w:cs="Times New Roman"/>
          <w:i/>
        </w:rPr>
        <w:t xml:space="preserve">Lactococcus lactis </w:t>
      </w:r>
      <w:r w:rsidR="00357EC9" w:rsidRPr="001508F4">
        <w:rPr>
          <w:rFonts w:ascii="Times New Roman" w:hAnsi="Times New Roman" w:cs="Times New Roman"/>
        </w:rPr>
        <w:t xml:space="preserve">subsp. </w:t>
      </w:r>
      <w:r w:rsidR="00357EC9" w:rsidRPr="001508F4">
        <w:rPr>
          <w:rFonts w:ascii="Times New Roman" w:hAnsi="Times New Roman" w:cs="Times New Roman"/>
          <w:i/>
        </w:rPr>
        <w:t xml:space="preserve">lactis </w:t>
      </w:r>
      <w:r w:rsidR="00357EC9" w:rsidRPr="001508F4">
        <w:rPr>
          <w:rFonts w:ascii="Times New Roman" w:hAnsi="Times New Roman" w:cs="Times New Roman"/>
        </w:rPr>
        <w:t xml:space="preserve">and </w:t>
      </w:r>
      <w:r w:rsidR="00357EC9" w:rsidRPr="001508F4">
        <w:rPr>
          <w:rFonts w:ascii="Times New Roman" w:hAnsi="Times New Roman" w:cs="Times New Roman"/>
          <w:i/>
        </w:rPr>
        <w:t xml:space="preserve">Lactococcus lactis </w:t>
      </w:r>
      <w:r w:rsidR="00357EC9" w:rsidRPr="001508F4">
        <w:rPr>
          <w:rFonts w:ascii="Times New Roman" w:hAnsi="Times New Roman" w:cs="Times New Roman"/>
        </w:rPr>
        <w:t xml:space="preserve">subsp. </w:t>
      </w:r>
      <w:proofErr w:type="spellStart"/>
      <w:r w:rsidR="00357EC9" w:rsidRPr="001508F4">
        <w:rPr>
          <w:rFonts w:ascii="Times New Roman" w:hAnsi="Times New Roman" w:cs="Times New Roman"/>
          <w:i/>
        </w:rPr>
        <w:t>cremoris</w:t>
      </w:r>
      <w:proofErr w:type="spellEnd"/>
      <w:r w:rsidR="00357EC9" w:rsidRPr="001508F4">
        <w:rPr>
          <w:rFonts w:ascii="Times New Roman" w:hAnsi="Times New Roman" w:cs="Times New Roman"/>
        </w:rPr>
        <w:t xml:space="preserve"> was </w:t>
      </w:r>
      <w:r w:rsidR="00A44DB9" w:rsidRPr="001508F4">
        <w:rPr>
          <w:rFonts w:ascii="Times New Roman" w:hAnsi="Times New Roman" w:cs="Times New Roman"/>
        </w:rPr>
        <w:t xml:space="preserve">added at a concentration of </w:t>
      </w:r>
      <w:r w:rsidRPr="001508F4">
        <w:rPr>
          <w:rFonts w:ascii="Times New Roman" w:hAnsi="Times New Roman" w:cs="Times New Roman"/>
        </w:rPr>
        <w:t>4</w:t>
      </w:r>
      <w:r w:rsidR="00357EC9" w:rsidRPr="001508F4">
        <w:rPr>
          <w:rFonts w:ascii="Times New Roman" w:hAnsi="Times New Roman" w:cs="Times New Roman"/>
        </w:rPr>
        <w:t xml:space="preserve"> </w:t>
      </w:r>
      <w:r w:rsidR="00F93872" w:rsidRPr="001508F4">
        <w:rPr>
          <w:rFonts w:ascii="Times New Roman" w:hAnsi="Times New Roman" w:cs="Times New Roman"/>
        </w:rPr>
        <w:t>×</w:t>
      </w:r>
      <w:r w:rsidR="00AF77A2" w:rsidRPr="001508F4">
        <w:rPr>
          <w:rFonts w:ascii="Times New Roman" w:hAnsi="Times New Roman" w:cs="Times New Roman"/>
        </w:rPr>
        <w:t xml:space="preserve">10 </w:t>
      </w:r>
      <w:r w:rsidR="00AF77A2" w:rsidRPr="001508F4">
        <w:rPr>
          <w:rFonts w:ascii="Times New Roman" w:hAnsi="Times New Roman" w:cs="Times New Roman"/>
          <w:vertAlign w:val="superscript"/>
        </w:rPr>
        <w:t xml:space="preserve">-3 </w:t>
      </w:r>
      <w:r w:rsidR="00AF77A2" w:rsidRPr="001508F4">
        <w:rPr>
          <w:rFonts w:ascii="Times New Roman" w:hAnsi="Times New Roman" w:cs="Times New Roman"/>
        </w:rPr>
        <w:t>% w/w</w:t>
      </w:r>
      <w:r w:rsidR="00357EC9" w:rsidRPr="001508F4">
        <w:rPr>
          <w:rFonts w:ascii="Times New Roman" w:hAnsi="Times New Roman" w:cs="Times New Roman"/>
        </w:rPr>
        <w:t>. Milk was ripened until a pH drop of 0.1 units was achieved. Rennet</w:t>
      </w:r>
      <w:r w:rsidR="00E22362" w:rsidRPr="001508F4">
        <w:rPr>
          <w:rFonts w:ascii="Times New Roman" w:hAnsi="Times New Roman" w:cs="Times New Roman"/>
        </w:rPr>
        <w:t xml:space="preserve"> (200 IMCU/mL, </w:t>
      </w:r>
      <w:proofErr w:type="spellStart"/>
      <w:r w:rsidR="00E22362" w:rsidRPr="001508F4">
        <w:rPr>
          <w:rFonts w:ascii="Times New Roman" w:hAnsi="Times New Roman" w:cs="Times New Roman"/>
        </w:rPr>
        <w:t>Chymax</w:t>
      </w:r>
      <w:proofErr w:type="spellEnd"/>
      <w:r w:rsidR="00E22362" w:rsidRPr="001508F4">
        <w:rPr>
          <w:rFonts w:ascii="Times New Roman" w:hAnsi="Times New Roman" w:cs="Times New Roman"/>
        </w:rPr>
        <w:t xml:space="preserve"> Plus FPC, </w:t>
      </w:r>
      <w:proofErr w:type="spellStart"/>
      <w:r w:rsidR="00E22362" w:rsidRPr="001508F4">
        <w:rPr>
          <w:rFonts w:ascii="Times New Roman" w:hAnsi="Times New Roman" w:cs="Times New Roman"/>
        </w:rPr>
        <w:t>Cheeselinks</w:t>
      </w:r>
      <w:proofErr w:type="spellEnd"/>
      <w:r w:rsidR="00E22362" w:rsidRPr="001508F4">
        <w:rPr>
          <w:rFonts w:ascii="Times New Roman" w:hAnsi="Times New Roman" w:cs="Times New Roman"/>
        </w:rPr>
        <w:t xml:space="preserve">, </w:t>
      </w:r>
      <w:r w:rsidR="00C44FF9" w:rsidRPr="001508F4">
        <w:rPr>
          <w:rFonts w:ascii="Times New Roman" w:hAnsi="Times New Roman" w:cs="Times New Roman"/>
        </w:rPr>
        <w:t>Lara</w:t>
      </w:r>
      <w:r w:rsidR="001E3EB6" w:rsidRPr="001508F4">
        <w:rPr>
          <w:rFonts w:ascii="Times New Roman" w:hAnsi="Times New Roman" w:cs="Times New Roman"/>
        </w:rPr>
        <w:t xml:space="preserve">, </w:t>
      </w:r>
      <w:r w:rsidR="00E22362" w:rsidRPr="001508F4">
        <w:rPr>
          <w:rFonts w:ascii="Times New Roman" w:hAnsi="Times New Roman" w:cs="Times New Roman"/>
        </w:rPr>
        <w:t xml:space="preserve">Australia, batch number 3241446) </w:t>
      </w:r>
      <w:r w:rsidR="00357EC9" w:rsidRPr="001508F4">
        <w:rPr>
          <w:rFonts w:ascii="Times New Roman" w:hAnsi="Times New Roman" w:cs="Times New Roman"/>
        </w:rPr>
        <w:t xml:space="preserve">was added </w:t>
      </w:r>
      <w:r w:rsidR="00E22362" w:rsidRPr="001508F4">
        <w:rPr>
          <w:rFonts w:ascii="Times New Roman" w:hAnsi="Times New Roman" w:cs="Times New Roman"/>
        </w:rPr>
        <w:t xml:space="preserve">to reach a final concentration of </w:t>
      </w:r>
      <w:r w:rsidR="00C05674" w:rsidRPr="001508F4">
        <w:rPr>
          <w:rFonts w:ascii="Times New Roman" w:hAnsi="Times New Roman" w:cs="Times New Roman"/>
        </w:rPr>
        <w:t>10</w:t>
      </w:r>
      <w:r w:rsidR="00064539" w:rsidRPr="001508F4">
        <w:rPr>
          <w:rFonts w:ascii="Times New Roman" w:hAnsi="Times New Roman" w:cs="Times New Roman"/>
          <w:vertAlign w:val="superscript"/>
        </w:rPr>
        <w:t>-2</w:t>
      </w:r>
      <w:r w:rsidR="00C05674" w:rsidRPr="001508F4">
        <w:rPr>
          <w:rFonts w:ascii="Times New Roman" w:hAnsi="Times New Roman" w:cs="Times New Roman"/>
        </w:rPr>
        <w:t xml:space="preserve"> </w:t>
      </w:r>
      <w:r w:rsidR="00270B2D" w:rsidRPr="001508F4">
        <w:rPr>
          <w:rFonts w:ascii="Times New Roman" w:hAnsi="Times New Roman" w:cs="Times New Roman"/>
        </w:rPr>
        <w:t xml:space="preserve">% </w:t>
      </w:r>
      <w:r w:rsidR="00247AEA" w:rsidRPr="001508F4">
        <w:rPr>
          <w:rFonts w:ascii="Times New Roman" w:hAnsi="Times New Roman" w:cs="Times New Roman"/>
        </w:rPr>
        <w:t>v/w</w:t>
      </w:r>
      <w:r w:rsidR="002F3179" w:rsidRPr="001508F4">
        <w:rPr>
          <w:rFonts w:ascii="Times New Roman" w:hAnsi="Times New Roman" w:cs="Times New Roman"/>
        </w:rPr>
        <w:t>.</w:t>
      </w:r>
      <w:r w:rsidR="00357EC9" w:rsidRPr="001508F4">
        <w:rPr>
          <w:rFonts w:ascii="Times New Roman" w:hAnsi="Times New Roman" w:cs="Times New Roman"/>
        </w:rPr>
        <w:t xml:space="preserve"> </w:t>
      </w:r>
      <w:r w:rsidR="002F3179" w:rsidRPr="001508F4">
        <w:rPr>
          <w:rFonts w:ascii="Times New Roman" w:hAnsi="Times New Roman" w:cs="Times New Roman"/>
        </w:rPr>
        <w:t>G</w:t>
      </w:r>
      <w:r w:rsidR="00357EC9" w:rsidRPr="001508F4">
        <w:rPr>
          <w:rFonts w:ascii="Times New Roman" w:hAnsi="Times New Roman" w:cs="Times New Roman"/>
        </w:rPr>
        <w:t xml:space="preserve">elation was </w:t>
      </w:r>
      <w:r w:rsidR="002F3179" w:rsidRPr="001508F4">
        <w:rPr>
          <w:rFonts w:ascii="Times New Roman" w:hAnsi="Times New Roman" w:cs="Times New Roman"/>
        </w:rPr>
        <w:t xml:space="preserve">allowed to </w:t>
      </w:r>
      <w:r w:rsidR="00357EC9" w:rsidRPr="001508F4">
        <w:rPr>
          <w:rFonts w:ascii="Times New Roman" w:hAnsi="Times New Roman" w:cs="Times New Roman"/>
        </w:rPr>
        <w:t xml:space="preserve">proceed for </w:t>
      </w:r>
      <w:r w:rsidRPr="001508F4">
        <w:rPr>
          <w:rFonts w:ascii="Times New Roman" w:hAnsi="Times New Roman" w:cs="Times New Roman"/>
        </w:rPr>
        <w:t xml:space="preserve">1.5 </w:t>
      </w:r>
      <w:r w:rsidR="00E22362" w:rsidRPr="001508F4">
        <w:rPr>
          <w:rFonts w:ascii="Times New Roman" w:hAnsi="Times New Roman" w:cs="Times New Roman"/>
        </w:rPr>
        <w:t>hour</w:t>
      </w:r>
      <w:r w:rsidRPr="001508F4">
        <w:rPr>
          <w:rFonts w:ascii="Times New Roman" w:hAnsi="Times New Roman" w:cs="Times New Roman"/>
        </w:rPr>
        <w:t>s</w:t>
      </w:r>
      <w:r w:rsidR="00357EC9" w:rsidRPr="001508F4">
        <w:rPr>
          <w:rFonts w:ascii="Times New Roman" w:hAnsi="Times New Roman" w:cs="Times New Roman"/>
        </w:rPr>
        <w:t xml:space="preserve"> at 33 °C</w:t>
      </w:r>
      <w:r w:rsidR="00E136C3" w:rsidRPr="001508F4">
        <w:rPr>
          <w:rFonts w:ascii="Times New Roman" w:hAnsi="Times New Roman" w:cs="Times New Roman"/>
        </w:rPr>
        <w:t xml:space="preserve"> until </w:t>
      </w:r>
      <w:r w:rsidR="00E22362" w:rsidRPr="001508F4">
        <w:rPr>
          <w:rFonts w:ascii="Times New Roman" w:hAnsi="Times New Roman" w:cs="Times New Roman"/>
        </w:rPr>
        <w:t xml:space="preserve">a firm gel was formed, </w:t>
      </w:r>
      <w:r w:rsidR="00E136C3" w:rsidRPr="001508F4">
        <w:rPr>
          <w:rFonts w:ascii="Times New Roman" w:hAnsi="Times New Roman" w:cs="Times New Roman"/>
        </w:rPr>
        <w:t xml:space="preserve">and </w:t>
      </w:r>
      <w:r w:rsidR="00E22362" w:rsidRPr="001508F4">
        <w:rPr>
          <w:rFonts w:ascii="Times New Roman" w:hAnsi="Times New Roman" w:cs="Times New Roman"/>
        </w:rPr>
        <w:t>the coagulum</w:t>
      </w:r>
      <w:r w:rsidR="00357EC9" w:rsidRPr="001508F4">
        <w:rPr>
          <w:rFonts w:ascii="Times New Roman" w:hAnsi="Times New Roman" w:cs="Times New Roman"/>
        </w:rPr>
        <w:t xml:space="preserve"> </w:t>
      </w:r>
      <w:r w:rsidR="00E22362" w:rsidRPr="001508F4">
        <w:rPr>
          <w:rFonts w:ascii="Times New Roman" w:hAnsi="Times New Roman" w:cs="Times New Roman"/>
        </w:rPr>
        <w:t>was</w:t>
      </w:r>
      <w:r w:rsidR="00357EC9" w:rsidRPr="001508F4">
        <w:rPr>
          <w:rFonts w:ascii="Times New Roman" w:hAnsi="Times New Roman" w:cs="Times New Roman"/>
        </w:rPr>
        <w:t xml:space="preserve"> cut into ~1 cm cubes. </w:t>
      </w:r>
      <w:r w:rsidR="00E22362" w:rsidRPr="001508F4">
        <w:rPr>
          <w:rFonts w:ascii="Times New Roman" w:hAnsi="Times New Roman" w:cs="Times New Roman"/>
        </w:rPr>
        <w:t xml:space="preserve">Cooking was done by </w:t>
      </w:r>
      <w:r w:rsidRPr="001508F4">
        <w:rPr>
          <w:rFonts w:ascii="Times New Roman" w:hAnsi="Times New Roman" w:cs="Times New Roman"/>
        </w:rPr>
        <w:t>shaking the mixture in an orbital shaker (60 rpm) at room temperature for 1 hour</w:t>
      </w:r>
      <w:r w:rsidR="00357EC9" w:rsidRPr="001508F4">
        <w:rPr>
          <w:rFonts w:ascii="Times New Roman" w:hAnsi="Times New Roman" w:cs="Times New Roman"/>
        </w:rPr>
        <w:t xml:space="preserve">. </w:t>
      </w:r>
      <w:r w:rsidRPr="001508F4">
        <w:rPr>
          <w:rFonts w:ascii="Times New Roman" w:hAnsi="Times New Roman" w:cs="Times New Roman"/>
        </w:rPr>
        <w:t>W</w:t>
      </w:r>
      <w:r w:rsidR="00E22362" w:rsidRPr="001508F4">
        <w:rPr>
          <w:rFonts w:ascii="Times New Roman" w:hAnsi="Times New Roman" w:cs="Times New Roman"/>
        </w:rPr>
        <w:t>hey was then drained</w:t>
      </w:r>
      <w:r w:rsidRPr="001508F4">
        <w:rPr>
          <w:rFonts w:ascii="Times New Roman" w:hAnsi="Times New Roman" w:cs="Times New Roman"/>
        </w:rPr>
        <w:t xml:space="preserve"> by straining for 40 minutes and the cooked curd and whey was stored separately overnight at 4 °C until compositional analysis</w:t>
      </w:r>
      <w:r w:rsidR="00357EC9" w:rsidRPr="001508F4">
        <w:rPr>
          <w:rFonts w:ascii="Times New Roman" w:hAnsi="Times New Roman" w:cs="Times New Roman"/>
        </w:rPr>
        <w:t xml:space="preserve">. </w:t>
      </w:r>
    </w:p>
    <w:p w14:paraId="0516BF47" w14:textId="2017B3F5" w:rsidR="0012166E" w:rsidRPr="001508F4" w:rsidRDefault="0012166E" w:rsidP="00357EC9">
      <w:pPr>
        <w:spacing w:line="360" w:lineRule="auto"/>
        <w:jc w:val="both"/>
        <w:rPr>
          <w:rFonts w:ascii="Times New Roman" w:hAnsi="Times New Roman" w:cs="Times New Roman"/>
        </w:rPr>
      </w:pPr>
      <w:r w:rsidRPr="001508F4">
        <w:rPr>
          <w:rFonts w:ascii="Times New Roman" w:hAnsi="Times New Roman" w:cs="Times New Roman"/>
        </w:rPr>
        <w:t>Model cheeses were produced using 10 kg of cheese milk with similar composition to those used for rennet gel trials. After cutting the coagulum, cooking was done by stirring the mixture manually (at approximately 30-60 rpm) while increasing the temperature from 33 °C to 38 °</w:t>
      </w:r>
      <w:proofErr w:type="spellStart"/>
      <w:r w:rsidRPr="001508F4">
        <w:rPr>
          <w:rFonts w:ascii="Times New Roman" w:hAnsi="Times New Roman" w:cs="Times New Roman"/>
        </w:rPr>
        <w:t>C over</w:t>
      </w:r>
      <w:proofErr w:type="spellEnd"/>
      <w:r w:rsidRPr="001508F4">
        <w:rPr>
          <w:rFonts w:ascii="Times New Roman" w:hAnsi="Times New Roman" w:cs="Times New Roman"/>
        </w:rPr>
        <w:t xml:space="preserve"> ~ 45 min. The mixture was further cooked at 38 °C until the pH reached ~ 6.1 and the whey was then drained. Cheddaring of the cooked curd was performed until a pH of 5.5 was reached. The cheddar</w:t>
      </w:r>
      <w:r w:rsidR="00B169A0" w:rsidRPr="001508F4">
        <w:rPr>
          <w:rFonts w:ascii="Times New Roman" w:hAnsi="Times New Roman" w:cs="Times New Roman"/>
        </w:rPr>
        <w:t>e</w:t>
      </w:r>
      <w:r w:rsidR="004A354F" w:rsidRPr="001508F4">
        <w:rPr>
          <w:rFonts w:ascii="Times New Roman" w:hAnsi="Times New Roman" w:cs="Times New Roman"/>
        </w:rPr>
        <w:t>d</w:t>
      </w:r>
      <w:r w:rsidRPr="001508F4">
        <w:rPr>
          <w:rFonts w:ascii="Times New Roman" w:hAnsi="Times New Roman" w:cs="Times New Roman"/>
        </w:rPr>
        <w:t xml:space="preserve"> curd was then cut into ~5 cm pieces, mixed with salt at 2.5% weight of the curd mass, pack</w:t>
      </w:r>
      <w:r w:rsidR="00922FB0" w:rsidRPr="001508F4">
        <w:rPr>
          <w:rFonts w:ascii="Times New Roman" w:hAnsi="Times New Roman" w:cs="Times New Roman"/>
        </w:rPr>
        <w:t>ed</w:t>
      </w:r>
      <w:r w:rsidRPr="001508F4">
        <w:rPr>
          <w:rFonts w:ascii="Times New Roman" w:hAnsi="Times New Roman" w:cs="Times New Roman"/>
        </w:rPr>
        <w:t xml:space="preserve"> into a mould lined with a cheese cloth and pressed overnight at a</w:t>
      </w:r>
      <w:r w:rsidR="00315937" w:rsidRPr="001508F4">
        <w:rPr>
          <w:rFonts w:ascii="Times New Roman" w:hAnsi="Times New Roman" w:cs="Times New Roman"/>
        </w:rPr>
        <w:t xml:space="preserve">n applied mass </w:t>
      </w:r>
      <w:r w:rsidRPr="001508F4">
        <w:rPr>
          <w:rFonts w:ascii="Times New Roman" w:hAnsi="Times New Roman" w:cs="Times New Roman"/>
        </w:rPr>
        <w:t>of</w:t>
      </w:r>
      <w:r w:rsidR="001D0FA4" w:rsidRPr="001508F4">
        <w:rPr>
          <w:rFonts w:ascii="Times New Roman" w:hAnsi="Times New Roman" w:cs="Times New Roman"/>
        </w:rPr>
        <w:t xml:space="preserve"> </w:t>
      </w:r>
      <w:r w:rsidR="006D4A5C" w:rsidRPr="001508F4">
        <w:rPr>
          <w:rFonts w:ascii="Times New Roman" w:hAnsi="Times New Roman" w:cs="Times New Roman"/>
        </w:rPr>
        <w:t>129 g/cm</w:t>
      </w:r>
      <w:r w:rsidR="006D4A5C" w:rsidRPr="001508F4">
        <w:rPr>
          <w:rFonts w:ascii="Times New Roman" w:hAnsi="Times New Roman" w:cs="Times New Roman"/>
          <w:vertAlign w:val="superscript"/>
        </w:rPr>
        <w:t>2</w:t>
      </w:r>
      <w:r w:rsidR="00315937" w:rsidRPr="001508F4">
        <w:rPr>
          <w:rFonts w:ascii="Times New Roman" w:hAnsi="Times New Roman" w:cs="Times New Roman"/>
        </w:rPr>
        <w:t xml:space="preserve"> cheese.</w:t>
      </w:r>
      <w:r w:rsidRPr="001508F4">
        <w:rPr>
          <w:rFonts w:ascii="Times New Roman" w:hAnsi="Times New Roman" w:cs="Times New Roman"/>
        </w:rPr>
        <w:t xml:space="preserve"> </w:t>
      </w:r>
      <w:r w:rsidR="009B346D" w:rsidRPr="001508F4">
        <w:rPr>
          <w:rFonts w:ascii="Times New Roman" w:hAnsi="Times New Roman" w:cs="Times New Roman"/>
        </w:rPr>
        <w:t xml:space="preserve">Sweet whey from draining and cheddaring were pooled together and stored at 4 °C prior to compositional analysis. </w:t>
      </w:r>
      <w:r w:rsidR="00166B13" w:rsidRPr="001508F4">
        <w:rPr>
          <w:rFonts w:ascii="Times New Roman" w:hAnsi="Times New Roman" w:cs="Times New Roman"/>
        </w:rPr>
        <w:t xml:space="preserve">Pressed </w:t>
      </w:r>
      <w:r w:rsidRPr="001508F4">
        <w:rPr>
          <w:rFonts w:ascii="Times New Roman" w:hAnsi="Times New Roman" w:cs="Times New Roman"/>
        </w:rPr>
        <w:t>cheeses were vacuum packed and stored at 4 °C until further analysis.</w:t>
      </w:r>
    </w:p>
    <w:p w14:paraId="124EF3BA" w14:textId="369307DC" w:rsidR="00171065" w:rsidRPr="001508F4" w:rsidRDefault="00A70712" w:rsidP="00581DC0">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10 </w:t>
      </w:r>
      <w:r w:rsidR="00171065" w:rsidRPr="001508F4">
        <w:rPr>
          <w:rFonts w:ascii="Times New Roman" w:hAnsi="Times New Roman" w:cs="Times New Roman"/>
          <w:i/>
          <w:color w:val="000000" w:themeColor="text1"/>
        </w:rPr>
        <w:t xml:space="preserve">Sodium </w:t>
      </w:r>
      <w:r w:rsidR="00481DD3" w:rsidRPr="001508F4">
        <w:rPr>
          <w:rFonts w:ascii="Times New Roman" w:hAnsi="Times New Roman" w:cs="Times New Roman"/>
          <w:i/>
          <w:color w:val="000000" w:themeColor="text1"/>
        </w:rPr>
        <w:t>d</w:t>
      </w:r>
      <w:r w:rsidR="00171065" w:rsidRPr="001508F4">
        <w:rPr>
          <w:rFonts w:ascii="Times New Roman" w:hAnsi="Times New Roman" w:cs="Times New Roman"/>
          <w:i/>
          <w:color w:val="000000" w:themeColor="text1"/>
        </w:rPr>
        <w:t xml:space="preserve">odecyl </w:t>
      </w:r>
      <w:r w:rsidR="00481DD3" w:rsidRPr="001508F4">
        <w:rPr>
          <w:rFonts w:ascii="Times New Roman" w:hAnsi="Times New Roman" w:cs="Times New Roman"/>
          <w:i/>
          <w:color w:val="000000" w:themeColor="text1"/>
        </w:rPr>
        <w:t>s</w:t>
      </w:r>
      <w:r w:rsidR="00171065" w:rsidRPr="001508F4">
        <w:rPr>
          <w:rFonts w:ascii="Times New Roman" w:hAnsi="Times New Roman" w:cs="Times New Roman"/>
          <w:i/>
          <w:color w:val="000000" w:themeColor="text1"/>
        </w:rPr>
        <w:t>ul</w:t>
      </w:r>
      <w:r w:rsidR="00481DD3" w:rsidRPr="001508F4">
        <w:rPr>
          <w:rFonts w:ascii="Times New Roman" w:hAnsi="Times New Roman" w:cs="Times New Roman"/>
          <w:i/>
          <w:color w:val="000000" w:themeColor="text1"/>
        </w:rPr>
        <w:t>ph</w:t>
      </w:r>
      <w:r w:rsidR="00171065" w:rsidRPr="001508F4">
        <w:rPr>
          <w:rFonts w:ascii="Times New Roman" w:hAnsi="Times New Roman" w:cs="Times New Roman"/>
          <w:i/>
          <w:color w:val="000000" w:themeColor="text1"/>
        </w:rPr>
        <w:t>ate</w:t>
      </w:r>
      <w:r w:rsidR="008C1289" w:rsidRPr="001508F4">
        <w:rPr>
          <w:rFonts w:ascii="Times New Roman" w:hAnsi="Times New Roman" w:cs="Times New Roman"/>
          <w:i/>
        </w:rPr>
        <w:t xml:space="preserve"> </w:t>
      </w:r>
      <w:r w:rsidR="008C1289" w:rsidRPr="001508F4">
        <w:rPr>
          <w:rFonts w:ascii="Times New Roman" w:hAnsi="Times New Roman" w:cs="Times New Roman"/>
          <w:i/>
          <w:color w:val="000000" w:themeColor="text1"/>
        </w:rPr>
        <w:t>polyacrylamide-gel electrophoresis</w:t>
      </w:r>
      <w:r w:rsidR="00481DD3" w:rsidRPr="001508F4">
        <w:rPr>
          <w:rFonts w:ascii="Times New Roman" w:hAnsi="Times New Roman" w:cs="Times New Roman"/>
          <w:i/>
          <w:color w:val="000000" w:themeColor="text1"/>
        </w:rPr>
        <w:t xml:space="preserve"> </w:t>
      </w:r>
      <w:r w:rsidR="00A60490" w:rsidRPr="001508F4">
        <w:rPr>
          <w:rFonts w:ascii="Times New Roman" w:hAnsi="Times New Roman" w:cs="Times New Roman"/>
          <w:i/>
        </w:rPr>
        <w:t>(SDS</w:t>
      </w:r>
      <w:r w:rsidR="00854875" w:rsidRPr="001508F4">
        <w:rPr>
          <w:rFonts w:ascii="Times New Roman" w:hAnsi="Times New Roman" w:cs="Times New Roman"/>
          <w:i/>
          <w:color w:val="ED7D31" w:themeColor="accent2"/>
        </w:rPr>
        <w:t>-</w:t>
      </w:r>
      <w:r w:rsidR="00A60490" w:rsidRPr="001508F4">
        <w:rPr>
          <w:rFonts w:ascii="Times New Roman" w:hAnsi="Times New Roman" w:cs="Times New Roman"/>
          <w:i/>
        </w:rPr>
        <w:t>PAGE)</w:t>
      </w:r>
    </w:p>
    <w:p w14:paraId="0D2F13E5" w14:textId="7295319F" w:rsidR="00C16D44" w:rsidRPr="001508F4" w:rsidRDefault="00C16D44" w:rsidP="00C16D44">
      <w:pPr>
        <w:spacing w:line="360" w:lineRule="auto"/>
        <w:jc w:val="both"/>
        <w:rPr>
          <w:rFonts w:ascii="Times New Roman" w:hAnsi="Times New Roman" w:cs="Times New Roman"/>
          <w:color w:val="000000" w:themeColor="text1"/>
        </w:rPr>
      </w:pPr>
      <w:r w:rsidRPr="001508F4">
        <w:rPr>
          <w:rFonts w:ascii="Times New Roman" w:hAnsi="Times New Roman" w:cs="Times New Roman"/>
          <w:color w:val="000000" w:themeColor="text1"/>
        </w:rPr>
        <w:lastRenderedPageBreak/>
        <w:t>SDS</w:t>
      </w:r>
      <w:r w:rsidR="00FB38A0" w:rsidRPr="001508F4">
        <w:rPr>
          <w:rFonts w:ascii="Times New Roman" w:hAnsi="Times New Roman" w:cs="Times New Roman"/>
          <w:color w:val="ED7D31" w:themeColor="accent2"/>
        </w:rPr>
        <w:t>-</w:t>
      </w:r>
      <w:r w:rsidRPr="001508F4">
        <w:rPr>
          <w:rFonts w:ascii="Times New Roman" w:hAnsi="Times New Roman" w:cs="Times New Roman"/>
          <w:color w:val="000000" w:themeColor="text1"/>
        </w:rPr>
        <w:t xml:space="preserve">PAGE was carried </w:t>
      </w:r>
      <w:r w:rsidRPr="001508F4">
        <w:rPr>
          <w:rFonts w:ascii="Times New Roman" w:hAnsi="Times New Roman" w:cs="Times New Roman"/>
        </w:rPr>
        <w:t>out using Bio-Rad (Bio-Rad Technologies, Gladesville</w:t>
      </w:r>
      <w:r w:rsidR="00A75CE6" w:rsidRPr="001508F4">
        <w:rPr>
          <w:rFonts w:ascii="Times New Roman" w:hAnsi="Times New Roman" w:cs="Times New Roman"/>
        </w:rPr>
        <w:t xml:space="preserve">, </w:t>
      </w:r>
      <w:r w:rsidRPr="001508F4">
        <w:rPr>
          <w:rFonts w:ascii="Times New Roman" w:hAnsi="Times New Roman" w:cs="Times New Roman"/>
        </w:rPr>
        <w:t xml:space="preserve">Australia) </w:t>
      </w:r>
      <w:r w:rsidRPr="001508F4">
        <w:rPr>
          <w:rFonts w:ascii="Times New Roman" w:hAnsi="Times New Roman" w:cs="Times New Roman"/>
          <w:color w:val="000000" w:themeColor="text1"/>
        </w:rPr>
        <w:t xml:space="preserve">pre-cast 4-20% Criterion TGX 18 well gel cassettes in a Bio-Rad Criterion cell. Tris/glycine/SDS running buffer (Bio-Rad) was prepared on the day of running by diluting the buffer solution 10 times with distilled and deionised water. Whey samples were diluted to 15% v/v in deionised water and combined with </w:t>
      </w:r>
      <w:proofErr w:type="spellStart"/>
      <w:r w:rsidRPr="001508F4">
        <w:rPr>
          <w:rFonts w:ascii="Times New Roman" w:hAnsi="Times New Roman" w:cs="Times New Roman"/>
          <w:color w:val="000000" w:themeColor="text1"/>
        </w:rPr>
        <w:t>Laemmli</w:t>
      </w:r>
      <w:proofErr w:type="spellEnd"/>
      <w:r w:rsidRPr="001508F4">
        <w:rPr>
          <w:rFonts w:ascii="Times New Roman" w:hAnsi="Times New Roman" w:cs="Times New Roman"/>
          <w:color w:val="000000" w:themeColor="text1"/>
        </w:rPr>
        <w:t xml:space="preserve"> buffer (Bio-Rad) (with 5%</w:t>
      </w:r>
      <w:r w:rsidR="00AE2120" w:rsidRPr="001508F4">
        <w:rPr>
          <w:rFonts w:ascii="Times New Roman" w:hAnsi="Times New Roman" w:cs="Times New Roman"/>
          <w:color w:val="000000" w:themeColor="text1"/>
        </w:rPr>
        <w:t xml:space="preserve"> </w:t>
      </w:r>
      <w:r w:rsidR="00AE2120" w:rsidRPr="001508F4">
        <w:rPr>
          <w:rFonts w:ascii="Times New Roman" w:hAnsi="Times New Roman" w:cs="Times New Roman"/>
        </w:rPr>
        <w:t>v/v</w:t>
      </w:r>
      <w:r w:rsidRPr="001508F4">
        <w:rPr>
          <w:rFonts w:ascii="Times New Roman" w:hAnsi="Times New Roman" w:cs="Times New Roman"/>
        </w:rPr>
        <w:t xml:space="preserve"> </w:t>
      </w:r>
      <w:proofErr w:type="spellStart"/>
      <w:r w:rsidRPr="001508F4">
        <w:rPr>
          <w:rFonts w:ascii="Times New Roman" w:hAnsi="Times New Roman" w:cs="Times New Roman"/>
          <w:color w:val="000000" w:themeColor="text1"/>
        </w:rPr>
        <w:t>mercaptoethanol</w:t>
      </w:r>
      <w:proofErr w:type="spellEnd"/>
      <w:r w:rsidRPr="001508F4">
        <w:rPr>
          <w:rFonts w:ascii="Times New Roman" w:hAnsi="Times New Roman" w:cs="Times New Roman"/>
          <w:color w:val="000000" w:themeColor="text1"/>
        </w:rPr>
        <w:t xml:space="preserve"> (Sigma Aldrich</w:t>
      </w:r>
      <w:r w:rsidR="00276D82" w:rsidRPr="001508F4">
        <w:rPr>
          <w:rFonts w:ascii="Times New Roman" w:hAnsi="Times New Roman" w:cs="Times New Roman"/>
        </w:rPr>
        <w:t xml:space="preserve">, </w:t>
      </w:r>
      <w:r w:rsidR="00CD5B4A" w:rsidRPr="001508F4">
        <w:rPr>
          <w:rFonts w:ascii="Times New Roman" w:hAnsi="Times New Roman" w:cs="Times New Roman"/>
        </w:rPr>
        <w:t xml:space="preserve">St Louis, </w:t>
      </w:r>
      <w:r w:rsidR="00276D82" w:rsidRPr="001508F4">
        <w:rPr>
          <w:rFonts w:ascii="Times New Roman" w:hAnsi="Times New Roman" w:cs="Times New Roman"/>
        </w:rPr>
        <w:t>Missouri, USA)</w:t>
      </w:r>
      <w:r w:rsidRPr="001508F4">
        <w:rPr>
          <w:rFonts w:ascii="Times New Roman" w:hAnsi="Times New Roman" w:cs="Times New Roman"/>
        </w:rPr>
        <w:t xml:space="preserve"> </w:t>
      </w:r>
      <w:r w:rsidRPr="001508F4">
        <w:rPr>
          <w:rFonts w:ascii="Times New Roman" w:hAnsi="Times New Roman" w:cs="Times New Roman"/>
          <w:color w:val="000000" w:themeColor="text1"/>
        </w:rPr>
        <w:t xml:space="preserve">at a volume ratio of 1:1. Samples were heated at 90 </w:t>
      </w:r>
      <w:r w:rsidRPr="001508F4">
        <w:rPr>
          <w:rFonts w:ascii="Times New Roman" w:hAnsi="Times New Roman" w:cs="Times New Roman"/>
        </w:rPr>
        <w:t>°</w:t>
      </w:r>
      <w:r w:rsidRPr="001508F4">
        <w:rPr>
          <w:rFonts w:ascii="Times New Roman" w:hAnsi="Times New Roman" w:cs="Times New Roman"/>
          <w:color w:val="000000" w:themeColor="text1"/>
        </w:rPr>
        <w:t xml:space="preserve">C for </w:t>
      </w:r>
      <w:r w:rsidR="005118F1" w:rsidRPr="001508F4">
        <w:rPr>
          <w:rFonts w:ascii="Times New Roman" w:hAnsi="Times New Roman" w:cs="Times New Roman"/>
          <w:color w:val="000000" w:themeColor="text1"/>
        </w:rPr>
        <w:t xml:space="preserve">5 </w:t>
      </w:r>
      <w:r w:rsidRPr="001508F4">
        <w:rPr>
          <w:rFonts w:ascii="Times New Roman" w:hAnsi="Times New Roman" w:cs="Times New Roman"/>
          <w:color w:val="000000" w:themeColor="text1"/>
        </w:rPr>
        <w:t>min to denature the proteins, and subsequently cooled to room temperature. Gel lanes were loaded with 20 µL of sample alongside an ‘All blue’ protein standard (Bio-Rad) and run for 43 min at 200 V. Gels were then removed from the cassettes, washed with distilled and deionised water, stained with Coomassie Biosafe stain for 60 min under gentle mixing, and de-stained under gentle mixing with distilled and deionised water for 60 min. Stained gels were then loaded into a Bio-Safe Gel-Doc unit (Bio-Rad) for imaging.</w:t>
      </w:r>
    </w:p>
    <w:p w14:paraId="78322B4D" w14:textId="609D981F" w:rsidR="00274686" w:rsidRPr="001508F4" w:rsidRDefault="00A70712" w:rsidP="00581DC0">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11 </w:t>
      </w:r>
      <w:r w:rsidR="009745B6" w:rsidRPr="001508F4">
        <w:rPr>
          <w:rFonts w:ascii="Times New Roman" w:hAnsi="Times New Roman" w:cs="Times New Roman"/>
          <w:i/>
          <w:color w:val="000000" w:themeColor="text1"/>
        </w:rPr>
        <w:t>Confocal laser scanning microscopy</w:t>
      </w:r>
    </w:p>
    <w:p w14:paraId="54A458C6" w14:textId="12436DF1" w:rsidR="00FD0FFB" w:rsidRPr="001508F4" w:rsidRDefault="00B90C70" w:rsidP="00E70220">
      <w:pPr>
        <w:spacing w:line="360" w:lineRule="auto"/>
        <w:jc w:val="both"/>
        <w:rPr>
          <w:rFonts w:ascii="Times New Roman" w:hAnsi="Times New Roman"/>
          <w:color w:val="000000" w:themeColor="text1"/>
        </w:rPr>
      </w:pPr>
      <w:r w:rsidRPr="001508F4">
        <w:rPr>
          <w:rFonts w:ascii="Times New Roman" w:hAnsi="Times New Roman"/>
          <w:color w:val="000000" w:themeColor="text1"/>
        </w:rPr>
        <w:t>M</w:t>
      </w:r>
      <w:r w:rsidR="00256E83" w:rsidRPr="001508F4">
        <w:rPr>
          <w:rFonts w:ascii="Times New Roman" w:hAnsi="Times New Roman"/>
          <w:color w:val="000000" w:themeColor="text1"/>
        </w:rPr>
        <w:t>icrostructur</w:t>
      </w:r>
      <w:r w:rsidRPr="001508F4">
        <w:rPr>
          <w:rFonts w:ascii="Times New Roman" w:hAnsi="Times New Roman"/>
          <w:color w:val="000000" w:themeColor="text1"/>
        </w:rPr>
        <w:t>al analysis</w:t>
      </w:r>
      <w:r w:rsidR="00C93ECC" w:rsidRPr="001508F4">
        <w:rPr>
          <w:rFonts w:ascii="Times New Roman" w:hAnsi="Times New Roman"/>
          <w:color w:val="000000" w:themeColor="text1"/>
        </w:rPr>
        <w:t xml:space="preserve"> </w:t>
      </w:r>
      <w:r w:rsidR="00651175" w:rsidRPr="001508F4">
        <w:rPr>
          <w:rFonts w:ascii="Times New Roman" w:hAnsi="Times New Roman"/>
          <w:color w:val="000000" w:themeColor="text1"/>
        </w:rPr>
        <w:t xml:space="preserve">of cheese and rennet gels, </w:t>
      </w:r>
      <w:r w:rsidR="00C93ECC" w:rsidRPr="001508F4">
        <w:rPr>
          <w:rFonts w:ascii="Times New Roman" w:hAnsi="Times New Roman"/>
          <w:color w:val="000000" w:themeColor="text1"/>
        </w:rPr>
        <w:t xml:space="preserve">was </w:t>
      </w:r>
      <w:r w:rsidRPr="001508F4">
        <w:rPr>
          <w:rFonts w:ascii="Times New Roman" w:hAnsi="Times New Roman"/>
          <w:color w:val="000000" w:themeColor="text1"/>
        </w:rPr>
        <w:t>perform</w:t>
      </w:r>
      <w:r w:rsidR="00C93ECC" w:rsidRPr="001508F4">
        <w:rPr>
          <w:rFonts w:ascii="Times New Roman" w:hAnsi="Times New Roman"/>
          <w:color w:val="000000" w:themeColor="text1"/>
        </w:rPr>
        <w:t xml:space="preserve">ed </w:t>
      </w:r>
      <w:r w:rsidR="00651175" w:rsidRPr="001508F4">
        <w:rPr>
          <w:rFonts w:ascii="Times New Roman" w:hAnsi="Times New Roman"/>
          <w:color w:val="000000" w:themeColor="text1"/>
        </w:rPr>
        <w:t>by</w:t>
      </w:r>
      <w:r w:rsidR="00C93ECC" w:rsidRPr="001508F4">
        <w:rPr>
          <w:rFonts w:ascii="Times New Roman" w:hAnsi="Times New Roman"/>
          <w:color w:val="000000" w:themeColor="text1"/>
        </w:rPr>
        <w:t xml:space="preserve"> confocal microscop</w:t>
      </w:r>
      <w:r w:rsidR="00651175" w:rsidRPr="001508F4">
        <w:rPr>
          <w:rFonts w:ascii="Times New Roman" w:hAnsi="Times New Roman"/>
          <w:color w:val="000000" w:themeColor="text1"/>
        </w:rPr>
        <w:t>y</w:t>
      </w:r>
      <w:r w:rsidR="00C93ECC" w:rsidRPr="001508F4">
        <w:rPr>
          <w:rFonts w:ascii="Times New Roman" w:hAnsi="Times New Roman"/>
          <w:color w:val="000000" w:themeColor="text1"/>
        </w:rPr>
        <w:t>.</w:t>
      </w:r>
      <w:r w:rsidR="00FD0FFB" w:rsidRPr="001508F4">
        <w:rPr>
          <w:rFonts w:ascii="Times New Roman" w:hAnsi="Times New Roman"/>
          <w:color w:val="000000" w:themeColor="text1"/>
        </w:rPr>
        <w:t xml:space="preserve"> For rennet gels, skim milk and WPC were stained separately. 30 </w:t>
      </w:r>
      <w:r w:rsidR="00FD0FFB" w:rsidRPr="001508F4">
        <w:rPr>
          <w:rFonts w:ascii="Times New Roman" w:hAnsi="Times New Roman" w:cs="Times New Roman"/>
          <w:color w:val="000000" w:themeColor="text1"/>
        </w:rPr>
        <w:t>µ</w:t>
      </w:r>
      <w:r w:rsidR="00FD0FFB" w:rsidRPr="001508F4">
        <w:rPr>
          <w:rFonts w:ascii="Times New Roman" w:hAnsi="Times New Roman"/>
          <w:color w:val="000000" w:themeColor="text1"/>
        </w:rPr>
        <w:t xml:space="preserve">L of </w:t>
      </w:r>
      <w:r w:rsidR="00CD5B4A" w:rsidRPr="001508F4">
        <w:rPr>
          <w:rFonts w:ascii="Times New Roman" w:hAnsi="Times New Roman"/>
          <w:color w:val="000000" w:themeColor="text1"/>
        </w:rPr>
        <w:t>f</w:t>
      </w:r>
      <w:r w:rsidR="00FD0FFB" w:rsidRPr="001508F4">
        <w:rPr>
          <w:rFonts w:ascii="Times New Roman" w:hAnsi="Times New Roman"/>
          <w:color w:val="000000" w:themeColor="text1"/>
        </w:rPr>
        <w:t xml:space="preserve">luorescein </w:t>
      </w:r>
      <w:r w:rsidR="00F56604" w:rsidRPr="001508F4">
        <w:rPr>
          <w:rFonts w:ascii="Times New Roman" w:hAnsi="Times New Roman"/>
        </w:rPr>
        <w:t xml:space="preserve">sodium salt </w:t>
      </w:r>
      <w:r w:rsidR="00EE5D42" w:rsidRPr="001508F4">
        <w:rPr>
          <w:rFonts w:ascii="Times New Roman" w:hAnsi="Times New Roman"/>
        </w:rPr>
        <w:t xml:space="preserve">(Sigma Aldrich, </w:t>
      </w:r>
      <w:r w:rsidR="00EE5D42" w:rsidRPr="001508F4">
        <w:rPr>
          <w:rFonts w:ascii="Times New Roman" w:hAnsi="Times New Roman" w:cs="Times New Roman"/>
        </w:rPr>
        <w:t>Missouri, USA</w:t>
      </w:r>
      <w:r w:rsidR="0060495D" w:rsidRPr="001508F4">
        <w:rPr>
          <w:rFonts w:ascii="Times New Roman" w:hAnsi="Times New Roman" w:cs="Times New Roman"/>
          <w:color w:val="ED7D31" w:themeColor="accent2"/>
        </w:rPr>
        <w:t>)</w:t>
      </w:r>
      <w:r w:rsidR="00EE5D42" w:rsidRPr="001508F4">
        <w:rPr>
          <w:rFonts w:ascii="Times New Roman" w:hAnsi="Times New Roman" w:cs="Times New Roman"/>
          <w:color w:val="000000" w:themeColor="text1"/>
        </w:rPr>
        <w:t xml:space="preserve"> </w:t>
      </w:r>
      <w:r w:rsidR="00FD0FFB" w:rsidRPr="001508F4">
        <w:rPr>
          <w:rFonts w:ascii="Times New Roman" w:hAnsi="Times New Roman"/>
          <w:color w:val="000000" w:themeColor="text1"/>
        </w:rPr>
        <w:t>(</w:t>
      </w:r>
      <w:r w:rsidR="00C26E7A" w:rsidRPr="001508F4">
        <w:rPr>
          <w:rFonts w:ascii="Times New Roman" w:hAnsi="Times New Roman"/>
        </w:rPr>
        <w:t>0.1% w/v</w:t>
      </w:r>
      <w:r w:rsidR="00D76698" w:rsidRPr="001508F4">
        <w:rPr>
          <w:rFonts w:ascii="Times New Roman" w:hAnsi="Times New Roman"/>
        </w:rPr>
        <w:t xml:space="preserve"> </w:t>
      </w:r>
      <w:r w:rsidR="00D76698" w:rsidRPr="001508F4">
        <w:rPr>
          <w:rFonts w:ascii="Times New Roman" w:hAnsi="Times New Roman"/>
          <w:color w:val="000000" w:themeColor="text1"/>
        </w:rPr>
        <w:t>i</w:t>
      </w:r>
      <w:r w:rsidR="00FD0FFB" w:rsidRPr="001508F4">
        <w:rPr>
          <w:rFonts w:ascii="Times New Roman" w:hAnsi="Times New Roman"/>
          <w:color w:val="000000" w:themeColor="text1"/>
        </w:rPr>
        <w:t xml:space="preserve">n pH 8 distilled water) and 10 </w:t>
      </w:r>
      <w:r w:rsidR="00FD0FFB" w:rsidRPr="001508F4">
        <w:rPr>
          <w:rFonts w:ascii="Times New Roman" w:hAnsi="Times New Roman" w:cs="Times New Roman"/>
          <w:color w:val="000000" w:themeColor="text1"/>
        </w:rPr>
        <w:t>µ</w:t>
      </w:r>
      <w:r w:rsidR="00FD0FFB" w:rsidRPr="001508F4">
        <w:rPr>
          <w:rFonts w:ascii="Times New Roman" w:hAnsi="Times New Roman"/>
          <w:color w:val="000000" w:themeColor="text1"/>
        </w:rPr>
        <w:t xml:space="preserve">L of Fast green </w:t>
      </w:r>
      <w:r w:rsidR="00427A3A" w:rsidRPr="001508F4">
        <w:rPr>
          <w:rFonts w:ascii="Times New Roman" w:hAnsi="Times New Roman"/>
        </w:rPr>
        <w:t>(Sigma Aldrich,</w:t>
      </w:r>
      <w:r w:rsidR="00F62FD7" w:rsidRPr="001508F4">
        <w:rPr>
          <w:rFonts w:ascii="Times New Roman" w:hAnsi="Times New Roman"/>
        </w:rPr>
        <w:t xml:space="preserve"> St Louis,</w:t>
      </w:r>
      <w:r w:rsidR="00427A3A" w:rsidRPr="001508F4">
        <w:rPr>
          <w:rFonts w:ascii="Times New Roman" w:hAnsi="Times New Roman"/>
        </w:rPr>
        <w:t xml:space="preserve"> </w:t>
      </w:r>
      <w:r w:rsidR="00427A3A" w:rsidRPr="001508F4">
        <w:rPr>
          <w:rFonts w:ascii="Times New Roman" w:hAnsi="Times New Roman" w:cs="Times New Roman"/>
        </w:rPr>
        <w:t>Missouri, USA</w:t>
      </w:r>
      <w:r w:rsidR="00427A3A" w:rsidRPr="001508F4">
        <w:rPr>
          <w:rFonts w:ascii="Times New Roman" w:hAnsi="Times New Roman"/>
        </w:rPr>
        <w:t>)</w:t>
      </w:r>
      <w:r w:rsidR="00427A3A" w:rsidRPr="001508F4">
        <w:rPr>
          <w:rFonts w:ascii="Times New Roman" w:hAnsi="Times New Roman"/>
          <w:color w:val="000000" w:themeColor="text1"/>
        </w:rPr>
        <w:t xml:space="preserve"> </w:t>
      </w:r>
      <w:r w:rsidR="00FD0FFB" w:rsidRPr="001508F4">
        <w:rPr>
          <w:rFonts w:ascii="Times New Roman" w:hAnsi="Times New Roman"/>
          <w:color w:val="000000" w:themeColor="text1"/>
        </w:rPr>
        <w:t>(</w:t>
      </w:r>
      <w:r w:rsidR="00C26E7A" w:rsidRPr="001508F4">
        <w:rPr>
          <w:rFonts w:ascii="Times New Roman" w:hAnsi="Times New Roman"/>
        </w:rPr>
        <w:t>0.2 % w/v</w:t>
      </w:r>
      <w:r w:rsidR="007F4F5A" w:rsidRPr="001508F4">
        <w:rPr>
          <w:rFonts w:ascii="Times New Roman" w:hAnsi="Times New Roman"/>
        </w:rPr>
        <w:t xml:space="preserve"> </w:t>
      </w:r>
      <w:r w:rsidR="00FD0FFB" w:rsidRPr="001508F4">
        <w:rPr>
          <w:rFonts w:ascii="Times New Roman" w:hAnsi="Times New Roman"/>
          <w:color w:val="000000" w:themeColor="text1"/>
        </w:rPr>
        <w:t xml:space="preserve">in distilled and deionised water) were added to 100 mL of skim milk and 50 mL of WPC solution, respectively. </w:t>
      </w:r>
      <w:r w:rsidR="00E97B4E" w:rsidRPr="001508F4">
        <w:rPr>
          <w:rFonts w:ascii="Times New Roman" w:eastAsia="Times New Roman" w:hAnsi="Times New Roman" w:cs="Times New Roman"/>
          <w:lang w:eastAsia="en-AU"/>
        </w:rPr>
        <w:t xml:space="preserve">While Fast green participates in ionic interactions with basic amino acid residues in proteins </w:t>
      </w:r>
      <w:r w:rsidR="00EF3B2C" w:rsidRPr="001508F4">
        <w:rPr>
          <w:rFonts w:ascii="Times New Roman" w:eastAsia="Times New Roman" w:hAnsi="Times New Roman" w:cs="Times New Roman"/>
          <w:lang w:eastAsia="en-AU"/>
        </w:rPr>
        <w:fldChar w:fldCharType="begin"/>
      </w:r>
      <w:r w:rsidR="00EF3B2C" w:rsidRPr="001508F4">
        <w:rPr>
          <w:rFonts w:ascii="Times New Roman" w:eastAsia="Times New Roman" w:hAnsi="Times New Roman" w:cs="Times New Roman"/>
          <w:lang w:eastAsia="en-AU"/>
        </w:rPr>
        <w:instrText xml:space="preserve"> ADDIN EN.CITE &lt;EndNote&gt;&lt;Cite&gt;&lt;Author&gt;Tas&lt;/Author&gt;&lt;Year&gt;1980&lt;/Year&gt;&lt;RecNum&gt;70&lt;/RecNum&gt;&lt;DisplayText&gt;(Tas, Ploeg, Mitchell, &amp;amp; Cohn, 1980)&lt;/DisplayText&gt;&lt;record&gt;&lt;rec-number&gt;70&lt;/rec-number&gt;&lt;foreign-keys&gt;&lt;key app="EN" db-id="z5vzzfv9zd0a5gees9bpswa22tzevedpxr09" timestamp="1573185709"&gt;70&lt;/key&gt;&lt;/foreign-keys&gt;&lt;ref-type name="Journal Article"&gt;17&lt;/ref-type&gt;&lt;contributors&gt;&lt;authors&gt;&lt;author&gt;Tas, Johan&lt;/author&gt;&lt;author&gt;Ploeg, Mels van der&lt;/author&gt;&lt;author&gt;Mitchell, JohnP&lt;/author&gt;&lt;author&gt;Cohn, NormanS&lt;/author&gt;&lt;/authors&gt;&lt;/contributors&gt;&lt;titles&gt;&lt;title&gt;Protein staining methods in quantitative cytochemistry&lt;/title&gt;&lt;secondary-title&gt;Journal of microscopy&lt;/secondary-title&gt;&lt;/titles&gt;&lt;periodical&gt;&lt;full-title&gt;Journal of microscopy&lt;/full-title&gt;&lt;/periodical&gt;&lt;pages&gt;295-311&lt;/pages&gt;&lt;volume&gt;119&lt;/volume&gt;&lt;number&gt;3&lt;/number&gt;&lt;dates&gt;&lt;year&gt;1980&lt;/year&gt;&lt;/dates&gt;&lt;isbn&gt;0022-2720&lt;/isbn&gt;&lt;urls&gt;&lt;/urls&gt;&lt;/record&gt;&lt;/Cite&gt;&lt;/EndNote&gt;</w:instrText>
      </w:r>
      <w:r w:rsidR="00EF3B2C" w:rsidRPr="001508F4">
        <w:rPr>
          <w:rFonts w:ascii="Times New Roman" w:eastAsia="Times New Roman" w:hAnsi="Times New Roman" w:cs="Times New Roman"/>
          <w:lang w:eastAsia="en-AU"/>
        </w:rPr>
        <w:fldChar w:fldCharType="separate"/>
      </w:r>
      <w:r w:rsidR="00EF3B2C" w:rsidRPr="001508F4">
        <w:rPr>
          <w:rFonts w:ascii="Times New Roman" w:eastAsia="Times New Roman" w:hAnsi="Times New Roman" w:cs="Times New Roman"/>
          <w:noProof/>
          <w:lang w:eastAsia="en-AU"/>
        </w:rPr>
        <w:t>(Tas, Ploeg, Mitchell, &amp; Cohn, 1980)</w:t>
      </w:r>
      <w:r w:rsidR="00EF3B2C" w:rsidRPr="001508F4">
        <w:rPr>
          <w:rFonts w:ascii="Times New Roman" w:eastAsia="Times New Roman" w:hAnsi="Times New Roman" w:cs="Times New Roman"/>
          <w:lang w:eastAsia="en-AU"/>
        </w:rPr>
        <w:fldChar w:fldCharType="end"/>
      </w:r>
      <w:r w:rsidR="00EF3B2C" w:rsidRPr="001508F4">
        <w:rPr>
          <w:rFonts w:ascii="Times New Roman" w:eastAsia="Times New Roman" w:hAnsi="Times New Roman" w:cs="Times New Roman"/>
          <w:lang w:eastAsia="en-AU"/>
        </w:rPr>
        <w:t xml:space="preserve">, </w:t>
      </w:r>
      <w:r w:rsidR="00C34222" w:rsidRPr="001508F4">
        <w:rPr>
          <w:rFonts w:ascii="Times New Roman" w:eastAsia="Times New Roman" w:hAnsi="Times New Roman" w:cs="Times New Roman"/>
          <w:lang w:eastAsia="en-AU"/>
        </w:rPr>
        <w:t>f</w:t>
      </w:r>
      <w:r w:rsidR="00EF3B2C" w:rsidRPr="001508F4">
        <w:rPr>
          <w:rFonts w:ascii="Times New Roman" w:eastAsia="Times New Roman" w:hAnsi="Times New Roman" w:cs="Times New Roman"/>
          <w:lang w:eastAsia="en-AU"/>
        </w:rPr>
        <w:t xml:space="preserve">luorescein interacts with tryptophan </w:t>
      </w:r>
      <w:r w:rsidR="00C34222" w:rsidRPr="001508F4">
        <w:rPr>
          <w:rFonts w:ascii="Times New Roman" w:eastAsia="Times New Roman" w:hAnsi="Times New Roman" w:cs="Times New Roman"/>
          <w:lang w:eastAsia="en-AU"/>
        </w:rPr>
        <w:t xml:space="preserve"> residues </w:t>
      </w:r>
      <w:r w:rsidR="00EF3B2C" w:rsidRPr="001508F4">
        <w:rPr>
          <w:rFonts w:ascii="Times New Roman" w:eastAsia="Times New Roman" w:hAnsi="Times New Roman" w:cs="Times New Roman"/>
          <w:lang w:eastAsia="en-AU"/>
        </w:rPr>
        <w:fldChar w:fldCharType="begin"/>
      </w:r>
      <w:r w:rsidR="00EF3B2C" w:rsidRPr="001508F4">
        <w:rPr>
          <w:rFonts w:ascii="Times New Roman" w:eastAsia="Times New Roman" w:hAnsi="Times New Roman" w:cs="Times New Roman"/>
          <w:lang w:eastAsia="en-AU"/>
        </w:rPr>
        <w:instrText xml:space="preserve"> ADDIN EN.CITE &lt;EndNote&gt;&lt;Cite&gt;&lt;Author&gt;Barbero&lt;/Author&gt;&lt;Year&gt;2009&lt;/Year&gt;&lt;RecNum&gt;69&lt;/RecNum&gt;&lt;DisplayText&gt;(Barbero et al., 2009)&lt;/DisplayText&gt;&lt;record&gt;&lt;rec-number&gt;69&lt;/rec-number&gt;&lt;foreign-keys&gt;&lt;key app="EN" db-id="z5vzzfv9zd0a5gees9bpswa22tzevedpxr09" timestamp="1573180519"&gt;69&lt;/key&gt;&lt;/foreign-keys&gt;&lt;ref-type name="Journal Article"&gt;17&lt;/ref-type&gt;&lt;contributors&gt;&lt;authors&gt;&lt;author&gt;Barbero, Nadia&lt;/author&gt;&lt;author&gt;Barni, Ermanno&lt;/author&gt;&lt;author&gt;Barolo, Claudia&lt;/author&gt;&lt;author&gt;Quagliotto, Pierluigi&lt;/author&gt;&lt;author&gt;Viscardi, Guido&lt;/author&gt;&lt;author&gt;Napione, Lucia&lt;/author&gt;&lt;author&gt;Pavan, Simona&lt;/author&gt;&lt;author&gt;Bussolino, Federico&lt;/author&gt;&lt;/authors&gt;&lt;/contributors&gt;&lt;titles&gt;&lt;title&gt;A study of the interaction between fluorescein sodium salt and bovine serum albumin by steady-state fluorescence&lt;/title&gt;&lt;secondary-title&gt;Dyes and pigments&lt;/secondary-title&gt;&lt;/titles&gt;&lt;periodical&gt;&lt;full-title&gt;Dyes and pigments&lt;/full-title&gt;&lt;/periodical&gt;&lt;pages&gt;307-313&lt;/pages&gt;&lt;volume&gt;80&lt;/volume&gt;&lt;number&gt;3&lt;/number&gt;&lt;dates&gt;&lt;year&gt;2009&lt;/year&gt;&lt;/dates&gt;&lt;isbn&gt;0143-7208&lt;/isbn&gt;&lt;urls&gt;&lt;/urls&gt;&lt;/record&gt;&lt;/Cite&gt;&lt;/EndNote&gt;</w:instrText>
      </w:r>
      <w:r w:rsidR="00EF3B2C" w:rsidRPr="001508F4">
        <w:rPr>
          <w:rFonts w:ascii="Times New Roman" w:eastAsia="Times New Roman" w:hAnsi="Times New Roman" w:cs="Times New Roman"/>
          <w:lang w:eastAsia="en-AU"/>
        </w:rPr>
        <w:fldChar w:fldCharType="separate"/>
      </w:r>
      <w:r w:rsidR="00EF3B2C" w:rsidRPr="001508F4">
        <w:rPr>
          <w:rFonts w:ascii="Times New Roman" w:eastAsia="Times New Roman" w:hAnsi="Times New Roman" w:cs="Times New Roman"/>
          <w:noProof/>
          <w:lang w:eastAsia="en-AU"/>
        </w:rPr>
        <w:t>(Barbero et al., 2009)</w:t>
      </w:r>
      <w:r w:rsidR="00EF3B2C" w:rsidRPr="001508F4">
        <w:rPr>
          <w:rFonts w:ascii="Times New Roman" w:eastAsia="Times New Roman" w:hAnsi="Times New Roman" w:cs="Times New Roman"/>
          <w:lang w:eastAsia="en-AU"/>
        </w:rPr>
        <w:fldChar w:fldCharType="end"/>
      </w:r>
      <w:r w:rsidR="00EF3B2C" w:rsidRPr="001508F4">
        <w:rPr>
          <w:rFonts w:ascii="Times New Roman" w:eastAsia="Times New Roman" w:hAnsi="Times New Roman" w:cs="Times New Roman"/>
          <w:lang w:eastAsia="en-AU"/>
        </w:rPr>
        <w:t xml:space="preserve">. </w:t>
      </w:r>
      <w:r w:rsidR="00BE5F3F" w:rsidRPr="001508F4">
        <w:rPr>
          <w:rFonts w:ascii="Times New Roman" w:eastAsia="Times New Roman" w:hAnsi="Times New Roman" w:cs="Times New Roman"/>
          <w:lang w:eastAsia="en-AU"/>
        </w:rPr>
        <w:t>Since proteins in skim milk and WPC have both basic and tryptophan residues,</w:t>
      </w:r>
      <w:r w:rsidR="00BE5F3F" w:rsidRPr="001508F4">
        <w:rPr>
          <w:rFonts w:ascii="Times New Roman" w:hAnsi="Times New Roman"/>
        </w:rPr>
        <w:t xml:space="preserve"> unbound stains in skim milk and WPC solutions could result in cross staining once the milk systems were formulated. </w:t>
      </w:r>
      <w:r w:rsidR="00BE5F3F" w:rsidRPr="001508F4">
        <w:rPr>
          <w:rFonts w:ascii="Times New Roman" w:eastAsia="Times New Roman" w:hAnsi="Times New Roman" w:cs="Times New Roman"/>
          <w:lang w:eastAsia="en-AU"/>
        </w:rPr>
        <w:t>Therefore, to remove unbound Fast green and fluorescein</w:t>
      </w:r>
      <w:r w:rsidR="00073768" w:rsidRPr="001508F4">
        <w:rPr>
          <w:rFonts w:ascii="Times New Roman" w:hAnsi="Times New Roman"/>
        </w:rPr>
        <w:t>,</w:t>
      </w:r>
      <w:r w:rsidR="000F5A67" w:rsidRPr="001508F4">
        <w:rPr>
          <w:rFonts w:ascii="Times New Roman" w:hAnsi="Times New Roman"/>
        </w:rPr>
        <w:t xml:space="preserve"> </w:t>
      </w:r>
      <w:r w:rsidR="0038316F" w:rsidRPr="001508F4">
        <w:rPr>
          <w:rFonts w:ascii="Times New Roman" w:hAnsi="Times New Roman"/>
        </w:rPr>
        <w:t xml:space="preserve"> </w:t>
      </w:r>
      <w:r w:rsidR="00FD0FFB" w:rsidRPr="001508F4">
        <w:rPr>
          <w:rFonts w:ascii="Times New Roman" w:hAnsi="Times New Roman"/>
          <w:color w:val="000000" w:themeColor="text1"/>
        </w:rPr>
        <w:t xml:space="preserve">stained skim milk and WPC solutions were transferred to dialysis tubes (7 </w:t>
      </w:r>
      <w:proofErr w:type="spellStart"/>
      <w:r w:rsidR="00FD0FFB" w:rsidRPr="001508F4">
        <w:rPr>
          <w:rFonts w:ascii="Times New Roman" w:hAnsi="Times New Roman"/>
          <w:color w:val="000000" w:themeColor="text1"/>
        </w:rPr>
        <w:t>kDa</w:t>
      </w:r>
      <w:proofErr w:type="spellEnd"/>
      <w:r w:rsidR="00FD0FFB" w:rsidRPr="001508F4">
        <w:rPr>
          <w:rFonts w:ascii="Times New Roman" w:hAnsi="Times New Roman"/>
          <w:color w:val="000000" w:themeColor="text1"/>
        </w:rPr>
        <w:t xml:space="preserve"> and 10 </w:t>
      </w:r>
      <w:proofErr w:type="spellStart"/>
      <w:r w:rsidR="00FD0FFB" w:rsidRPr="001508F4">
        <w:rPr>
          <w:rFonts w:ascii="Times New Roman" w:hAnsi="Times New Roman"/>
          <w:color w:val="000000" w:themeColor="text1"/>
        </w:rPr>
        <w:t>kDa</w:t>
      </w:r>
      <w:proofErr w:type="spellEnd"/>
      <w:r w:rsidR="00FD0FFB" w:rsidRPr="001508F4">
        <w:rPr>
          <w:rFonts w:ascii="Times New Roman" w:hAnsi="Times New Roman"/>
          <w:color w:val="000000" w:themeColor="text1"/>
        </w:rPr>
        <w:t>, respectively)</w:t>
      </w:r>
      <w:r w:rsidR="0038316F" w:rsidRPr="001508F4">
        <w:rPr>
          <w:rFonts w:ascii="Times New Roman" w:hAnsi="Times New Roman"/>
          <w:color w:val="000000" w:themeColor="text1"/>
        </w:rPr>
        <w:t>,</w:t>
      </w:r>
      <w:r w:rsidR="00FD0FFB" w:rsidRPr="001508F4">
        <w:rPr>
          <w:rFonts w:ascii="Times New Roman" w:hAnsi="Times New Roman"/>
          <w:color w:val="000000" w:themeColor="text1"/>
        </w:rPr>
        <w:t xml:space="preserve"> and dialysed for 2 days against unstained skim milk and WPC solutions, that were replaced with fresh material every 24 hours. Milk systems were formulated using stained skim milk and WPC to match the casein and whey protein concentrations used in the cheese trials, and </w:t>
      </w:r>
      <w:proofErr w:type="spellStart"/>
      <w:r w:rsidR="00FD0FFB" w:rsidRPr="001508F4">
        <w:rPr>
          <w:rFonts w:ascii="Times New Roman" w:hAnsi="Times New Roman"/>
          <w:color w:val="000000" w:themeColor="text1"/>
        </w:rPr>
        <w:t>rennetted</w:t>
      </w:r>
      <w:proofErr w:type="spellEnd"/>
      <w:r w:rsidR="00FD0FFB" w:rsidRPr="001508F4">
        <w:rPr>
          <w:rFonts w:ascii="Times New Roman" w:hAnsi="Times New Roman"/>
          <w:color w:val="000000" w:themeColor="text1"/>
        </w:rPr>
        <w:t xml:space="preserve"> accordingly. </w:t>
      </w:r>
      <w:proofErr w:type="spellStart"/>
      <w:r w:rsidR="00FD0FFB" w:rsidRPr="001508F4">
        <w:rPr>
          <w:rFonts w:ascii="Times New Roman" w:hAnsi="Times New Roman"/>
          <w:color w:val="000000" w:themeColor="text1"/>
        </w:rPr>
        <w:t>Rennetted</w:t>
      </w:r>
      <w:proofErr w:type="spellEnd"/>
      <w:r w:rsidR="00FD0FFB" w:rsidRPr="001508F4">
        <w:rPr>
          <w:rFonts w:ascii="Times New Roman" w:hAnsi="Times New Roman"/>
          <w:color w:val="000000" w:themeColor="text1"/>
        </w:rPr>
        <w:t xml:space="preserve"> milk samples were immediately transferred into a concave well in a microscope slide (BRAND®, 76x26 mm, concavity 15-18 mm and depth of 0.6 – 0.8 mm) and covered with a cover slip. The microscope slides were incubated at 31 °C for 1 hour then removed and stored at room temperature until analysis. </w:t>
      </w:r>
      <w:r w:rsidR="00C93ECC" w:rsidRPr="001508F4">
        <w:rPr>
          <w:rFonts w:ascii="Times New Roman" w:hAnsi="Times New Roman"/>
          <w:color w:val="000000" w:themeColor="text1"/>
        </w:rPr>
        <w:t xml:space="preserve"> </w:t>
      </w:r>
    </w:p>
    <w:p w14:paraId="540534B9" w14:textId="7C035CBD" w:rsidR="0090117D" w:rsidRPr="001508F4" w:rsidRDefault="00B90C70" w:rsidP="00E70220">
      <w:pPr>
        <w:spacing w:line="360" w:lineRule="auto"/>
        <w:jc w:val="both"/>
        <w:rPr>
          <w:rFonts w:ascii="Times New Roman" w:hAnsi="Times New Roman"/>
          <w:color w:val="000000" w:themeColor="text1"/>
        </w:rPr>
      </w:pPr>
      <w:r w:rsidRPr="001508F4">
        <w:rPr>
          <w:rFonts w:ascii="Times New Roman" w:hAnsi="Times New Roman"/>
          <w:color w:val="000000" w:themeColor="text1"/>
        </w:rPr>
        <w:t>For cheese s</w:t>
      </w:r>
      <w:r w:rsidR="00C93ECC" w:rsidRPr="001508F4">
        <w:rPr>
          <w:rFonts w:ascii="Times New Roman" w:hAnsi="Times New Roman"/>
          <w:color w:val="000000" w:themeColor="text1"/>
        </w:rPr>
        <w:t>amples</w:t>
      </w:r>
      <w:r w:rsidRPr="001508F4">
        <w:rPr>
          <w:rFonts w:ascii="Times New Roman" w:hAnsi="Times New Roman"/>
          <w:color w:val="000000" w:themeColor="text1"/>
        </w:rPr>
        <w:t>, slices</w:t>
      </w:r>
      <w:r w:rsidR="00C93ECC" w:rsidRPr="001508F4">
        <w:rPr>
          <w:rFonts w:ascii="Times New Roman" w:hAnsi="Times New Roman"/>
          <w:color w:val="000000" w:themeColor="text1"/>
        </w:rPr>
        <w:t xml:space="preserve"> (~5 mm x 5 mm x 1 mm slices)</w:t>
      </w:r>
      <w:r w:rsidR="00256E83" w:rsidRPr="001508F4">
        <w:rPr>
          <w:rFonts w:ascii="Times New Roman" w:hAnsi="Times New Roman"/>
          <w:color w:val="000000" w:themeColor="text1"/>
        </w:rPr>
        <w:t xml:space="preserve"> </w:t>
      </w:r>
      <w:r w:rsidR="00C93ECC" w:rsidRPr="001508F4">
        <w:rPr>
          <w:rFonts w:ascii="Times New Roman" w:hAnsi="Times New Roman"/>
          <w:color w:val="000000" w:themeColor="text1"/>
        </w:rPr>
        <w:t xml:space="preserve">were stained with </w:t>
      </w:r>
      <w:r w:rsidR="00256E83" w:rsidRPr="001508F4">
        <w:rPr>
          <w:rFonts w:ascii="Times New Roman" w:hAnsi="Times New Roman"/>
          <w:color w:val="000000" w:themeColor="text1"/>
        </w:rPr>
        <w:t xml:space="preserve">2 drops each of Fast </w:t>
      </w:r>
      <w:r w:rsidR="00C93ECC" w:rsidRPr="001508F4">
        <w:rPr>
          <w:rFonts w:ascii="Times New Roman" w:hAnsi="Times New Roman"/>
          <w:color w:val="000000" w:themeColor="text1"/>
        </w:rPr>
        <w:t>g</w:t>
      </w:r>
      <w:r w:rsidR="00256E83" w:rsidRPr="001508F4">
        <w:rPr>
          <w:rFonts w:ascii="Times New Roman" w:hAnsi="Times New Roman"/>
          <w:color w:val="000000" w:themeColor="text1"/>
        </w:rPr>
        <w:t>reen (</w:t>
      </w:r>
      <w:r w:rsidR="008448C2" w:rsidRPr="001508F4">
        <w:rPr>
          <w:rFonts w:ascii="Times New Roman" w:hAnsi="Times New Roman"/>
        </w:rPr>
        <w:t xml:space="preserve">0.2 % w/v </w:t>
      </w:r>
      <w:r w:rsidR="00256E83" w:rsidRPr="001508F4">
        <w:rPr>
          <w:rFonts w:ascii="Times New Roman" w:hAnsi="Times New Roman"/>
          <w:color w:val="000000" w:themeColor="text1"/>
        </w:rPr>
        <w:t xml:space="preserve">in </w:t>
      </w:r>
      <w:r w:rsidR="002352D3" w:rsidRPr="001508F4">
        <w:rPr>
          <w:rFonts w:ascii="Times New Roman" w:hAnsi="Times New Roman"/>
          <w:color w:val="000000" w:themeColor="text1"/>
        </w:rPr>
        <w:t xml:space="preserve">distilled </w:t>
      </w:r>
      <w:r w:rsidR="00C93ECC" w:rsidRPr="001508F4">
        <w:rPr>
          <w:rFonts w:ascii="Times New Roman" w:hAnsi="Times New Roman"/>
          <w:color w:val="000000" w:themeColor="text1"/>
        </w:rPr>
        <w:t xml:space="preserve">and deionised </w:t>
      </w:r>
      <w:r w:rsidR="00256E83" w:rsidRPr="001508F4">
        <w:rPr>
          <w:rFonts w:ascii="Times New Roman" w:hAnsi="Times New Roman"/>
          <w:color w:val="000000" w:themeColor="text1"/>
        </w:rPr>
        <w:t xml:space="preserve">water) and Nile </w:t>
      </w:r>
      <w:r w:rsidR="00C93ECC" w:rsidRPr="001508F4">
        <w:rPr>
          <w:rFonts w:ascii="Times New Roman" w:hAnsi="Times New Roman"/>
          <w:color w:val="000000" w:themeColor="text1"/>
        </w:rPr>
        <w:t>r</w:t>
      </w:r>
      <w:r w:rsidR="00256E83" w:rsidRPr="001508F4">
        <w:rPr>
          <w:rFonts w:ascii="Times New Roman" w:hAnsi="Times New Roman"/>
          <w:color w:val="000000" w:themeColor="text1"/>
        </w:rPr>
        <w:t>ed</w:t>
      </w:r>
      <w:r w:rsidR="00965F70" w:rsidRPr="001508F4">
        <w:rPr>
          <w:rFonts w:ascii="Times New Roman" w:hAnsi="Times New Roman"/>
          <w:color w:val="000000" w:themeColor="text1"/>
        </w:rPr>
        <w:t xml:space="preserve"> </w:t>
      </w:r>
      <w:r w:rsidR="00256E83" w:rsidRPr="001508F4">
        <w:rPr>
          <w:rFonts w:ascii="Times New Roman" w:hAnsi="Times New Roman"/>
          <w:color w:val="000000" w:themeColor="text1"/>
        </w:rPr>
        <w:t>(</w:t>
      </w:r>
      <w:r w:rsidR="003A2EEC" w:rsidRPr="001508F4">
        <w:rPr>
          <w:rFonts w:ascii="Times New Roman" w:hAnsi="Times New Roman"/>
        </w:rPr>
        <w:t xml:space="preserve">0.1% w/v </w:t>
      </w:r>
      <w:r w:rsidR="00256E83" w:rsidRPr="001508F4">
        <w:rPr>
          <w:rFonts w:ascii="Times New Roman" w:hAnsi="Times New Roman"/>
          <w:color w:val="000000" w:themeColor="text1"/>
        </w:rPr>
        <w:t xml:space="preserve">in ethanol) dyes </w:t>
      </w:r>
      <w:r w:rsidR="00C93ECC" w:rsidRPr="001508F4">
        <w:rPr>
          <w:rFonts w:ascii="Times New Roman" w:hAnsi="Times New Roman"/>
          <w:color w:val="000000" w:themeColor="text1"/>
        </w:rPr>
        <w:t>and</w:t>
      </w:r>
      <w:r w:rsidR="00256E83" w:rsidRPr="001508F4">
        <w:rPr>
          <w:rFonts w:ascii="Times New Roman" w:hAnsi="Times New Roman"/>
          <w:color w:val="000000" w:themeColor="text1"/>
        </w:rPr>
        <w:t xml:space="preserve"> placed on a glass slide. </w:t>
      </w:r>
      <w:r w:rsidR="00C93ECC" w:rsidRPr="001508F4">
        <w:rPr>
          <w:rFonts w:ascii="Times New Roman" w:hAnsi="Times New Roman"/>
          <w:color w:val="000000" w:themeColor="text1"/>
        </w:rPr>
        <w:t>D</w:t>
      </w:r>
      <w:r w:rsidR="00256E83" w:rsidRPr="001508F4">
        <w:rPr>
          <w:rFonts w:ascii="Times New Roman" w:hAnsi="Times New Roman"/>
          <w:color w:val="000000" w:themeColor="text1"/>
        </w:rPr>
        <w:t>yes were absorbed for ~ 3 min, excess dye was wiped off</w:t>
      </w:r>
      <w:r w:rsidR="00C93ECC" w:rsidRPr="001508F4">
        <w:rPr>
          <w:rFonts w:ascii="Times New Roman" w:hAnsi="Times New Roman"/>
          <w:color w:val="000000" w:themeColor="text1"/>
        </w:rPr>
        <w:t>,</w:t>
      </w:r>
      <w:r w:rsidR="00256E83" w:rsidRPr="001508F4">
        <w:rPr>
          <w:rFonts w:ascii="Times New Roman" w:hAnsi="Times New Roman"/>
          <w:color w:val="000000" w:themeColor="text1"/>
        </w:rPr>
        <w:t xml:space="preserve"> and a cover slip</w:t>
      </w:r>
      <w:r w:rsidR="00C93ECC" w:rsidRPr="001508F4">
        <w:rPr>
          <w:rFonts w:ascii="Times New Roman" w:hAnsi="Times New Roman"/>
          <w:color w:val="000000" w:themeColor="text1"/>
        </w:rPr>
        <w:t xml:space="preserve"> applied</w:t>
      </w:r>
      <w:r w:rsidR="003D3072" w:rsidRPr="001508F4">
        <w:rPr>
          <w:rFonts w:ascii="Times New Roman" w:hAnsi="Times New Roman"/>
          <w:color w:val="000000" w:themeColor="text1"/>
        </w:rPr>
        <w:t xml:space="preserve"> </w:t>
      </w:r>
      <w:r w:rsidR="00E70220" w:rsidRPr="001508F4">
        <w:rPr>
          <w:rFonts w:ascii="Times New Roman" w:hAnsi="Times New Roman"/>
          <w:color w:val="000000" w:themeColor="text1"/>
        </w:rPr>
        <w:fldChar w:fldCharType="begin"/>
      </w:r>
      <w:r w:rsidR="00D90339" w:rsidRPr="001508F4">
        <w:rPr>
          <w:rFonts w:ascii="Times New Roman" w:hAnsi="Times New Roman"/>
          <w:color w:val="000000" w:themeColor="text1"/>
        </w:rPr>
        <w:instrText xml:space="preserve"> ADDIN EN.CITE &lt;EndNote&gt;&lt;Cite&gt;&lt;Author&gt;Leong&lt;/Author&gt;&lt;Year&gt;2018&lt;/Year&gt;&lt;RecNum&gt;31&lt;/RecNum&gt;&lt;DisplayText&gt;(Leong et al., 2018)&lt;/DisplayText&gt;&lt;record&gt;&lt;rec-number&gt;31&lt;/rec-number&gt;&lt;foreign-keys&gt;&lt;key app="EN" db-id="z5vzzfv9zd0a5gees9bpswa22tzevedpxr09" timestamp="1566279976"&gt;31&lt;/key&gt;&lt;/foreign-keys&gt;&lt;ref-type name="Journal Article"&gt;17&lt;/ref-type&gt;&lt;contributors&gt;&lt;authors&gt;&lt;author&gt;Leong, Thomas SH&lt;/author&gt;&lt;author&gt;Walter, Vincent&lt;/author&gt;&lt;author&gt;Gamlath, Charitha J&lt;/author&gt;&lt;author&gt;Yang, Min&lt;/author&gt;&lt;author&gt;Martin, Gregory JO&lt;/author&gt;&lt;author&gt;Ashokkumar, Muthupandian&lt;/author&gt;&lt;/authors&gt;&lt;/contributors&gt;&lt;titles&gt;&lt;title&gt;Functionalised dairy streams: Tailoring protein functionality using sonication and heating&lt;/title&gt;&lt;secondary-title&gt;Ultrasonics Sonochemistry&lt;/secondary-title&gt;&lt;/titles&gt;&lt;periodical&gt;&lt;full-title&gt;Ultrasonics Sonochemistry&lt;/full-title&gt;&lt;/periodical&gt;&lt;pages&gt;499-508&lt;/pages&gt;&lt;volume&gt;48&lt;/volume&gt;&lt;number&gt;1&lt;/number&gt;&lt;dates&gt;&lt;year&gt;2018&lt;/year&gt;&lt;/dates&gt;&lt;isbn&gt;1350-4177&lt;/isbn&gt;&lt;urls&gt;&lt;/urls&gt;&lt;electronic-resource-num&gt;https://doi.org/10.1016/j.ultsonch.2018.07.010 &lt;/electronic-resource-num&gt;&lt;/record&gt;&lt;/Cite&gt;&lt;/EndNote&gt;</w:instrText>
      </w:r>
      <w:r w:rsidR="00E70220" w:rsidRPr="001508F4">
        <w:rPr>
          <w:rFonts w:ascii="Times New Roman" w:hAnsi="Times New Roman"/>
          <w:color w:val="000000" w:themeColor="text1"/>
        </w:rPr>
        <w:fldChar w:fldCharType="separate"/>
      </w:r>
      <w:r w:rsidR="00A327DA" w:rsidRPr="001508F4">
        <w:rPr>
          <w:rFonts w:ascii="Times New Roman" w:hAnsi="Times New Roman"/>
          <w:noProof/>
          <w:color w:val="000000" w:themeColor="text1"/>
        </w:rPr>
        <w:t>(Leong et al., 2018)</w:t>
      </w:r>
      <w:r w:rsidR="00E70220" w:rsidRPr="001508F4">
        <w:rPr>
          <w:rFonts w:ascii="Times New Roman" w:hAnsi="Times New Roman"/>
          <w:color w:val="000000" w:themeColor="text1"/>
        </w:rPr>
        <w:fldChar w:fldCharType="end"/>
      </w:r>
      <w:r w:rsidR="00256E83" w:rsidRPr="001508F4">
        <w:rPr>
          <w:rFonts w:ascii="Times New Roman" w:hAnsi="Times New Roman"/>
          <w:color w:val="000000" w:themeColor="text1"/>
        </w:rPr>
        <w:t>.</w:t>
      </w:r>
      <w:r w:rsidRPr="001508F4">
        <w:rPr>
          <w:rFonts w:ascii="Times New Roman" w:hAnsi="Times New Roman"/>
          <w:color w:val="000000" w:themeColor="text1"/>
        </w:rPr>
        <w:t xml:space="preserve"> </w:t>
      </w:r>
    </w:p>
    <w:p w14:paraId="12A5973D" w14:textId="203F89D0" w:rsidR="00274686" w:rsidRPr="001508F4" w:rsidRDefault="00256E83" w:rsidP="00581DC0">
      <w:pPr>
        <w:spacing w:line="360" w:lineRule="auto"/>
        <w:jc w:val="both"/>
        <w:rPr>
          <w:rFonts w:ascii="Times New Roman" w:hAnsi="Times New Roman"/>
        </w:rPr>
      </w:pPr>
      <w:r w:rsidRPr="001508F4">
        <w:rPr>
          <w:rFonts w:ascii="Times New Roman" w:hAnsi="Times New Roman"/>
        </w:rPr>
        <w:t xml:space="preserve">A </w:t>
      </w:r>
      <w:r w:rsidR="003C6589" w:rsidRPr="001508F4">
        <w:rPr>
          <w:rFonts w:ascii="Times New Roman" w:hAnsi="Times New Roman"/>
        </w:rPr>
        <w:t xml:space="preserve">Leica SP5 </w:t>
      </w:r>
      <w:r w:rsidRPr="001508F4">
        <w:rPr>
          <w:rFonts w:ascii="Times New Roman" w:hAnsi="Times New Roman"/>
        </w:rPr>
        <w:t xml:space="preserve">confocal microscope </w:t>
      </w:r>
      <w:r w:rsidR="003C6589" w:rsidRPr="001508F4">
        <w:rPr>
          <w:rFonts w:ascii="Times New Roman" w:hAnsi="Times New Roman"/>
        </w:rPr>
        <w:t>(</w:t>
      </w:r>
      <w:r w:rsidR="00585348" w:rsidRPr="001508F4">
        <w:rPr>
          <w:rFonts w:ascii="Times New Roman" w:hAnsi="Times New Roman"/>
        </w:rPr>
        <w:t xml:space="preserve">Leica Microsystems, </w:t>
      </w:r>
      <w:proofErr w:type="spellStart"/>
      <w:r w:rsidR="00585348" w:rsidRPr="001508F4">
        <w:rPr>
          <w:rFonts w:ascii="Times New Roman" w:hAnsi="Times New Roman"/>
        </w:rPr>
        <w:t>Wet</w:t>
      </w:r>
      <w:r w:rsidR="00867732" w:rsidRPr="001508F4">
        <w:rPr>
          <w:rFonts w:ascii="Times New Roman" w:hAnsi="Times New Roman"/>
        </w:rPr>
        <w:t>zlar</w:t>
      </w:r>
      <w:proofErr w:type="spellEnd"/>
      <w:r w:rsidR="00867732" w:rsidRPr="001508F4">
        <w:rPr>
          <w:rFonts w:ascii="Times New Roman" w:hAnsi="Times New Roman"/>
        </w:rPr>
        <w:t>, Germany)</w:t>
      </w:r>
      <w:r w:rsidRPr="001508F4">
        <w:rPr>
          <w:rFonts w:ascii="Times New Roman" w:hAnsi="Times New Roman"/>
        </w:rPr>
        <w:t xml:space="preserve"> was used to image the gels with the laser lines set at 486 and 633 nm for excitation. The fluorescence emission was captured through a 60X</w:t>
      </w:r>
      <w:r w:rsidR="003D3072" w:rsidRPr="001508F4">
        <w:rPr>
          <w:rFonts w:ascii="Times New Roman" w:hAnsi="Times New Roman"/>
        </w:rPr>
        <w:t xml:space="preserve"> oil immersion</w:t>
      </w:r>
      <w:r w:rsidRPr="001508F4">
        <w:rPr>
          <w:rFonts w:ascii="Times New Roman" w:hAnsi="Times New Roman"/>
        </w:rPr>
        <w:t xml:space="preserve"> lens using 2 photo multiplier tubes set at 500-600 nm (Nile </w:t>
      </w:r>
      <w:r w:rsidR="00651175" w:rsidRPr="001508F4">
        <w:rPr>
          <w:rFonts w:ascii="Times New Roman" w:hAnsi="Times New Roman"/>
        </w:rPr>
        <w:t>r</w:t>
      </w:r>
      <w:r w:rsidRPr="001508F4">
        <w:rPr>
          <w:rFonts w:ascii="Times New Roman" w:hAnsi="Times New Roman"/>
        </w:rPr>
        <w:t>ed</w:t>
      </w:r>
      <w:r w:rsidR="002352D3" w:rsidRPr="001508F4">
        <w:rPr>
          <w:rFonts w:ascii="Times New Roman" w:hAnsi="Times New Roman"/>
        </w:rPr>
        <w:t xml:space="preserve"> and </w:t>
      </w:r>
      <w:r w:rsidR="000251A5" w:rsidRPr="001508F4">
        <w:rPr>
          <w:rFonts w:ascii="Times New Roman" w:hAnsi="Times New Roman"/>
        </w:rPr>
        <w:lastRenderedPageBreak/>
        <w:t>f</w:t>
      </w:r>
      <w:r w:rsidR="002352D3" w:rsidRPr="001508F4">
        <w:rPr>
          <w:rFonts w:ascii="Times New Roman" w:hAnsi="Times New Roman"/>
        </w:rPr>
        <w:t>luorescein</w:t>
      </w:r>
      <w:r w:rsidRPr="001508F4">
        <w:rPr>
          <w:rFonts w:ascii="Times New Roman" w:hAnsi="Times New Roman"/>
        </w:rPr>
        <w:t xml:space="preserve"> emission) and 655-755 nm (Fast </w:t>
      </w:r>
      <w:r w:rsidR="00651175" w:rsidRPr="001508F4">
        <w:rPr>
          <w:rFonts w:ascii="Times New Roman" w:hAnsi="Times New Roman"/>
        </w:rPr>
        <w:t>g</w:t>
      </w:r>
      <w:r w:rsidRPr="001508F4">
        <w:rPr>
          <w:rFonts w:ascii="Times New Roman" w:hAnsi="Times New Roman"/>
        </w:rPr>
        <w:t xml:space="preserve">reen emission). </w:t>
      </w:r>
      <w:r w:rsidR="00BF308C" w:rsidRPr="001508F4">
        <w:rPr>
          <w:rFonts w:ascii="Times New Roman" w:hAnsi="Times New Roman"/>
        </w:rPr>
        <w:t xml:space="preserve">The percentage </w:t>
      </w:r>
      <w:r w:rsidR="00651175" w:rsidRPr="001508F4">
        <w:rPr>
          <w:rFonts w:ascii="Times New Roman" w:hAnsi="Times New Roman"/>
        </w:rPr>
        <w:t xml:space="preserve">of </w:t>
      </w:r>
      <w:r w:rsidR="00BF308C" w:rsidRPr="001508F4">
        <w:rPr>
          <w:rFonts w:ascii="Times New Roman" w:hAnsi="Times New Roman"/>
        </w:rPr>
        <w:t xml:space="preserve">saturated pixels </w:t>
      </w:r>
      <w:r w:rsidR="00651175" w:rsidRPr="001508F4">
        <w:rPr>
          <w:rFonts w:ascii="Times New Roman" w:hAnsi="Times New Roman"/>
        </w:rPr>
        <w:t>in the</w:t>
      </w:r>
      <w:r w:rsidR="00BF308C" w:rsidRPr="001508F4">
        <w:rPr>
          <w:rFonts w:ascii="Times New Roman" w:hAnsi="Times New Roman"/>
        </w:rPr>
        <w:t xml:space="preserve"> images w</w:t>
      </w:r>
      <w:r w:rsidR="00651175" w:rsidRPr="001508F4">
        <w:rPr>
          <w:rFonts w:ascii="Times New Roman" w:hAnsi="Times New Roman"/>
        </w:rPr>
        <w:t>as</w:t>
      </w:r>
      <w:r w:rsidR="00BF308C" w:rsidRPr="001508F4">
        <w:rPr>
          <w:rFonts w:ascii="Times New Roman" w:hAnsi="Times New Roman"/>
        </w:rPr>
        <w:t xml:space="preserve"> adjusted to 0.3% for uniformity.</w:t>
      </w:r>
    </w:p>
    <w:p w14:paraId="35DAD074" w14:textId="1AEE6045" w:rsidR="00534D50" w:rsidRPr="001508F4" w:rsidRDefault="00A70712" w:rsidP="00534D50">
      <w:pPr>
        <w:spacing w:line="360" w:lineRule="auto"/>
        <w:jc w:val="both"/>
        <w:rPr>
          <w:rFonts w:ascii="Times New Roman" w:hAnsi="Times New Roman" w:cs="Times New Roman"/>
          <w:i/>
          <w:color w:val="000000" w:themeColor="text1"/>
        </w:rPr>
      </w:pPr>
      <w:r w:rsidRPr="001508F4">
        <w:rPr>
          <w:rFonts w:ascii="Times New Roman" w:hAnsi="Times New Roman" w:cs="Times New Roman"/>
          <w:i/>
          <w:color w:val="000000" w:themeColor="text1"/>
        </w:rPr>
        <w:t>2.</w:t>
      </w:r>
      <w:r w:rsidR="00E31F5B" w:rsidRPr="001508F4">
        <w:rPr>
          <w:rFonts w:ascii="Times New Roman" w:hAnsi="Times New Roman" w:cs="Times New Roman"/>
          <w:i/>
          <w:color w:val="000000" w:themeColor="text1"/>
        </w:rPr>
        <w:t xml:space="preserve">12 </w:t>
      </w:r>
      <w:r w:rsidR="00534D50" w:rsidRPr="001508F4">
        <w:rPr>
          <w:rFonts w:ascii="Times New Roman" w:hAnsi="Times New Roman" w:cs="Times New Roman"/>
          <w:i/>
          <w:color w:val="000000" w:themeColor="text1"/>
        </w:rPr>
        <w:t>Statistical analysis</w:t>
      </w:r>
    </w:p>
    <w:p w14:paraId="57356119" w14:textId="1EE70C58" w:rsidR="00534D50" w:rsidRPr="001508F4" w:rsidRDefault="00534D50" w:rsidP="00581DC0">
      <w:pPr>
        <w:spacing w:line="360" w:lineRule="auto"/>
        <w:jc w:val="both"/>
        <w:rPr>
          <w:rFonts w:ascii="Times New Roman" w:hAnsi="Times New Roman" w:cs="Times New Roman"/>
          <w:color w:val="000000" w:themeColor="text1"/>
        </w:rPr>
      </w:pPr>
      <w:r w:rsidRPr="001508F4">
        <w:rPr>
          <w:rFonts w:ascii="Times New Roman" w:hAnsi="Times New Roman" w:cs="Times New Roman"/>
          <w:color w:val="000000" w:themeColor="text1"/>
        </w:rPr>
        <w:t>For cheese compositional analysis, results from duplicate or triplicate measurements were analysed</w:t>
      </w:r>
      <w:r w:rsidR="004D4609" w:rsidRPr="001508F4">
        <w:rPr>
          <w:rFonts w:ascii="Times New Roman" w:hAnsi="Times New Roman" w:cs="Times New Roman"/>
          <w:color w:val="000000" w:themeColor="text1"/>
        </w:rPr>
        <w:t xml:space="preserve"> with Minitab 17</w:t>
      </w:r>
      <w:r w:rsidR="00115CB7" w:rsidRPr="001508F4">
        <w:rPr>
          <w:rFonts w:ascii="Times New Roman" w:hAnsi="Times New Roman" w:cs="Times New Roman"/>
          <w:color w:val="000000" w:themeColor="text1"/>
        </w:rPr>
        <w:t xml:space="preserve"> </w:t>
      </w:r>
      <w:r w:rsidR="00115CB7" w:rsidRPr="001508F4">
        <w:rPr>
          <w:rFonts w:ascii="Times New Roman" w:hAnsi="Times New Roman" w:cs="Times New Roman"/>
        </w:rPr>
        <w:t>(Mini</w:t>
      </w:r>
      <w:r w:rsidR="00136725" w:rsidRPr="001508F4">
        <w:rPr>
          <w:rFonts w:ascii="Times New Roman" w:hAnsi="Times New Roman" w:cs="Times New Roman"/>
        </w:rPr>
        <w:t xml:space="preserve">tab LLC, </w:t>
      </w:r>
      <w:r w:rsidR="00CD7E93" w:rsidRPr="001508F4">
        <w:rPr>
          <w:rFonts w:ascii="Times New Roman" w:hAnsi="Times New Roman" w:cs="Times New Roman"/>
        </w:rPr>
        <w:t xml:space="preserve">State College, </w:t>
      </w:r>
      <w:r w:rsidR="00136725" w:rsidRPr="001508F4">
        <w:rPr>
          <w:rFonts w:ascii="Times New Roman" w:hAnsi="Times New Roman" w:cs="Times New Roman"/>
        </w:rPr>
        <w:t xml:space="preserve">Pennsylvania, USA) </w:t>
      </w:r>
      <w:r w:rsidRPr="001508F4">
        <w:rPr>
          <w:rFonts w:ascii="Times New Roman" w:hAnsi="Times New Roman" w:cs="Times New Roman"/>
          <w:color w:val="000000" w:themeColor="text1"/>
        </w:rPr>
        <w:t>using a one</w:t>
      </w:r>
      <w:r w:rsidR="00651175" w:rsidRPr="001508F4">
        <w:rPr>
          <w:rFonts w:ascii="Times New Roman" w:hAnsi="Times New Roman" w:cs="Times New Roman"/>
          <w:color w:val="000000" w:themeColor="text1"/>
        </w:rPr>
        <w:t>-</w:t>
      </w:r>
      <w:r w:rsidRPr="001508F4">
        <w:rPr>
          <w:rFonts w:ascii="Times New Roman" w:hAnsi="Times New Roman" w:cs="Times New Roman"/>
          <w:color w:val="000000" w:themeColor="text1"/>
        </w:rPr>
        <w:t>way ANOVA (with a 95% confidence interval), followed by a Tukey</w:t>
      </w:r>
      <w:r w:rsidR="004810AA" w:rsidRPr="001508F4">
        <w:rPr>
          <w:rFonts w:ascii="Times New Roman" w:hAnsi="Times New Roman" w:cs="Times New Roman"/>
          <w:color w:val="000000" w:themeColor="text1"/>
        </w:rPr>
        <w:t>’s</w:t>
      </w:r>
      <w:r w:rsidR="003B7AA2" w:rsidRPr="001508F4">
        <w:rPr>
          <w:rFonts w:ascii="Times New Roman" w:hAnsi="Times New Roman" w:cs="Times New Roman"/>
          <w:color w:val="000000" w:themeColor="text1"/>
        </w:rPr>
        <w:t xml:space="preserve"> pairwise comparison.</w:t>
      </w:r>
    </w:p>
    <w:p w14:paraId="75A7C6F0" w14:textId="793A8FE2" w:rsidR="00C76BA2" w:rsidRPr="001508F4" w:rsidRDefault="00A70712" w:rsidP="00633D87">
      <w:pPr>
        <w:pStyle w:val="Heading1"/>
        <w:spacing w:line="360" w:lineRule="auto"/>
      </w:pPr>
      <w:r w:rsidRPr="001508F4">
        <w:t xml:space="preserve">3. </w:t>
      </w:r>
      <w:r w:rsidR="00274686" w:rsidRPr="001508F4">
        <w:t>Results and Discussion</w:t>
      </w:r>
    </w:p>
    <w:p w14:paraId="4FF5C89D" w14:textId="1BFFC88B" w:rsidR="00A70712" w:rsidRPr="001508F4" w:rsidRDefault="00A70712" w:rsidP="00B82139">
      <w:pPr>
        <w:spacing w:after="120" w:line="360" w:lineRule="auto"/>
        <w:jc w:val="both"/>
        <w:rPr>
          <w:rFonts w:ascii="Times New Roman" w:hAnsi="Times New Roman" w:cs="Times New Roman"/>
          <w:i/>
        </w:rPr>
      </w:pPr>
      <w:r w:rsidRPr="001508F4">
        <w:rPr>
          <w:rFonts w:ascii="Times New Roman" w:hAnsi="Times New Roman" w:cs="Times New Roman"/>
          <w:i/>
        </w:rPr>
        <w:t xml:space="preserve">3.1 </w:t>
      </w:r>
      <w:r w:rsidR="0000363C" w:rsidRPr="001508F4">
        <w:rPr>
          <w:rFonts w:ascii="Times New Roman" w:hAnsi="Times New Roman" w:cs="Times New Roman"/>
          <w:i/>
        </w:rPr>
        <w:t>Effect of aggregated microfiltered whey proteins on rennet gelation</w:t>
      </w:r>
    </w:p>
    <w:p w14:paraId="681E09D7" w14:textId="217B575C" w:rsidR="00B50F3B" w:rsidRPr="001508F4" w:rsidRDefault="00F5074C" w:rsidP="00B50F3B">
      <w:pPr>
        <w:spacing w:line="360" w:lineRule="auto"/>
        <w:jc w:val="both"/>
        <w:rPr>
          <w:rFonts w:ascii="Times New Roman" w:hAnsi="Times New Roman" w:cs="Times New Roman"/>
        </w:rPr>
      </w:pPr>
      <w:r w:rsidRPr="001508F4">
        <w:rPr>
          <w:rFonts w:ascii="Times New Roman" w:hAnsi="Times New Roman" w:cs="Times New Roman"/>
        </w:rPr>
        <w:t xml:space="preserve">In </w:t>
      </w:r>
      <w:r w:rsidR="006B7C84" w:rsidRPr="001508F4">
        <w:rPr>
          <w:rFonts w:ascii="Times New Roman" w:hAnsi="Times New Roman" w:cs="Times New Roman"/>
        </w:rPr>
        <w:t>a pr</w:t>
      </w:r>
      <w:r w:rsidR="007152BA" w:rsidRPr="001508F4">
        <w:rPr>
          <w:rFonts w:ascii="Times New Roman" w:hAnsi="Times New Roman" w:cs="Times New Roman"/>
        </w:rPr>
        <w:t>e</w:t>
      </w:r>
      <w:r w:rsidR="006B7C84" w:rsidRPr="001508F4">
        <w:rPr>
          <w:rFonts w:ascii="Times New Roman" w:hAnsi="Times New Roman" w:cs="Times New Roman"/>
        </w:rPr>
        <w:t xml:space="preserve">vious </w:t>
      </w:r>
      <w:r w:rsidR="007152BA" w:rsidRPr="001508F4">
        <w:rPr>
          <w:rFonts w:ascii="Times New Roman" w:hAnsi="Times New Roman" w:cs="Times New Roman"/>
        </w:rPr>
        <w:t>study</w:t>
      </w:r>
      <w:r w:rsidR="006B7C84" w:rsidRPr="001508F4">
        <w:rPr>
          <w:rFonts w:ascii="Times New Roman" w:hAnsi="Times New Roman" w:cs="Times New Roman"/>
        </w:rPr>
        <w:t>, native whey protein</w:t>
      </w:r>
      <w:r w:rsidR="00D6766E" w:rsidRPr="001508F4">
        <w:rPr>
          <w:rFonts w:ascii="Times New Roman" w:hAnsi="Times New Roman" w:cs="Times New Roman"/>
        </w:rPr>
        <w:t xml:space="preserve">s were </w:t>
      </w:r>
      <w:r w:rsidR="00206616" w:rsidRPr="001508F4">
        <w:rPr>
          <w:rFonts w:ascii="Times New Roman" w:hAnsi="Times New Roman" w:cs="Times New Roman"/>
        </w:rPr>
        <w:t>found</w:t>
      </w:r>
      <w:r w:rsidR="00D6766E" w:rsidRPr="001508F4">
        <w:rPr>
          <w:rFonts w:ascii="Times New Roman" w:hAnsi="Times New Roman" w:cs="Times New Roman"/>
        </w:rPr>
        <w:t xml:space="preserve"> to impair the rate of rennet gelation</w:t>
      </w:r>
      <w:r w:rsidR="00206616" w:rsidRPr="001508F4">
        <w:rPr>
          <w:rFonts w:ascii="Times New Roman" w:hAnsi="Times New Roman" w:cs="Times New Roman"/>
        </w:rPr>
        <w:t xml:space="preserve">, </w:t>
      </w:r>
      <w:r w:rsidR="00FF5B78" w:rsidRPr="001508F4">
        <w:rPr>
          <w:rFonts w:ascii="Times New Roman" w:hAnsi="Times New Roman" w:cs="Times New Roman"/>
        </w:rPr>
        <w:t>and this effect was attributed in part to their</w:t>
      </w:r>
      <w:r w:rsidR="00DC1434" w:rsidRPr="001508F4">
        <w:rPr>
          <w:rFonts w:ascii="Times New Roman" w:hAnsi="Times New Roman" w:cs="Times New Roman"/>
        </w:rPr>
        <w:t xml:space="preserve"> </w:t>
      </w:r>
      <w:r w:rsidR="00FF5B78" w:rsidRPr="001508F4">
        <w:rPr>
          <w:rFonts w:ascii="Times New Roman" w:hAnsi="Times New Roman" w:cs="Times New Roman"/>
        </w:rPr>
        <w:t xml:space="preserve">small size (~ 5 nm) </w:t>
      </w:r>
      <w:r w:rsidR="004F021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amlath&lt;/Author&gt;&lt;Year&gt;2018&lt;/Year&gt;&lt;RecNum&gt;34&lt;/RecNum&gt;&lt;DisplayText&gt;(Gamlath et al., 2018)&lt;/DisplayText&gt;&lt;record&gt;&lt;rec-number&gt;34&lt;/rec-number&gt;&lt;foreign-keys&gt;&lt;key app="EN" db-id="z5vzzfv9zd0a5gees9bpswa22tzevedpxr09" timestamp="1566279976"&gt;34&lt;/key&gt;&lt;/foreign-keys&gt;&lt;ref-type name="Journal Article"&gt;17&lt;/ref-type&gt;&lt;contributors&gt;&lt;authors&gt;&lt;author&gt;Gamlath, Charitha J&lt;/author&gt;&lt;author&gt;Leong, Thomas SH&lt;/author&gt;&lt;author&gt;Ashokkumar, Muthupandian&lt;/author&gt;&lt;author&gt;Martin, Gregory JO&lt;/author&gt;&lt;/authors&gt;&lt;/contributors&gt;&lt;titles&gt;&lt;title&gt;The inhibitory roles of native whey protein on the rennet gelation of bovine milk&lt;/title&gt;&lt;secondary-title&gt;Food chemistry&lt;/secondary-title&gt;&lt;/titles&gt;&lt;periodical&gt;&lt;full-title&gt;Food chemistry&lt;/full-title&gt;&lt;/periodical&gt;&lt;pages&gt;36-43&lt;/pages&gt;&lt;volume&gt;244&lt;/volume&gt;&lt;dates&gt;&lt;year&gt;2018&lt;/year&gt;&lt;/dates&gt;&lt;isbn&gt;0308-8146&lt;/isbn&gt;&lt;urls&gt;&lt;/urls&gt;&lt;electronic-resource-num&gt;https://doi.org/10.1016/j.foodchem.2017.10.029 &lt;/electronic-resource-num&gt;&lt;/record&gt;&lt;/Cite&gt;&lt;/EndNote&gt;</w:instrText>
      </w:r>
      <w:r w:rsidR="004F0217" w:rsidRPr="001508F4">
        <w:rPr>
          <w:rFonts w:ascii="Times New Roman" w:hAnsi="Times New Roman" w:cs="Times New Roman"/>
        </w:rPr>
        <w:fldChar w:fldCharType="separate"/>
      </w:r>
      <w:r w:rsidR="004F0217" w:rsidRPr="001508F4">
        <w:rPr>
          <w:rFonts w:ascii="Times New Roman" w:hAnsi="Times New Roman" w:cs="Times New Roman"/>
          <w:noProof/>
        </w:rPr>
        <w:t>(Gamlath et al., 2018)</w:t>
      </w:r>
      <w:r w:rsidR="004F0217" w:rsidRPr="001508F4">
        <w:rPr>
          <w:rFonts w:ascii="Times New Roman" w:hAnsi="Times New Roman" w:cs="Times New Roman"/>
        </w:rPr>
        <w:fldChar w:fldCharType="end"/>
      </w:r>
      <w:r w:rsidR="00D6766E" w:rsidRPr="001508F4">
        <w:rPr>
          <w:rFonts w:ascii="Times New Roman" w:hAnsi="Times New Roman" w:cs="Times New Roman"/>
        </w:rPr>
        <w:t xml:space="preserve">. Therefore, </w:t>
      </w:r>
      <w:r w:rsidR="004F0217" w:rsidRPr="001508F4">
        <w:rPr>
          <w:rFonts w:ascii="Times New Roman" w:hAnsi="Times New Roman" w:cs="Times New Roman"/>
        </w:rPr>
        <w:t>to</w:t>
      </w:r>
      <w:r w:rsidR="00A86B5C" w:rsidRPr="001508F4">
        <w:rPr>
          <w:rFonts w:ascii="Times New Roman" w:hAnsi="Times New Roman" w:cs="Times New Roman"/>
        </w:rPr>
        <w:t xml:space="preserve"> study</w:t>
      </w:r>
      <w:r w:rsidR="00346253" w:rsidRPr="001508F4">
        <w:rPr>
          <w:rFonts w:ascii="Times New Roman" w:hAnsi="Times New Roman" w:cs="Times New Roman"/>
        </w:rPr>
        <w:t xml:space="preserve"> the effect of incorporating differently sized heat denatured whey protein aggregates on the kinetics of rennet gelation</w:t>
      </w:r>
      <w:r w:rsidR="00E60F95" w:rsidRPr="001508F4">
        <w:rPr>
          <w:rFonts w:ascii="Times New Roman" w:hAnsi="Times New Roman" w:cs="Times New Roman"/>
        </w:rPr>
        <w:t xml:space="preserve">, </w:t>
      </w:r>
      <w:r w:rsidR="00C07566" w:rsidRPr="001508F4">
        <w:rPr>
          <w:rFonts w:ascii="Times New Roman" w:hAnsi="Times New Roman" w:cs="Times New Roman"/>
        </w:rPr>
        <w:t>denatured whey protein aggregates of two size ranges were first produced using heat treatment alone</w:t>
      </w:r>
      <w:r w:rsidR="003479BA" w:rsidRPr="001508F4">
        <w:rPr>
          <w:rFonts w:ascii="Times New Roman" w:hAnsi="Times New Roman" w:cs="Times New Roman"/>
        </w:rPr>
        <w:t xml:space="preserve"> (HT)</w:t>
      </w:r>
      <w:r w:rsidR="00C07566" w:rsidRPr="001508F4">
        <w:rPr>
          <w:rFonts w:ascii="Times New Roman" w:hAnsi="Times New Roman" w:cs="Times New Roman"/>
        </w:rPr>
        <w:t xml:space="preserve"> and heat treatment</w:t>
      </w:r>
      <w:r w:rsidR="003479BA" w:rsidRPr="001508F4">
        <w:rPr>
          <w:rFonts w:ascii="Times New Roman" w:hAnsi="Times New Roman" w:cs="Times New Roman"/>
        </w:rPr>
        <w:t xml:space="preserve"> </w:t>
      </w:r>
      <w:r w:rsidR="00F908F9" w:rsidRPr="001508F4">
        <w:rPr>
          <w:rFonts w:ascii="Times New Roman" w:hAnsi="Times New Roman" w:cs="Times New Roman"/>
        </w:rPr>
        <w:t xml:space="preserve">followed by sonication </w:t>
      </w:r>
      <w:r w:rsidR="003479BA" w:rsidRPr="001508F4">
        <w:rPr>
          <w:rFonts w:ascii="Times New Roman" w:hAnsi="Times New Roman" w:cs="Times New Roman"/>
        </w:rPr>
        <w:t>(HT US)</w:t>
      </w:r>
      <w:r w:rsidR="00925D6B" w:rsidRPr="001508F4">
        <w:rPr>
          <w:rFonts w:ascii="Times New Roman" w:hAnsi="Times New Roman" w:cs="Times New Roman"/>
        </w:rPr>
        <w:t>.</w:t>
      </w:r>
      <w:r w:rsidR="003479BA" w:rsidRPr="001508F4">
        <w:rPr>
          <w:rFonts w:ascii="Times New Roman" w:hAnsi="Times New Roman" w:cs="Times New Roman"/>
        </w:rPr>
        <w:t xml:space="preserve"> </w:t>
      </w:r>
      <w:r w:rsidR="00964781" w:rsidRPr="001508F4">
        <w:rPr>
          <w:rFonts w:ascii="Times New Roman" w:hAnsi="Times New Roman" w:cs="Times New Roman"/>
        </w:rPr>
        <w:t>T</w:t>
      </w:r>
      <w:r w:rsidR="00717784" w:rsidRPr="001508F4">
        <w:rPr>
          <w:rFonts w:ascii="Times New Roman" w:hAnsi="Times New Roman" w:cs="Times New Roman"/>
        </w:rPr>
        <w:t>o</w:t>
      </w:r>
      <w:r w:rsidR="003479BA" w:rsidRPr="001508F4">
        <w:rPr>
          <w:rFonts w:ascii="Times New Roman" w:hAnsi="Times New Roman" w:cs="Times New Roman"/>
        </w:rPr>
        <w:t xml:space="preserve"> </w:t>
      </w:r>
      <w:r w:rsidR="00964781" w:rsidRPr="001508F4">
        <w:rPr>
          <w:rFonts w:ascii="Times New Roman" w:hAnsi="Times New Roman" w:cs="Times New Roman"/>
        </w:rPr>
        <w:t>investigate</w:t>
      </w:r>
      <w:r w:rsidR="003479BA" w:rsidRPr="001508F4">
        <w:rPr>
          <w:rFonts w:ascii="Times New Roman" w:hAnsi="Times New Roman" w:cs="Times New Roman"/>
        </w:rPr>
        <w:t xml:space="preserve"> the mechanism of rennet gelation in the presence of native and aggregated whey proteins, MFWP </w:t>
      </w:r>
      <w:r w:rsidR="002A72D9" w:rsidRPr="001508F4">
        <w:rPr>
          <w:rFonts w:ascii="Times New Roman" w:hAnsi="Times New Roman" w:cs="Times New Roman"/>
        </w:rPr>
        <w:t xml:space="preserve">was used initially as the source of whey protein as it is produced </w:t>
      </w:r>
      <w:r w:rsidR="003479BA" w:rsidRPr="001508F4">
        <w:rPr>
          <w:rFonts w:ascii="Times New Roman" w:hAnsi="Times New Roman" w:cs="Times New Roman"/>
        </w:rPr>
        <w:t xml:space="preserve">with minimal </w:t>
      </w:r>
      <w:r w:rsidR="00807660" w:rsidRPr="001508F4">
        <w:rPr>
          <w:rFonts w:ascii="Times New Roman" w:hAnsi="Times New Roman" w:cs="Times New Roman"/>
        </w:rPr>
        <w:t>processing</w:t>
      </w:r>
      <w:r w:rsidR="003479BA" w:rsidRPr="001508F4">
        <w:rPr>
          <w:rFonts w:ascii="Times New Roman" w:hAnsi="Times New Roman" w:cs="Times New Roman"/>
        </w:rPr>
        <w:t xml:space="preserve"> </w:t>
      </w:r>
      <w:r w:rsidR="00807660" w:rsidRPr="001508F4">
        <w:rPr>
          <w:rFonts w:ascii="Times New Roman" w:hAnsi="Times New Roman" w:cs="Times New Roman"/>
        </w:rPr>
        <w:t xml:space="preserve">and </w:t>
      </w:r>
      <w:r w:rsidR="002A72D9" w:rsidRPr="001508F4">
        <w:rPr>
          <w:rFonts w:ascii="Times New Roman" w:hAnsi="Times New Roman" w:cs="Times New Roman"/>
        </w:rPr>
        <w:t xml:space="preserve">has low </w:t>
      </w:r>
      <w:r w:rsidR="00807660" w:rsidRPr="001508F4">
        <w:rPr>
          <w:rFonts w:ascii="Times New Roman" w:hAnsi="Times New Roman" w:cs="Times New Roman"/>
        </w:rPr>
        <w:t xml:space="preserve">casein </w:t>
      </w:r>
      <w:r w:rsidR="002A72D9" w:rsidRPr="001508F4">
        <w:rPr>
          <w:rFonts w:ascii="Times New Roman" w:hAnsi="Times New Roman" w:cs="Times New Roman"/>
        </w:rPr>
        <w:t xml:space="preserve">and fat </w:t>
      </w:r>
      <w:r w:rsidR="00807660" w:rsidRPr="001508F4">
        <w:rPr>
          <w:rFonts w:ascii="Times New Roman" w:hAnsi="Times New Roman" w:cs="Times New Roman"/>
        </w:rPr>
        <w:t>content</w:t>
      </w:r>
      <w:r w:rsidR="00A44894" w:rsidRPr="001508F4">
        <w:rPr>
          <w:rFonts w:ascii="Times New Roman" w:hAnsi="Times New Roman" w:cs="Times New Roman"/>
        </w:rPr>
        <w:t>.</w:t>
      </w:r>
      <w:r w:rsidR="002A72D9" w:rsidRPr="001508F4">
        <w:rPr>
          <w:rFonts w:ascii="Times New Roman" w:hAnsi="Times New Roman" w:cs="Times New Roman"/>
        </w:rPr>
        <w:t xml:space="preserve"> </w:t>
      </w:r>
      <w:r w:rsidR="00D5385A" w:rsidRPr="001508F4">
        <w:rPr>
          <w:rFonts w:ascii="Times New Roman" w:hAnsi="Times New Roman" w:cs="Times New Roman"/>
        </w:rPr>
        <w:t>Particle size measurements confirmed that p</w:t>
      </w:r>
      <w:r w:rsidR="00807660" w:rsidRPr="001508F4">
        <w:rPr>
          <w:rFonts w:ascii="Times New Roman" w:hAnsi="Times New Roman" w:cs="Times New Roman"/>
        </w:rPr>
        <w:t>rior to heat treatment</w:t>
      </w:r>
      <w:r w:rsidR="00D5385A" w:rsidRPr="001508F4">
        <w:rPr>
          <w:rFonts w:ascii="Times New Roman" w:hAnsi="Times New Roman" w:cs="Times New Roman"/>
        </w:rPr>
        <w:t>,</w:t>
      </w:r>
      <w:r w:rsidR="00807660" w:rsidRPr="001508F4">
        <w:rPr>
          <w:rFonts w:ascii="Times New Roman" w:hAnsi="Times New Roman" w:cs="Times New Roman"/>
        </w:rPr>
        <w:t xml:space="preserve"> MFWP contain</w:t>
      </w:r>
      <w:r w:rsidR="00D5385A" w:rsidRPr="001508F4">
        <w:rPr>
          <w:rFonts w:ascii="Times New Roman" w:hAnsi="Times New Roman" w:cs="Times New Roman"/>
        </w:rPr>
        <w:t>ed</w:t>
      </w:r>
      <w:r w:rsidR="00807660" w:rsidRPr="001508F4">
        <w:rPr>
          <w:rFonts w:ascii="Times New Roman" w:hAnsi="Times New Roman" w:cs="Times New Roman"/>
        </w:rPr>
        <w:t xml:space="preserve"> </w:t>
      </w:r>
      <w:r w:rsidR="00EA41CA" w:rsidRPr="001508F4">
        <w:rPr>
          <w:rFonts w:ascii="Times New Roman" w:hAnsi="Times New Roman" w:cs="Times New Roman"/>
        </w:rPr>
        <w:t xml:space="preserve">only </w:t>
      </w:r>
      <w:r w:rsidR="00807660" w:rsidRPr="001508F4">
        <w:rPr>
          <w:rFonts w:ascii="Times New Roman" w:hAnsi="Times New Roman" w:cs="Times New Roman"/>
        </w:rPr>
        <w:t>native whey protein</w:t>
      </w:r>
      <w:r w:rsidR="00EA41CA" w:rsidRPr="001508F4">
        <w:rPr>
          <w:rFonts w:ascii="Times New Roman" w:hAnsi="Times New Roman" w:cs="Times New Roman"/>
        </w:rPr>
        <w:t>s</w:t>
      </w:r>
      <w:r w:rsidR="00D5385A" w:rsidRPr="001508F4">
        <w:rPr>
          <w:rFonts w:ascii="Times New Roman" w:hAnsi="Times New Roman" w:cs="Times New Roman"/>
        </w:rPr>
        <w:t xml:space="preserve">, </w:t>
      </w:r>
      <w:r w:rsidR="00DB4B1D" w:rsidRPr="001508F4">
        <w:rPr>
          <w:rFonts w:ascii="Times New Roman" w:hAnsi="Times New Roman" w:cs="Times New Roman"/>
        </w:rPr>
        <w:t>w</w:t>
      </w:r>
      <w:r w:rsidR="00D5385A" w:rsidRPr="001508F4">
        <w:rPr>
          <w:rFonts w:ascii="Times New Roman" w:hAnsi="Times New Roman" w:cs="Times New Roman"/>
        </w:rPr>
        <w:t>ith</w:t>
      </w:r>
      <w:r w:rsidR="00DB4B1D" w:rsidRPr="001508F4">
        <w:rPr>
          <w:rFonts w:ascii="Times New Roman" w:hAnsi="Times New Roman" w:cs="Times New Roman"/>
        </w:rPr>
        <w:t xml:space="preserve"> </w:t>
      </w:r>
      <w:r w:rsidR="00807660" w:rsidRPr="001508F4">
        <w:rPr>
          <w:rFonts w:ascii="Times New Roman" w:hAnsi="Times New Roman" w:cs="Times New Roman"/>
        </w:rPr>
        <w:t>a single peak at 5-7 nm (Figure 1</w:t>
      </w:r>
      <w:r w:rsidR="00BB66B4" w:rsidRPr="001508F4">
        <w:rPr>
          <w:rFonts w:ascii="Times New Roman" w:hAnsi="Times New Roman" w:cs="Times New Roman"/>
        </w:rPr>
        <w:t>a</w:t>
      </w:r>
      <w:r w:rsidR="00807660" w:rsidRPr="001508F4">
        <w:rPr>
          <w:rFonts w:ascii="Times New Roman" w:hAnsi="Times New Roman" w:cs="Times New Roman"/>
        </w:rPr>
        <w:t xml:space="preserve">) </w:t>
      </w:r>
      <w:r w:rsidR="00EA41CA" w:rsidRPr="001508F4">
        <w:rPr>
          <w:rFonts w:ascii="Times New Roman" w:hAnsi="Times New Roman" w:cs="Times New Roman"/>
        </w:rPr>
        <w:t>that corresponds</w:t>
      </w:r>
      <w:r w:rsidR="00807660" w:rsidRPr="001508F4">
        <w:rPr>
          <w:rFonts w:ascii="Times New Roman" w:hAnsi="Times New Roman" w:cs="Times New Roman"/>
        </w:rPr>
        <w:t xml:space="preserve"> to </w:t>
      </w:r>
      <w:r w:rsidR="00DB4B1D" w:rsidRPr="001508F4">
        <w:rPr>
          <w:rFonts w:ascii="Times New Roman" w:hAnsi="Times New Roman" w:cs="Times New Roman"/>
        </w:rPr>
        <w:t>globular native</w:t>
      </w:r>
      <w:r w:rsidR="00807660" w:rsidRPr="001508F4">
        <w:rPr>
          <w:rFonts w:ascii="Times New Roman" w:hAnsi="Times New Roman" w:cs="Times New Roman"/>
        </w:rPr>
        <w:t xml:space="preserve"> whey protein</w:t>
      </w:r>
      <w:r w:rsidR="00DB4B1D" w:rsidRPr="001508F4">
        <w:rPr>
          <w:rFonts w:ascii="Times New Roman" w:hAnsi="Times New Roman" w:cs="Times New Roman"/>
        </w:rPr>
        <w:t>s</w:t>
      </w:r>
      <w:r w:rsidR="00807660" w:rsidRPr="001508F4">
        <w:rPr>
          <w:rFonts w:ascii="Times New Roman" w:hAnsi="Times New Roman" w:cs="Times New Roman"/>
        </w:rPr>
        <w:t xml:space="preserve">  </w:t>
      </w:r>
      <w:r w:rsidR="00807660"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Rosa&lt;/Author&gt;&lt;Year&gt;2006&lt;/Year&gt;&lt;RecNum&gt;40&lt;/RecNum&gt;&lt;DisplayText&gt;(Laiho, Ercili-Cura, Forssell, Myllärinen, &amp;amp; Partanen, 2015; Rosa, Sala, Van Vliet, &amp;amp; Van De Velde, 2006)&lt;/DisplayText&gt;&lt;record&gt;&lt;rec-number&gt;40&lt;/rec-number&gt;&lt;foreign-keys&gt;&lt;key app="EN" db-id="z5vzzfv9zd0a5gees9bpswa22tzevedpxr09" timestamp="1566279977"&gt;40&lt;/key&gt;&lt;/foreign-keys&gt;&lt;ref-type name="Journal Article"&gt;17&lt;/ref-type&gt;&lt;contributors&gt;&lt;authors&gt;&lt;author&gt;Rosa, Paula&lt;/author&gt;&lt;author&gt;Sala, Guido&lt;/author&gt;&lt;author&gt;Van Vliet, TON&lt;/author&gt;&lt;author&gt;Van De Velde, Fred&lt;/author&gt;&lt;/authors&gt;&lt;/contributors&gt;&lt;titles&gt;&lt;title&gt;Cold gelation of whey protein emulsions&lt;/title&gt;&lt;secondary-title&gt;Journal of Texture Studies&lt;/secondary-title&gt;&lt;/titles&gt;&lt;periodical&gt;&lt;full-title&gt;Journal of Texture Studies&lt;/full-title&gt;&lt;/periodical&gt;&lt;pages&gt;516-537&lt;/pages&gt;&lt;volume&gt;37&lt;/volume&gt;&lt;number&gt;5&lt;/number&gt;&lt;dates&gt;&lt;year&gt;2006&lt;/year&gt;&lt;/dates&gt;&lt;isbn&gt;0022-4901&lt;/isbn&gt;&lt;urls&gt;&lt;/urls&gt;&lt;electronic-resource-num&gt;https://doi.org/10.1111/j.1745-4603.2006.00066.x &lt;/electronic-resource-num&gt;&lt;/record&gt;&lt;/Cite&gt;&lt;Cite&gt;&lt;Author&gt;Laiho&lt;/Author&gt;&lt;Year&gt;2015&lt;/Year&gt;&lt;RecNum&gt;41&lt;/RecNum&gt;&lt;record&gt;&lt;rec-number&gt;41&lt;/rec-number&gt;&lt;foreign-keys&gt;&lt;key app="EN" db-id="z5vzzfv9zd0a5gees9bpswa22tzevedpxr09" timestamp="1566279977"&gt;41&lt;/key&gt;&lt;/foreign-keys&gt;&lt;ref-type name="Journal Article"&gt;17&lt;/ref-type&gt;&lt;contributors&gt;&lt;authors&gt;&lt;author&gt;Laiho, Saara&lt;/author&gt;&lt;author&gt;Ercili-Cura, Dilek&lt;/author&gt;&lt;author&gt;Forssell, Pirkko&lt;/author&gt;&lt;author&gt;Myllärinen, Päivi&lt;/author&gt;&lt;author&gt;Partanen, Riitta&lt;/author&gt;&lt;/authors&gt;&lt;/contributors&gt;&lt;titles&gt;&lt;title&gt;The effect of dynamic heat treatments of native whey protein concentrate on its dispersion characteristics&lt;/title&gt;&lt;secondary-title&gt;International Dairy Journal&lt;/secondary-title&gt;&lt;/titles&gt;&lt;periodical&gt;&lt;full-title&gt;International Dairy Journal&lt;/full-title&gt;&lt;/periodical&gt;&lt;pages&gt;139-147&lt;/pages&gt;&lt;volume&gt;49&lt;/volume&gt;&lt;dates&gt;&lt;year&gt;2015&lt;/year&gt;&lt;/dates&gt;&lt;isbn&gt;0958-6946&lt;/isbn&gt;&lt;urls&gt;&lt;/urls&gt;&lt;electronic-resource-num&gt;https://doi.org/10.1016/j.idairyj.2015.05.002 &lt;/electronic-resource-num&gt;&lt;/record&gt;&lt;/Cite&gt;&lt;/EndNote&gt;</w:instrText>
      </w:r>
      <w:r w:rsidR="00807660" w:rsidRPr="001508F4">
        <w:rPr>
          <w:rFonts w:ascii="Times New Roman" w:hAnsi="Times New Roman" w:cs="Times New Roman"/>
        </w:rPr>
        <w:fldChar w:fldCharType="separate"/>
      </w:r>
      <w:r w:rsidR="00A327DA" w:rsidRPr="001508F4">
        <w:rPr>
          <w:rFonts w:ascii="Times New Roman" w:hAnsi="Times New Roman" w:cs="Times New Roman"/>
          <w:noProof/>
        </w:rPr>
        <w:t>(Laiho, Ercili-Cura, Forssell, Myllärinen, &amp; Partanen, 2015; Rosa, Sala, Van Vliet, &amp; Van De Velde, 2006)</w:t>
      </w:r>
      <w:r w:rsidR="00807660" w:rsidRPr="001508F4">
        <w:rPr>
          <w:rFonts w:ascii="Times New Roman" w:hAnsi="Times New Roman" w:cs="Times New Roman"/>
        </w:rPr>
        <w:fldChar w:fldCharType="end"/>
      </w:r>
      <w:r w:rsidR="00807660" w:rsidRPr="001508F4">
        <w:rPr>
          <w:rFonts w:ascii="Times New Roman" w:hAnsi="Times New Roman" w:cs="Times New Roman"/>
        </w:rPr>
        <w:t>. Upon heat treatment</w:t>
      </w:r>
      <w:r w:rsidR="00DB4B1D" w:rsidRPr="001508F4">
        <w:rPr>
          <w:rFonts w:ascii="Times New Roman" w:hAnsi="Times New Roman" w:cs="Times New Roman"/>
        </w:rPr>
        <w:t>,</w:t>
      </w:r>
      <w:r w:rsidR="00807660" w:rsidRPr="001508F4">
        <w:rPr>
          <w:rFonts w:ascii="Times New Roman" w:hAnsi="Times New Roman" w:cs="Times New Roman"/>
        </w:rPr>
        <w:t xml:space="preserve"> </w:t>
      </w:r>
      <w:r w:rsidR="00DB4B1D" w:rsidRPr="001508F4">
        <w:rPr>
          <w:rFonts w:ascii="Times New Roman" w:hAnsi="Times New Roman" w:cs="Times New Roman"/>
        </w:rPr>
        <w:t>denatured</w:t>
      </w:r>
      <w:r w:rsidR="00807660" w:rsidRPr="001508F4">
        <w:rPr>
          <w:rFonts w:ascii="Times New Roman" w:hAnsi="Times New Roman" w:cs="Times New Roman"/>
        </w:rPr>
        <w:t xml:space="preserve"> whey protein </w:t>
      </w:r>
      <w:r w:rsidR="00925D6B" w:rsidRPr="001508F4">
        <w:rPr>
          <w:rFonts w:ascii="Times New Roman" w:hAnsi="Times New Roman" w:cs="Times New Roman"/>
        </w:rPr>
        <w:t>particulates</w:t>
      </w:r>
      <w:r w:rsidR="00807660" w:rsidRPr="001508F4">
        <w:rPr>
          <w:rFonts w:ascii="Times New Roman" w:hAnsi="Times New Roman" w:cs="Times New Roman"/>
        </w:rPr>
        <w:t xml:space="preserve"> with a broad size distribution </w:t>
      </w:r>
      <w:r w:rsidR="00DD64CF" w:rsidRPr="001508F4">
        <w:rPr>
          <w:rFonts w:ascii="Times New Roman" w:hAnsi="Times New Roman" w:cs="Times New Roman"/>
        </w:rPr>
        <w:t>between</w:t>
      </w:r>
      <w:r w:rsidR="00060DC3" w:rsidRPr="001508F4">
        <w:rPr>
          <w:rFonts w:ascii="Times New Roman" w:hAnsi="Times New Roman" w:cs="Times New Roman"/>
        </w:rPr>
        <w:t xml:space="preserve"> 60-</w:t>
      </w:r>
      <w:r w:rsidR="00BB66B4" w:rsidRPr="001508F4">
        <w:rPr>
          <w:rFonts w:ascii="Times New Roman" w:hAnsi="Times New Roman" w:cs="Times New Roman"/>
        </w:rPr>
        <w:t xml:space="preserve">600 µm </w:t>
      </w:r>
      <w:r w:rsidR="00807660" w:rsidRPr="001508F4">
        <w:rPr>
          <w:rFonts w:ascii="Times New Roman" w:hAnsi="Times New Roman" w:cs="Times New Roman"/>
        </w:rPr>
        <w:t>w</w:t>
      </w:r>
      <w:r w:rsidR="00EA41CA" w:rsidRPr="001508F4">
        <w:rPr>
          <w:rFonts w:ascii="Times New Roman" w:hAnsi="Times New Roman" w:cs="Times New Roman"/>
        </w:rPr>
        <w:t>ere</w:t>
      </w:r>
      <w:r w:rsidR="00807660" w:rsidRPr="001508F4">
        <w:rPr>
          <w:rFonts w:ascii="Times New Roman" w:hAnsi="Times New Roman" w:cs="Times New Roman"/>
        </w:rPr>
        <w:t xml:space="preserve"> formed. However, upon sonication, </w:t>
      </w:r>
      <w:r w:rsidR="00D5385A" w:rsidRPr="001508F4">
        <w:rPr>
          <w:rFonts w:ascii="Times New Roman" w:hAnsi="Times New Roman" w:cs="Times New Roman"/>
        </w:rPr>
        <w:t xml:space="preserve">the </w:t>
      </w:r>
      <w:r w:rsidR="00DC3035" w:rsidRPr="001508F4">
        <w:rPr>
          <w:rFonts w:ascii="Times New Roman" w:hAnsi="Times New Roman" w:cs="Times New Roman"/>
        </w:rPr>
        <w:t xml:space="preserve">majority of </w:t>
      </w:r>
      <w:r w:rsidR="00807660" w:rsidRPr="001508F4">
        <w:rPr>
          <w:rFonts w:ascii="Times New Roman" w:hAnsi="Times New Roman" w:cs="Times New Roman"/>
        </w:rPr>
        <w:t xml:space="preserve">the </w:t>
      </w:r>
      <w:r w:rsidR="00B3230A" w:rsidRPr="001508F4">
        <w:rPr>
          <w:rFonts w:ascii="Times New Roman" w:hAnsi="Times New Roman" w:cs="Times New Roman"/>
        </w:rPr>
        <w:t>microparticles</w:t>
      </w:r>
      <w:r w:rsidR="00807660" w:rsidRPr="001508F4">
        <w:rPr>
          <w:rFonts w:ascii="Times New Roman" w:hAnsi="Times New Roman" w:cs="Times New Roman"/>
        </w:rPr>
        <w:t xml:space="preserve"> </w:t>
      </w:r>
      <w:r w:rsidR="00DB4B1D" w:rsidRPr="001508F4">
        <w:rPr>
          <w:rFonts w:ascii="Times New Roman" w:hAnsi="Times New Roman" w:cs="Times New Roman"/>
        </w:rPr>
        <w:t>were disintegrated to</w:t>
      </w:r>
      <w:r w:rsidR="00DC3035" w:rsidRPr="001508F4">
        <w:rPr>
          <w:rFonts w:ascii="Times New Roman" w:hAnsi="Times New Roman" w:cs="Times New Roman"/>
        </w:rPr>
        <w:t xml:space="preserve"> smaller </w:t>
      </w:r>
      <w:r w:rsidR="00D5385A" w:rsidRPr="001508F4">
        <w:rPr>
          <w:rFonts w:ascii="Times New Roman" w:hAnsi="Times New Roman" w:cs="Times New Roman"/>
        </w:rPr>
        <w:t xml:space="preserve">particles </w:t>
      </w:r>
      <w:r w:rsidR="00BB66B4" w:rsidRPr="001508F4">
        <w:rPr>
          <w:rFonts w:ascii="Times New Roman" w:hAnsi="Times New Roman" w:cs="Times New Roman"/>
        </w:rPr>
        <w:t>between 0.</w:t>
      </w:r>
      <w:r w:rsidR="00D6016E" w:rsidRPr="001508F4">
        <w:rPr>
          <w:rFonts w:ascii="Times New Roman" w:hAnsi="Times New Roman" w:cs="Times New Roman"/>
        </w:rPr>
        <w:t>0</w:t>
      </w:r>
      <w:r w:rsidR="00BB66B4" w:rsidRPr="001508F4">
        <w:rPr>
          <w:rFonts w:ascii="Times New Roman" w:hAnsi="Times New Roman" w:cs="Times New Roman"/>
        </w:rPr>
        <w:t xml:space="preserve">1 µm - 2 µm </w:t>
      </w:r>
      <w:r w:rsidR="00D5385A" w:rsidRPr="001508F4">
        <w:rPr>
          <w:rFonts w:ascii="Times New Roman" w:hAnsi="Times New Roman" w:cs="Times New Roman"/>
        </w:rPr>
        <w:t xml:space="preserve">in size </w:t>
      </w:r>
      <w:r w:rsidR="00BB66B4" w:rsidRPr="001508F4">
        <w:rPr>
          <w:rFonts w:ascii="Times New Roman" w:hAnsi="Times New Roman" w:cs="Times New Roman"/>
        </w:rPr>
        <w:t>(Figure 1b).</w:t>
      </w:r>
      <w:r w:rsidR="00B50F3B" w:rsidRPr="001508F4">
        <w:rPr>
          <w:rFonts w:ascii="Times New Roman" w:hAnsi="Times New Roman" w:cs="Times New Roman"/>
        </w:rPr>
        <w:t xml:space="preserve"> Heat-induced aggregation of whey proteins </w:t>
      </w:r>
      <w:r w:rsidR="00B50F3B" w:rsidRPr="001508F4">
        <w:rPr>
          <w:rFonts w:ascii="Times New Roman" w:hAnsi="Times New Roman" w:cs="Times New Roman"/>
        </w:rPr>
        <w:fldChar w:fldCharType="begin"/>
      </w:r>
      <w:r w:rsidR="00791528" w:rsidRPr="001508F4">
        <w:rPr>
          <w:rFonts w:ascii="Times New Roman" w:hAnsi="Times New Roman" w:cs="Times New Roman"/>
        </w:rPr>
        <w:instrText xml:space="preserve"> ADDIN EN.CITE &lt;EndNote&gt;&lt;Cite&gt;&lt;Author&gt;Mulvihill&lt;/Author&gt;&lt;Year&gt;1987&lt;/Year&gt;&lt;RecNum&gt;42&lt;/RecNum&gt;&lt;DisplayText&gt;(Mulvihill &amp;amp; Donovan, 1987)&lt;/DisplayText&gt;&lt;record&gt;&lt;rec-number&gt;42&lt;/rec-number&gt;&lt;foreign-keys&gt;&lt;key app="EN" db-id="z5vzzfv9zd0a5gees9bpswa22tzevedpxr09" timestamp="1566279977"&gt;42&lt;/key&gt;&lt;/foreign-keys&gt;&lt;ref-type name="Journal Article"&gt;17&lt;/ref-type&gt;&lt;contributors&gt;&lt;authors&gt;&lt;author&gt;Mulvihill, DMo&lt;/author&gt;&lt;author&gt;Donovan, M&lt;/author&gt;&lt;/authors&gt;&lt;/contributors&gt;&lt;titles&gt;&lt;title&gt;Whey proteins and their thermal denaturation-a review&lt;/title&gt;&lt;secondary-title&gt;Irish Journal of Food Science and Technology&lt;/secondary-title&gt;&lt;/titles&gt;&lt;periodical&gt;&lt;full-title&gt;Irish Journal of Food Science and Technology&lt;/full-title&gt;&lt;/periodical&gt;&lt;pages&gt;43-75&lt;/pages&gt;&lt;volume&gt;11&lt;/volume&gt;&lt;number&gt;1&lt;/number&gt;&lt;dates&gt;&lt;year&gt;1987&lt;/year&gt;&lt;/dates&gt;&lt;isbn&gt;0332-0375&lt;/isbn&gt;&lt;urls&gt;&lt;/urls&gt;&lt;/record&gt;&lt;/Cite&gt;&lt;/EndNote&gt;</w:instrText>
      </w:r>
      <w:r w:rsidR="00B50F3B" w:rsidRPr="001508F4">
        <w:rPr>
          <w:rFonts w:ascii="Times New Roman" w:hAnsi="Times New Roman" w:cs="Times New Roman"/>
        </w:rPr>
        <w:fldChar w:fldCharType="separate"/>
      </w:r>
      <w:r w:rsidR="00B50F3B" w:rsidRPr="001508F4">
        <w:rPr>
          <w:rFonts w:ascii="Times New Roman" w:hAnsi="Times New Roman" w:cs="Times New Roman"/>
          <w:noProof/>
        </w:rPr>
        <w:t>(Mulvihill &amp; Donovan, 1987)</w:t>
      </w:r>
      <w:r w:rsidR="00B50F3B" w:rsidRPr="001508F4">
        <w:rPr>
          <w:rFonts w:ascii="Times New Roman" w:hAnsi="Times New Roman" w:cs="Times New Roman"/>
        </w:rPr>
        <w:fldChar w:fldCharType="end"/>
      </w:r>
      <w:r w:rsidR="00B50F3B" w:rsidRPr="001508F4">
        <w:rPr>
          <w:rFonts w:ascii="Times New Roman" w:hAnsi="Times New Roman" w:cs="Times New Roman"/>
        </w:rPr>
        <w:t xml:space="preserve"> and the ability of low-frequency high-power US to</w:t>
      </w:r>
      <w:r w:rsidR="002A23D8" w:rsidRPr="001508F4">
        <w:rPr>
          <w:rFonts w:ascii="Times New Roman" w:hAnsi="Times New Roman" w:cs="Times New Roman"/>
        </w:rPr>
        <w:t xml:space="preserve"> break apart</w:t>
      </w:r>
      <w:r w:rsidR="00B50F3B" w:rsidRPr="001508F4">
        <w:rPr>
          <w:rFonts w:ascii="Times New Roman" w:hAnsi="Times New Roman" w:cs="Times New Roman"/>
        </w:rPr>
        <w:t xml:space="preserve"> whey protein aggregates, </w:t>
      </w:r>
      <w:r w:rsidR="002A23D8" w:rsidRPr="001508F4">
        <w:rPr>
          <w:rFonts w:ascii="Times New Roman" w:hAnsi="Times New Roman" w:cs="Times New Roman"/>
        </w:rPr>
        <w:t>is well-known</w:t>
      </w:r>
      <w:r w:rsidR="00B50F3B" w:rsidRPr="001508F4">
        <w:rPr>
          <w:rFonts w:ascii="Times New Roman" w:hAnsi="Times New Roman" w:cs="Times New Roman"/>
        </w:rPr>
        <w:t xml:space="preserve"> </w:t>
      </w:r>
      <w:r w:rsidR="00B50F3B"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Wang&lt;/Author&gt;&lt;Year&gt;2004&lt;/Year&gt;&lt;RecNum&gt;43&lt;/RecNum&gt;&lt;DisplayText&gt;(Wang &amp;amp; Wang, 2004)&lt;/DisplayText&gt;&lt;record&gt;&lt;rec-number&gt;43&lt;/rec-number&gt;&lt;foreign-keys&gt;&lt;key app="EN" db-id="z5vzzfv9zd0a5gees9bpswa22tzevedpxr09" timestamp="1566279977"&gt;43&lt;/key&gt;&lt;/foreign-keys&gt;&lt;ref-type name="Journal Article"&gt;17&lt;/ref-type&gt;&lt;contributors&gt;&lt;authors&gt;&lt;author&gt;Wang, Linfeng&lt;/author&gt;&lt;author&gt;Wang, Ya‐Jane&lt;/author&gt;&lt;/authors&gt;&lt;/contributors&gt;&lt;titles&gt;&lt;title&gt;Application of high‐intensity ultrasound and surfactants in rice starch isolation&lt;/title&gt;&lt;secondary-title&gt;Cereal chemistry&lt;/secondary-title&gt;&lt;/titles&gt;&lt;periodical&gt;&lt;full-title&gt;Cereal chemistry&lt;/full-title&gt;&lt;/periodical&gt;&lt;pages&gt;140-144&lt;/pages&gt;&lt;volume&gt;81&lt;/volume&gt;&lt;number&gt;1&lt;/number&gt;&lt;dates&gt;&lt;year&gt;2004&lt;/year&gt;&lt;/dates&gt;&lt;isbn&gt;0009-0352&lt;/isbn&gt;&lt;urls&gt;&lt;/urls&gt;&lt;electronic-resource-num&gt;https://doi.org/10.1094/cchem.2004.81.1.140 &lt;/electronic-resource-num&gt;&lt;/record&gt;&lt;/Cite&gt;&lt;/EndNote&gt;</w:instrText>
      </w:r>
      <w:r w:rsidR="00B50F3B" w:rsidRPr="001508F4">
        <w:rPr>
          <w:rFonts w:ascii="Times New Roman" w:hAnsi="Times New Roman" w:cs="Times New Roman"/>
        </w:rPr>
        <w:fldChar w:fldCharType="separate"/>
      </w:r>
      <w:r w:rsidR="00B50F3B" w:rsidRPr="001508F4">
        <w:rPr>
          <w:rFonts w:ascii="Times New Roman" w:hAnsi="Times New Roman" w:cs="Times New Roman"/>
          <w:noProof/>
        </w:rPr>
        <w:t>(Wang &amp; Wang, 2004)</w:t>
      </w:r>
      <w:r w:rsidR="00B50F3B" w:rsidRPr="001508F4">
        <w:rPr>
          <w:rFonts w:ascii="Times New Roman" w:hAnsi="Times New Roman" w:cs="Times New Roman"/>
        </w:rPr>
        <w:fldChar w:fldCharType="end"/>
      </w:r>
      <w:r w:rsidR="00B50F3B" w:rsidRPr="001508F4">
        <w:rPr>
          <w:rFonts w:ascii="Times New Roman" w:hAnsi="Times New Roman" w:cs="Times New Roman"/>
        </w:rPr>
        <w:t>.</w:t>
      </w:r>
      <w:r w:rsidR="002A23D8" w:rsidRPr="001508F4">
        <w:rPr>
          <w:rFonts w:ascii="Times New Roman" w:hAnsi="Times New Roman" w:cs="Times New Roman"/>
        </w:rPr>
        <w:t xml:space="preserve"> The results presented here are consistent with this knowledge.</w:t>
      </w:r>
    </w:p>
    <w:p w14:paraId="690B4A17" w14:textId="5B9CCBD2" w:rsidR="00DD64CF" w:rsidRPr="001508F4" w:rsidRDefault="00DD64CF" w:rsidP="00581DC0">
      <w:pPr>
        <w:spacing w:line="360" w:lineRule="auto"/>
        <w:jc w:val="both"/>
        <w:rPr>
          <w:rFonts w:ascii="Times New Roman" w:hAnsi="Times New Roman" w:cs="Times New Roman"/>
        </w:rPr>
      </w:pPr>
    </w:p>
    <w:p w14:paraId="0F4B4D4C" w14:textId="77777777" w:rsidR="0000363C" w:rsidRPr="001508F4" w:rsidRDefault="0000363C" w:rsidP="0000363C">
      <w:pPr>
        <w:spacing w:line="360" w:lineRule="auto"/>
        <w:jc w:val="center"/>
        <w:rPr>
          <w:rFonts w:ascii="Times New Roman" w:hAnsi="Times New Roman" w:cs="Times New Roman"/>
        </w:rPr>
      </w:pPr>
      <w:r w:rsidRPr="001508F4">
        <w:rPr>
          <w:rFonts w:ascii="Times New Roman" w:hAnsi="Times New Roman" w:cs="Times New Roman"/>
          <w:noProof/>
          <w:lang w:eastAsia="en-AU"/>
        </w:rPr>
        <w:lastRenderedPageBreak/>
        <w:drawing>
          <wp:inline distT="0" distB="0" distL="0" distR="0" wp14:anchorId="114483E9" wp14:editId="0C8546F5">
            <wp:extent cx="3613150" cy="537621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6523" cy="5381232"/>
                    </a:xfrm>
                    <a:prstGeom prst="rect">
                      <a:avLst/>
                    </a:prstGeom>
                    <a:noFill/>
                  </pic:spPr>
                </pic:pic>
              </a:graphicData>
            </a:graphic>
          </wp:inline>
        </w:drawing>
      </w:r>
    </w:p>
    <w:p w14:paraId="2AD9FDDC" w14:textId="3D3E7498" w:rsidR="0000363C" w:rsidRPr="001508F4" w:rsidRDefault="0000363C" w:rsidP="00581DC0">
      <w:pPr>
        <w:spacing w:line="360" w:lineRule="auto"/>
        <w:jc w:val="both"/>
        <w:rPr>
          <w:rFonts w:ascii="Times New Roman" w:hAnsi="Times New Roman" w:cs="Times New Roman"/>
        </w:rPr>
      </w:pPr>
      <w:r w:rsidRPr="001508F4">
        <w:rPr>
          <w:rFonts w:ascii="Times New Roman" w:hAnsi="Times New Roman" w:cs="Times New Roman"/>
        </w:rPr>
        <w:t>Figure 1: Particle size distribution of (a) untreated microfiltered whey protein (MFWP) (</w:t>
      </w:r>
      <w:r w:rsidRPr="001508F4">
        <w:rPr>
          <w:rFonts w:ascii="Times New Roman" w:hAnsi="Times New Roman" w:cs="Times New Roman"/>
          <w:noProof/>
          <w:lang w:eastAsia="en-AU"/>
        </w:rPr>
        <mc:AlternateContent>
          <mc:Choice Requires="wps">
            <w:drawing>
              <wp:inline distT="0" distB="0" distL="0" distR="0" wp14:anchorId="6FFFD927" wp14:editId="453A9731">
                <wp:extent cx="95885" cy="69850"/>
                <wp:effectExtent l="19050" t="19050" r="37465" b="25400"/>
                <wp:docPr id="2" name="Isosceles Triangle 2"/>
                <wp:cNvGraphicFramePr/>
                <a:graphic xmlns:a="http://schemas.openxmlformats.org/drawingml/2006/main">
                  <a:graphicData uri="http://schemas.microsoft.com/office/word/2010/wordprocessingShape">
                    <wps:wsp>
                      <wps:cNvSpPr/>
                      <wps:spPr>
                        <a:xfrm>
                          <a:off x="0" y="0"/>
                          <a:ext cx="95885" cy="69850"/>
                        </a:xfrm>
                        <a:prstGeom prst="triangl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91FB2C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1026" type="#_x0000_t5" style="width:7.55pt;height: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" fillcolor="#ed7d31 [3205]" strokecolor="#823b0b [1605]" strokeweight="1pt">
                <w10:anchorlock/>
              </v:shape>
            </w:pict>
          </mc:Fallback>
        </mc:AlternateContent>
      </w:r>
      <w:r w:rsidRPr="001508F4">
        <w:rPr>
          <w:rFonts w:ascii="Times New Roman" w:hAnsi="Times New Roman" w:cs="Times New Roman"/>
        </w:rPr>
        <w:t xml:space="preserve">) as measured by dynamic light scattering (Malvern </w:t>
      </w:r>
      <w:proofErr w:type="spellStart"/>
      <w:r w:rsidRPr="001508F4">
        <w:rPr>
          <w:rFonts w:ascii="Times New Roman" w:hAnsi="Times New Roman" w:cs="Times New Roman"/>
        </w:rPr>
        <w:t>Zetasizer</w:t>
      </w:r>
      <w:proofErr w:type="spellEnd"/>
      <w:r w:rsidRPr="001508F4">
        <w:rPr>
          <w:rFonts w:ascii="Times New Roman" w:hAnsi="Times New Roman" w:cs="Times New Roman"/>
        </w:rPr>
        <w:t>). Particle size distributions of (b) heat-treated MFWP (</w:t>
      </w:r>
      <w:r w:rsidRPr="001508F4">
        <w:rPr>
          <w:rFonts w:ascii="Times New Roman" w:hAnsi="Times New Roman" w:cs="Times New Roman"/>
          <w:noProof/>
          <w:lang w:eastAsia="en-AU"/>
        </w:rPr>
        <mc:AlternateContent>
          <mc:Choice Requires="wps">
            <w:drawing>
              <wp:inline distT="0" distB="0" distL="0" distR="0" wp14:anchorId="73C70D89" wp14:editId="365F3FB3">
                <wp:extent cx="76200" cy="82550"/>
                <wp:effectExtent l="19050" t="19050" r="38100" b="31750"/>
                <wp:docPr id="3" name="Diamond 3"/>
                <wp:cNvGraphicFramePr/>
                <a:graphic xmlns:a="http://schemas.openxmlformats.org/drawingml/2006/main">
                  <a:graphicData uri="http://schemas.microsoft.com/office/word/2010/wordprocessingShape">
                    <wps:wsp>
                      <wps:cNvSpPr/>
                      <wps:spPr>
                        <a:xfrm>
                          <a:off x="0" y="0"/>
                          <a:ext cx="76200" cy="82550"/>
                        </a:xfrm>
                        <a:prstGeom prst="diamond">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B442A43" id="_x0000_t4" coordsize="21600,21600" o:spt="4" path="m10800,l,10800,10800,21600,21600,10800xe">
                <v:stroke joinstyle="miter"/>
                <v:path gradientshapeok="t" o:connecttype="rect" textboxrect="5400,5400,16200,16200"/>
              </v:shapetype>
              <v:shape id="Diamond 3" o:spid="_x0000_s1026" type="#_x0000_t4" style="width:6pt;height: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" fillcolor="#a5a5a5 [3206]" strokecolor="#525252 [1606]" strokeweight="1pt">
                <w10:anchorlock/>
              </v:shape>
            </w:pict>
          </mc:Fallback>
        </mc:AlternateContent>
      </w:r>
      <w:r w:rsidRPr="001508F4">
        <w:rPr>
          <w:rFonts w:ascii="Times New Roman" w:hAnsi="Times New Roman" w:cs="Times New Roman"/>
        </w:rPr>
        <w:t>) and heat-treated and sonicated MFWP (</w:t>
      </w:r>
      <w:r w:rsidRPr="001508F4">
        <w:rPr>
          <w:rFonts w:ascii="Times New Roman" w:hAnsi="Times New Roman" w:cs="Times New Roman"/>
          <w:noProof/>
          <w:lang w:eastAsia="en-AU"/>
        </w:rPr>
        <mc:AlternateContent>
          <mc:Choice Requires="wps">
            <w:drawing>
              <wp:inline distT="0" distB="0" distL="0" distR="0" wp14:anchorId="7F1B8479" wp14:editId="5DB61CFA">
                <wp:extent cx="83185" cy="82550"/>
                <wp:effectExtent l="0" t="0" r="12065" b="12700"/>
                <wp:docPr id="4" name="Rectangle 4"/>
                <wp:cNvGraphicFramePr/>
                <a:graphic xmlns:a="http://schemas.openxmlformats.org/drawingml/2006/main">
                  <a:graphicData uri="http://schemas.microsoft.com/office/word/2010/wordprocessingShape">
                    <wps:wsp>
                      <wps:cNvSpPr/>
                      <wps:spPr>
                        <a:xfrm>
                          <a:off x="0" y="0"/>
                          <a:ext cx="83185" cy="82550"/>
                        </a:xfrm>
                        <a:prstGeom prst="rect">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7991380" id="Rectangle 4" o:spid="_x0000_s1026" style="width:6.55pt;height: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" fillcolor="#ffc000 [3207]" strokecolor="#7f5f00 [1607]" strokeweight="1pt">
                <w10:anchorlock/>
              </v:rect>
            </w:pict>
          </mc:Fallback>
        </mc:AlternateContent>
      </w:r>
      <w:r w:rsidRPr="001508F4">
        <w:rPr>
          <w:rFonts w:ascii="Times New Roman" w:hAnsi="Times New Roman" w:cs="Times New Roman"/>
        </w:rPr>
        <w:t xml:space="preserve">) measured by laser diffraction (Malvern </w:t>
      </w:r>
      <w:proofErr w:type="spellStart"/>
      <w:r w:rsidRPr="001508F4">
        <w:rPr>
          <w:rFonts w:ascii="Times New Roman" w:hAnsi="Times New Roman" w:cs="Times New Roman"/>
        </w:rPr>
        <w:t>Mastersizer</w:t>
      </w:r>
      <w:proofErr w:type="spellEnd"/>
      <w:r w:rsidRPr="001508F4">
        <w:rPr>
          <w:rFonts w:ascii="Times New Roman" w:hAnsi="Times New Roman" w:cs="Times New Roman"/>
        </w:rPr>
        <w:t>). Two particle sizing methods were used to accurately measure across the wide particle size</w:t>
      </w:r>
      <w:r w:rsidR="004F31F1" w:rsidRPr="001508F4">
        <w:rPr>
          <w:rFonts w:ascii="Times New Roman" w:hAnsi="Times New Roman" w:cs="Times New Roman"/>
        </w:rPr>
        <w:t xml:space="preserve"> range</w:t>
      </w:r>
      <w:r w:rsidRPr="001508F4">
        <w:rPr>
          <w:rFonts w:ascii="Times New Roman" w:hAnsi="Times New Roman" w:cs="Times New Roman"/>
        </w:rPr>
        <w:t xml:space="preserve"> (~ 5</w:t>
      </w:r>
      <w:r w:rsidR="007A2085" w:rsidRPr="001508F4">
        <w:rPr>
          <w:rFonts w:ascii="Times New Roman" w:hAnsi="Times New Roman" w:cs="Times New Roman"/>
        </w:rPr>
        <w:t xml:space="preserve"> </w:t>
      </w:r>
      <w:r w:rsidRPr="001508F4">
        <w:rPr>
          <w:rFonts w:ascii="Times New Roman" w:hAnsi="Times New Roman" w:cs="Times New Roman"/>
        </w:rPr>
        <w:t>nm to ~600 µm).</w:t>
      </w:r>
    </w:p>
    <w:p w14:paraId="6EBFCBBF" w14:textId="7DB05D6A" w:rsidR="002164ED" w:rsidRPr="001508F4" w:rsidRDefault="00394A69" w:rsidP="002164ED">
      <w:pPr>
        <w:spacing w:line="360" w:lineRule="auto"/>
        <w:jc w:val="both"/>
        <w:rPr>
          <w:rFonts w:ascii="Times New Roman" w:hAnsi="Times New Roman" w:cs="Times New Roman"/>
          <w:sz w:val="24"/>
          <w:szCs w:val="24"/>
        </w:rPr>
      </w:pPr>
      <w:r w:rsidRPr="001508F4">
        <w:rPr>
          <w:rFonts w:ascii="Times New Roman" w:hAnsi="Times New Roman" w:cs="Times New Roman"/>
        </w:rPr>
        <w:t>Next</w:t>
      </w:r>
      <w:r w:rsidR="002164ED" w:rsidRPr="001508F4">
        <w:rPr>
          <w:rFonts w:ascii="Times New Roman" w:hAnsi="Times New Roman" w:cs="Times New Roman"/>
        </w:rPr>
        <w:t xml:space="preserve">, milk systems were prepared </w:t>
      </w:r>
      <w:r w:rsidR="002A23D8" w:rsidRPr="001508F4">
        <w:rPr>
          <w:rFonts w:ascii="Times New Roman" w:hAnsi="Times New Roman" w:cs="Times New Roman"/>
        </w:rPr>
        <w:t xml:space="preserve">for rennet gelation </w:t>
      </w:r>
      <w:r w:rsidR="002164ED" w:rsidRPr="001508F4">
        <w:rPr>
          <w:rFonts w:ascii="Times New Roman" w:hAnsi="Times New Roman" w:cs="Times New Roman"/>
        </w:rPr>
        <w:t xml:space="preserve">by mixing the </w:t>
      </w:r>
      <w:r w:rsidR="00EE4F6E" w:rsidRPr="001508F4">
        <w:rPr>
          <w:rFonts w:ascii="Times New Roman" w:hAnsi="Times New Roman" w:cs="Times New Roman"/>
        </w:rPr>
        <w:t xml:space="preserve">treated </w:t>
      </w:r>
      <w:r w:rsidR="002164ED" w:rsidRPr="001508F4">
        <w:rPr>
          <w:rFonts w:ascii="Times New Roman" w:hAnsi="Times New Roman" w:cs="Times New Roman"/>
        </w:rPr>
        <w:t xml:space="preserve">whey protein solutions with diluted skim milk. The rennet gelation </w:t>
      </w:r>
      <w:r w:rsidR="002A23D8" w:rsidRPr="001508F4">
        <w:rPr>
          <w:rFonts w:ascii="Times New Roman" w:hAnsi="Times New Roman" w:cs="Times New Roman"/>
        </w:rPr>
        <w:t xml:space="preserve">kinetics </w:t>
      </w:r>
      <w:r w:rsidR="002164ED" w:rsidRPr="001508F4">
        <w:rPr>
          <w:rFonts w:ascii="Times New Roman" w:hAnsi="Times New Roman" w:cs="Times New Roman"/>
        </w:rPr>
        <w:t xml:space="preserve">of four milk systems containing (i) diluted skim milk (DS), (ii) diluted skim milk with untreated/native MFWP (DS MFWP), (iii) diluted skim milk with heated MFWP (DS HT MFWP), and (iv) diluted skim milk with heated </w:t>
      </w:r>
      <w:r w:rsidR="00DF0807" w:rsidRPr="001508F4">
        <w:rPr>
          <w:rFonts w:ascii="Times New Roman" w:hAnsi="Times New Roman" w:cs="Times New Roman"/>
        </w:rPr>
        <w:t>the</w:t>
      </w:r>
      <w:r w:rsidR="002164ED" w:rsidRPr="001508F4">
        <w:rPr>
          <w:rFonts w:ascii="Times New Roman" w:hAnsi="Times New Roman" w:cs="Times New Roman"/>
        </w:rPr>
        <w:t>n sonicated MFWP (DS HT US MFWP) were analysed using oscillatory rheology.</w:t>
      </w:r>
      <w:r w:rsidR="002164ED" w:rsidRPr="001508F4">
        <w:rPr>
          <w:rFonts w:ascii="Times New Roman" w:hAnsi="Times New Roman" w:cs="Times New Roman"/>
          <w:sz w:val="24"/>
          <w:szCs w:val="24"/>
        </w:rPr>
        <w:t xml:space="preserve"> Figure 2 illustrates the change in the storage modulus (G’) of each milk system (at 31 °C) with time after rennet addition. The rapid increase in G’ indicates the onset of gelation which is characteristic </w:t>
      </w:r>
      <w:r w:rsidR="002A23D8" w:rsidRPr="001508F4">
        <w:rPr>
          <w:rFonts w:ascii="Times New Roman" w:hAnsi="Times New Roman" w:cs="Times New Roman"/>
          <w:sz w:val="24"/>
          <w:szCs w:val="24"/>
        </w:rPr>
        <w:t>of</w:t>
      </w:r>
      <w:r w:rsidR="002164ED" w:rsidRPr="001508F4">
        <w:rPr>
          <w:rFonts w:ascii="Times New Roman" w:hAnsi="Times New Roman" w:cs="Times New Roman"/>
          <w:sz w:val="24"/>
          <w:szCs w:val="24"/>
        </w:rPr>
        <w:t xml:space="preserve"> a gelling system under kinetic control</w:t>
      </w:r>
      <w:r w:rsidR="002164ED" w:rsidRPr="001508F4">
        <w:rPr>
          <w:rFonts w:ascii="Times New Roman" w:hAnsi="Times New Roman" w:cs="Times New Roman"/>
          <w:noProof/>
          <w:sz w:val="24"/>
          <w:szCs w:val="24"/>
        </w:rPr>
        <w:t xml:space="preserve"> </w:t>
      </w:r>
      <w:r w:rsidR="002164ED" w:rsidRPr="001508F4">
        <w:rPr>
          <w:rFonts w:ascii="Times New Roman" w:hAnsi="Times New Roman" w:cs="Times New Roman"/>
          <w:noProof/>
          <w:sz w:val="24"/>
          <w:szCs w:val="24"/>
        </w:rPr>
        <w:fldChar w:fldCharType="begin"/>
      </w:r>
      <w:r w:rsidR="00D90339" w:rsidRPr="001508F4">
        <w:rPr>
          <w:rFonts w:ascii="Times New Roman" w:hAnsi="Times New Roman" w:cs="Times New Roman"/>
          <w:noProof/>
          <w:sz w:val="24"/>
          <w:szCs w:val="24"/>
        </w:rPr>
        <w:instrText xml:space="preserve"> ADDIN EN.CITE &lt;EndNote&gt;&lt;Cite&gt;&lt;Author&gt;Meza-Nieto&lt;/Author&gt;&lt;Year&gt;2007&lt;/Year&gt;&lt;RecNum&gt;44&lt;/RecNum&gt;&lt;DisplayText&gt;(Meza-Nieto, Vallejo-Cordoba, González-Córdova, Félix, &amp;amp; Goycoolea, 2007)&lt;/DisplayText&gt;&lt;record&gt;&lt;rec-number&gt;44&lt;/rec-number&gt;&lt;foreign-keys&gt;&lt;key app="EN" db-id="z5vzzfv9zd0a5gees9bpswa22tzevedpxr09" timestamp="1566279977"&gt;44&lt;/key&gt;&lt;/foreign-keys&gt;&lt;ref-type name="Journal Article"&gt;17&lt;/ref-type&gt;&lt;contributors&gt;&lt;authors&gt;&lt;author&gt;Meza-Nieto, M A&lt;/author&gt;&lt;author&gt;Vallejo-Cordoba, B&lt;/author&gt;&lt;author&gt;González-Córdova, A F&lt;/author&gt;&lt;author&gt;Félix, L&lt;/author&gt;&lt;author&gt;Goycoolea, F M&lt;/author&gt;&lt;/authors&gt;&lt;/contributors&gt;&lt;titles&gt;&lt;title&gt;Effect of β-lactoglobulin A and B whey protein variants on the rennet-induced gelation of skim milk gels in a model reconstituted skim milk system&lt;/title&gt;&lt;secondary-title&gt;Journal of Dairy Science&lt;/secondary-title&gt;&lt;/titles&gt;&lt;periodical&gt;&lt;full-title&gt;Journal of Dairy Science&lt;/full-title&gt;&lt;/periodical&gt;&lt;pages&gt;582–593&lt;/pages&gt;&lt;volume&gt;90&lt;/volume&gt;&lt;number&gt;2&lt;/number&gt;&lt;dates&gt;&lt;year&gt;2007&lt;/year&gt;&lt;/dates&gt;&lt;urls&gt;&lt;/urls&gt;&lt;electronic-resource-num&gt;https://doi.org/10.3168/jds.s0022-0302(07)71541-2 &lt;/electronic-resource-num&gt;&lt;/record&gt;&lt;/Cite&gt;&lt;/EndNote&gt;</w:instrText>
      </w:r>
      <w:r w:rsidR="002164ED" w:rsidRPr="001508F4">
        <w:rPr>
          <w:rFonts w:ascii="Times New Roman" w:hAnsi="Times New Roman" w:cs="Times New Roman"/>
          <w:noProof/>
          <w:sz w:val="24"/>
          <w:szCs w:val="24"/>
        </w:rPr>
        <w:fldChar w:fldCharType="separate"/>
      </w:r>
      <w:r w:rsidR="00A327DA" w:rsidRPr="001508F4">
        <w:rPr>
          <w:rFonts w:ascii="Times New Roman" w:hAnsi="Times New Roman" w:cs="Times New Roman"/>
          <w:noProof/>
          <w:sz w:val="24"/>
          <w:szCs w:val="24"/>
        </w:rPr>
        <w:t>(Meza-Nieto, Vallejo-Cordoba, González-Córdova, Félix, &amp; Goycoolea, 2007)</w:t>
      </w:r>
      <w:r w:rsidR="002164ED" w:rsidRPr="001508F4">
        <w:rPr>
          <w:rFonts w:ascii="Times New Roman" w:hAnsi="Times New Roman" w:cs="Times New Roman"/>
          <w:noProof/>
          <w:sz w:val="24"/>
          <w:szCs w:val="24"/>
        </w:rPr>
        <w:fldChar w:fldCharType="end"/>
      </w:r>
      <w:r w:rsidR="002164ED" w:rsidRPr="001508F4">
        <w:rPr>
          <w:rFonts w:ascii="Times New Roman" w:hAnsi="Times New Roman" w:cs="Times New Roman"/>
          <w:sz w:val="24"/>
          <w:szCs w:val="24"/>
        </w:rPr>
        <w:t xml:space="preserve">. </w:t>
      </w:r>
      <w:r w:rsidR="0068035E" w:rsidRPr="001508F4">
        <w:rPr>
          <w:rFonts w:ascii="Times New Roman" w:hAnsi="Times New Roman" w:cs="Times New Roman"/>
          <w:sz w:val="24"/>
          <w:szCs w:val="24"/>
        </w:rPr>
        <w:lastRenderedPageBreak/>
        <w:t>G</w:t>
      </w:r>
      <w:r w:rsidR="002164ED" w:rsidRPr="001508F4">
        <w:rPr>
          <w:rFonts w:ascii="Times New Roman" w:hAnsi="Times New Roman" w:cs="Times New Roman"/>
          <w:sz w:val="24"/>
          <w:szCs w:val="24"/>
        </w:rPr>
        <w:t xml:space="preserve">elation </w:t>
      </w:r>
      <w:r w:rsidR="0068035E" w:rsidRPr="001508F4">
        <w:rPr>
          <w:rFonts w:ascii="Times New Roman" w:hAnsi="Times New Roman" w:cs="Times New Roman"/>
          <w:sz w:val="24"/>
          <w:szCs w:val="24"/>
        </w:rPr>
        <w:t xml:space="preserve">was fastest for diluted skim milk alone, and slowest </w:t>
      </w:r>
      <w:r w:rsidR="002164ED" w:rsidRPr="001508F4">
        <w:rPr>
          <w:rFonts w:ascii="Times New Roman" w:hAnsi="Times New Roman" w:cs="Times New Roman"/>
          <w:sz w:val="24"/>
          <w:szCs w:val="24"/>
        </w:rPr>
        <w:t>when native MFWP was added to diluted skim milk</w:t>
      </w:r>
      <w:r w:rsidR="0068035E" w:rsidRPr="001508F4">
        <w:rPr>
          <w:rFonts w:ascii="Times New Roman" w:hAnsi="Times New Roman" w:cs="Times New Roman"/>
          <w:sz w:val="24"/>
          <w:szCs w:val="24"/>
        </w:rPr>
        <w:t xml:space="preserve"> (Figure 2)</w:t>
      </w:r>
      <w:r w:rsidR="002164ED" w:rsidRPr="001508F4">
        <w:rPr>
          <w:rFonts w:ascii="Times New Roman" w:hAnsi="Times New Roman" w:cs="Times New Roman"/>
          <w:sz w:val="24"/>
          <w:szCs w:val="24"/>
        </w:rPr>
        <w:t xml:space="preserve">. </w:t>
      </w:r>
      <w:r w:rsidR="00F416C7" w:rsidRPr="001508F4">
        <w:rPr>
          <w:rFonts w:ascii="Times New Roman" w:hAnsi="Times New Roman" w:cs="Times New Roman"/>
          <w:sz w:val="24"/>
          <w:szCs w:val="24"/>
        </w:rPr>
        <w:t>With</w:t>
      </w:r>
      <w:r w:rsidR="002164ED" w:rsidRPr="001508F4">
        <w:rPr>
          <w:rFonts w:ascii="Times New Roman" w:hAnsi="Times New Roman" w:cs="Times New Roman"/>
          <w:sz w:val="24"/>
          <w:szCs w:val="24"/>
        </w:rPr>
        <w:t xml:space="preserve"> </w:t>
      </w:r>
      <w:r w:rsidR="00410E64" w:rsidRPr="001508F4">
        <w:rPr>
          <w:rFonts w:ascii="Times New Roman" w:hAnsi="Times New Roman" w:cs="Times New Roman"/>
          <w:sz w:val="24"/>
          <w:szCs w:val="24"/>
        </w:rPr>
        <w:t>MFWP</w:t>
      </w:r>
      <w:r w:rsidR="002164ED" w:rsidRPr="001508F4">
        <w:rPr>
          <w:rFonts w:ascii="Times New Roman" w:hAnsi="Times New Roman" w:cs="Times New Roman"/>
          <w:sz w:val="24"/>
          <w:szCs w:val="24"/>
        </w:rPr>
        <w:t xml:space="preserve">, the rate of gelation </w:t>
      </w:r>
      <w:r w:rsidR="00F416C7" w:rsidRPr="001508F4">
        <w:rPr>
          <w:rFonts w:ascii="Times New Roman" w:hAnsi="Times New Roman" w:cs="Times New Roman"/>
          <w:sz w:val="24"/>
          <w:szCs w:val="24"/>
        </w:rPr>
        <w:t xml:space="preserve">was higher </w:t>
      </w:r>
      <w:r w:rsidR="002164ED" w:rsidRPr="001508F4">
        <w:rPr>
          <w:rFonts w:ascii="Times New Roman" w:hAnsi="Times New Roman" w:cs="Times New Roman"/>
          <w:sz w:val="24"/>
          <w:szCs w:val="24"/>
        </w:rPr>
        <w:t>when the whey proteins were in the form of large heat</w:t>
      </w:r>
      <w:r w:rsidR="00F416C7" w:rsidRPr="001508F4">
        <w:rPr>
          <w:rFonts w:ascii="Times New Roman" w:hAnsi="Times New Roman" w:cs="Times New Roman"/>
          <w:sz w:val="24"/>
          <w:szCs w:val="24"/>
        </w:rPr>
        <w:t>-</w:t>
      </w:r>
      <w:r w:rsidR="002164ED" w:rsidRPr="001508F4">
        <w:rPr>
          <w:rFonts w:ascii="Times New Roman" w:hAnsi="Times New Roman" w:cs="Times New Roman"/>
          <w:sz w:val="24"/>
          <w:szCs w:val="24"/>
        </w:rPr>
        <w:t xml:space="preserve">denatured </w:t>
      </w:r>
      <w:r w:rsidRPr="001508F4">
        <w:rPr>
          <w:rFonts w:ascii="Times New Roman" w:hAnsi="Times New Roman" w:cs="Times New Roman"/>
          <w:sz w:val="24"/>
          <w:szCs w:val="24"/>
        </w:rPr>
        <w:t xml:space="preserve">aggregates </w:t>
      </w:r>
      <w:r w:rsidR="00F416C7" w:rsidRPr="001508F4">
        <w:rPr>
          <w:rFonts w:ascii="Times New Roman" w:hAnsi="Times New Roman" w:cs="Times New Roman"/>
          <w:sz w:val="24"/>
          <w:szCs w:val="24"/>
        </w:rPr>
        <w:t>than</w:t>
      </w:r>
      <w:r w:rsidR="002164ED" w:rsidRPr="001508F4">
        <w:rPr>
          <w:rFonts w:ascii="Times New Roman" w:hAnsi="Times New Roman" w:cs="Times New Roman"/>
          <w:sz w:val="24"/>
          <w:szCs w:val="24"/>
        </w:rPr>
        <w:t xml:space="preserve"> when the denatured whey protein aggregate size was reduced by sonication. However, the gelation rate of the DS HT US MF</w:t>
      </w:r>
      <w:r w:rsidR="00FC74FC" w:rsidRPr="001508F4">
        <w:rPr>
          <w:rFonts w:ascii="Times New Roman" w:hAnsi="Times New Roman" w:cs="Times New Roman"/>
          <w:sz w:val="24"/>
          <w:szCs w:val="24"/>
        </w:rPr>
        <w:t>WP</w:t>
      </w:r>
      <w:r w:rsidR="002164ED" w:rsidRPr="001508F4">
        <w:rPr>
          <w:rFonts w:ascii="Times New Roman" w:hAnsi="Times New Roman" w:cs="Times New Roman"/>
          <w:sz w:val="24"/>
          <w:szCs w:val="24"/>
        </w:rPr>
        <w:t xml:space="preserve"> </w:t>
      </w:r>
      <w:r w:rsidR="00C52C91" w:rsidRPr="001508F4">
        <w:rPr>
          <w:rFonts w:ascii="Times New Roman" w:hAnsi="Times New Roman" w:cs="Times New Roman"/>
          <w:sz w:val="24"/>
          <w:szCs w:val="24"/>
        </w:rPr>
        <w:t xml:space="preserve">was still faster than that of </w:t>
      </w:r>
      <w:r w:rsidR="002164ED" w:rsidRPr="001508F4">
        <w:rPr>
          <w:rFonts w:ascii="Times New Roman" w:hAnsi="Times New Roman" w:cs="Times New Roman"/>
          <w:sz w:val="24"/>
          <w:szCs w:val="24"/>
        </w:rPr>
        <w:t>the DS MFWP system.</w:t>
      </w:r>
    </w:p>
    <w:p w14:paraId="001BC5C4" w14:textId="4BC19A8C" w:rsidR="00FD0669" w:rsidRPr="001508F4" w:rsidRDefault="00065E07" w:rsidP="00BD5777">
      <w:pPr>
        <w:spacing w:line="360" w:lineRule="auto"/>
        <w:jc w:val="center"/>
        <w:rPr>
          <w:rFonts w:ascii="Times New Roman" w:hAnsi="Times New Roman" w:cs="Times New Roman"/>
        </w:rPr>
      </w:pPr>
      <w:r w:rsidRPr="001508F4">
        <w:rPr>
          <w:noProof/>
        </w:rPr>
        <w:t xml:space="preserve"> </w:t>
      </w:r>
      <w:r w:rsidR="005809E0" w:rsidRPr="001508F4">
        <w:rPr>
          <w:noProof/>
        </w:rPr>
        <w:drawing>
          <wp:inline distT="0" distB="0" distL="0" distR="0" wp14:anchorId="6070B668" wp14:editId="0A5051B8">
            <wp:extent cx="4146550" cy="3105150"/>
            <wp:effectExtent l="0" t="0" r="6350" b="0"/>
            <wp:docPr id="249" name="Chart 249">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7E46CB2" w14:textId="2825FBB8" w:rsidR="00FD0669" w:rsidRPr="001508F4" w:rsidRDefault="009A7E1D" w:rsidP="00581DC0">
      <w:pPr>
        <w:spacing w:line="360" w:lineRule="auto"/>
        <w:jc w:val="both"/>
        <w:rPr>
          <w:rFonts w:ascii="Times New Roman" w:hAnsi="Times New Roman" w:cs="Times New Roman"/>
        </w:rPr>
      </w:pPr>
      <w:r w:rsidRPr="001508F4">
        <w:rPr>
          <w:rFonts w:ascii="Times New Roman" w:hAnsi="Times New Roman" w:cs="Times New Roman"/>
        </w:rPr>
        <w:t xml:space="preserve">Figure 2: Kinetics of </w:t>
      </w:r>
      <w:r w:rsidR="00DF0807" w:rsidRPr="001508F4">
        <w:rPr>
          <w:rFonts w:ascii="Times New Roman" w:hAnsi="Times New Roman" w:cs="Times New Roman"/>
        </w:rPr>
        <w:t>rennet</w:t>
      </w:r>
      <w:r w:rsidRPr="001508F4">
        <w:rPr>
          <w:rFonts w:ascii="Times New Roman" w:hAnsi="Times New Roman" w:cs="Times New Roman"/>
        </w:rPr>
        <w:t xml:space="preserve"> gelation of milk systems made with diluted skim milk</w:t>
      </w:r>
      <w:r w:rsidR="00A22E6A" w:rsidRPr="001508F4">
        <w:rPr>
          <w:rFonts w:ascii="Times New Roman" w:hAnsi="Times New Roman" w:cs="Times New Roman"/>
        </w:rPr>
        <w:t xml:space="preserve"> only</w:t>
      </w:r>
      <w:r w:rsidRPr="001508F4">
        <w:rPr>
          <w:rFonts w:ascii="Times New Roman" w:hAnsi="Times New Roman" w:cs="Times New Roman"/>
        </w:rPr>
        <w:t xml:space="preserve"> ( </w:t>
      </w:r>
      <w:r w:rsidRPr="001508F4">
        <w:rPr>
          <w:rFonts w:ascii="Times New Roman" w:hAnsi="Times New Roman" w:cs="Times New Roman"/>
          <w:noProof/>
          <w:lang w:eastAsia="en-AU"/>
        </w:rPr>
        <mc:AlternateContent>
          <mc:Choice Requires="wps">
            <w:drawing>
              <wp:inline distT="0" distB="0" distL="0" distR="0" wp14:anchorId="10B2AF52" wp14:editId="18A0F6F7">
                <wp:extent cx="68580" cy="91440"/>
                <wp:effectExtent l="0" t="0" r="26670" b="22860"/>
                <wp:docPr id="230" name="Oval 230"/>
                <wp:cNvGraphicFramePr/>
                <a:graphic xmlns:a="http://schemas.openxmlformats.org/drawingml/2006/main">
                  <a:graphicData uri="http://schemas.microsoft.com/office/word/2010/wordprocessingShape">
                    <wps:wsp>
                      <wps:cNvSpPr/>
                      <wps:spPr>
                        <a:xfrm>
                          <a:off x="0" y="0"/>
                          <a:ext cx="68580"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9966146" id="Oval 230" o:spid="_x0000_s1026" style="width:5.4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" fillcolor="#5b9bd5 [3204]" strokecolor="#1f4d78 [1604]" strokeweight="1pt">
                <v:stroke joinstyle="miter"/>
                <w10:anchorlock/>
              </v:oval>
            </w:pict>
          </mc:Fallback>
        </mc:AlternateContent>
      </w:r>
      <w:r w:rsidRPr="001508F4">
        <w:rPr>
          <w:rFonts w:ascii="Times New Roman" w:hAnsi="Times New Roman" w:cs="Times New Roman"/>
        </w:rPr>
        <w:t>), diluted skim milk with untreated/native MFWP (</w:t>
      </w:r>
      <w:r w:rsidRPr="001508F4">
        <w:rPr>
          <w:rFonts w:ascii="Times New Roman" w:hAnsi="Times New Roman" w:cs="Times New Roman"/>
          <w:noProof/>
          <w:lang w:eastAsia="en-AU"/>
        </w:rPr>
        <mc:AlternateContent>
          <mc:Choice Requires="wps">
            <w:drawing>
              <wp:inline distT="0" distB="0" distL="0" distR="0" wp14:anchorId="42E0BF3C" wp14:editId="722F1BDF">
                <wp:extent cx="45720" cy="45719"/>
                <wp:effectExtent l="19050" t="19050" r="30480" b="12065"/>
                <wp:docPr id="231" name="Isosceles Triangle 231"/>
                <wp:cNvGraphicFramePr/>
                <a:graphic xmlns:a="http://schemas.openxmlformats.org/drawingml/2006/main">
                  <a:graphicData uri="http://schemas.microsoft.com/office/word/2010/wordprocessingShape">
                    <wps:wsp>
                      <wps:cNvSpPr/>
                      <wps:spPr>
                        <a:xfrm>
                          <a:off x="0" y="0"/>
                          <a:ext cx="45720" cy="45719"/>
                        </a:xfrm>
                        <a:prstGeom prst="triangle">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7BD00A" id="Isosceles Triangle 231" o:spid="_x0000_s1026" type="#_x0000_t5"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" fillcolor="#ed7d31 [3205]" strokecolor="#ed7d31 [3205]" strokeweight="1pt">
                <w10:anchorlock/>
              </v:shape>
            </w:pict>
          </mc:Fallback>
        </mc:AlternateContent>
      </w:r>
      <w:r w:rsidRPr="001508F4">
        <w:rPr>
          <w:rFonts w:ascii="Times New Roman" w:hAnsi="Times New Roman" w:cs="Times New Roman"/>
        </w:rPr>
        <w:t xml:space="preserve">), </w:t>
      </w:r>
      <w:r w:rsidR="00A22E6A" w:rsidRPr="001508F4">
        <w:rPr>
          <w:rFonts w:ascii="Times New Roman" w:hAnsi="Times New Roman" w:cs="Times New Roman"/>
        </w:rPr>
        <w:t xml:space="preserve">diluted skim milk with heated MFWP </w:t>
      </w:r>
      <w:r w:rsidRPr="001508F4">
        <w:rPr>
          <w:rFonts w:ascii="Times New Roman" w:hAnsi="Times New Roman" w:cs="Times New Roman"/>
        </w:rPr>
        <w:t>(</w:t>
      </w:r>
      <w:r w:rsidRPr="001508F4">
        <w:rPr>
          <w:rFonts w:ascii="Times New Roman" w:hAnsi="Times New Roman" w:cs="Times New Roman"/>
          <w:noProof/>
          <w:lang w:eastAsia="en-AU"/>
        </w:rPr>
        <mc:AlternateContent>
          <mc:Choice Requires="wps">
            <w:drawing>
              <wp:inline distT="0" distB="0" distL="0" distR="0" wp14:anchorId="20FB8AF1" wp14:editId="144D386B">
                <wp:extent cx="45719" cy="45719"/>
                <wp:effectExtent l="19050" t="19050" r="31115" b="31115"/>
                <wp:docPr id="232" name="Diamond 232"/>
                <wp:cNvGraphicFramePr/>
                <a:graphic xmlns:a="http://schemas.openxmlformats.org/drawingml/2006/main">
                  <a:graphicData uri="http://schemas.microsoft.com/office/word/2010/wordprocessingShape">
                    <wps:wsp>
                      <wps:cNvSpPr/>
                      <wps:spPr>
                        <a:xfrm>
                          <a:off x="0" y="0"/>
                          <a:ext cx="45719" cy="45719"/>
                        </a:xfrm>
                        <a:prstGeom prst="diamond">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380669" id="Diamond 232" o:spid="_x0000_s1026" type="#_x0000_t4"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" fillcolor="gray [1629]" strokecolor="gray [1629]" strokeweight="1pt">
                <w10:anchorlock/>
              </v:shape>
            </w:pict>
          </mc:Fallback>
        </mc:AlternateContent>
      </w:r>
      <w:r w:rsidRPr="001508F4">
        <w:rPr>
          <w:rFonts w:ascii="Times New Roman" w:hAnsi="Times New Roman" w:cs="Times New Roman"/>
        </w:rPr>
        <w:t xml:space="preserve">) and </w:t>
      </w:r>
      <w:r w:rsidR="00A22E6A" w:rsidRPr="001508F4">
        <w:rPr>
          <w:rFonts w:ascii="Times New Roman" w:hAnsi="Times New Roman" w:cs="Times New Roman"/>
        </w:rPr>
        <w:t>diluted skim milk with heated</w:t>
      </w:r>
      <w:r w:rsidR="003C297C" w:rsidRPr="001508F4">
        <w:rPr>
          <w:rFonts w:ascii="Times New Roman" w:hAnsi="Times New Roman" w:cs="Times New Roman"/>
        </w:rPr>
        <w:t xml:space="preserve"> </w:t>
      </w:r>
      <w:r w:rsidR="00DF0807" w:rsidRPr="001508F4">
        <w:rPr>
          <w:rFonts w:ascii="Times New Roman" w:hAnsi="Times New Roman" w:cs="Times New Roman"/>
        </w:rPr>
        <w:t>the</w:t>
      </w:r>
      <w:r w:rsidR="003C297C" w:rsidRPr="001508F4">
        <w:rPr>
          <w:rFonts w:ascii="Times New Roman" w:hAnsi="Times New Roman" w:cs="Times New Roman"/>
        </w:rPr>
        <w:t>n sonicated</w:t>
      </w:r>
      <w:r w:rsidR="00A22E6A" w:rsidRPr="001508F4">
        <w:rPr>
          <w:rFonts w:ascii="Times New Roman" w:hAnsi="Times New Roman" w:cs="Times New Roman"/>
        </w:rPr>
        <w:t xml:space="preserve"> MFWP</w:t>
      </w:r>
      <w:r w:rsidRPr="001508F4">
        <w:rPr>
          <w:rFonts w:ascii="Times New Roman" w:hAnsi="Times New Roman" w:cs="Times New Roman"/>
        </w:rPr>
        <w:t xml:space="preserve"> (</w:t>
      </w:r>
      <w:r w:rsidRPr="001508F4">
        <w:rPr>
          <w:rFonts w:ascii="Times New Roman" w:hAnsi="Times New Roman" w:cs="Times New Roman"/>
          <w:noProof/>
          <w:lang w:eastAsia="en-AU"/>
        </w:rPr>
        <mc:AlternateContent>
          <mc:Choice Requires="wps">
            <w:drawing>
              <wp:inline distT="0" distB="0" distL="0" distR="0" wp14:anchorId="4B76221C" wp14:editId="717A24D4">
                <wp:extent cx="68580" cy="45719"/>
                <wp:effectExtent l="0" t="0" r="26670" b="12065"/>
                <wp:docPr id="233" name="Rectangle 233"/>
                <wp:cNvGraphicFramePr/>
                <a:graphic xmlns:a="http://schemas.openxmlformats.org/drawingml/2006/main">
                  <a:graphicData uri="http://schemas.microsoft.com/office/word/2010/wordprocessingShape">
                    <wps:wsp>
                      <wps:cNvSpPr/>
                      <wps:spPr>
                        <a:xfrm>
                          <a:off x="0" y="0"/>
                          <a:ext cx="68580" cy="45719"/>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1E1B356" id="Rectangle 233" o:spid="_x0000_s1026" style="width:5.4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" fillcolor="#ffc000 [3207]" strokecolor="#ffc000 [3207]" strokeweight="1pt">
                <w10:anchorlock/>
              </v:rect>
            </w:pict>
          </mc:Fallback>
        </mc:AlternateContent>
      </w:r>
      <w:r w:rsidRPr="001508F4">
        <w:rPr>
          <w:rFonts w:ascii="Times New Roman" w:hAnsi="Times New Roman" w:cs="Times New Roman"/>
        </w:rPr>
        <w:t>)</w:t>
      </w:r>
      <w:r w:rsidR="00A22E6A" w:rsidRPr="001508F4">
        <w:rPr>
          <w:rFonts w:ascii="Times New Roman" w:hAnsi="Times New Roman" w:cs="Times New Roman"/>
        </w:rPr>
        <w:t>. The error bars represent the standard deviation of measurements of duplicate samples.</w:t>
      </w:r>
    </w:p>
    <w:p w14:paraId="01897380" w14:textId="2B43DDC4" w:rsidR="007C4F53" w:rsidRPr="001508F4" w:rsidRDefault="00E90E1F" w:rsidP="007C4F53">
      <w:pPr>
        <w:spacing w:line="360" w:lineRule="auto"/>
        <w:jc w:val="both"/>
        <w:rPr>
          <w:rFonts w:ascii="Times New Roman" w:hAnsi="Times New Roman" w:cs="Times New Roman"/>
        </w:rPr>
      </w:pPr>
      <w:r w:rsidRPr="001508F4">
        <w:rPr>
          <w:rFonts w:ascii="Times New Roman" w:hAnsi="Times New Roman" w:cs="Times New Roman"/>
        </w:rPr>
        <w:t>The impaired gelation with added native MFWP agrees with our previous study</w:t>
      </w:r>
      <w:r w:rsidR="0011157C" w:rsidRPr="001508F4">
        <w:rPr>
          <w:rFonts w:ascii="Times New Roman" w:hAnsi="Times New Roman" w:cs="Times New Roman"/>
        </w:rPr>
        <w:t xml:space="preserve"> in</w:t>
      </w:r>
      <w:r w:rsidRPr="001508F4">
        <w:rPr>
          <w:rFonts w:ascii="Times New Roman" w:hAnsi="Times New Roman" w:cs="Times New Roman"/>
        </w:rPr>
        <w:t xml:space="preserve"> wh</w:t>
      </w:r>
      <w:r w:rsidR="0011157C" w:rsidRPr="001508F4">
        <w:rPr>
          <w:rFonts w:ascii="Times New Roman" w:hAnsi="Times New Roman" w:cs="Times New Roman"/>
        </w:rPr>
        <w:t>ich</w:t>
      </w:r>
      <w:r w:rsidRPr="001508F4">
        <w:rPr>
          <w:rFonts w:ascii="Times New Roman" w:hAnsi="Times New Roman" w:cs="Times New Roman"/>
        </w:rPr>
        <w:t xml:space="preserve"> native whey protein </w:t>
      </w:r>
      <w:r w:rsidR="0011157C" w:rsidRPr="001508F4">
        <w:rPr>
          <w:rFonts w:ascii="Times New Roman" w:hAnsi="Times New Roman" w:cs="Times New Roman"/>
        </w:rPr>
        <w:t xml:space="preserve">was shown to </w:t>
      </w:r>
      <w:r w:rsidR="00717784" w:rsidRPr="001508F4">
        <w:rPr>
          <w:rFonts w:ascii="Times New Roman" w:hAnsi="Times New Roman" w:cs="Times New Roman"/>
        </w:rPr>
        <w:t>impair rennet</w:t>
      </w:r>
      <w:r w:rsidR="000920E5" w:rsidRPr="001508F4">
        <w:rPr>
          <w:rFonts w:ascii="Times New Roman" w:hAnsi="Times New Roman" w:cs="Times New Roman"/>
        </w:rPr>
        <w:t xml:space="preserve"> gelation</w:t>
      </w:r>
      <w:r w:rsidR="00633E6F" w:rsidRPr="001508F4">
        <w:rPr>
          <w:rFonts w:ascii="Times New Roman" w:hAnsi="Times New Roman" w:cs="Times New Roman"/>
        </w:rPr>
        <w:t xml:space="preserve"> </w:t>
      </w:r>
      <w:r w:rsidR="00633E6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amlath&lt;/Author&gt;&lt;Year&gt;2018&lt;/Year&gt;&lt;RecNum&gt;34&lt;/RecNum&gt;&lt;DisplayText&gt;(Gamlath et al., 2018)&lt;/DisplayText&gt;&lt;record&gt;&lt;rec-number&gt;34&lt;/rec-number&gt;&lt;foreign-keys&gt;&lt;key app="EN" db-id="z5vzzfv9zd0a5gees9bpswa22tzevedpxr09" timestamp="1566279976"&gt;34&lt;/key&gt;&lt;/foreign-keys&gt;&lt;ref-type name="Journal Article"&gt;17&lt;/ref-type&gt;&lt;contributors&gt;&lt;authors&gt;&lt;author&gt;Gamlath, Charitha J&lt;/author&gt;&lt;author&gt;Leong, Thomas SH&lt;/author&gt;&lt;author&gt;Ashokkumar, Muthupandian&lt;/author&gt;&lt;author&gt;Martin, Gregory JO&lt;/author&gt;&lt;/authors&gt;&lt;/contributors&gt;&lt;titles&gt;&lt;title&gt;The inhibitory roles of native whey protein on the rennet gelation of bovine milk&lt;/title&gt;&lt;secondary-title&gt;Food chemistry&lt;/secondary-title&gt;&lt;/titles&gt;&lt;periodical&gt;&lt;full-title&gt;Food chemistry&lt;/full-title&gt;&lt;/periodical&gt;&lt;pages&gt;36-43&lt;/pages&gt;&lt;volume&gt;244&lt;/volume&gt;&lt;dates&gt;&lt;year&gt;2018&lt;/year&gt;&lt;/dates&gt;&lt;isbn&gt;0308-8146&lt;/isbn&gt;&lt;urls&gt;&lt;/urls&gt;&lt;electronic-resource-num&gt;https://doi.org/10.1016/j.foodchem.2017.10.029 &lt;/electronic-resource-num&gt;&lt;/record&gt;&lt;/Cite&gt;&lt;/EndNote&gt;</w:instrText>
      </w:r>
      <w:r w:rsidR="00633E6F" w:rsidRPr="001508F4">
        <w:rPr>
          <w:rFonts w:ascii="Times New Roman" w:hAnsi="Times New Roman" w:cs="Times New Roman"/>
        </w:rPr>
        <w:fldChar w:fldCharType="separate"/>
      </w:r>
      <w:r w:rsidR="00A327DA" w:rsidRPr="001508F4">
        <w:rPr>
          <w:rFonts w:ascii="Times New Roman" w:hAnsi="Times New Roman" w:cs="Times New Roman"/>
          <w:noProof/>
        </w:rPr>
        <w:t>(Gamlath et al., 2018)</w:t>
      </w:r>
      <w:r w:rsidR="00633E6F" w:rsidRPr="001508F4">
        <w:rPr>
          <w:rFonts w:ascii="Times New Roman" w:hAnsi="Times New Roman" w:cs="Times New Roman"/>
        </w:rPr>
        <w:fldChar w:fldCharType="end"/>
      </w:r>
      <w:r w:rsidR="000B379C" w:rsidRPr="001508F4">
        <w:rPr>
          <w:rFonts w:ascii="Times New Roman" w:hAnsi="Times New Roman" w:cs="Times New Roman"/>
        </w:rPr>
        <w:t xml:space="preserve">. </w:t>
      </w:r>
      <w:r w:rsidR="001B0FDE" w:rsidRPr="001508F4">
        <w:rPr>
          <w:rFonts w:ascii="Times New Roman" w:hAnsi="Times New Roman" w:cs="Times New Roman"/>
        </w:rPr>
        <w:t>The</w:t>
      </w:r>
      <w:r w:rsidR="000B379C" w:rsidRPr="001508F4">
        <w:rPr>
          <w:rFonts w:ascii="Times New Roman" w:hAnsi="Times New Roman" w:cs="Times New Roman"/>
        </w:rPr>
        <w:t xml:space="preserve"> present results </w:t>
      </w:r>
      <w:r w:rsidR="001E046F" w:rsidRPr="001508F4">
        <w:rPr>
          <w:rFonts w:ascii="Times New Roman" w:hAnsi="Times New Roman" w:cs="Times New Roman"/>
        </w:rPr>
        <w:t>demonstrate</w:t>
      </w:r>
      <w:r w:rsidR="00FE3A98" w:rsidRPr="001508F4">
        <w:rPr>
          <w:rFonts w:ascii="Times New Roman" w:hAnsi="Times New Roman" w:cs="Times New Roman"/>
        </w:rPr>
        <w:t xml:space="preserve"> </w:t>
      </w:r>
      <w:r w:rsidR="000920E5" w:rsidRPr="001508F4">
        <w:rPr>
          <w:rFonts w:ascii="Times New Roman" w:hAnsi="Times New Roman" w:cs="Times New Roman"/>
        </w:rPr>
        <w:t xml:space="preserve">that </w:t>
      </w:r>
      <w:r w:rsidR="00FE3A98" w:rsidRPr="001508F4">
        <w:rPr>
          <w:rFonts w:ascii="Times New Roman" w:hAnsi="Times New Roman" w:cs="Times New Roman"/>
        </w:rPr>
        <w:t>incorporating larger whey protein aggregates produced using</w:t>
      </w:r>
      <w:r w:rsidR="000B379C" w:rsidRPr="001508F4">
        <w:rPr>
          <w:rFonts w:ascii="Times New Roman" w:hAnsi="Times New Roman" w:cs="Times New Roman"/>
        </w:rPr>
        <w:t xml:space="preserve"> heat denaturation </w:t>
      </w:r>
      <w:r w:rsidR="00FE3A98" w:rsidRPr="001508F4">
        <w:rPr>
          <w:rFonts w:ascii="Times New Roman" w:hAnsi="Times New Roman" w:cs="Times New Roman"/>
        </w:rPr>
        <w:t>can</w:t>
      </w:r>
      <w:r w:rsidR="00FC08B2" w:rsidRPr="001508F4">
        <w:rPr>
          <w:rFonts w:ascii="Times New Roman" w:hAnsi="Times New Roman" w:cs="Times New Roman"/>
        </w:rPr>
        <w:t xml:space="preserve"> </w:t>
      </w:r>
      <w:r w:rsidR="0011157C" w:rsidRPr="001508F4">
        <w:rPr>
          <w:rFonts w:ascii="Times New Roman" w:hAnsi="Times New Roman" w:cs="Times New Roman"/>
        </w:rPr>
        <w:t>greatly reduce</w:t>
      </w:r>
      <w:r w:rsidR="00FC08B2" w:rsidRPr="001508F4">
        <w:rPr>
          <w:rFonts w:ascii="Times New Roman" w:hAnsi="Times New Roman" w:cs="Times New Roman"/>
        </w:rPr>
        <w:t xml:space="preserve"> the impair</w:t>
      </w:r>
      <w:r w:rsidR="0011157C" w:rsidRPr="001508F4">
        <w:rPr>
          <w:rFonts w:ascii="Times New Roman" w:hAnsi="Times New Roman" w:cs="Times New Roman"/>
        </w:rPr>
        <w:t>ment</w:t>
      </w:r>
      <w:r w:rsidR="00FE3A98" w:rsidRPr="001508F4">
        <w:rPr>
          <w:rFonts w:ascii="Times New Roman" w:hAnsi="Times New Roman" w:cs="Times New Roman"/>
        </w:rPr>
        <w:t xml:space="preserve">. </w:t>
      </w:r>
      <w:r w:rsidR="007C4F53" w:rsidRPr="001508F4">
        <w:rPr>
          <w:rFonts w:ascii="Times New Roman" w:hAnsi="Times New Roman" w:cs="Times New Roman"/>
        </w:rPr>
        <w:t>It was hypothesised that t</w:t>
      </w:r>
      <w:r w:rsidR="001B0FDE" w:rsidRPr="001508F4">
        <w:rPr>
          <w:rFonts w:ascii="Times New Roman" w:hAnsi="Times New Roman" w:cs="Times New Roman"/>
        </w:rPr>
        <w:t xml:space="preserve">he improved rate of gelation could be due to </w:t>
      </w:r>
      <w:r w:rsidR="007C4F53" w:rsidRPr="001508F4">
        <w:rPr>
          <w:rFonts w:ascii="Times New Roman" w:hAnsi="Times New Roman" w:cs="Times New Roman"/>
        </w:rPr>
        <w:t xml:space="preserve">the </w:t>
      </w:r>
      <w:r w:rsidR="00410E64" w:rsidRPr="001508F4">
        <w:rPr>
          <w:rFonts w:ascii="Times New Roman" w:hAnsi="Times New Roman" w:cs="Times New Roman"/>
        </w:rPr>
        <w:t>l</w:t>
      </w:r>
      <w:r w:rsidR="001B0FDE" w:rsidRPr="001508F4">
        <w:rPr>
          <w:rFonts w:ascii="Times New Roman" w:hAnsi="Times New Roman" w:cs="Times New Roman"/>
        </w:rPr>
        <w:t xml:space="preserve">arger whey protein aggregates no longer </w:t>
      </w:r>
      <w:r w:rsidR="00E60F95" w:rsidRPr="001508F4">
        <w:rPr>
          <w:rFonts w:ascii="Times New Roman" w:hAnsi="Times New Roman" w:cs="Times New Roman"/>
        </w:rPr>
        <w:t xml:space="preserve">being able to occupy the spaces created in the cleaved casein micelle </w:t>
      </w:r>
      <w:r w:rsidR="00650B8B" w:rsidRPr="001508F4">
        <w:rPr>
          <w:rFonts w:ascii="Times New Roman" w:hAnsi="Times New Roman" w:cs="Times New Roman"/>
        </w:rPr>
        <w:t>and</w:t>
      </w:r>
      <w:r w:rsidR="00E60F95" w:rsidRPr="001508F4">
        <w:rPr>
          <w:rFonts w:ascii="Times New Roman" w:hAnsi="Times New Roman" w:cs="Times New Roman"/>
        </w:rPr>
        <w:t xml:space="preserve"> </w:t>
      </w:r>
      <w:r w:rsidR="00094ACE" w:rsidRPr="001508F4">
        <w:rPr>
          <w:rFonts w:ascii="Times New Roman" w:hAnsi="Times New Roman" w:cs="Times New Roman"/>
        </w:rPr>
        <w:t xml:space="preserve">therefore are not able to </w:t>
      </w:r>
      <w:r w:rsidR="001B0FDE" w:rsidRPr="001508F4">
        <w:rPr>
          <w:rFonts w:ascii="Times New Roman" w:hAnsi="Times New Roman" w:cs="Times New Roman"/>
        </w:rPr>
        <w:t>provid</w:t>
      </w:r>
      <w:r w:rsidR="00E60F95" w:rsidRPr="001508F4">
        <w:rPr>
          <w:rFonts w:ascii="Times New Roman" w:hAnsi="Times New Roman" w:cs="Times New Roman"/>
        </w:rPr>
        <w:t>e</w:t>
      </w:r>
      <w:r w:rsidR="001B0FDE" w:rsidRPr="001508F4">
        <w:rPr>
          <w:rFonts w:ascii="Times New Roman" w:hAnsi="Times New Roman" w:cs="Times New Roman"/>
        </w:rPr>
        <w:t xml:space="preserve"> a steric barrier </w:t>
      </w:r>
      <w:r w:rsidR="00094ACE" w:rsidRPr="001508F4">
        <w:rPr>
          <w:rFonts w:ascii="Times New Roman" w:hAnsi="Times New Roman" w:cs="Times New Roman"/>
        </w:rPr>
        <w:t>t</w:t>
      </w:r>
      <w:r w:rsidR="001B0FDE" w:rsidRPr="001508F4">
        <w:rPr>
          <w:rFonts w:ascii="Times New Roman" w:hAnsi="Times New Roman" w:cs="Times New Roman"/>
        </w:rPr>
        <w:t xml:space="preserve">o the </w:t>
      </w:r>
      <w:r w:rsidR="00094ACE" w:rsidRPr="001508F4">
        <w:rPr>
          <w:rFonts w:ascii="Times New Roman" w:hAnsi="Times New Roman" w:cs="Times New Roman"/>
        </w:rPr>
        <w:t>aggregation of</w:t>
      </w:r>
      <w:r w:rsidR="001F1F8E" w:rsidRPr="001508F4">
        <w:rPr>
          <w:rFonts w:ascii="Times New Roman" w:hAnsi="Times New Roman" w:cs="Times New Roman"/>
        </w:rPr>
        <w:t xml:space="preserve"> </w:t>
      </w:r>
      <w:proofErr w:type="spellStart"/>
      <w:r w:rsidR="00094ACE" w:rsidRPr="001508F4">
        <w:rPr>
          <w:rFonts w:ascii="Times New Roman" w:hAnsi="Times New Roman" w:cs="Times New Roman"/>
        </w:rPr>
        <w:t>renneted</w:t>
      </w:r>
      <w:proofErr w:type="spellEnd"/>
      <w:r w:rsidR="001B0FDE" w:rsidRPr="001508F4">
        <w:rPr>
          <w:rFonts w:ascii="Times New Roman" w:hAnsi="Times New Roman" w:cs="Times New Roman"/>
        </w:rPr>
        <w:t xml:space="preserve"> casein micelles</w:t>
      </w:r>
      <w:r w:rsidR="007C4F53" w:rsidRPr="001508F4">
        <w:rPr>
          <w:rFonts w:ascii="Times New Roman" w:hAnsi="Times New Roman" w:cs="Times New Roman"/>
        </w:rPr>
        <w:t xml:space="preserve">. In addition, </w:t>
      </w:r>
      <w:r w:rsidR="001B0FDE" w:rsidRPr="001508F4">
        <w:rPr>
          <w:rFonts w:ascii="Times New Roman" w:hAnsi="Times New Roman" w:cs="Times New Roman"/>
        </w:rPr>
        <w:t>a reduction in the surface hydrophobicity of whey protein</w:t>
      </w:r>
      <w:r w:rsidR="00394A69" w:rsidRPr="001508F4">
        <w:rPr>
          <w:rFonts w:ascii="Times New Roman" w:hAnsi="Times New Roman" w:cs="Times New Roman"/>
        </w:rPr>
        <w:t xml:space="preserve"> aggregates as the size increases</w:t>
      </w:r>
      <w:r w:rsidR="001F1F8E" w:rsidRPr="001508F4">
        <w:rPr>
          <w:rFonts w:ascii="Times New Roman" w:hAnsi="Times New Roman" w:cs="Times New Roman"/>
        </w:rPr>
        <w:t xml:space="preserve"> </w:t>
      </w:r>
      <w:r w:rsidR="007C4F53" w:rsidRPr="001508F4">
        <w:rPr>
          <w:rFonts w:ascii="Times New Roman" w:hAnsi="Times New Roman" w:cs="Times New Roman"/>
        </w:rPr>
        <w:t xml:space="preserve">could </w:t>
      </w:r>
      <w:r w:rsidR="001F1F8E" w:rsidRPr="001508F4">
        <w:rPr>
          <w:rFonts w:ascii="Times New Roman" w:hAnsi="Times New Roman" w:cs="Times New Roman"/>
        </w:rPr>
        <w:t>re</w:t>
      </w:r>
      <w:r w:rsidR="007C4F53" w:rsidRPr="001508F4">
        <w:rPr>
          <w:rFonts w:ascii="Times New Roman" w:hAnsi="Times New Roman" w:cs="Times New Roman"/>
        </w:rPr>
        <w:t>duce</w:t>
      </w:r>
      <w:r w:rsidR="001F1F8E" w:rsidRPr="001508F4">
        <w:rPr>
          <w:rFonts w:ascii="Times New Roman" w:hAnsi="Times New Roman" w:cs="Times New Roman"/>
        </w:rPr>
        <w:t xml:space="preserve"> interactions between cleaved casein micelles and whey protein aggregates during gelation. </w:t>
      </w:r>
      <w:r w:rsidR="007C4F53" w:rsidRPr="001508F4">
        <w:rPr>
          <w:rFonts w:ascii="Times New Roman" w:hAnsi="Times New Roman" w:cs="Times New Roman"/>
        </w:rPr>
        <w:t>It is also possible that changes in the soluble calcium in the medium as a result of heat and US treatment could influence the gelation rate. The soluble calcium of untreated MFWP (Table 1) was similar (at a 95% CI) to its total calcium content of 888 ± 16 ppm, indicating that negligible amount</w:t>
      </w:r>
      <w:r w:rsidR="00FF5B78" w:rsidRPr="001508F4">
        <w:rPr>
          <w:rFonts w:ascii="Times New Roman" w:hAnsi="Times New Roman" w:cs="Times New Roman"/>
        </w:rPr>
        <w:t>s</w:t>
      </w:r>
      <w:r w:rsidR="007C4F53" w:rsidRPr="001508F4">
        <w:rPr>
          <w:rFonts w:ascii="Times New Roman" w:hAnsi="Times New Roman" w:cs="Times New Roman"/>
        </w:rPr>
        <w:t xml:space="preserve"> of calcium were bound to proteins in the MFWP. When subjected to heat and US treatments the soluble calcium content in MFWP remained </w:t>
      </w:r>
      <w:r w:rsidR="00814D28" w:rsidRPr="001508F4">
        <w:rPr>
          <w:rFonts w:ascii="Times New Roman" w:hAnsi="Times New Roman" w:cs="Times New Roman"/>
        </w:rPr>
        <w:t xml:space="preserve">essentially </w:t>
      </w:r>
      <w:r w:rsidR="007C4F53" w:rsidRPr="001508F4">
        <w:rPr>
          <w:rFonts w:ascii="Times New Roman" w:hAnsi="Times New Roman" w:cs="Times New Roman"/>
        </w:rPr>
        <w:t xml:space="preserve">unchanged. As the </w:t>
      </w:r>
      <w:r w:rsidR="00814D28" w:rsidRPr="001508F4">
        <w:rPr>
          <w:rFonts w:ascii="Times New Roman" w:hAnsi="Times New Roman" w:cs="Times New Roman"/>
        </w:rPr>
        <w:t xml:space="preserve">soluble calcium </w:t>
      </w:r>
      <w:r w:rsidR="007C4F53" w:rsidRPr="001508F4">
        <w:rPr>
          <w:rFonts w:ascii="Times New Roman" w:hAnsi="Times New Roman" w:cs="Times New Roman"/>
        </w:rPr>
        <w:t xml:space="preserve">concentration </w:t>
      </w:r>
      <w:r w:rsidR="00814D28" w:rsidRPr="001508F4">
        <w:rPr>
          <w:rFonts w:ascii="Times New Roman" w:hAnsi="Times New Roman" w:cs="Times New Roman"/>
        </w:rPr>
        <w:t xml:space="preserve">was the same </w:t>
      </w:r>
      <w:r w:rsidR="00814D28" w:rsidRPr="001508F4">
        <w:rPr>
          <w:rFonts w:ascii="Times New Roman" w:hAnsi="Times New Roman" w:cs="Times New Roman"/>
        </w:rPr>
        <w:lastRenderedPageBreak/>
        <w:t>for the</w:t>
      </w:r>
      <w:r w:rsidR="007C4F53" w:rsidRPr="001508F4">
        <w:rPr>
          <w:rFonts w:ascii="Times New Roman" w:hAnsi="Times New Roman" w:cs="Times New Roman"/>
        </w:rPr>
        <w:t xml:space="preserve"> MFWP, HT MFWP and HT US MFWP systems, </w:t>
      </w:r>
      <w:r w:rsidR="00814D28" w:rsidRPr="001508F4">
        <w:rPr>
          <w:rFonts w:ascii="Times New Roman" w:hAnsi="Times New Roman" w:cs="Times New Roman"/>
        </w:rPr>
        <w:t xml:space="preserve">this should not be an explanatory factor in </w:t>
      </w:r>
      <w:r w:rsidR="007C4F53" w:rsidRPr="001508F4">
        <w:rPr>
          <w:rFonts w:ascii="Times New Roman" w:hAnsi="Times New Roman" w:cs="Times New Roman"/>
        </w:rPr>
        <w:t xml:space="preserve">the </w:t>
      </w:r>
      <w:r w:rsidR="00814D28" w:rsidRPr="001508F4">
        <w:rPr>
          <w:rFonts w:ascii="Times New Roman" w:hAnsi="Times New Roman" w:cs="Times New Roman"/>
        </w:rPr>
        <w:t xml:space="preserve">observed </w:t>
      </w:r>
      <w:r w:rsidR="007C4F53" w:rsidRPr="001508F4">
        <w:rPr>
          <w:rFonts w:ascii="Times New Roman" w:hAnsi="Times New Roman" w:cs="Times New Roman"/>
        </w:rPr>
        <w:t xml:space="preserve">differences </w:t>
      </w:r>
      <w:r w:rsidR="00814D28" w:rsidRPr="001508F4">
        <w:rPr>
          <w:rFonts w:ascii="Times New Roman" w:hAnsi="Times New Roman" w:cs="Times New Roman"/>
        </w:rPr>
        <w:t>in</w:t>
      </w:r>
      <w:r w:rsidR="007C4F53" w:rsidRPr="001508F4">
        <w:rPr>
          <w:rFonts w:ascii="Times New Roman" w:hAnsi="Times New Roman" w:cs="Times New Roman"/>
        </w:rPr>
        <w:t xml:space="preserve"> gelation kinetics. </w:t>
      </w:r>
    </w:p>
    <w:p w14:paraId="4069A138" w14:textId="6C5D3859" w:rsidR="00440823" w:rsidRPr="001508F4" w:rsidRDefault="00440823" w:rsidP="00581DC0">
      <w:pPr>
        <w:spacing w:line="360" w:lineRule="auto"/>
        <w:jc w:val="both"/>
        <w:rPr>
          <w:rFonts w:ascii="Times New Roman" w:hAnsi="Times New Roman" w:cs="Times New Roman"/>
        </w:rPr>
      </w:pPr>
      <w:r w:rsidRPr="001508F4">
        <w:rPr>
          <w:rFonts w:ascii="Times New Roman" w:hAnsi="Times New Roman" w:cs="Times New Roman"/>
        </w:rPr>
        <w:t xml:space="preserve">Table 1: Soluble calcium and surface hydrophobicity of differently treated MFWP system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519"/>
        <w:gridCol w:w="3492"/>
      </w:tblGrid>
      <w:tr w:rsidR="00832359" w:rsidRPr="001508F4" w14:paraId="539A8D9F" w14:textId="77777777" w:rsidTr="00F305C1">
        <w:tc>
          <w:tcPr>
            <w:tcW w:w="3005" w:type="dxa"/>
            <w:tcBorders>
              <w:top w:val="single" w:sz="4" w:space="0" w:color="auto"/>
              <w:bottom w:val="single" w:sz="4" w:space="0" w:color="auto"/>
            </w:tcBorders>
          </w:tcPr>
          <w:p w14:paraId="3BBDD252" w14:textId="5AC27546"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Whey protein system</w:t>
            </w:r>
          </w:p>
        </w:tc>
        <w:tc>
          <w:tcPr>
            <w:tcW w:w="2519" w:type="dxa"/>
            <w:tcBorders>
              <w:top w:val="single" w:sz="4" w:space="0" w:color="auto"/>
              <w:bottom w:val="single" w:sz="4" w:space="0" w:color="auto"/>
            </w:tcBorders>
          </w:tcPr>
          <w:p w14:paraId="7C3A5FB0" w14:textId="03B811EA"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Soluble calcium (ppm)</w:t>
            </w:r>
          </w:p>
        </w:tc>
        <w:tc>
          <w:tcPr>
            <w:tcW w:w="3492" w:type="dxa"/>
            <w:tcBorders>
              <w:top w:val="single" w:sz="4" w:space="0" w:color="auto"/>
              <w:bottom w:val="single" w:sz="4" w:space="0" w:color="auto"/>
            </w:tcBorders>
          </w:tcPr>
          <w:p w14:paraId="6675E336" w14:textId="7EE1640C"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Surface hydrophobicity</w:t>
            </w:r>
            <w:r w:rsidR="00B160A1" w:rsidRPr="001508F4">
              <w:rPr>
                <w:rFonts w:ascii="Times New Roman" w:hAnsi="Times New Roman" w:cs="Times New Roman"/>
              </w:rPr>
              <w:t xml:space="preserve"> index</w:t>
            </w:r>
          </w:p>
        </w:tc>
      </w:tr>
      <w:tr w:rsidR="00832359" w:rsidRPr="001508F4" w14:paraId="4F39B8FE" w14:textId="77777777" w:rsidTr="00F305C1">
        <w:tc>
          <w:tcPr>
            <w:tcW w:w="3005" w:type="dxa"/>
            <w:tcBorders>
              <w:top w:val="single" w:sz="4" w:space="0" w:color="auto"/>
            </w:tcBorders>
          </w:tcPr>
          <w:p w14:paraId="27DC5B3A" w14:textId="3F47FB6E"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MFWP</w:t>
            </w:r>
          </w:p>
        </w:tc>
        <w:tc>
          <w:tcPr>
            <w:tcW w:w="2519" w:type="dxa"/>
            <w:tcBorders>
              <w:top w:val="single" w:sz="4" w:space="0" w:color="auto"/>
            </w:tcBorders>
          </w:tcPr>
          <w:p w14:paraId="4BA48A06" w14:textId="743A4459"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883 ± 5</w:t>
            </w:r>
            <w:r w:rsidRPr="001508F4">
              <w:rPr>
                <w:rFonts w:ascii="Times New Roman" w:hAnsi="Times New Roman" w:cs="Times New Roman"/>
                <w:vertAlign w:val="superscript"/>
              </w:rPr>
              <w:t>a</w:t>
            </w:r>
          </w:p>
        </w:tc>
        <w:tc>
          <w:tcPr>
            <w:tcW w:w="3492" w:type="dxa"/>
            <w:tcBorders>
              <w:top w:val="single" w:sz="4" w:space="0" w:color="auto"/>
            </w:tcBorders>
          </w:tcPr>
          <w:p w14:paraId="024FECBD" w14:textId="60DA334A" w:rsidR="00832359" w:rsidRPr="001508F4" w:rsidRDefault="00894B72" w:rsidP="00C7384D">
            <w:pPr>
              <w:spacing w:line="360" w:lineRule="auto"/>
              <w:jc w:val="center"/>
              <w:rPr>
                <w:rFonts w:ascii="Times New Roman" w:hAnsi="Times New Roman" w:cs="Times New Roman"/>
              </w:rPr>
            </w:pPr>
            <w:r w:rsidRPr="001508F4">
              <w:rPr>
                <w:rFonts w:ascii="Times New Roman" w:hAnsi="Times New Roman" w:cs="Times New Roman"/>
              </w:rPr>
              <w:t>755</w:t>
            </w:r>
            <w:r w:rsidR="00440823" w:rsidRPr="001508F4">
              <w:rPr>
                <w:rFonts w:ascii="Times New Roman" w:hAnsi="Times New Roman" w:cs="Times New Roman"/>
              </w:rPr>
              <w:t>±</w:t>
            </w:r>
            <w:r w:rsidRPr="001508F4">
              <w:rPr>
                <w:rFonts w:ascii="Times New Roman" w:hAnsi="Times New Roman" w:cs="Times New Roman"/>
              </w:rPr>
              <w:t>3</w:t>
            </w:r>
            <w:r w:rsidR="00440823" w:rsidRPr="001508F4">
              <w:rPr>
                <w:rFonts w:ascii="Times New Roman" w:hAnsi="Times New Roman" w:cs="Times New Roman"/>
                <w:vertAlign w:val="superscript"/>
              </w:rPr>
              <w:t>a</w:t>
            </w:r>
          </w:p>
        </w:tc>
      </w:tr>
      <w:tr w:rsidR="00832359" w:rsidRPr="001508F4" w14:paraId="5AB5E007" w14:textId="77777777" w:rsidTr="00F305C1">
        <w:tc>
          <w:tcPr>
            <w:tcW w:w="3005" w:type="dxa"/>
          </w:tcPr>
          <w:p w14:paraId="46BFD655" w14:textId="72208839"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MFWP HT</w:t>
            </w:r>
          </w:p>
        </w:tc>
        <w:tc>
          <w:tcPr>
            <w:tcW w:w="2519" w:type="dxa"/>
          </w:tcPr>
          <w:p w14:paraId="488E559E" w14:textId="09E82646"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882 ± 8</w:t>
            </w:r>
            <w:r w:rsidRPr="001508F4">
              <w:rPr>
                <w:rFonts w:ascii="Times New Roman" w:hAnsi="Times New Roman" w:cs="Times New Roman"/>
                <w:vertAlign w:val="superscript"/>
              </w:rPr>
              <w:t xml:space="preserve"> a</w:t>
            </w:r>
          </w:p>
        </w:tc>
        <w:tc>
          <w:tcPr>
            <w:tcW w:w="3492" w:type="dxa"/>
          </w:tcPr>
          <w:p w14:paraId="177766F7" w14:textId="17448BF8" w:rsidR="00832359" w:rsidRPr="001508F4" w:rsidRDefault="00894B72" w:rsidP="00C7384D">
            <w:pPr>
              <w:spacing w:line="360" w:lineRule="auto"/>
              <w:jc w:val="center"/>
              <w:rPr>
                <w:rFonts w:ascii="Times New Roman" w:hAnsi="Times New Roman" w:cs="Times New Roman"/>
              </w:rPr>
            </w:pPr>
            <w:r w:rsidRPr="001508F4">
              <w:rPr>
                <w:rFonts w:ascii="Times New Roman" w:hAnsi="Times New Roman" w:cs="Times New Roman"/>
              </w:rPr>
              <w:t>3623</w:t>
            </w:r>
            <w:r w:rsidR="00440823" w:rsidRPr="001508F4">
              <w:rPr>
                <w:rFonts w:ascii="Times New Roman" w:hAnsi="Times New Roman" w:cs="Times New Roman"/>
              </w:rPr>
              <w:t>±</w:t>
            </w:r>
            <w:r w:rsidRPr="001508F4">
              <w:rPr>
                <w:rFonts w:ascii="Times New Roman" w:hAnsi="Times New Roman" w:cs="Times New Roman"/>
              </w:rPr>
              <w:t>172</w:t>
            </w:r>
            <w:r w:rsidRPr="001508F4">
              <w:rPr>
                <w:rFonts w:ascii="Times New Roman" w:hAnsi="Times New Roman" w:cs="Times New Roman"/>
                <w:vertAlign w:val="superscript"/>
              </w:rPr>
              <w:t>b</w:t>
            </w:r>
          </w:p>
        </w:tc>
      </w:tr>
      <w:tr w:rsidR="00832359" w:rsidRPr="001508F4" w14:paraId="1BABA9AA" w14:textId="77777777" w:rsidTr="00F305C1">
        <w:tc>
          <w:tcPr>
            <w:tcW w:w="3005" w:type="dxa"/>
          </w:tcPr>
          <w:p w14:paraId="4609947C" w14:textId="76A07450"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MFWP HT US</w:t>
            </w:r>
          </w:p>
        </w:tc>
        <w:tc>
          <w:tcPr>
            <w:tcW w:w="2519" w:type="dxa"/>
          </w:tcPr>
          <w:p w14:paraId="78922B04" w14:textId="5B1F9AC5" w:rsidR="00832359" w:rsidRPr="001508F4" w:rsidRDefault="00832359" w:rsidP="00C7384D">
            <w:pPr>
              <w:spacing w:line="360" w:lineRule="auto"/>
              <w:jc w:val="center"/>
              <w:rPr>
                <w:rFonts w:ascii="Times New Roman" w:hAnsi="Times New Roman" w:cs="Times New Roman"/>
              </w:rPr>
            </w:pPr>
            <w:r w:rsidRPr="001508F4">
              <w:rPr>
                <w:rFonts w:ascii="Times New Roman" w:hAnsi="Times New Roman" w:cs="Times New Roman"/>
              </w:rPr>
              <w:t xml:space="preserve">863 ± </w:t>
            </w:r>
            <w:r w:rsidR="00440823" w:rsidRPr="001508F4">
              <w:rPr>
                <w:rFonts w:ascii="Times New Roman" w:hAnsi="Times New Roman" w:cs="Times New Roman"/>
              </w:rPr>
              <w:t>1</w:t>
            </w:r>
            <w:r w:rsidRPr="001508F4">
              <w:rPr>
                <w:rFonts w:ascii="Times New Roman" w:hAnsi="Times New Roman" w:cs="Times New Roman"/>
              </w:rPr>
              <w:t>7</w:t>
            </w:r>
            <w:r w:rsidRPr="001508F4">
              <w:rPr>
                <w:rFonts w:ascii="Times New Roman" w:hAnsi="Times New Roman" w:cs="Times New Roman"/>
                <w:vertAlign w:val="superscript"/>
              </w:rPr>
              <w:t xml:space="preserve"> a</w:t>
            </w:r>
          </w:p>
        </w:tc>
        <w:tc>
          <w:tcPr>
            <w:tcW w:w="3492" w:type="dxa"/>
          </w:tcPr>
          <w:p w14:paraId="1A892DB8" w14:textId="5C126999" w:rsidR="00832359" w:rsidRPr="001508F4" w:rsidRDefault="00894B72" w:rsidP="00C7384D">
            <w:pPr>
              <w:spacing w:line="360" w:lineRule="auto"/>
              <w:jc w:val="center"/>
              <w:rPr>
                <w:rFonts w:ascii="Times New Roman" w:hAnsi="Times New Roman" w:cs="Times New Roman"/>
              </w:rPr>
            </w:pPr>
            <w:r w:rsidRPr="001508F4">
              <w:rPr>
                <w:rFonts w:ascii="Times New Roman" w:hAnsi="Times New Roman" w:cs="Times New Roman"/>
              </w:rPr>
              <w:t>4782</w:t>
            </w:r>
            <w:r w:rsidR="00440823" w:rsidRPr="001508F4">
              <w:rPr>
                <w:rFonts w:ascii="Times New Roman" w:hAnsi="Times New Roman" w:cs="Times New Roman"/>
              </w:rPr>
              <w:t>±</w:t>
            </w:r>
            <w:r w:rsidRPr="001508F4">
              <w:rPr>
                <w:rFonts w:ascii="Times New Roman" w:hAnsi="Times New Roman" w:cs="Times New Roman"/>
              </w:rPr>
              <w:t>25</w:t>
            </w:r>
            <w:r w:rsidRPr="001508F4">
              <w:rPr>
                <w:rFonts w:ascii="Times New Roman" w:hAnsi="Times New Roman" w:cs="Times New Roman"/>
                <w:vertAlign w:val="superscript"/>
              </w:rPr>
              <w:t>c</w:t>
            </w:r>
          </w:p>
        </w:tc>
      </w:tr>
    </w:tbl>
    <w:p w14:paraId="6C51A90D" w14:textId="27703194" w:rsidR="0024302E" w:rsidRPr="001508F4" w:rsidRDefault="0024302E" w:rsidP="0024302E">
      <w:pPr>
        <w:spacing w:line="360" w:lineRule="auto"/>
        <w:jc w:val="both"/>
        <w:rPr>
          <w:rFonts w:ascii="Times New Roman" w:hAnsi="Times New Roman" w:cs="Times New Roman"/>
        </w:rPr>
      </w:pPr>
      <w:r w:rsidRPr="001508F4">
        <w:rPr>
          <w:rFonts w:ascii="Times New Roman" w:hAnsi="Times New Roman" w:cs="Times New Roman"/>
        </w:rPr>
        <w:t xml:space="preserve">* The standard deviation of measurements of at least duplicates samples prepared from the same treatment tube are denoted alongside the mean value. </w:t>
      </w:r>
      <w:r w:rsidR="00595FA0" w:rsidRPr="001508F4">
        <w:rPr>
          <w:rFonts w:ascii="Times New Roman" w:hAnsi="Times New Roman" w:cs="Times New Roman"/>
        </w:rPr>
        <w:t>Although t</w:t>
      </w:r>
      <w:r w:rsidRPr="001508F4">
        <w:rPr>
          <w:rFonts w:ascii="Times New Roman" w:hAnsi="Times New Roman" w:cs="Times New Roman"/>
        </w:rPr>
        <w:t>he absolute surface hydrophilicit</w:t>
      </w:r>
      <w:r w:rsidR="00595FA0" w:rsidRPr="001508F4">
        <w:rPr>
          <w:rFonts w:ascii="Times New Roman" w:hAnsi="Times New Roman" w:cs="Times New Roman"/>
        </w:rPr>
        <w:t xml:space="preserve">y values </w:t>
      </w:r>
      <w:r w:rsidR="008C7B7E" w:rsidRPr="001508F4">
        <w:rPr>
          <w:rFonts w:ascii="Times New Roman" w:hAnsi="Times New Roman" w:cs="Times New Roman"/>
        </w:rPr>
        <w:t>varied between separate</w:t>
      </w:r>
      <w:r w:rsidRPr="001508F4">
        <w:rPr>
          <w:rFonts w:ascii="Times New Roman" w:hAnsi="Times New Roman" w:cs="Times New Roman"/>
        </w:rPr>
        <w:t xml:space="preserve"> trials done on different days with freshly prepared buffer, </w:t>
      </w:r>
      <w:r w:rsidR="00462E0E" w:rsidRPr="001508F4">
        <w:rPr>
          <w:rFonts w:ascii="Times New Roman" w:hAnsi="Times New Roman" w:cs="Times New Roman"/>
        </w:rPr>
        <w:t xml:space="preserve">an </w:t>
      </w:r>
      <w:r w:rsidRPr="001508F4">
        <w:rPr>
          <w:rFonts w:ascii="Times New Roman" w:hAnsi="Times New Roman" w:cs="Times New Roman"/>
        </w:rPr>
        <w:t>increasing trend with HT and HT US treatments w</w:t>
      </w:r>
      <w:r w:rsidR="00462E0E" w:rsidRPr="001508F4">
        <w:rPr>
          <w:rFonts w:ascii="Times New Roman" w:hAnsi="Times New Roman" w:cs="Times New Roman"/>
        </w:rPr>
        <w:t>as consistency</w:t>
      </w:r>
      <w:r w:rsidRPr="001508F4">
        <w:rPr>
          <w:rFonts w:ascii="Times New Roman" w:hAnsi="Times New Roman" w:cs="Times New Roman"/>
        </w:rPr>
        <w:t xml:space="preserve"> observed.</w:t>
      </w:r>
    </w:p>
    <w:p w14:paraId="43EA8A8C" w14:textId="06614CF3" w:rsidR="00B0358B" w:rsidRPr="001508F4" w:rsidRDefault="00B0358B" w:rsidP="00581DC0">
      <w:pPr>
        <w:spacing w:line="360" w:lineRule="auto"/>
        <w:jc w:val="both"/>
        <w:rPr>
          <w:rFonts w:ascii="Times New Roman" w:hAnsi="Times New Roman" w:cs="Times New Roman"/>
        </w:rPr>
      </w:pPr>
      <w:r w:rsidRPr="001508F4">
        <w:rPr>
          <w:rFonts w:ascii="Times New Roman" w:hAnsi="Times New Roman" w:cs="Times New Roman"/>
        </w:rPr>
        <w:t xml:space="preserve">** Significantly different values </w:t>
      </w:r>
      <w:r w:rsidR="00033C60" w:rsidRPr="001508F4">
        <w:rPr>
          <w:rFonts w:ascii="Times New Roman" w:hAnsi="Times New Roman" w:cs="Times New Roman"/>
        </w:rPr>
        <w:t>(p</w:t>
      </w:r>
      <w:r w:rsidR="000B4D64" w:rsidRPr="001508F4">
        <w:rPr>
          <w:rFonts w:ascii="Times New Roman" w:hAnsi="Times New Roman" w:cs="Times New Roman"/>
        </w:rPr>
        <w:t xml:space="preserve"> </w:t>
      </w:r>
      <w:r w:rsidR="00033C60" w:rsidRPr="001508F4">
        <w:rPr>
          <w:rFonts w:ascii="Times New Roman" w:hAnsi="Times New Roman" w:cs="Times New Roman"/>
        </w:rPr>
        <w:t>&lt;</w:t>
      </w:r>
      <w:r w:rsidR="000B4D64" w:rsidRPr="001508F4">
        <w:rPr>
          <w:rFonts w:ascii="Times New Roman" w:hAnsi="Times New Roman" w:cs="Times New Roman"/>
        </w:rPr>
        <w:t xml:space="preserve"> </w:t>
      </w:r>
      <w:r w:rsidR="00033C60" w:rsidRPr="001508F4">
        <w:rPr>
          <w:rFonts w:ascii="Times New Roman" w:hAnsi="Times New Roman" w:cs="Times New Roman"/>
        </w:rPr>
        <w:t xml:space="preserve">0.05) </w:t>
      </w:r>
      <w:r w:rsidR="000B4D64" w:rsidRPr="001508F4">
        <w:rPr>
          <w:rFonts w:ascii="Times New Roman" w:hAnsi="Times New Roman" w:cs="Times New Roman"/>
        </w:rPr>
        <w:t>within</w:t>
      </w:r>
      <w:r w:rsidRPr="001508F4">
        <w:rPr>
          <w:rFonts w:ascii="Times New Roman" w:hAnsi="Times New Roman" w:cs="Times New Roman"/>
        </w:rPr>
        <w:t xml:space="preserve"> a column are denoted using superscript letters.</w:t>
      </w:r>
    </w:p>
    <w:p w14:paraId="70FE6195" w14:textId="02D1F2FD" w:rsidR="00B11CD7" w:rsidRPr="001508F4" w:rsidRDefault="005D30FB" w:rsidP="00581DC0">
      <w:pPr>
        <w:spacing w:line="360" w:lineRule="auto"/>
        <w:jc w:val="both"/>
        <w:rPr>
          <w:rFonts w:ascii="Times New Roman" w:hAnsi="Times New Roman" w:cs="Times New Roman"/>
        </w:rPr>
      </w:pPr>
      <w:r w:rsidRPr="001508F4">
        <w:rPr>
          <w:rFonts w:ascii="Times New Roman" w:hAnsi="Times New Roman" w:cs="Times New Roman"/>
        </w:rPr>
        <w:t>T</w:t>
      </w:r>
      <w:r w:rsidR="00536AED" w:rsidRPr="001508F4">
        <w:rPr>
          <w:rFonts w:ascii="Times New Roman" w:hAnsi="Times New Roman" w:cs="Times New Roman"/>
        </w:rPr>
        <w:t xml:space="preserve">he hydrophobicity of MFWP increased with heat treatment </w:t>
      </w:r>
      <w:r w:rsidR="002156C0" w:rsidRPr="001508F4">
        <w:rPr>
          <w:rFonts w:ascii="Times New Roman" w:hAnsi="Times New Roman" w:cs="Times New Roman"/>
        </w:rPr>
        <w:t>followed by a further increase after sonication (Table 1)</w:t>
      </w:r>
      <w:r w:rsidR="006E7509" w:rsidRPr="001508F4">
        <w:rPr>
          <w:rFonts w:ascii="Times New Roman" w:hAnsi="Times New Roman" w:cs="Times New Roman"/>
        </w:rPr>
        <w:t xml:space="preserve">. </w:t>
      </w:r>
      <w:r w:rsidR="00090DA9" w:rsidRPr="001508F4">
        <w:rPr>
          <w:rFonts w:ascii="Times New Roman" w:hAnsi="Times New Roman" w:cs="Times New Roman"/>
        </w:rPr>
        <w:t xml:space="preserve">Thermal denaturation of whey proteins </w:t>
      </w:r>
      <w:r w:rsidR="00D42EBE" w:rsidRPr="001508F4">
        <w:rPr>
          <w:rFonts w:ascii="Times New Roman" w:hAnsi="Times New Roman" w:cs="Times New Roman"/>
        </w:rPr>
        <w:t xml:space="preserve">is known to </w:t>
      </w:r>
      <w:r w:rsidR="00090DA9" w:rsidRPr="001508F4">
        <w:rPr>
          <w:rFonts w:ascii="Times New Roman" w:hAnsi="Times New Roman" w:cs="Times New Roman"/>
        </w:rPr>
        <w:t>expose</w:t>
      </w:r>
      <w:r w:rsidR="00D42EBE" w:rsidRPr="001508F4">
        <w:t xml:space="preserve"> </w:t>
      </w:r>
      <w:r w:rsidR="00D42EBE" w:rsidRPr="001508F4">
        <w:rPr>
          <w:rFonts w:ascii="Times New Roman" w:hAnsi="Times New Roman" w:cs="Times New Roman"/>
        </w:rPr>
        <w:t>hydrophobic domains that are otherwise buried within the native globular structure</w:t>
      </w:r>
      <w:r w:rsidR="002156C0" w:rsidRPr="001508F4">
        <w:rPr>
          <w:rFonts w:ascii="Times New Roman" w:hAnsi="Times New Roman" w:cs="Times New Roman"/>
        </w:rPr>
        <w:t xml:space="preserve"> </w:t>
      </w:r>
      <w:r w:rsidR="00D42EBE"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iroux&lt;/Author&gt;&lt;Year&gt;2015&lt;/Year&gt;&lt;RecNum&gt;45&lt;/RecNum&gt;&lt;DisplayText&gt;(Giroux et al., 2015)&lt;/DisplayText&gt;&lt;record&gt;&lt;rec-number&gt;45&lt;/rec-number&gt;&lt;foreign-keys&gt;&lt;key app="EN" db-id="z5vzzfv9zd0a5gees9bpswa22tzevedpxr09" timestamp="1566279977"&gt;45&lt;/key&gt;&lt;/foreign-keys&gt;&lt;ref-type name="Journal Article"&gt;17&lt;/ref-type&gt;&lt;contributors&gt;&lt;authors&gt;&lt;author&gt;Giroux, Hélène J&lt;/author&gt;&lt;author&gt;Lanouette, Genevieve&lt;/author&gt;&lt;author&gt;Britten, Michel&lt;/author&gt;&lt;/authors&gt;&lt;/contributors&gt;&lt;titles&gt;&lt;title&gt;Effect of whey protein aggregates of various sizes on the formation and properties of rennet-induced milk gels&lt;/title&gt;&lt;secondary-title&gt;Food Hydrocolloids&lt;/secondary-title&gt;&lt;/titles&gt;&lt;periodical&gt;&lt;full-title&gt;Food Hydrocolloids&lt;/full-title&gt;&lt;/periodical&gt;&lt;pages&gt;272-278&lt;/pages&gt;&lt;volume&gt;45&lt;/volume&gt;&lt;dates&gt;&lt;year&gt;2015&lt;/year&gt;&lt;/dates&gt;&lt;isbn&gt;0268-005X&lt;/isbn&gt;&lt;urls&gt;&lt;/urls&gt;&lt;electronic-resource-num&gt;https://doi.org/10.1016/j.foodhyd.2014.12.004 &lt;/electronic-resource-num&gt;&lt;/record&gt;&lt;/Cite&gt;&lt;/EndNote&gt;</w:instrText>
      </w:r>
      <w:r w:rsidR="00D42EBE" w:rsidRPr="001508F4">
        <w:rPr>
          <w:rFonts w:ascii="Times New Roman" w:hAnsi="Times New Roman" w:cs="Times New Roman"/>
        </w:rPr>
        <w:fldChar w:fldCharType="separate"/>
      </w:r>
      <w:r w:rsidR="00CF79B6" w:rsidRPr="001508F4">
        <w:rPr>
          <w:rFonts w:ascii="Times New Roman" w:hAnsi="Times New Roman" w:cs="Times New Roman"/>
          <w:noProof/>
        </w:rPr>
        <w:t>(Giroux et al., 2015)</w:t>
      </w:r>
      <w:r w:rsidR="00D42EBE" w:rsidRPr="001508F4">
        <w:rPr>
          <w:rFonts w:ascii="Times New Roman" w:hAnsi="Times New Roman" w:cs="Times New Roman"/>
        </w:rPr>
        <w:fldChar w:fldCharType="end"/>
      </w:r>
      <w:r w:rsidR="00D42EBE" w:rsidRPr="001508F4">
        <w:rPr>
          <w:rFonts w:ascii="Times New Roman" w:hAnsi="Times New Roman" w:cs="Times New Roman"/>
        </w:rPr>
        <w:t>.</w:t>
      </w:r>
      <w:r w:rsidR="00B160A1" w:rsidRPr="001508F4">
        <w:rPr>
          <w:rFonts w:ascii="Times New Roman" w:hAnsi="Times New Roman" w:cs="Times New Roman"/>
        </w:rPr>
        <w:t xml:space="preserve"> </w:t>
      </w:r>
      <w:r w:rsidR="002156C0" w:rsidRPr="001508F4">
        <w:rPr>
          <w:rFonts w:ascii="Times New Roman" w:hAnsi="Times New Roman" w:cs="Times New Roman"/>
        </w:rPr>
        <w:t>Such hydrophobic regions interact to form larger whey protein aggregates which are later disintegrated by cavitation induced shear forces of US.</w:t>
      </w:r>
      <w:r w:rsidR="00C647B1" w:rsidRPr="001508F4">
        <w:rPr>
          <w:rFonts w:ascii="Times New Roman" w:hAnsi="Times New Roman" w:cs="Times New Roman"/>
        </w:rPr>
        <w:t xml:space="preserve"> Disintegrated aggregates have more exposed</w:t>
      </w:r>
      <w:r w:rsidR="002156C0" w:rsidRPr="001508F4">
        <w:rPr>
          <w:rFonts w:ascii="Times New Roman" w:hAnsi="Times New Roman" w:cs="Times New Roman"/>
        </w:rPr>
        <w:t xml:space="preserve"> hydrophobic residues that are </w:t>
      </w:r>
      <w:r w:rsidR="00C647B1" w:rsidRPr="001508F4">
        <w:rPr>
          <w:rFonts w:ascii="Times New Roman" w:hAnsi="Times New Roman" w:cs="Times New Roman"/>
        </w:rPr>
        <w:t xml:space="preserve">otherwise </w:t>
      </w:r>
      <w:r w:rsidR="002156C0" w:rsidRPr="001508F4">
        <w:rPr>
          <w:rFonts w:ascii="Times New Roman" w:hAnsi="Times New Roman" w:cs="Times New Roman"/>
        </w:rPr>
        <w:t xml:space="preserve">buried within </w:t>
      </w:r>
      <w:r w:rsidR="00C647B1" w:rsidRPr="001508F4">
        <w:rPr>
          <w:rFonts w:ascii="Times New Roman" w:hAnsi="Times New Roman" w:cs="Times New Roman"/>
        </w:rPr>
        <w:t>larger</w:t>
      </w:r>
      <w:r w:rsidR="002156C0" w:rsidRPr="001508F4">
        <w:rPr>
          <w:rFonts w:ascii="Times New Roman" w:hAnsi="Times New Roman" w:cs="Times New Roman"/>
        </w:rPr>
        <w:t xml:space="preserve"> aggregate</w:t>
      </w:r>
      <w:r w:rsidR="007370AB" w:rsidRPr="001508F4">
        <w:rPr>
          <w:rFonts w:ascii="Times New Roman" w:hAnsi="Times New Roman" w:cs="Times New Roman"/>
        </w:rPr>
        <w:t>s</w:t>
      </w:r>
      <w:r w:rsidR="00C647B1" w:rsidRPr="001508F4">
        <w:rPr>
          <w:rFonts w:ascii="Times New Roman" w:hAnsi="Times New Roman" w:cs="Times New Roman"/>
        </w:rPr>
        <w:t>.</w:t>
      </w:r>
      <w:r w:rsidR="00FB3C6D" w:rsidRPr="001508F4">
        <w:rPr>
          <w:rFonts w:ascii="Times New Roman" w:hAnsi="Times New Roman" w:cs="Times New Roman"/>
        </w:rPr>
        <w:t xml:space="preserve"> </w:t>
      </w:r>
    </w:p>
    <w:p w14:paraId="7B3DBA6C" w14:textId="734E56AA" w:rsidR="00B97209" w:rsidRPr="001508F4" w:rsidRDefault="00B97209" w:rsidP="00B97209">
      <w:pPr>
        <w:spacing w:line="360" w:lineRule="auto"/>
        <w:jc w:val="both"/>
        <w:rPr>
          <w:rFonts w:ascii="Times New Roman" w:hAnsi="Times New Roman" w:cs="Times New Roman"/>
        </w:rPr>
      </w:pPr>
      <w:r w:rsidRPr="001508F4">
        <w:rPr>
          <w:rFonts w:ascii="Times New Roman" w:hAnsi="Times New Roman" w:cs="Times New Roman"/>
        </w:rPr>
        <w:t xml:space="preserve">A complementary study by </w:t>
      </w:r>
      <w:r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Giroux&lt;/Author&gt;&lt;Year&gt;2015&lt;/Year&gt;&lt;RecNum&gt;45&lt;/RecNum&gt;&lt;DisplayText&gt;Giroux et al. (2015)&lt;/DisplayText&gt;&lt;record&gt;&lt;rec-number&gt;45&lt;/rec-number&gt;&lt;foreign-keys&gt;&lt;key app="EN" db-id="z5vzzfv9zd0a5gees9bpswa22tzevedpxr09" timestamp="1566279977"&gt;45&lt;/key&gt;&lt;/foreign-keys&gt;&lt;ref-type name="Journal Article"&gt;17&lt;/ref-type&gt;&lt;contributors&gt;&lt;authors&gt;&lt;author&gt;Giroux, Hélène J&lt;/author&gt;&lt;author&gt;Lanouette, Genevieve&lt;/author&gt;&lt;author&gt;Britten, Michel&lt;/author&gt;&lt;/authors&gt;&lt;/contributors&gt;&lt;titles&gt;&lt;title&gt;Effect of whey protein aggregates of various sizes on the formation and properties of rennet-induced milk gels&lt;/title&gt;&lt;secondary-title&gt;Food Hydrocolloids&lt;/secondary-title&gt;&lt;/titles&gt;&lt;periodical&gt;&lt;full-title&gt;Food Hydrocolloids&lt;/full-title&gt;&lt;/periodical&gt;&lt;pages&gt;272-278&lt;/pages&gt;&lt;volume&gt;45&lt;/volume&gt;&lt;dates&gt;&lt;year&gt;2015&lt;/year&gt;&lt;/dates&gt;&lt;isbn&gt;0268-005X&lt;/isbn&gt;&lt;urls&gt;&lt;/urls&gt;&lt;electronic-resource-num&gt;https://doi.org/10.1016/j.foodhyd.2014.12.004 &lt;/electronic-resource-num&gt;&lt;/record&gt;&lt;/Cite&gt;&lt;/EndNote&gt;</w:instrText>
      </w:r>
      <w:r w:rsidRPr="001508F4">
        <w:rPr>
          <w:rFonts w:ascii="Times New Roman" w:hAnsi="Times New Roman" w:cs="Times New Roman"/>
        </w:rPr>
        <w:fldChar w:fldCharType="separate"/>
      </w:r>
      <w:r w:rsidR="00A91E66" w:rsidRPr="001508F4">
        <w:rPr>
          <w:rFonts w:ascii="Times New Roman" w:hAnsi="Times New Roman" w:cs="Times New Roman"/>
          <w:noProof/>
        </w:rPr>
        <w:t>Giroux et al. (2015)</w:t>
      </w:r>
      <w:r w:rsidRPr="001508F4">
        <w:rPr>
          <w:rFonts w:ascii="Times New Roman" w:hAnsi="Times New Roman" w:cs="Times New Roman"/>
        </w:rPr>
        <w:fldChar w:fldCharType="end"/>
      </w:r>
      <w:r w:rsidRPr="001508F4">
        <w:rPr>
          <w:rFonts w:ascii="Times New Roman" w:hAnsi="Times New Roman" w:cs="Times New Roman"/>
        </w:rPr>
        <w:t xml:space="preserve"> also report</w:t>
      </w:r>
      <w:r w:rsidR="00C647B1" w:rsidRPr="001508F4">
        <w:rPr>
          <w:rFonts w:ascii="Times New Roman" w:hAnsi="Times New Roman" w:cs="Times New Roman"/>
        </w:rPr>
        <w:t>ed</w:t>
      </w:r>
      <w:r w:rsidRPr="001508F4">
        <w:rPr>
          <w:rFonts w:ascii="Times New Roman" w:hAnsi="Times New Roman" w:cs="Times New Roman"/>
        </w:rPr>
        <w:t xml:space="preserve"> improved rennet gelation when whey proteins were denatured at varying concentrations (5% w/w – 20% w/w) to form </w:t>
      </w:r>
      <w:r w:rsidR="005D30FB" w:rsidRPr="001508F4">
        <w:rPr>
          <w:rFonts w:ascii="Times New Roman" w:hAnsi="Times New Roman" w:cs="Times New Roman"/>
        </w:rPr>
        <w:t xml:space="preserve">small </w:t>
      </w:r>
      <w:r w:rsidRPr="001508F4">
        <w:rPr>
          <w:rFonts w:ascii="Times New Roman" w:hAnsi="Times New Roman" w:cs="Times New Roman"/>
        </w:rPr>
        <w:t xml:space="preserve">aggregates </w:t>
      </w:r>
      <w:r w:rsidR="005D30FB" w:rsidRPr="001508F4">
        <w:rPr>
          <w:rFonts w:ascii="Times New Roman" w:hAnsi="Times New Roman" w:cs="Times New Roman"/>
        </w:rPr>
        <w:t>with an average size ranging between</w:t>
      </w:r>
      <w:r w:rsidRPr="001508F4">
        <w:rPr>
          <w:rFonts w:ascii="Times New Roman" w:hAnsi="Times New Roman" w:cs="Times New Roman"/>
        </w:rPr>
        <w:t xml:space="preserve"> </w:t>
      </w:r>
      <w:r w:rsidR="0018207C" w:rsidRPr="001508F4">
        <w:rPr>
          <w:rFonts w:ascii="Times New Roman" w:hAnsi="Times New Roman" w:cs="Times New Roman"/>
        </w:rPr>
        <w:t xml:space="preserve">41 </w:t>
      </w:r>
      <w:r w:rsidRPr="001508F4">
        <w:rPr>
          <w:rFonts w:ascii="Times New Roman" w:hAnsi="Times New Roman" w:cs="Times New Roman"/>
        </w:rPr>
        <w:t>nm</w:t>
      </w:r>
      <w:r w:rsidR="005D30FB" w:rsidRPr="001508F4">
        <w:rPr>
          <w:rFonts w:ascii="Times New Roman" w:hAnsi="Times New Roman" w:cs="Times New Roman"/>
        </w:rPr>
        <w:t xml:space="preserve"> to </w:t>
      </w:r>
      <w:r w:rsidR="00393843" w:rsidRPr="001508F4">
        <w:rPr>
          <w:rFonts w:ascii="Times New Roman" w:hAnsi="Times New Roman" w:cs="Times New Roman"/>
        </w:rPr>
        <w:t xml:space="preserve">299 </w:t>
      </w:r>
      <w:r w:rsidRPr="001508F4">
        <w:rPr>
          <w:rFonts w:ascii="Times New Roman" w:hAnsi="Times New Roman" w:cs="Times New Roman"/>
        </w:rPr>
        <w:t xml:space="preserve">nm. </w:t>
      </w:r>
      <w:r w:rsidR="00781424" w:rsidRPr="001508F4">
        <w:rPr>
          <w:rFonts w:ascii="Times New Roman" w:hAnsi="Times New Roman" w:cs="Times New Roman"/>
        </w:rPr>
        <w:t>I</w:t>
      </w:r>
      <w:r w:rsidRPr="001508F4">
        <w:rPr>
          <w:rFonts w:ascii="Times New Roman" w:hAnsi="Times New Roman" w:cs="Times New Roman"/>
        </w:rPr>
        <w:t xml:space="preserve">n their experiments, the larger aggregates </w:t>
      </w:r>
      <w:r w:rsidR="00781424" w:rsidRPr="001508F4">
        <w:rPr>
          <w:rFonts w:ascii="Times New Roman" w:hAnsi="Times New Roman" w:cs="Times New Roman"/>
        </w:rPr>
        <w:t>(</w:t>
      </w:r>
      <w:r w:rsidR="00393843" w:rsidRPr="001508F4">
        <w:rPr>
          <w:rFonts w:ascii="Times New Roman" w:hAnsi="Times New Roman" w:cs="Times New Roman"/>
        </w:rPr>
        <w:t xml:space="preserve">299 </w:t>
      </w:r>
      <w:r w:rsidR="00781424" w:rsidRPr="001508F4">
        <w:rPr>
          <w:rFonts w:ascii="Times New Roman" w:hAnsi="Times New Roman" w:cs="Times New Roman"/>
        </w:rPr>
        <w:t>nm) were found to be less</w:t>
      </w:r>
      <w:r w:rsidRPr="001508F4">
        <w:rPr>
          <w:rFonts w:ascii="Times New Roman" w:hAnsi="Times New Roman" w:cs="Times New Roman"/>
        </w:rPr>
        <w:t xml:space="preserve"> hydrophobic </w:t>
      </w:r>
      <w:r w:rsidR="00781424" w:rsidRPr="001508F4">
        <w:rPr>
          <w:rFonts w:ascii="Times New Roman" w:hAnsi="Times New Roman" w:cs="Times New Roman"/>
        </w:rPr>
        <w:t>than the</w:t>
      </w:r>
      <w:r w:rsidRPr="001508F4">
        <w:rPr>
          <w:rFonts w:ascii="Times New Roman" w:hAnsi="Times New Roman" w:cs="Times New Roman"/>
        </w:rPr>
        <w:t xml:space="preserve"> smaller aggregates</w:t>
      </w:r>
      <w:r w:rsidR="00781424" w:rsidRPr="001508F4">
        <w:rPr>
          <w:rFonts w:ascii="Times New Roman" w:hAnsi="Times New Roman" w:cs="Times New Roman"/>
        </w:rPr>
        <w:t xml:space="preserve"> (</w:t>
      </w:r>
      <w:r w:rsidR="00393843" w:rsidRPr="001508F4">
        <w:rPr>
          <w:rFonts w:ascii="Times New Roman" w:hAnsi="Times New Roman" w:cs="Times New Roman"/>
        </w:rPr>
        <w:t xml:space="preserve">41 </w:t>
      </w:r>
      <w:r w:rsidR="00781424" w:rsidRPr="001508F4">
        <w:rPr>
          <w:rFonts w:ascii="Times New Roman" w:hAnsi="Times New Roman" w:cs="Times New Roman"/>
        </w:rPr>
        <w:t>nm). In contrast to the current study, in which the smaller aggregates were made by fragmenting large aggregates, the small and large aggregates in the study by</w:t>
      </w:r>
      <w:r w:rsidR="009B165F" w:rsidRPr="001508F4">
        <w:rPr>
          <w:rFonts w:ascii="Times New Roman" w:hAnsi="Times New Roman" w:cs="Times New Roman"/>
        </w:rPr>
        <w:t xml:space="preserve"> </w:t>
      </w:r>
      <w:r w:rsidR="009B165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Giroux&lt;/Author&gt;&lt;Year&gt;2015&lt;/Year&gt;&lt;RecNum&gt;45&lt;/RecNum&gt;&lt;DisplayText&gt;Giroux et al. (2015)&lt;/DisplayText&gt;&lt;record&gt;&lt;rec-number&gt;45&lt;/rec-number&gt;&lt;foreign-keys&gt;&lt;key app="EN" db-id="z5vzzfv9zd0a5gees9bpswa22tzevedpxr09" timestamp="1566279977"&gt;45&lt;/key&gt;&lt;/foreign-keys&gt;&lt;ref-type name="Journal Article"&gt;17&lt;/ref-type&gt;&lt;contributors&gt;&lt;authors&gt;&lt;author&gt;Giroux, Hélène J&lt;/author&gt;&lt;author&gt;Lanouette, Genevieve&lt;/author&gt;&lt;author&gt;Britten, Michel&lt;/author&gt;&lt;/authors&gt;&lt;/contributors&gt;&lt;titles&gt;&lt;title&gt;Effect of whey protein aggregates of various sizes on the formation and properties of rennet-induced milk gels&lt;/title&gt;&lt;secondary-title&gt;Food Hydrocolloids&lt;/secondary-title&gt;&lt;/titles&gt;&lt;periodical&gt;&lt;full-title&gt;Food Hydrocolloids&lt;/full-title&gt;&lt;/periodical&gt;&lt;pages&gt;272-278&lt;/pages&gt;&lt;volume&gt;45&lt;/volume&gt;&lt;dates&gt;&lt;year&gt;2015&lt;/year&gt;&lt;/dates&gt;&lt;isbn&gt;0268-005X&lt;/isbn&gt;&lt;urls&gt;&lt;/urls&gt;&lt;electronic-resource-num&gt;https://doi.org/10.1016/j.foodhyd.2014.12.004 &lt;/electronic-resource-num&gt;&lt;/record&gt;&lt;/Cite&gt;&lt;/EndNote&gt;</w:instrText>
      </w:r>
      <w:r w:rsidR="009B165F" w:rsidRPr="001508F4">
        <w:rPr>
          <w:rFonts w:ascii="Times New Roman" w:hAnsi="Times New Roman" w:cs="Times New Roman"/>
        </w:rPr>
        <w:fldChar w:fldCharType="separate"/>
      </w:r>
      <w:r w:rsidR="009B165F" w:rsidRPr="001508F4">
        <w:rPr>
          <w:rFonts w:ascii="Times New Roman" w:hAnsi="Times New Roman" w:cs="Times New Roman"/>
          <w:noProof/>
        </w:rPr>
        <w:t>Giroux et al. (2015)</w:t>
      </w:r>
      <w:r w:rsidR="009B165F" w:rsidRPr="001508F4">
        <w:rPr>
          <w:rFonts w:ascii="Times New Roman" w:hAnsi="Times New Roman" w:cs="Times New Roman"/>
        </w:rPr>
        <w:fldChar w:fldCharType="end"/>
      </w:r>
      <w:r w:rsidR="00781424" w:rsidRPr="001508F4">
        <w:rPr>
          <w:rFonts w:ascii="Times New Roman" w:hAnsi="Times New Roman" w:cs="Times New Roman"/>
        </w:rPr>
        <w:t xml:space="preserve"> were made by heat denaturation at</w:t>
      </w:r>
      <w:r w:rsidRPr="001508F4">
        <w:rPr>
          <w:rFonts w:ascii="Times New Roman" w:hAnsi="Times New Roman" w:cs="Times New Roman"/>
        </w:rPr>
        <w:t xml:space="preserve"> varying concentrations of protein. Their study concluded </w:t>
      </w:r>
      <w:r w:rsidR="002B7F66" w:rsidRPr="001508F4">
        <w:rPr>
          <w:rFonts w:ascii="Times New Roman" w:hAnsi="Times New Roman" w:cs="Times New Roman"/>
        </w:rPr>
        <w:t xml:space="preserve">that </w:t>
      </w:r>
      <w:r w:rsidRPr="001508F4">
        <w:rPr>
          <w:rFonts w:ascii="Times New Roman" w:hAnsi="Times New Roman" w:cs="Times New Roman"/>
        </w:rPr>
        <w:t>th</w:t>
      </w:r>
      <w:r w:rsidR="00781424" w:rsidRPr="001508F4">
        <w:rPr>
          <w:rFonts w:ascii="Times New Roman" w:hAnsi="Times New Roman" w:cs="Times New Roman"/>
        </w:rPr>
        <w:t>e</w:t>
      </w:r>
      <w:r w:rsidRPr="001508F4">
        <w:rPr>
          <w:rFonts w:ascii="Times New Roman" w:hAnsi="Times New Roman" w:cs="Times New Roman"/>
        </w:rPr>
        <w:t xml:space="preserve"> smaller</w:t>
      </w:r>
      <w:r w:rsidR="00781424" w:rsidRPr="001508F4">
        <w:rPr>
          <w:rFonts w:ascii="Times New Roman" w:hAnsi="Times New Roman" w:cs="Times New Roman"/>
        </w:rPr>
        <w:t>, more hydrophobic</w:t>
      </w:r>
      <w:r w:rsidRPr="001508F4">
        <w:rPr>
          <w:rFonts w:ascii="Times New Roman" w:hAnsi="Times New Roman" w:cs="Times New Roman"/>
        </w:rPr>
        <w:t xml:space="preserve"> aggregates c</w:t>
      </w:r>
      <w:r w:rsidR="00781424" w:rsidRPr="001508F4">
        <w:rPr>
          <w:rFonts w:ascii="Times New Roman" w:hAnsi="Times New Roman" w:cs="Times New Roman"/>
        </w:rPr>
        <w:t>ould</w:t>
      </w:r>
      <w:r w:rsidRPr="001508F4">
        <w:rPr>
          <w:rFonts w:ascii="Times New Roman" w:hAnsi="Times New Roman" w:cs="Times New Roman"/>
        </w:rPr>
        <w:t xml:space="preserve"> </w:t>
      </w:r>
      <w:r w:rsidR="00AA62E3" w:rsidRPr="001508F4">
        <w:rPr>
          <w:rFonts w:ascii="Times New Roman" w:hAnsi="Times New Roman" w:cs="Times New Roman"/>
        </w:rPr>
        <w:t xml:space="preserve">better </w:t>
      </w:r>
      <w:r w:rsidRPr="001508F4">
        <w:rPr>
          <w:rFonts w:ascii="Times New Roman" w:hAnsi="Times New Roman" w:cs="Times New Roman"/>
        </w:rPr>
        <w:t xml:space="preserve">interact with </w:t>
      </w:r>
      <w:r w:rsidR="00AA62E3" w:rsidRPr="001508F4">
        <w:rPr>
          <w:rFonts w:ascii="Times New Roman" w:hAnsi="Times New Roman" w:cs="Times New Roman"/>
        </w:rPr>
        <w:t xml:space="preserve">the hydrophobic </w:t>
      </w:r>
      <w:proofErr w:type="spellStart"/>
      <w:r w:rsidR="00AA62E3" w:rsidRPr="001508F4">
        <w:rPr>
          <w:rFonts w:ascii="Times New Roman" w:hAnsi="Times New Roman" w:cs="Times New Roman"/>
        </w:rPr>
        <w:t>renneted</w:t>
      </w:r>
      <w:proofErr w:type="spellEnd"/>
      <w:r w:rsidR="00AA62E3" w:rsidRPr="001508F4">
        <w:rPr>
          <w:rFonts w:ascii="Times New Roman" w:hAnsi="Times New Roman" w:cs="Times New Roman"/>
        </w:rPr>
        <w:t xml:space="preserve"> </w:t>
      </w:r>
      <w:r w:rsidRPr="001508F4">
        <w:rPr>
          <w:rFonts w:ascii="Times New Roman" w:hAnsi="Times New Roman" w:cs="Times New Roman"/>
        </w:rPr>
        <w:t>casein micelles</w:t>
      </w:r>
      <w:r w:rsidR="00AA62E3" w:rsidRPr="001508F4">
        <w:rPr>
          <w:rFonts w:ascii="Times New Roman" w:hAnsi="Times New Roman" w:cs="Times New Roman"/>
        </w:rPr>
        <w:t xml:space="preserve"> tha</w:t>
      </w:r>
      <w:r w:rsidR="002B7F66" w:rsidRPr="001508F4">
        <w:rPr>
          <w:rFonts w:ascii="Times New Roman" w:hAnsi="Times New Roman" w:cs="Times New Roman"/>
        </w:rPr>
        <w:t>n</w:t>
      </w:r>
      <w:r w:rsidR="00AA62E3" w:rsidRPr="001508F4">
        <w:rPr>
          <w:rFonts w:ascii="Times New Roman" w:hAnsi="Times New Roman" w:cs="Times New Roman"/>
        </w:rPr>
        <w:t xml:space="preserve"> the less hydrophobic larger aggregates</w:t>
      </w:r>
      <w:r w:rsidRPr="001508F4">
        <w:rPr>
          <w:rFonts w:ascii="Times New Roman" w:hAnsi="Times New Roman" w:cs="Times New Roman"/>
        </w:rPr>
        <w:t xml:space="preserve">, and </w:t>
      </w:r>
      <w:r w:rsidR="00AA62E3" w:rsidRPr="001508F4">
        <w:rPr>
          <w:rFonts w:ascii="Times New Roman" w:hAnsi="Times New Roman" w:cs="Times New Roman"/>
        </w:rPr>
        <w:t>more severely impair</w:t>
      </w:r>
      <w:r w:rsidRPr="001508F4">
        <w:rPr>
          <w:rFonts w:ascii="Times New Roman" w:hAnsi="Times New Roman" w:cs="Times New Roman"/>
        </w:rPr>
        <w:t xml:space="preserve"> casein network formation. </w:t>
      </w:r>
      <w:r w:rsidR="00916159" w:rsidRPr="001508F4">
        <w:rPr>
          <w:rFonts w:ascii="Times New Roman" w:hAnsi="Times New Roman" w:cs="Times New Roman"/>
        </w:rPr>
        <w:t>Contrastingly</w:t>
      </w:r>
      <w:r w:rsidR="00681655" w:rsidRPr="001508F4">
        <w:rPr>
          <w:rFonts w:ascii="Times New Roman" w:hAnsi="Times New Roman" w:cs="Times New Roman"/>
        </w:rPr>
        <w:t>,</w:t>
      </w:r>
      <w:r w:rsidRPr="001508F4">
        <w:rPr>
          <w:rFonts w:ascii="Times New Roman" w:hAnsi="Times New Roman" w:cs="Times New Roman"/>
        </w:rPr>
        <w:t xml:space="preserve"> </w:t>
      </w:r>
      <w:r w:rsidR="008170E7"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Perreault&lt;/Author&gt;&lt;Year&gt;2017&lt;/Year&gt;&lt;RecNum&gt;66&lt;/RecNum&gt;&lt;DisplayText&gt;Perreault, Morin, et al. (2017)&lt;/DisplayText&gt;&lt;record&gt;&lt;rec-number&gt;66&lt;/rec-number&gt;&lt;foreign-keys&gt;&lt;key app="EN" db-id="z5vzzfv9zd0a5gees9bpswa22tzevedpxr09" timestamp="1573096200"&gt;66&lt;/key&gt;&lt;/foreign-keys&gt;&lt;ref-type name="Journal Article"&gt;17&lt;/ref-type&gt;&lt;contributors&gt;&lt;authors&gt;&lt;author&gt;Perreault, Véronique&lt;/author&gt;&lt;author&gt;Morin, Pierre&lt;/author&gt;&lt;author&gt;Pouliot, Yves&lt;/author&gt;&lt;author&gt;Britten, Michel&lt;/author&gt;&lt;/authors&gt;&lt;/contributors&gt;&lt;titles&gt;&lt;title&gt;Effect of denatured whey protein concentrate and its fractions on rennet-induced milk gels&lt;/title&gt;&lt;secondary-title&gt;International Dairy Journal&lt;/secondary-title&gt;&lt;/titles&gt;&lt;periodical&gt;&lt;full-title&gt;International Dairy Journal&lt;/full-title&gt;&lt;/periodical&gt;&lt;pages&gt;48-55&lt;/pages&gt;&lt;volume&gt;64&lt;/volume&gt;&lt;dates&gt;&lt;year&gt;2017&lt;/year&gt;&lt;/dates&gt;&lt;isbn&gt;0958-6946&lt;/isbn&gt;&lt;urls&gt;&lt;/urls&gt;&lt;electronic-resource-num&gt;https://doi.org/10.1016/j.idairyj.2016.09.005 &lt;/electronic-resource-num&gt;&lt;/record&gt;&lt;/Cite&gt;&lt;/EndNote&gt;</w:instrText>
      </w:r>
      <w:r w:rsidR="008170E7" w:rsidRPr="001508F4">
        <w:rPr>
          <w:rFonts w:ascii="Times New Roman" w:hAnsi="Times New Roman" w:cs="Times New Roman"/>
        </w:rPr>
        <w:fldChar w:fldCharType="separate"/>
      </w:r>
      <w:r w:rsidR="00BB1FDD" w:rsidRPr="001508F4">
        <w:rPr>
          <w:rFonts w:ascii="Times New Roman" w:hAnsi="Times New Roman" w:cs="Times New Roman"/>
          <w:noProof/>
        </w:rPr>
        <w:t>Perreault, Morin, et al. (2017)</w:t>
      </w:r>
      <w:r w:rsidR="008170E7" w:rsidRPr="001508F4">
        <w:rPr>
          <w:rFonts w:ascii="Times New Roman" w:hAnsi="Times New Roman" w:cs="Times New Roman"/>
        </w:rPr>
        <w:fldChar w:fldCharType="end"/>
      </w:r>
      <w:r w:rsidR="001502C9" w:rsidRPr="001508F4">
        <w:rPr>
          <w:rFonts w:ascii="Times New Roman" w:hAnsi="Times New Roman" w:cs="Times New Roman"/>
        </w:rPr>
        <w:t xml:space="preserve"> </w:t>
      </w:r>
      <w:bookmarkStart w:id="3" w:name="_Hlk26268922"/>
      <w:r w:rsidR="002666E2" w:rsidRPr="001508F4">
        <w:rPr>
          <w:rFonts w:ascii="Times New Roman" w:hAnsi="Times New Roman" w:cs="Times New Roman"/>
          <w:color w:val="000000" w:themeColor="text1"/>
        </w:rPr>
        <w:t xml:space="preserve">reported that the less hydrophobic soluble protein fraction of denatured whey protein concentrates impaired rennet gelation more severely than the more hydrophobic </w:t>
      </w:r>
      <w:proofErr w:type="spellStart"/>
      <w:r w:rsidR="002666E2" w:rsidRPr="001508F4">
        <w:rPr>
          <w:rFonts w:ascii="Times New Roman" w:hAnsi="Times New Roman" w:cs="Times New Roman"/>
          <w:color w:val="000000" w:themeColor="text1"/>
        </w:rPr>
        <w:t>sedimentable</w:t>
      </w:r>
      <w:proofErr w:type="spellEnd"/>
      <w:r w:rsidR="002666E2" w:rsidRPr="001508F4">
        <w:rPr>
          <w:rFonts w:ascii="Times New Roman" w:hAnsi="Times New Roman" w:cs="Times New Roman"/>
          <w:color w:val="000000" w:themeColor="text1"/>
        </w:rPr>
        <w:t xml:space="preserve"> fraction, which had larger aggregates (~8 µm).</w:t>
      </w:r>
      <w:bookmarkEnd w:id="3"/>
      <w:r w:rsidR="001502C9" w:rsidRPr="001508F4">
        <w:rPr>
          <w:rFonts w:ascii="Times New Roman" w:hAnsi="Times New Roman" w:cs="Times New Roman"/>
        </w:rPr>
        <w:t xml:space="preserve"> </w:t>
      </w:r>
      <w:r w:rsidR="00A168B0" w:rsidRPr="001508F4">
        <w:rPr>
          <w:rFonts w:ascii="Times New Roman" w:hAnsi="Times New Roman" w:cs="Times New Roman"/>
        </w:rPr>
        <w:t xml:space="preserve">Nonetheless, in </w:t>
      </w:r>
      <w:r w:rsidRPr="001508F4">
        <w:rPr>
          <w:rFonts w:ascii="Times New Roman" w:hAnsi="Times New Roman" w:cs="Times New Roman"/>
        </w:rPr>
        <w:t xml:space="preserve">our study, </w:t>
      </w:r>
      <w:r w:rsidR="002B7F66" w:rsidRPr="001508F4">
        <w:rPr>
          <w:rFonts w:ascii="Times New Roman" w:hAnsi="Times New Roman" w:cs="Times New Roman"/>
        </w:rPr>
        <w:t xml:space="preserve">aggregate </w:t>
      </w:r>
      <w:r w:rsidRPr="001508F4">
        <w:rPr>
          <w:rFonts w:ascii="Times New Roman" w:hAnsi="Times New Roman" w:cs="Times New Roman"/>
        </w:rPr>
        <w:t>hydrophobicity can</w:t>
      </w:r>
      <w:r w:rsidR="007370AB" w:rsidRPr="001508F4">
        <w:rPr>
          <w:rFonts w:ascii="Times New Roman" w:hAnsi="Times New Roman" w:cs="Times New Roman"/>
        </w:rPr>
        <w:t>not</w:t>
      </w:r>
      <w:r w:rsidRPr="001508F4">
        <w:rPr>
          <w:rFonts w:ascii="Times New Roman" w:hAnsi="Times New Roman" w:cs="Times New Roman"/>
        </w:rPr>
        <w:t xml:space="preserve"> be directly co</w:t>
      </w:r>
      <w:r w:rsidR="002B7F66" w:rsidRPr="001508F4">
        <w:rPr>
          <w:rFonts w:ascii="Times New Roman" w:hAnsi="Times New Roman" w:cs="Times New Roman"/>
        </w:rPr>
        <w:t>r</w:t>
      </w:r>
      <w:r w:rsidRPr="001508F4">
        <w:rPr>
          <w:rFonts w:ascii="Times New Roman" w:hAnsi="Times New Roman" w:cs="Times New Roman"/>
        </w:rPr>
        <w:t xml:space="preserve">related </w:t>
      </w:r>
      <w:r w:rsidR="00C647B1" w:rsidRPr="001508F4">
        <w:rPr>
          <w:rFonts w:ascii="Times New Roman" w:hAnsi="Times New Roman" w:cs="Times New Roman"/>
        </w:rPr>
        <w:t>to</w:t>
      </w:r>
      <w:r w:rsidR="00E742F4" w:rsidRPr="001508F4">
        <w:rPr>
          <w:rFonts w:ascii="Times New Roman" w:hAnsi="Times New Roman" w:cs="Times New Roman"/>
        </w:rPr>
        <w:t xml:space="preserve"> e</w:t>
      </w:r>
      <w:r w:rsidR="00781424" w:rsidRPr="001508F4">
        <w:rPr>
          <w:rFonts w:ascii="Times New Roman" w:hAnsi="Times New Roman" w:cs="Times New Roman"/>
        </w:rPr>
        <w:t>i</w:t>
      </w:r>
      <w:r w:rsidR="00E742F4" w:rsidRPr="001508F4">
        <w:rPr>
          <w:rFonts w:ascii="Times New Roman" w:hAnsi="Times New Roman" w:cs="Times New Roman"/>
        </w:rPr>
        <w:t>ther</w:t>
      </w:r>
      <w:r w:rsidRPr="001508F4">
        <w:rPr>
          <w:rFonts w:ascii="Times New Roman" w:hAnsi="Times New Roman" w:cs="Times New Roman"/>
        </w:rPr>
        <w:t xml:space="preserve"> the size of the whey protein aggregates</w:t>
      </w:r>
      <w:r w:rsidR="00E60F95" w:rsidRPr="001508F4">
        <w:rPr>
          <w:rFonts w:ascii="Times New Roman" w:hAnsi="Times New Roman" w:cs="Times New Roman"/>
        </w:rPr>
        <w:t xml:space="preserve"> or to the rate of gelation</w:t>
      </w:r>
      <w:r w:rsidR="000B6E2B" w:rsidRPr="001508F4">
        <w:rPr>
          <w:rFonts w:ascii="Times New Roman" w:hAnsi="Times New Roman" w:cs="Times New Roman"/>
        </w:rPr>
        <w:t>.</w:t>
      </w:r>
      <w:r w:rsidR="00426528" w:rsidRPr="001508F4">
        <w:rPr>
          <w:rFonts w:ascii="Times New Roman" w:hAnsi="Times New Roman" w:cs="Times New Roman"/>
        </w:rPr>
        <w:t xml:space="preserve"> </w:t>
      </w:r>
      <w:r w:rsidR="00563B2A" w:rsidRPr="001508F4">
        <w:rPr>
          <w:rFonts w:ascii="Times New Roman" w:hAnsi="Times New Roman" w:cs="Times New Roman"/>
        </w:rPr>
        <w:t>N</w:t>
      </w:r>
      <w:r w:rsidR="00EB3B15" w:rsidRPr="001508F4">
        <w:rPr>
          <w:rFonts w:ascii="Times New Roman" w:hAnsi="Times New Roman" w:cs="Times New Roman"/>
        </w:rPr>
        <w:t>ative MFWP</w:t>
      </w:r>
      <w:r w:rsidR="00294CA6" w:rsidRPr="001508F4">
        <w:rPr>
          <w:rFonts w:ascii="Times New Roman" w:hAnsi="Times New Roman" w:cs="Times New Roman"/>
        </w:rPr>
        <w:t xml:space="preserve"> </w:t>
      </w:r>
      <w:r w:rsidR="00563B2A" w:rsidRPr="001508F4">
        <w:rPr>
          <w:rFonts w:ascii="Times New Roman" w:hAnsi="Times New Roman" w:cs="Times New Roman"/>
        </w:rPr>
        <w:t xml:space="preserve">had the smallest particle size </w:t>
      </w:r>
      <w:r w:rsidR="00EB3B15" w:rsidRPr="001508F4">
        <w:rPr>
          <w:rFonts w:ascii="Times New Roman" w:hAnsi="Times New Roman" w:cs="Times New Roman"/>
        </w:rPr>
        <w:t xml:space="preserve">(5-7 nm) </w:t>
      </w:r>
      <w:r w:rsidR="00563B2A" w:rsidRPr="001508F4">
        <w:rPr>
          <w:rFonts w:ascii="Times New Roman" w:hAnsi="Times New Roman" w:cs="Times New Roman"/>
        </w:rPr>
        <w:t>and</w:t>
      </w:r>
      <w:r w:rsidR="00EB3B15" w:rsidRPr="001508F4">
        <w:rPr>
          <w:rFonts w:ascii="Times New Roman" w:hAnsi="Times New Roman" w:cs="Times New Roman"/>
        </w:rPr>
        <w:t xml:space="preserve"> the lowest </w:t>
      </w:r>
      <w:r w:rsidR="00B50538" w:rsidRPr="001508F4">
        <w:rPr>
          <w:rFonts w:ascii="Times New Roman" w:hAnsi="Times New Roman" w:cs="Times New Roman"/>
        </w:rPr>
        <w:t>hydrophobicity (</w:t>
      </w:r>
      <w:r w:rsidR="008738E7" w:rsidRPr="001508F4">
        <w:rPr>
          <w:rFonts w:ascii="Times New Roman" w:hAnsi="Times New Roman" w:cs="Times New Roman"/>
        </w:rPr>
        <w:t>755</w:t>
      </w:r>
      <w:r w:rsidR="006C75A9" w:rsidRPr="001508F4">
        <w:rPr>
          <w:rFonts w:ascii="Times New Roman" w:hAnsi="Times New Roman" w:cs="Times New Roman"/>
        </w:rPr>
        <w:t xml:space="preserve"> </w:t>
      </w:r>
      <w:r w:rsidR="008738E7" w:rsidRPr="001508F4">
        <w:rPr>
          <w:rFonts w:ascii="Times New Roman" w:hAnsi="Times New Roman" w:cs="Times New Roman"/>
        </w:rPr>
        <w:t>±</w:t>
      </w:r>
      <w:r w:rsidR="006C75A9" w:rsidRPr="001508F4">
        <w:rPr>
          <w:rFonts w:ascii="Times New Roman" w:hAnsi="Times New Roman" w:cs="Times New Roman"/>
        </w:rPr>
        <w:t xml:space="preserve"> </w:t>
      </w:r>
      <w:r w:rsidR="008738E7" w:rsidRPr="001508F4">
        <w:rPr>
          <w:rFonts w:ascii="Times New Roman" w:hAnsi="Times New Roman" w:cs="Times New Roman"/>
        </w:rPr>
        <w:t>3</w:t>
      </w:r>
      <w:r w:rsidR="00B50538" w:rsidRPr="001508F4">
        <w:rPr>
          <w:rFonts w:ascii="Times New Roman" w:hAnsi="Times New Roman" w:cs="Times New Roman"/>
        </w:rPr>
        <w:t>)</w:t>
      </w:r>
      <w:r w:rsidR="000E123F" w:rsidRPr="001508F4">
        <w:rPr>
          <w:rFonts w:ascii="Times New Roman" w:hAnsi="Times New Roman" w:cs="Times New Roman"/>
        </w:rPr>
        <w:t>. The</w:t>
      </w:r>
      <w:r w:rsidR="00145E87" w:rsidRPr="001508F4">
        <w:rPr>
          <w:rFonts w:ascii="Times New Roman" w:hAnsi="Times New Roman" w:cs="Times New Roman"/>
        </w:rPr>
        <w:t xml:space="preserve"> </w:t>
      </w:r>
      <w:r w:rsidR="002E2F01" w:rsidRPr="001508F4">
        <w:rPr>
          <w:rFonts w:ascii="Times New Roman" w:hAnsi="Times New Roman" w:cs="Times New Roman"/>
        </w:rPr>
        <w:t>HT MFWP</w:t>
      </w:r>
      <w:r w:rsidR="00145E87" w:rsidRPr="001508F4">
        <w:rPr>
          <w:rFonts w:ascii="Times New Roman" w:hAnsi="Times New Roman" w:cs="Times New Roman"/>
        </w:rPr>
        <w:t xml:space="preserve"> </w:t>
      </w:r>
      <w:r w:rsidR="000E123F" w:rsidRPr="001508F4">
        <w:rPr>
          <w:rFonts w:ascii="Times New Roman" w:hAnsi="Times New Roman" w:cs="Times New Roman"/>
        </w:rPr>
        <w:t xml:space="preserve">had the largest particles </w:t>
      </w:r>
      <w:r w:rsidR="00145E87" w:rsidRPr="001508F4">
        <w:rPr>
          <w:rFonts w:ascii="Times New Roman" w:hAnsi="Times New Roman" w:cs="Times New Roman"/>
        </w:rPr>
        <w:t>(</w:t>
      </w:r>
      <w:r w:rsidR="00C17E60" w:rsidRPr="001508F4">
        <w:rPr>
          <w:rFonts w:ascii="Times New Roman" w:hAnsi="Times New Roman" w:cs="Times New Roman"/>
        </w:rPr>
        <w:t>60-600 µm</w:t>
      </w:r>
      <w:r w:rsidR="000E123F" w:rsidRPr="001508F4">
        <w:rPr>
          <w:rFonts w:ascii="Times New Roman" w:hAnsi="Times New Roman" w:cs="Times New Roman"/>
        </w:rPr>
        <w:t xml:space="preserve">) and </w:t>
      </w:r>
      <w:r w:rsidR="00436312" w:rsidRPr="001508F4">
        <w:rPr>
          <w:rFonts w:ascii="Times New Roman" w:hAnsi="Times New Roman" w:cs="Times New Roman"/>
        </w:rPr>
        <w:t>a higher</w:t>
      </w:r>
      <w:r w:rsidR="008169B0" w:rsidRPr="001508F4">
        <w:rPr>
          <w:rFonts w:ascii="Times New Roman" w:hAnsi="Times New Roman" w:cs="Times New Roman"/>
        </w:rPr>
        <w:t xml:space="preserve"> hydrophobicity index</w:t>
      </w:r>
      <w:r w:rsidR="00436312" w:rsidRPr="001508F4">
        <w:rPr>
          <w:rFonts w:ascii="Times New Roman" w:hAnsi="Times New Roman" w:cs="Times New Roman"/>
        </w:rPr>
        <w:t xml:space="preserve"> of</w:t>
      </w:r>
      <w:r w:rsidR="00563B2A" w:rsidRPr="001508F4">
        <w:rPr>
          <w:rFonts w:ascii="Times New Roman" w:hAnsi="Times New Roman" w:cs="Times New Roman"/>
        </w:rPr>
        <w:t xml:space="preserve"> </w:t>
      </w:r>
      <w:r w:rsidR="00302C9D" w:rsidRPr="001508F4">
        <w:rPr>
          <w:rFonts w:ascii="Times New Roman" w:hAnsi="Times New Roman" w:cs="Times New Roman"/>
        </w:rPr>
        <w:t>3623</w:t>
      </w:r>
      <w:r w:rsidR="006C75A9" w:rsidRPr="001508F4">
        <w:rPr>
          <w:rFonts w:ascii="Times New Roman" w:hAnsi="Times New Roman" w:cs="Times New Roman"/>
        </w:rPr>
        <w:t xml:space="preserve"> </w:t>
      </w:r>
      <w:r w:rsidR="00302C9D" w:rsidRPr="001508F4">
        <w:rPr>
          <w:rFonts w:ascii="Times New Roman" w:hAnsi="Times New Roman" w:cs="Times New Roman"/>
        </w:rPr>
        <w:t>±</w:t>
      </w:r>
      <w:r w:rsidR="006C75A9" w:rsidRPr="001508F4">
        <w:rPr>
          <w:rFonts w:ascii="Times New Roman" w:hAnsi="Times New Roman" w:cs="Times New Roman"/>
        </w:rPr>
        <w:t xml:space="preserve"> </w:t>
      </w:r>
      <w:r w:rsidR="00302C9D" w:rsidRPr="001508F4">
        <w:rPr>
          <w:rFonts w:ascii="Times New Roman" w:hAnsi="Times New Roman" w:cs="Times New Roman"/>
        </w:rPr>
        <w:t>172</w:t>
      </w:r>
      <w:r w:rsidR="00436312" w:rsidRPr="001508F4">
        <w:rPr>
          <w:rFonts w:ascii="Times New Roman" w:hAnsi="Times New Roman" w:cs="Times New Roman"/>
        </w:rPr>
        <w:t xml:space="preserve">. The </w:t>
      </w:r>
      <w:r w:rsidR="00842B11" w:rsidRPr="001508F4">
        <w:rPr>
          <w:rFonts w:ascii="Times New Roman" w:hAnsi="Times New Roman" w:cs="Times New Roman"/>
        </w:rPr>
        <w:t>HT US MFWP</w:t>
      </w:r>
      <w:r w:rsidR="00F01028" w:rsidRPr="001508F4">
        <w:rPr>
          <w:rFonts w:ascii="Times New Roman" w:hAnsi="Times New Roman" w:cs="Times New Roman"/>
        </w:rPr>
        <w:t xml:space="preserve"> </w:t>
      </w:r>
      <w:r w:rsidR="00436312" w:rsidRPr="001508F4">
        <w:rPr>
          <w:rFonts w:ascii="Times New Roman" w:hAnsi="Times New Roman" w:cs="Times New Roman"/>
        </w:rPr>
        <w:t xml:space="preserve">with intermediate sized particles </w:t>
      </w:r>
      <w:r w:rsidR="00F01028" w:rsidRPr="001508F4">
        <w:rPr>
          <w:rFonts w:ascii="Times New Roman" w:hAnsi="Times New Roman" w:cs="Times New Roman"/>
        </w:rPr>
        <w:t>(0.01 µm - 2 µm</w:t>
      </w:r>
      <w:r w:rsidR="00436312" w:rsidRPr="001508F4">
        <w:rPr>
          <w:rFonts w:ascii="Times New Roman" w:hAnsi="Times New Roman" w:cs="Times New Roman"/>
        </w:rPr>
        <w:t>) had the highest</w:t>
      </w:r>
      <w:r w:rsidR="00145E87" w:rsidRPr="001508F4">
        <w:rPr>
          <w:rFonts w:ascii="Times New Roman" w:hAnsi="Times New Roman" w:cs="Times New Roman"/>
        </w:rPr>
        <w:t xml:space="preserve"> hydrophobicity index</w:t>
      </w:r>
      <w:r w:rsidR="00436312" w:rsidRPr="001508F4">
        <w:rPr>
          <w:rFonts w:ascii="Times New Roman" w:hAnsi="Times New Roman" w:cs="Times New Roman"/>
        </w:rPr>
        <w:t xml:space="preserve"> of</w:t>
      </w:r>
      <w:r w:rsidR="00145E87" w:rsidRPr="001508F4">
        <w:rPr>
          <w:rFonts w:ascii="Times New Roman" w:hAnsi="Times New Roman" w:cs="Times New Roman"/>
        </w:rPr>
        <w:t xml:space="preserve"> </w:t>
      </w:r>
      <w:r w:rsidR="00401068" w:rsidRPr="001508F4">
        <w:rPr>
          <w:rFonts w:ascii="Times New Roman" w:hAnsi="Times New Roman" w:cs="Times New Roman"/>
        </w:rPr>
        <w:t>4782</w:t>
      </w:r>
      <w:r w:rsidR="006C75A9" w:rsidRPr="001508F4">
        <w:rPr>
          <w:rFonts w:ascii="Times New Roman" w:hAnsi="Times New Roman" w:cs="Times New Roman"/>
        </w:rPr>
        <w:t xml:space="preserve"> </w:t>
      </w:r>
      <w:r w:rsidR="00401068" w:rsidRPr="001508F4">
        <w:rPr>
          <w:rFonts w:ascii="Times New Roman" w:hAnsi="Times New Roman" w:cs="Times New Roman"/>
        </w:rPr>
        <w:t>±</w:t>
      </w:r>
      <w:r w:rsidR="006C75A9" w:rsidRPr="001508F4">
        <w:rPr>
          <w:rFonts w:ascii="Times New Roman" w:hAnsi="Times New Roman" w:cs="Times New Roman"/>
        </w:rPr>
        <w:t xml:space="preserve"> </w:t>
      </w:r>
      <w:r w:rsidR="00401068" w:rsidRPr="001508F4">
        <w:rPr>
          <w:rFonts w:ascii="Times New Roman" w:hAnsi="Times New Roman" w:cs="Times New Roman"/>
        </w:rPr>
        <w:t>25</w:t>
      </w:r>
      <w:r w:rsidR="00145E87" w:rsidRPr="001508F4">
        <w:rPr>
          <w:rFonts w:ascii="Times New Roman" w:hAnsi="Times New Roman" w:cs="Times New Roman"/>
        </w:rPr>
        <w:t>)</w:t>
      </w:r>
      <w:r w:rsidR="005B1682" w:rsidRPr="001508F4">
        <w:rPr>
          <w:rFonts w:ascii="Times New Roman" w:hAnsi="Times New Roman" w:cs="Times New Roman"/>
        </w:rPr>
        <w:t>.</w:t>
      </w:r>
      <w:r w:rsidR="00842B11" w:rsidRPr="001508F4">
        <w:rPr>
          <w:rFonts w:ascii="Times New Roman" w:hAnsi="Times New Roman" w:cs="Times New Roman"/>
        </w:rPr>
        <w:t xml:space="preserve"> </w:t>
      </w:r>
      <w:r w:rsidR="002B7F66" w:rsidRPr="001508F4">
        <w:rPr>
          <w:rFonts w:ascii="Times New Roman" w:hAnsi="Times New Roman" w:cs="Times New Roman"/>
        </w:rPr>
        <w:t>T</w:t>
      </w:r>
      <w:r w:rsidRPr="001508F4">
        <w:rPr>
          <w:rFonts w:ascii="Times New Roman" w:hAnsi="Times New Roman" w:cs="Times New Roman"/>
        </w:rPr>
        <w:t>herefore</w:t>
      </w:r>
      <w:r w:rsidR="002B7F66" w:rsidRPr="001508F4">
        <w:rPr>
          <w:rFonts w:ascii="Times New Roman" w:hAnsi="Times New Roman" w:cs="Times New Roman"/>
        </w:rPr>
        <w:t>,</w:t>
      </w:r>
      <w:r w:rsidRPr="001508F4">
        <w:rPr>
          <w:rFonts w:ascii="Times New Roman" w:hAnsi="Times New Roman" w:cs="Times New Roman"/>
        </w:rPr>
        <w:t xml:space="preserve"> irrespective </w:t>
      </w:r>
      <w:r w:rsidRPr="001508F4">
        <w:rPr>
          <w:rFonts w:ascii="Times New Roman" w:hAnsi="Times New Roman" w:cs="Times New Roman"/>
        </w:rPr>
        <w:lastRenderedPageBreak/>
        <w:t xml:space="preserve">of the </w:t>
      </w:r>
      <w:r w:rsidR="00316E7D" w:rsidRPr="001508F4">
        <w:rPr>
          <w:rFonts w:ascii="Times New Roman" w:hAnsi="Times New Roman" w:cs="Times New Roman"/>
        </w:rPr>
        <w:t>hydrophobicity</w:t>
      </w:r>
      <w:r w:rsidRPr="001508F4">
        <w:rPr>
          <w:rFonts w:ascii="Times New Roman" w:hAnsi="Times New Roman" w:cs="Times New Roman"/>
        </w:rPr>
        <w:t xml:space="preserve">, </w:t>
      </w:r>
      <w:r w:rsidR="002B7F66" w:rsidRPr="001508F4">
        <w:rPr>
          <w:rFonts w:ascii="Times New Roman" w:hAnsi="Times New Roman" w:cs="Times New Roman"/>
        </w:rPr>
        <w:t xml:space="preserve">it appears that </w:t>
      </w:r>
      <w:r w:rsidRPr="001508F4">
        <w:rPr>
          <w:rFonts w:ascii="Times New Roman" w:hAnsi="Times New Roman" w:cs="Times New Roman"/>
        </w:rPr>
        <w:t>the size of the whey protein</w:t>
      </w:r>
      <w:r w:rsidR="002B7F66" w:rsidRPr="001508F4">
        <w:rPr>
          <w:rFonts w:ascii="Times New Roman" w:hAnsi="Times New Roman" w:cs="Times New Roman"/>
        </w:rPr>
        <w:t>/aggregate</w:t>
      </w:r>
      <w:r w:rsidRPr="001508F4">
        <w:rPr>
          <w:rFonts w:ascii="Times New Roman" w:hAnsi="Times New Roman" w:cs="Times New Roman"/>
        </w:rPr>
        <w:t xml:space="preserve"> is</w:t>
      </w:r>
      <w:r w:rsidR="002B7F66" w:rsidRPr="001508F4">
        <w:rPr>
          <w:rFonts w:ascii="Times New Roman" w:hAnsi="Times New Roman" w:cs="Times New Roman"/>
        </w:rPr>
        <w:t xml:space="preserve"> the</w:t>
      </w:r>
      <w:r w:rsidRPr="001508F4">
        <w:rPr>
          <w:rFonts w:ascii="Times New Roman" w:hAnsi="Times New Roman" w:cs="Times New Roman"/>
        </w:rPr>
        <w:t xml:space="preserve"> key </w:t>
      </w:r>
      <w:r w:rsidR="002B7F66" w:rsidRPr="001508F4">
        <w:rPr>
          <w:rFonts w:ascii="Times New Roman" w:hAnsi="Times New Roman" w:cs="Times New Roman"/>
        </w:rPr>
        <w:t xml:space="preserve">factor </w:t>
      </w:r>
      <w:r w:rsidRPr="001508F4">
        <w:rPr>
          <w:rFonts w:ascii="Times New Roman" w:hAnsi="Times New Roman" w:cs="Times New Roman"/>
        </w:rPr>
        <w:t xml:space="preserve">in </w:t>
      </w:r>
      <w:r w:rsidR="002B7F66" w:rsidRPr="001508F4">
        <w:rPr>
          <w:rFonts w:ascii="Times New Roman" w:hAnsi="Times New Roman" w:cs="Times New Roman"/>
        </w:rPr>
        <w:t xml:space="preserve">determining </w:t>
      </w:r>
      <w:r w:rsidRPr="001508F4">
        <w:rPr>
          <w:rFonts w:ascii="Times New Roman" w:hAnsi="Times New Roman" w:cs="Times New Roman"/>
        </w:rPr>
        <w:t>its effect o</w:t>
      </w:r>
      <w:r w:rsidR="002B7F66" w:rsidRPr="001508F4">
        <w:rPr>
          <w:rFonts w:ascii="Times New Roman" w:hAnsi="Times New Roman" w:cs="Times New Roman"/>
        </w:rPr>
        <w:t>n</w:t>
      </w:r>
      <w:r w:rsidRPr="001508F4">
        <w:rPr>
          <w:rFonts w:ascii="Times New Roman" w:hAnsi="Times New Roman" w:cs="Times New Roman"/>
        </w:rPr>
        <w:t xml:space="preserve"> rennet gelation. </w:t>
      </w:r>
      <w:r w:rsidR="00316E7D" w:rsidRPr="001508F4">
        <w:rPr>
          <w:rFonts w:ascii="Times New Roman" w:hAnsi="Times New Roman" w:cs="Times New Roman"/>
        </w:rPr>
        <w:t xml:space="preserve">While small (5-7 nm) native whey proteins </w:t>
      </w:r>
      <w:r w:rsidR="002B7F66" w:rsidRPr="001508F4">
        <w:rPr>
          <w:rFonts w:ascii="Times New Roman" w:hAnsi="Times New Roman" w:cs="Times New Roman"/>
        </w:rPr>
        <w:t xml:space="preserve">can </w:t>
      </w:r>
      <w:r w:rsidR="00316E7D" w:rsidRPr="001508F4">
        <w:rPr>
          <w:rFonts w:ascii="Times New Roman" w:hAnsi="Times New Roman" w:cs="Times New Roman"/>
        </w:rPr>
        <w:t xml:space="preserve">occupy the spaces created on </w:t>
      </w:r>
      <w:proofErr w:type="spellStart"/>
      <w:r w:rsidR="002B7F66" w:rsidRPr="001508F4">
        <w:rPr>
          <w:rFonts w:ascii="Times New Roman" w:hAnsi="Times New Roman" w:cs="Times New Roman"/>
        </w:rPr>
        <w:t>renneted</w:t>
      </w:r>
      <w:proofErr w:type="spellEnd"/>
      <w:r w:rsidR="002B7F66" w:rsidRPr="001508F4">
        <w:rPr>
          <w:rFonts w:ascii="Times New Roman" w:hAnsi="Times New Roman" w:cs="Times New Roman"/>
        </w:rPr>
        <w:t xml:space="preserve"> casein</w:t>
      </w:r>
      <w:r w:rsidR="00316E7D" w:rsidRPr="001508F4">
        <w:rPr>
          <w:rFonts w:ascii="Times New Roman" w:hAnsi="Times New Roman" w:cs="Times New Roman"/>
        </w:rPr>
        <w:t xml:space="preserve"> micelle</w:t>
      </w:r>
      <w:r w:rsidR="002B7F66" w:rsidRPr="001508F4">
        <w:rPr>
          <w:rFonts w:ascii="Times New Roman" w:hAnsi="Times New Roman" w:cs="Times New Roman"/>
        </w:rPr>
        <w:t>s</w:t>
      </w:r>
      <w:r w:rsidR="00316E7D" w:rsidRPr="001508F4">
        <w:rPr>
          <w:rFonts w:ascii="Times New Roman" w:hAnsi="Times New Roman" w:cs="Times New Roman"/>
        </w:rPr>
        <w:t xml:space="preserve"> (</w:t>
      </w:r>
      <w:r w:rsidR="002B7F66" w:rsidRPr="001508F4">
        <w:rPr>
          <w:rFonts w:ascii="Times New Roman" w:hAnsi="Times New Roman" w:cs="Times New Roman"/>
        </w:rPr>
        <w:t xml:space="preserve">which is </w:t>
      </w:r>
      <w:r w:rsidR="00316E7D" w:rsidRPr="001508F4">
        <w:rPr>
          <w:rFonts w:ascii="Times New Roman" w:hAnsi="Times New Roman" w:cs="Times New Roman"/>
        </w:rPr>
        <w:t>~</w:t>
      </w:r>
      <w:r w:rsidR="002B7F66" w:rsidRPr="001508F4">
        <w:rPr>
          <w:rFonts w:ascii="Times New Roman" w:hAnsi="Times New Roman" w:cs="Times New Roman"/>
        </w:rPr>
        <w:t>50-</w:t>
      </w:r>
      <w:r w:rsidR="00316E7D" w:rsidRPr="001508F4">
        <w:rPr>
          <w:rFonts w:ascii="Times New Roman" w:hAnsi="Times New Roman" w:cs="Times New Roman"/>
        </w:rPr>
        <w:t>200 nm</w:t>
      </w:r>
      <w:r w:rsidR="002B7F66" w:rsidRPr="001508F4">
        <w:rPr>
          <w:rFonts w:ascii="Times New Roman" w:hAnsi="Times New Roman" w:cs="Times New Roman"/>
        </w:rPr>
        <w:t xml:space="preserve"> in diameter</w:t>
      </w:r>
      <w:r w:rsidR="00316E7D" w:rsidRPr="001508F4">
        <w:rPr>
          <w:rFonts w:ascii="Times New Roman" w:hAnsi="Times New Roman" w:cs="Times New Roman"/>
        </w:rPr>
        <w:t>)</w:t>
      </w:r>
      <w:r w:rsidR="002B7F66" w:rsidRPr="001508F4">
        <w:rPr>
          <w:rFonts w:ascii="Times New Roman" w:hAnsi="Times New Roman" w:cs="Times New Roman"/>
        </w:rPr>
        <w:t>,</w:t>
      </w:r>
      <w:r w:rsidR="00316E7D" w:rsidRPr="001508F4">
        <w:rPr>
          <w:rFonts w:ascii="Times New Roman" w:hAnsi="Times New Roman" w:cs="Times New Roman"/>
        </w:rPr>
        <w:t xml:space="preserve"> </w:t>
      </w:r>
      <w:r w:rsidRPr="001508F4">
        <w:rPr>
          <w:rFonts w:ascii="Times New Roman" w:hAnsi="Times New Roman" w:cs="Times New Roman"/>
        </w:rPr>
        <w:t>large</w:t>
      </w:r>
      <w:r w:rsidR="00316E7D" w:rsidRPr="001508F4">
        <w:rPr>
          <w:rFonts w:ascii="Times New Roman" w:hAnsi="Times New Roman" w:cs="Times New Roman"/>
        </w:rPr>
        <w:t>r heat</w:t>
      </w:r>
      <w:r w:rsidR="002B7F66" w:rsidRPr="001508F4">
        <w:rPr>
          <w:rFonts w:ascii="Times New Roman" w:hAnsi="Times New Roman" w:cs="Times New Roman"/>
        </w:rPr>
        <w:t>-</w:t>
      </w:r>
      <w:r w:rsidR="00316E7D" w:rsidRPr="001508F4">
        <w:rPr>
          <w:rFonts w:ascii="Times New Roman" w:hAnsi="Times New Roman" w:cs="Times New Roman"/>
        </w:rPr>
        <w:t>denatured</w:t>
      </w:r>
      <w:r w:rsidRPr="001508F4">
        <w:rPr>
          <w:rFonts w:ascii="Times New Roman" w:hAnsi="Times New Roman" w:cs="Times New Roman"/>
        </w:rPr>
        <w:t xml:space="preserve"> aggregates</w:t>
      </w:r>
      <w:r w:rsidR="00316E7D" w:rsidRPr="001508F4">
        <w:rPr>
          <w:rFonts w:ascii="Times New Roman" w:hAnsi="Times New Roman" w:cs="Times New Roman"/>
        </w:rPr>
        <w:t xml:space="preserve"> (60-600 µm) and heat</w:t>
      </w:r>
      <w:r w:rsidR="002B7F66" w:rsidRPr="001508F4">
        <w:rPr>
          <w:rFonts w:ascii="Times New Roman" w:hAnsi="Times New Roman" w:cs="Times New Roman"/>
        </w:rPr>
        <w:t>-</w:t>
      </w:r>
      <w:r w:rsidR="00316E7D" w:rsidRPr="001508F4">
        <w:rPr>
          <w:rFonts w:ascii="Times New Roman" w:hAnsi="Times New Roman" w:cs="Times New Roman"/>
        </w:rPr>
        <w:t>denatured and sonicated aggregate</w:t>
      </w:r>
      <w:r w:rsidR="002B7F66" w:rsidRPr="001508F4">
        <w:rPr>
          <w:rFonts w:ascii="Times New Roman" w:hAnsi="Times New Roman" w:cs="Times New Roman"/>
        </w:rPr>
        <w:t>s</w:t>
      </w:r>
      <w:r w:rsidR="00316E7D" w:rsidRPr="001508F4">
        <w:rPr>
          <w:rFonts w:ascii="Times New Roman" w:hAnsi="Times New Roman" w:cs="Times New Roman"/>
        </w:rPr>
        <w:t xml:space="preserve"> (0.1-2 µm) are </w:t>
      </w:r>
      <w:r w:rsidR="002B7F66" w:rsidRPr="001508F4">
        <w:rPr>
          <w:rFonts w:ascii="Times New Roman" w:hAnsi="Times New Roman" w:cs="Times New Roman"/>
        </w:rPr>
        <w:t xml:space="preserve">too large </w:t>
      </w:r>
      <w:r w:rsidR="00316E7D" w:rsidRPr="001508F4">
        <w:rPr>
          <w:rFonts w:ascii="Times New Roman" w:hAnsi="Times New Roman" w:cs="Times New Roman"/>
        </w:rPr>
        <w:t>t</w:t>
      </w:r>
      <w:r w:rsidR="002B7F66" w:rsidRPr="001508F4">
        <w:rPr>
          <w:rFonts w:ascii="Times New Roman" w:hAnsi="Times New Roman" w:cs="Times New Roman"/>
        </w:rPr>
        <w:t>o be</w:t>
      </w:r>
      <w:r w:rsidR="00316E7D" w:rsidRPr="001508F4">
        <w:rPr>
          <w:rFonts w:ascii="Times New Roman" w:hAnsi="Times New Roman" w:cs="Times New Roman"/>
        </w:rPr>
        <w:t xml:space="preserve"> able to do so. </w:t>
      </w:r>
    </w:p>
    <w:p w14:paraId="6015A3A7" w14:textId="5FEB8BED" w:rsidR="00B50F3B" w:rsidRPr="001508F4" w:rsidRDefault="00B50F3B" w:rsidP="00B50F3B">
      <w:pPr>
        <w:spacing w:line="360" w:lineRule="auto"/>
        <w:jc w:val="both"/>
        <w:rPr>
          <w:rFonts w:ascii="Times New Roman" w:hAnsi="Times New Roman" w:cs="Times New Roman"/>
          <w:i/>
        </w:rPr>
      </w:pPr>
      <w:r w:rsidRPr="001508F4">
        <w:rPr>
          <w:rFonts w:ascii="Times New Roman" w:hAnsi="Times New Roman" w:cs="Times New Roman"/>
          <w:i/>
        </w:rPr>
        <w:t>3.2 Effect of aggregates made from whey protein concentrate powder on rennet gelation</w:t>
      </w:r>
    </w:p>
    <w:p w14:paraId="7D656987" w14:textId="0E1C788A" w:rsidR="00C41613" w:rsidRPr="001508F4" w:rsidRDefault="009E2408" w:rsidP="00C41613">
      <w:pPr>
        <w:spacing w:line="360" w:lineRule="auto"/>
        <w:jc w:val="both"/>
        <w:rPr>
          <w:rFonts w:ascii="Times New Roman" w:hAnsi="Times New Roman" w:cs="Times New Roman"/>
        </w:rPr>
      </w:pPr>
      <w:r w:rsidRPr="001508F4">
        <w:rPr>
          <w:rFonts w:ascii="Times New Roman" w:hAnsi="Times New Roman" w:cs="Times New Roman"/>
        </w:rPr>
        <w:t>While</w:t>
      </w:r>
      <w:r w:rsidR="00D612E6" w:rsidRPr="001508F4">
        <w:rPr>
          <w:rFonts w:ascii="Times New Roman" w:hAnsi="Times New Roman" w:cs="Times New Roman"/>
        </w:rPr>
        <w:t xml:space="preserve"> </w:t>
      </w:r>
      <w:r w:rsidR="00681655" w:rsidRPr="001508F4">
        <w:rPr>
          <w:rFonts w:ascii="Times New Roman" w:hAnsi="Times New Roman" w:cs="Times New Roman"/>
        </w:rPr>
        <w:t xml:space="preserve">MFWP was used </w:t>
      </w:r>
      <w:r w:rsidRPr="001508F4">
        <w:rPr>
          <w:rFonts w:ascii="Times New Roman" w:hAnsi="Times New Roman" w:cs="Times New Roman"/>
        </w:rPr>
        <w:t xml:space="preserve">here </w:t>
      </w:r>
      <w:r w:rsidR="00681655" w:rsidRPr="001508F4">
        <w:rPr>
          <w:rFonts w:ascii="Times New Roman" w:hAnsi="Times New Roman" w:cs="Times New Roman"/>
        </w:rPr>
        <w:t xml:space="preserve">to understand the mechanism </w:t>
      </w:r>
      <w:r w:rsidRPr="001508F4">
        <w:rPr>
          <w:rFonts w:ascii="Times New Roman" w:hAnsi="Times New Roman" w:cs="Times New Roman"/>
        </w:rPr>
        <w:t xml:space="preserve">behind the effect of aggregating whey protein on </w:t>
      </w:r>
      <w:r w:rsidR="00681655" w:rsidRPr="001508F4">
        <w:rPr>
          <w:rFonts w:ascii="Times New Roman" w:hAnsi="Times New Roman" w:cs="Times New Roman"/>
        </w:rPr>
        <w:t xml:space="preserve">rennet gelation, </w:t>
      </w:r>
      <w:r w:rsidR="006479ED" w:rsidRPr="001508F4">
        <w:rPr>
          <w:rFonts w:ascii="Times New Roman" w:hAnsi="Times New Roman" w:cs="Times New Roman"/>
        </w:rPr>
        <w:t xml:space="preserve">whey protein concentrates produced </w:t>
      </w:r>
      <w:r w:rsidRPr="001508F4">
        <w:rPr>
          <w:rFonts w:ascii="Times New Roman" w:hAnsi="Times New Roman" w:cs="Times New Roman"/>
        </w:rPr>
        <w:t>from</w:t>
      </w:r>
      <w:r w:rsidR="006479ED" w:rsidRPr="001508F4">
        <w:rPr>
          <w:rFonts w:ascii="Times New Roman" w:hAnsi="Times New Roman" w:cs="Times New Roman"/>
        </w:rPr>
        <w:t xml:space="preserve"> cheese whey</w:t>
      </w:r>
      <w:r w:rsidRPr="001508F4">
        <w:rPr>
          <w:rFonts w:ascii="Times New Roman" w:hAnsi="Times New Roman" w:cs="Times New Roman"/>
        </w:rPr>
        <w:t xml:space="preserve"> are more widely produced and of more industrial relevance</w:t>
      </w:r>
      <w:r w:rsidR="006479ED" w:rsidRPr="001508F4">
        <w:rPr>
          <w:rFonts w:ascii="Times New Roman" w:hAnsi="Times New Roman" w:cs="Times New Roman"/>
        </w:rPr>
        <w:t xml:space="preserve">. </w:t>
      </w:r>
      <w:r w:rsidR="009C7A88" w:rsidRPr="001508F4">
        <w:rPr>
          <w:rFonts w:ascii="Times New Roman" w:hAnsi="Times New Roman" w:cs="Times New Roman"/>
        </w:rPr>
        <w:t>T</w:t>
      </w:r>
      <w:r w:rsidR="00C41613" w:rsidRPr="001508F4">
        <w:rPr>
          <w:rFonts w:ascii="Times New Roman" w:hAnsi="Times New Roman" w:cs="Times New Roman"/>
        </w:rPr>
        <w:t>o investigat</w:t>
      </w:r>
      <w:r w:rsidR="009C7A88" w:rsidRPr="001508F4">
        <w:rPr>
          <w:rFonts w:ascii="Times New Roman" w:hAnsi="Times New Roman" w:cs="Times New Roman"/>
        </w:rPr>
        <w:t>e</w:t>
      </w:r>
      <w:r w:rsidR="00C41613" w:rsidRPr="001508F4">
        <w:rPr>
          <w:rFonts w:ascii="Times New Roman" w:hAnsi="Times New Roman" w:cs="Times New Roman"/>
        </w:rPr>
        <w:t xml:space="preserve"> the effect of replacing MFWP with WPC on the kinetics of rennet gelation, cheese milks (with a </w:t>
      </w:r>
      <w:proofErr w:type="spellStart"/>
      <w:r w:rsidR="00C41613" w:rsidRPr="001508F4">
        <w:rPr>
          <w:rFonts w:ascii="Times New Roman" w:hAnsi="Times New Roman" w:cs="Times New Roman"/>
        </w:rPr>
        <w:t>casein:whey</w:t>
      </w:r>
      <w:proofErr w:type="spellEnd"/>
      <w:r w:rsidR="00C41613" w:rsidRPr="001508F4">
        <w:rPr>
          <w:rFonts w:ascii="Times New Roman" w:hAnsi="Times New Roman" w:cs="Times New Roman"/>
        </w:rPr>
        <w:t xml:space="preserve"> protein ratio of </w:t>
      </w:r>
      <w:r w:rsidR="00C00508" w:rsidRPr="001508F4">
        <w:rPr>
          <w:rFonts w:ascii="Times New Roman" w:hAnsi="Times New Roman" w:cs="Times New Roman"/>
        </w:rPr>
        <w:t>0.9</w:t>
      </w:r>
      <w:r w:rsidR="00C41613" w:rsidRPr="001508F4">
        <w:rPr>
          <w:rFonts w:ascii="Times New Roman" w:hAnsi="Times New Roman" w:cs="Times New Roman"/>
        </w:rPr>
        <w:t xml:space="preserve">:1) were formulated </w:t>
      </w:r>
      <w:r w:rsidR="009C7A88" w:rsidRPr="001508F4">
        <w:rPr>
          <w:rFonts w:ascii="Times New Roman" w:hAnsi="Times New Roman" w:cs="Times New Roman"/>
        </w:rPr>
        <w:t xml:space="preserve">by </w:t>
      </w:r>
      <w:r w:rsidR="00C41613" w:rsidRPr="001508F4">
        <w:rPr>
          <w:rFonts w:ascii="Times New Roman" w:hAnsi="Times New Roman" w:cs="Times New Roman"/>
        </w:rPr>
        <w:t xml:space="preserve">incorporating </w:t>
      </w:r>
      <w:r w:rsidR="00671F41" w:rsidRPr="001508F4">
        <w:rPr>
          <w:rFonts w:ascii="Times New Roman" w:hAnsi="Times New Roman" w:cs="Times New Roman"/>
        </w:rPr>
        <w:t xml:space="preserve">fat </w:t>
      </w:r>
      <w:r w:rsidR="00C41613" w:rsidRPr="001508F4">
        <w:rPr>
          <w:rFonts w:ascii="Times New Roman" w:hAnsi="Times New Roman" w:cs="Times New Roman"/>
        </w:rPr>
        <w:t>s</w:t>
      </w:r>
      <w:r w:rsidR="002725C0" w:rsidRPr="001508F4">
        <w:rPr>
          <w:rFonts w:ascii="Times New Roman" w:hAnsi="Times New Roman" w:cs="Times New Roman"/>
        </w:rPr>
        <w:t>uspens</w:t>
      </w:r>
      <w:r w:rsidR="00C41613" w:rsidRPr="001508F4">
        <w:rPr>
          <w:rFonts w:ascii="Times New Roman" w:hAnsi="Times New Roman" w:cs="Times New Roman"/>
        </w:rPr>
        <w:t xml:space="preserve">ions </w:t>
      </w:r>
      <w:r w:rsidR="009C7A88" w:rsidRPr="001508F4">
        <w:rPr>
          <w:rFonts w:ascii="Times New Roman" w:hAnsi="Times New Roman" w:cs="Times New Roman"/>
        </w:rPr>
        <w:t>in</w:t>
      </w:r>
      <w:r w:rsidR="00C41613" w:rsidRPr="001508F4">
        <w:rPr>
          <w:rFonts w:ascii="Times New Roman" w:hAnsi="Times New Roman" w:cs="Times New Roman"/>
        </w:rPr>
        <w:t>to diluted skim milk. Four milk systems with diluted skim milk (DS), diluted skim milk with untreated WPC (DS WPC), diluted skim milk with heat</w:t>
      </w:r>
      <w:r w:rsidR="00D62315" w:rsidRPr="001508F4">
        <w:rPr>
          <w:rFonts w:ascii="Times New Roman" w:hAnsi="Times New Roman" w:cs="Times New Roman"/>
        </w:rPr>
        <w:t>-</w:t>
      </w:r>
      <w:r w:rsidR="00C41613" w:rsidRPr="001508F4">
        <w:rPr>
          <w:rFonts w:ascii="Times New Roman" w:hAnsi="Times New Roman" w:cs="Times New Roman"/>
        </w:rPr>
        <w:t>treated WPC (DS HT WPC) and diluted skim milk with heat</w:t>
      </w:r>
      <w:r w:rsidR="00D62315" w:rsidRPr="001508F4">
        <w:rPr>
          <w:rFonts w:ascii="Times New Roman" w:hAnsi="Times New Roman" w:cs="Times New Roman"/>
        </w:rPr>
        <w:t>-</w:t>
      </w:r>
      <w:r w:rsidR="00C41613" w:rsidRPr="001508F4">
        <w:rPr>
          <w:rFonts w:ascii="Times New Roman" w:hAnsi="Times New Roman" w:cs="Times New Roman"/>
        </w:rPr>
        <w:t>treated and sonicated WPC (DS HT US WPC) were analysed.</w:t>
      </w:r>
    </w:p>
    <w:p w14:paraId="4AA2DCB8" w14:textId="6967D9DA" w:rsidR="002D1798" w:rsidRPr="001508F4" w:rsidRDefault="009257CA" w:rsidP="00C02A0B">
      <w:pPr>
        <w:spacing w:line="360" w:lineRule="auto"/>
        <w:jc w:val="both"/>
        <w:rPr>
          <w:rFonts w:ascii="Times New Roman" w:hAnsi="Times New Roman" w:cs="Times New Roman"/>
        </w:rPr>
      </w:pPr>
      <w:r w:rsidRPr="001508F4">
        <w:rPr>
          <w:rFonts w:ascii="Times New Roman" w:hAnsi="Times New Roman" w:cs="Times New Roman"/>
        </w:rPr>
        <w:t>The particle size distribution</w:t>
      </w:r>
      <w:r w:rsidR="00D62315" w:rsidRPr="001508F4">
        <w:rPr>
          <w:rFonts w:ascii="Times New Roman" w:hAnsi="Times New Roman" w:cs="Times New Roman"/>
        </w:rPr>
        <w:t xml:space="preserve">s of </w:t>
      </w:r>
      <w:r w:rsidR="000E3857" w:rsidRPr="001508F4">
        <w:rPr>
          <w:rFonts w:ascii="Times New Roman" w:hAnsi="Times New Roman" w:cs="Times New Roman"/>
        </w:rPr>
        <w:t>treated WPC samples</w:t>
      </w:r>
      <w:r w:rsidR="00D62315" w:rsidRPr="001508F4">
        <w:rPr>
          <w:rFonts w:ascii="Times New Roman" w:hAnsi="Times New Roman" w:cs="Times New Roman"/>
        </w:rPr>
        <w:t xml:space="preserve"> were </w:t>
      </w:r>
      <w:r w:rsidR="000E3857" w:rsidRPr="001508F4">
        <w:rPr>
          <w:rFonts w:ascii="Times New Roman" w:hAnsi="Times New Roman" w:cs="Times New Roman"/>
        </w:rPr>
        <w:t xml:space="preserve">first </w:t>
      </w:r>
      <w:r w:rsidR="00D62315" w:rsidRPr="001508F4">
        <w:rPr>
          <w:rFonts w:ascii="Times New Roman" w:hAnsi="Times New Roman" w:cs="Times New Roman"/>
        </w:rPr>
        <w:t>determine</w:t>
      </w:r>
      <w:r w:rsidR="00171D73" w:rsidRPr="001508F4">
        <w:rPr>
          <w:rFonts w:ascii="Times New Roman" w:hAnsi="Times New Roman" w:cs="Times New Roman"/>
        </w:rPr>
        <w:t>d</w:t>
      </w:r>
      <w:r w:rsidRPr="001508F4">
        <w:rPr>
          <w:rFonts w:ascii="Times New Roman" w:hAnsi="Times New Roman" w:cs="Times New Roman"/>
        </w:rPr>
        <w:t xml:space="preserve"> (Figure 3</w:t>
      </w:r>
      <w:r w:rsidR="00D92F33" w:rsidRPr="001508F4">
        <w:rPr>
          <w:rFonts w:ascii="Times New Roman" w:hAnsi="Times New Roman" w:cs="Times New Roman"/>
        </w:rPr>
        <w:t>a</w:t>
      </w:r>
      <w:r w:rsidRPr="001508F4">
        <w:rPr>
          <w:rFonts w:ascii="Times New Roman" w:hAnsi="Times New Roman" w:cs="Times New Roman"/>
        </w:rPr>
        <w:t>)</w:t>
      </w:r>
      <w:r w:rsidR="00CE4A55" w:rsidRPr="001508F4">
        <w:rPr>
          <w:rFonts w:ascii="Times New Roman" w:hAnsi="Times New Roman" w:cs="Times New Roman"/>
        </w:rPr>
        <w:t>.</w:t>
      </w:r>
      <w:r w:rsidR="00EF2ADD" w:rsidRPr="001508F4">
        <w:rPr>
          <w:rFonts w:ascii="Times New Roman" w:hAnsi="Times New Roman" w:cs="Times New Roman"/>
        </w:rPr>
        <w:t xml:space="preserve"> Compared to the untreated MFWP solution that had a single peak at 5-7 nm, two peaks were observed in the </w:t>
      </w:r>
      <w:r w:rsidR="00D62315" w:rsidRPr="001508F4">
        <w:rPr>
          <w:rFonts w:ascii="Times New Roman" w:hAnsi="Times New Roman" w:cs="Times New Roman"/>
        </w:rPr>
        <w:t xml:space="preserve">untreated </w:t>
      </w:r>
      <w:r w:rsidR="00EF2ADD" w:rsidRPr="001508F4">
        <w:rPr>
          <w:rFonts w:ascii="Times New Roman" w:hAnsi="Times New Roman" w:cs="Times New Roman"/>
        </w:rPr>
        <w:t xml:space="preserve">WPC solution at </w:t>
      </w:r>
      <w:r w:rsidR="007606FB" w:rsidRPr="001508F4">
        <w:rPr>
          <w:rFonts w:ascii="Times New Roman" w:hAnsi="Times New Roman" w:cs="Times New Roman"/>
        </w:rPr>
        <w:t>50</w:t>
      </w:r>
      <w:r w:rsidR="00EF2ADD" w:rsidRPr="001508F4">
        <w:rPr>
          <w:rFonts w:ascii="Times New Roman" w:hAnsi="Times New Roman" w:cs="Times New Roman"/>
        </w:rPr>
        <w:t>-</w:t>
      </w:r>
      <w:r w:rsidR="007606FB" w:rsidRPr="001508F4">
        <w:rPr>
          <w:rFonts w:ascii="Times New Roman" w:hAnsi="Times New Roman" w:cs="Times New Roman"/>
        </w:rPr>
        <w:t>9</w:t>
      </w:r>
      <w:r w:rsidR="00EF2ADD" w:rsidRPr="001508F4">
        <w:rPr>
          <w:rFonts w:ascii="Times New Roman" w:hAnsi="Times New Roman" w:cs="Times New Roman"/>
        </w:rPr>
        <w:t>0 nm and 1</w:t>
      </w:r>
      <w:r w:rsidR="007606FB" w:rsidRPr="001508F4">
        <w:rPr>
          <w:rFonts w:ascii="Times New Roman" w:hAnsi="Times New Roman" w:cs="Times New Roman"/>
        </w:rPr>
        <w:t>50</w:t>
      </w:r>
      <w:r w:rsidR="00EF2ADD" w:rsidRPr="001508F4">
        <w:rPr>
          <w:rFonts w:ascii="Times New Roman" w:hAnsi="Times New Roman" w:cs="Times New Roman"/>
        </w:rPr>
        <w:t>-4</w:t>
      </w:r>
      <w:r w:rsidR="007606FB" w:rsidRPr="001508F4">
        <w:rPr>
          <w:rFonts w:ascii="Times New Roman" w:hAnsi="Times New Roman" w:cs="Times New Roman"/>
        </w:rPr>
        <w:t>50</w:t>
      </w:r>
      <w:r w:rsidR="00EF2ADD" w:rsidRPr="001508F4">
        <w:rPr>
          <w:rFonts w:ascii="Times New Roman" w:hAnsi="Times New Roman" w:cs="Times New Roman"/>
        </w:rPr>
        <w:t xml:space="preserve"> nm. After centrifug</w:t>
      </w:r>
      <w:r w:rsidR="00BA11E5" w:rsidRPr="001508F4">
        <w:rPr>
          <w:rFonts w:ascii="Times New Roman" w:hAnsi="Times New Roman" w:cs="Times New Roman"/>
        </w:rPr>
        <w:t>ing</w:t>
      </w:r>
      <w:r w:rsidR="00EF2ADD" w:rsidRPr="001508F4">
        <w:rPr>
          <w:rFonts w:ascii="Times New Roman" w:hAnsi="Times New Roman" w:cs="Times New Roman"/>
        </w:rPr>
        <w:t xml:space="preserve"> the WPC solution, the fat-rich top layer had a peak at </w:t>
      </w:r>
      <w:r w:rsidR="009E05A7" w:rsidRPr="001508F4">
        <w:rPr>
          <w:rFonts w:ascii="Times New Roman" w:hAnsi="Times New Roman" w:cs="Times New Roman"/>
        </w:rPr>
        <w:t>65</w:t>
      </w:r>
      <w:r w:rsidR="00EF2ADD" w:rsidRPr="001508F4">
        <w:rPr>
          <w:rFonts w:ascii="Times New Roman" w:hAnsi="Times New Roman" w:cs="Times New Roman"/>
        </w:rPr>
        <w:t>-400</w:t>
      </w:r>
      <w:r w:rsidR="006B537F" w:rsidRPr="001508F4">
        <w:rPr>
          <w:rFonts w:ascii="Times New Roman" w:hAnsi="Times New Roman" w:cs="Times New Roman"/>
        </w:rPr>
        <w:t xml:space="preserve"> </w:t>
      </w:r>
      <w:r w:rsidR="00D62315" w:rsidRPr="001508F4">
        <w:rPr>
          <w:rFonts w:ascii="Times New Roman" w:hAnsi="Times New Roman" w:cs="Times New Roman"/>
        </w:rPr>
        <w:t xml:space="preserve">nm </w:t>
      </w:r>
      <w:r w:rsidR="006B537F" w:rsidRPr="001508F4">
        <w:rPr>
          <w:rFonts w:ascii="Times New Roman" w:hAnsi="Times New Roman" w:cs="Times New Roman"/>
        </w:rPr>
        <w:t xml:space="preserve">reflecting </w:t>
      </w:r>
      <w:r w:rsidR="00D62315" w:rsidRPr="001508F4">
        <w:rPr>
          <w:rFonts w:ascii="Times New Roman" w:hAnsi="Times New Roman" w:cs="Times New Roman"/>
        </w:rPr>
        <w:t xml:space="preserve">the presence of </w:t>
      </w:r>
      <w:r w:rsidR="006B537F" w:rsidRPr="001508F4">
        <w:rPr>
          <w:rFonts w:ascii="Times New Roman" w:hAnsi="Times New Roman" w:cs="Times New Roman"/>
        </w:rPr>
        <w:t>homogeni</w:t>
      </w:r>
      <w:r w:rsidR="00D62315" w:rsidRPr="001508F4">
        <w:rPr>
          <w:rFonts w:ascii="Times New Roman" w:hAnsi="Times New Roman" w:cs="Times New Roman"/>
        </w:rPr>
        <w:t>s</w:t>
      </w:r>
      <w:r w:rsidR="006B537F" w:rsidRPr="001508F4">
        <w:rPr>
          <w:rFonts w:ascii="Times New Roman" w:hAnsi="Times New Roman" w:cs="Times New Roman"/>
        </w:rPr>
        <w:t xml:space="preserve">ed fat  </w:t>
      </w:r>
      <w:r w:rsidR="006B537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Thiebaud&lt;/Author&gt;&lt;Year&gt;2003&lt;/Year&gt;&lt;RecNum&gt;46&lt;/RecNum&gt;&lt;DisplayText&gt;(Thiebaud, Dumay, Picart, Guiraud, &amp;amp; Cheftel, 2003)&lt;/DisplayText&gt;&lt;record&gt;&lt;rec-number&gt;46&lt;/rec-number&gt;&lt;foreign-keys&gt;&lt;key app="EN" db-id="z5vzzfv9zd0a5gees9bpswa22tzevedpxr09" timestamp="1566279977"&gt;46&lt;/key&gt;&lt;/foreign-keys&gt;&lt;ref-type name="Journal Article"&gt;17&lt;/ref-type&gt;&lt;contributors&gt;&lt;authors&gt;&lt;author&gt;Thiebaud, M&lt;/author&gt;&lt;author&gt;Dumay, E&lt;/author&gt;&lt;author&gt;Picart, L&lt;/author&gt;&lt;author&gt;Guiraud, JP&lt;/author&gt;&lt;author&gt;Cheftel, JC&lt;/author&gt;&lt;/authors&gt;&lt;/contributors&gt;&lt;titles&gt;&lt;title&gt;High-pressure homogenisation of raw bovine milk. Effects on fat globule size distribution and microbial inactivation&lt;/title&gt;&lt;secondary-title&gt;International Dairy Journal&lt;/secondary-title&gt;&lt;/titles&gt;&lt;periodical&gt;&lt;full-title&gt;International Dairy Journal&lt;/full-title&gt;&lt;/periodical&gt;&lt;pages&gt;427-439&lt;/pages&gt;&lt;volume&gt;13&lt;/volume&gt;&lt;number&gt;6&lt;/number&gt;&lt;dates&gt;&lt;year&gt;2003&lt;/year&gt;&lt;/dates&gt;&lt;isbn&gt;0958-6946&lt;/isbn&gt;&lt;urls&gt;&lt;/urls&gt;&lt;electronic-resource-num&gt;https://doi.org/10.1016/s0958-6946(03)00051-7 &lt;/electronic-resource-num&gt;&lt;/record&gt;&lt;/Cite&gt;&lt;/EndNote&gt;</w:instrText>
      </w:r>
      <w:r w:rsidR="006B537F" w:rsidRPr="001508F4">
        <w:rPr>
          <w:rFonts w:ascii="Times New Roman" w:hAnsi="Times New Roman" w:cs="Times New Roman"/>
        </w:rPr>
        <w:fldChar w:fldCharType="separate"/>
      </w:r>
      <w:r w:rsidR="00A327DA" w:rsidRPr="001508F4">
        <w:rPr>
          <w:rFonts w:ascii="Times New Roman" w:hAnsi="Times New Roman" w:cs="Times New Roman"/>
          <w:noProof/>
        </w:rPr>
        <w:t>(Thiebaud, Dumay, Picart, Guiraud, &amp; Cheftel, 2003)</w:t>
      </w:r>
      <w:r w:rsidR="006B537F" w:rsidRPr="001508F4">
        <w:rPr>
          <w:rFonts w:ascii="Times New Roman" w:hAnsi="Times New Roman" w:cs="Times New Roman"/>
        </w:rPr>
        <w:fldChar w:fldCharType="end"/>
      </w:r>
      <w:r w:rsidR="00D62315" w:rsidRPr="001508F4">
        <w:rPr>
          <w:rFonts w:ascii="Times New Roman" w:hAnsi="Times New Roman" w:cs="Times New Roman"/>
        </w:rPr>
        <w:t>.</w:t>
      </w:r>
      <w:r w:rsidR="006B537F" w:rsidRPr="001508F4">
        <w:rPr>
          <w:rFonts w:ascii="Times New Roman" w:hAnsi="Times New Roman" w:cs="Times New Roman"/>
        </w:rPr>
        <w:t xml:space="preserve"> </w:t>
      </w:r>
      <w:r w:rsidR="00D62315" w:rsidRPr="001508F4">
        <w:rPr>
          <w:rFonts w:ascii="Times New Roman" w:hAnsi="Times New Roman" w:cs="Times New Roman"/>
        </w:rPr>
        <w:t>T</w:t>
      </w:r>
      <w:r w:rsidR="00EF2ADD" w:rsidRPr="001508F4">
        <w:rPr>
          <w:rFonts w:ascii="Times New Roman" w:hAnsi="Times New Roman" w:cs="Times New Roman"/>
        </w:rPr>
        <w:t>he protein-rich middle layer had two peaks</w:t>
      </w:r>
      <w:r w:rsidR="007744F5" w:rsidRPr="001508F4">
        <w:rPr>
          <w:rFonts w:ascii="Times New Roman" w:hAnsi="Times New Roman" w:cs="Times New Roman"/>
        </w:rPr>
        <w:t xml:space="preserve"> </w:t>
      </w:r>
      <w:r w:rsidR="00EF2ADD" w:rsidRPr="001508F4">
        <w:rPr>
          <w:rFonts w:ascii="Times New Roman" w:hAnsi="Times New Roman" w:cs="Times New Roman"/>
        </w:rPr>
        <w:t xml:space="preserve">at 30-60 nm and </w:t>
      </w:r>
      <w:r w:rsidR="00D92F33" w:rsidRPr="001508F4">
        <w:rPr>
          <w:rFonts w:ascii="Times New Roman" w:hAnsi="Times New Roman" w:cs="Times New Roman"/>
        </w:rPr>
        <w:t>8</w:t>
      </w:r>
      <w:r w:rsidR="00EF2ADD" w:rsidRPr="001508F4">
        <w:rPr>
          <w:rFonts w:ascii="Times New Roman" w:hAnsi="Times New Roman" w:cs="Times New Roman"/>
        </w:rPr>
        <w:t>0-300 nm</w:t>
      </w:r>
      <w:r w:rsidR="00BC42FF" w:rsidRPr="001508F4">
        <w:rPr>
          <w:rFonts w:ascii="Times New Roman" w:hAnsi="Times New Roman" w:cs="Times New Roman"/>
        </w:rPr>
        <w:t xml:space="preserve">. </w:t>
      </w:r>
      <w:r w:rsidR="00537549" w:rsidRPr="001508F4">
        <w:rPr>
          <w:rFonts w:ascii="Times New Roman" w:hAnsi="Times New Roman" w:cs="Times New Roman"/>
        </w:rPr>
        <w:t>The p</w:t>
      </w:r>
      <w:r w:rsidR="00BC42FF" w:rsidRPr="001508F4">
        <w:rPr>
          <w:rFonts w:ascii="Times New Roman" w:hAnsi="Times New Roman" w:cs="Times New Roman"/>
        </w:rPr>
        <w:t xml:space="preserve">eak at 30-60 nm could </w:t>
      </w:r>
      <w:r w:rsidR="00D62315" w:rsidRPr="001508F4">
        <w:rPr>
          <w:rFonts w:ascii="Times New Roman" w:hAnsi="Times New Roman" w:cs="Times New Roman"/>
        </w:rPr>
        <w:t xml:space="preserve">possibly </w:t>
      </w:r>
      <w:r w:rsidR="00EF2ADD" w:rsidRPr="001508F4">
        <w:rPr>
          <w:rFonts w:ascii="Times New Roman" w:hAnsi="Times New Roman" w:cs="Times New Roman"/>
        </w:rPr>
        <w:t xml:space="preserve">correspond to </w:t>
      </w:r>
      <w:r w:rsidR="000B764F" w:rsidRPr="001508F4">
        <w:rPr>
          <w:rFonts w:ascii="Times New Roman" w:hAnsi="Times New Roman" w:cs="Times New Roman"/>
        </w:rPr>
        <w:t xml:space="preserve">small </w:t>
      </w:r>
      <w:r w:rsidR="00EF2ADD" w:rsidRPr="001508F4">
        <w:rPr>
          <w:rFonts w:ascii="Times New Roman" w:hAnsi="Times New Roman" w:cs="Times New Roman"/>
        </w:rPr>
        <w:t>whey proteins</w:t>
      </w:r>
      <w:r w:rsidR="000B764F" w:rsidRPr="001508F4">
        <w:rPr>
          <w:rFonts w:ascii="Times New Roman" w:hAnsi="Times New Roman" w:cs="Times New Roman"/>
        </w:rPr>
        <w:t xml:space="preserve"> aggregates</w:t>
      </w:r>
      <w:r w:rsidR="00EF2ADD" w:rsidRPr="001508F4">
        <w:rPr>
          <w:rFonts w:ascii="Times New Roman" w:hAnsi="Times New Roman" w:cs="Times New Roman"/>
        </w:rPr>
        <w:t xml:space="preserve"> </w:t>
      </w:r>
      <w:r w:rsidR="006B537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iroux&lt;/Author&gt;&lt;Year&gt;2015&lt;/Year&gt;&lt;RecNum&gt;45&lt;/RecNum&gt;&lt;DisplayText&gt;(Giroux et al., 2015)&lt;/DisplayText&gt;&lt;record&gt;&lt;rec-number&gt;45&lt;/rec-number&gt;&lt;foreign-keys&gt;&lt;key app="EN" db-id="z5vzzfv9zd0a5gees9bpswa22tzevedpxr09" timestamp="1566279977"&gt;45&lt;/key&gt;&lt;/foreign-keys&gt;&lt;ref-type name="Journal Article"&gt;17&lt;/ref-type&gt;&lt;contributors&gt;&lt;authors&gt;&lt;author&gt;Giroux, Hélène J&lt;/author&gt;&lt;author&gt;Lanouette, Genevieve&lt;/author&gt;&lt;author&gt;Britten, Michel&lt;/author&gt;&lt;/authors&gt;&lt;/contributors&gt;&lt;titles&gt;&lt;title&gt;Effect of whey protein aggregates of various sizes on the formation and properties of rennet-induced milk gels&lt;/title&gt;&lt;secondary-title&gt;Food Hydrocolloids&lt;/secondary-title&gt;&lt;/titles&gt;&lt;periodical&gt;&lt;full-title&gt;Food Hydrocolloids&lt;/full-title&gt;&lt;/periodical&gt;&lt;pages&gt;272-278&lt;/pages&gt;&lt;volume&gt;45&lt;/volume&gt;&lt;dates&gt;&lt;year&gt;2015&lt;/year&gt;&lt;/dates&gt;&lt;isbn&gt;0268-005X&lt;/isbn&gt;&lt;urls&gt;&lt;/urls&gt;&lt;electronic-resource-num&gt;https://doi.org/10.1016/j.foodhyd.2014.12.004 &lt;/electronic-resource-num&gt;&lt;/record&gt;&lt;/Cite&gt;&lt;/EndNote&gt;</w:instrText>
      </w:r>
      <w:r w:rsidR="006B537F" w:rsidRPr="001508F4">
        <w:rPr>
          <w:rFonts w:ascii="Times New Roman" w:hAnsi="Times New Roman" w:cs="Times New Roman"/>
        </w:rPr>
        <w:fldChar w:fldCharType="separate"/>
      </w:r>
      <w:r w:rsidR="00A327DA" w:rsidRPr="001508F4">
        <w:rPr>
          <w:rFonts w:ascii="Times New Roman" w:hAnsi="Times New Roman" w:cs="Times New Roman"/>
          <w:noProof/>
        </w:rPr>
        <w:t>(Giroux et al., 2015)</w:t>
      </w:r>
      <w:r w:rsidR="006B537F" w:rsidRPr="001508F4">
        <w:rPr>
          <w:rFonts w:ascii="Times New Roman" w:hAnsi="Times New Roman" w:cs="Times New Roman"/>
        </w:rPr>
        <w:fldChar w:fldCharType="end"/>
      </w:r>
      <w:r w:rsidR="00070E60" w:rsidRPr="001508F4">
        <w:rPr>
          <w:rFonts w:ascii="Times New Roman" w:hAnsi="Times New Roman" w:cs="Times New Roman"/>
        </w:rPr>
        <w:t>,</w:t>
      </w:r>
      <w:r w:rsidR="009D7756" w:rsidRPr="001508F4">
        <w:rPr>
          <w:rFonts w:ascii="Times New Roman" w:hAnsi="Times New Roman" w:cs="Times New Roman"/>
        </w:rPr>
        <w:t xml:space="preserve"> </w:t>
      </w:r>
      <w:r w:rsidR="00BC42FF" w:rsidRPr="001508F4">
        <w:rPr>
          <w:rFonts w:ascii="Times New Roman" w:hAnsi="Times New Roman" w:cs="Times New Roman"/>
        </w:rPr>
        <w:t>while the peak at 80-300 nm corres</w:t>
      </w:r>
      <w:r w:rsidR="009D7756" w:rsidRPr="001508F4">
        <w:rPr>
          <w:rFonts w:ascii="Times New Roman" w:hAnsi="Times New Roman" w:cs="Times New Roman"/>
        </w:rPr>
        <w:t xml:space="preserve">ponds to </w:t>
      </w:r>
      <w:r w:rsidR="00070E60" w:rsidRPr="001508F4">
        <w:rPr>
          <w:rFonts w:ascii="Times New Roman" w:hAnsi="Times New Roman" w:cs="Times New Roman"/>
        </w:rPr>
        <w:t xml:space="preserve">both </w:t>
      </w:r>
      <w:r w:rsidR="007273DD" w:rsidRPr="001508F4">
        <w:rPr>
          <w:rFonts w:ascii="Times New Roman" w:hAnsi="Times New Roman" w:cs="Times New Roman"/>
        </w:rPr>
        <w:t>submicron</w:t>
      </w:r>
      <w:r w:rsidR="00070E60" w:rsidRPr="001508F4">
        <w:rPr>
          <w:rFonts w:ascii="Times New Roman" w:hAnsi="Times New Roman" w:cs="Times New Roman"/>
        </w:rPr>
        <w:t>-</w:t>
      </w:r>
      <w:r w:rsidR="007273DD" w:rsidRPr="001508F4">
        <w:rPr>
          <w:rFonts w:ascii="Times New Roman" w:hAnsi="Times New Roman" w:cs="Times New Roman"/>
        </w:rPr>
        <w:t>sized fat globules</w:t>
      </w:r>
      <w:r w:rsidR="00596A91" w:rsidRPr="001508F4">
        <w:rPr>
          <w:rFonts w:ascii="Times New Roman" w:hAnsi="Times New Roman" w:cs="Times New Roman"/>
        </w:rPr>
        <w:t xml:space="preserve"> </w:t>
      </w:r>
      <w:r w:rsidR="00596A91" w:rsidRPr="001508F4">
        <w:rPr>
          <w:rFonts w:ascii="Times New Roman" w:hAnsi="Times New Roman" w:cs="Times New Roman"/>
        </w:rPr>
        <w:fldChar w:fldCharType="begin"/>
      </w:r>
      <w:r w:rsidR="00596A91" w:rsidRPr="001508F4">
        <w:rPr>
          <w:rFonts w:ascii="Times New Roman" w:hAnsi="Times New Roman" w:cs="Times New Roman"/>
        </w:rPr>
        <w:instrText xml:space="preserve"> ADDIN EN.CITE &lt;EndNote&gt;&lt;Cite&gt;&lt;Author&gt;Michalski&lt;/Author&gt;&lt;Year&gt;2002&lt;/Year&gt;&lt;RecNum&gt;73&lt;/RecNum&gt;&lt;DisplayText&gt;(Michalski, Michel, &amp;amp; Geneste, 2002)&lt;/DisplayText&gt;&lt;record&gt;&lt;rec-number&gt;73&lt;/rec-number&gt;&lt;foreign-keys&gt;&lt;key app="EN" db-id="z5vzzfv9zd0a5gees9bpswa22tzevedpxr09" timestamp="1574123766"&gt;73&lt;/key&gt;&lt;/foreign-keys&gt;&lt;ref-type name="Journal Article"&gt;17&lt;/ref-type&gt;&lt;contributors&gt;&lt;authors&gt;&lt;author&gt;Michalski, Marie-Caroline&lt;/author&gt;&lt;author&gt;Michel, Françoise&lt;/author&gt;&lt;author&gt;Geneste, Christophe&lt;/author&gt;&lt;/authors&gt;&lt;/contributors&gt;&lt;titles&gt;&lt;title&gt;Appearance of submicronic particles in the milk fat globule size distribution upon mechanical treatments&lt;/title&gt;&lt;secondary-title&gt;Le Lait&lt;/secondary-title&gt;&lt;/titles&gt;&lt;periodical&gt;&lt;full-title&gt;Le Lait&lt;/full-title&gt;&lt;/periodical&gt;&lt;pages&gt;193-208&lt;/pages&gt;&lt;volume&gt;82&lt;/volume&gt;&lt;number&gt;2&lt;/number&gt;&lt;dates&gt;&lt;year&gt;2002&lt;/year&gt;&lt;/dates&gt;&lt;isbn&gt;0023-7302&lt;/isbn&gt;&lt;urls&gt;&lt;/urls&gt;&lt;/record&gt;&lt;/Cite&gt;&lt;/EndNote&gt;</w:instrText>
      </w:r>
      <w:r w:rsidR="00596A91" w:rsidRPr="001508F4">
        <w:rPr>
          <w:rFonts w:ascii="Times New Roman" w:hAnsi="Times New Roman" w:cs="Times New Roman"/>
        </w:rPr>
        <w:fldChar w:fldCharType="separate"/>
      </w:r>
      <w:r w:rsidR="00596A91" w:rsidRPr="001508F4">
        <w:rPr>
          <w:rFonts w:ascii="Times New Roman" w:hAnsi="Times New Roman" w:cs="Times New Roman"/>
          <w:noProof/>
        </w:rPr>
        <w:t>(Michalski, Michel, &amp; Geneste, 2002)</w:t>
      </w:r>
      <w:r w:rsidR="00596A91" w:rsidRPr="001508F4">
        <w:rPr>
          <w:rFonts w:ascii="Times New Roman" w:hAnsi="Times New Roman" w:cs="Times New Roman"/>
        </w:rPr>
        <w:fldChar w:fldCharType="end"/>
      </w:r>
      <w:r w:rsidR="007273DD" w:rsidRPr="001508F4">
        <w:rPr>
          <w:rFonts w:ascii="Times New Roman" w:hAnsi="Times New Roman" w:cs="Times New Roman"/>
        </w:rPr>
        <w:t xml:space="preserve"> </w:t>
      </w:r>
      <w:r w:rsidR="00070E60" w:rsidRPr="001508F4">
        <w:rPr>
          <w:rFonts w:ascii="Times New Roman" w:hAnsi="Times New Roman" w:cs="Times New Roman"/>
        </w:rPr>
        <w:t>that comprised</w:t>
      </w:r>
      <w:r w:rsidR="007273DD" w:rsidRPr="001508F4">
        <w:rPr>
          <w:rFonts w:ascii="Times New Roman" w:hAnsi="Times New Roman" w:cs="Times New Roman"/>
        </w:rPr>
        <w:t xml:space="preserve"> </w:t>
      </w:r>
      <w:r w:rsidR="006A118C" w:rsidRPr="001508F4">
        <w:rPr>
          <w:rFonts w:ascii="Times New Roman" w:hAnsi="Times New Roman" w:cs="Times New Roman"/>
        </w:rPr>
        <w:t>1.88 ±</w:t>
      </w:r>
      <w:r w:rsidR="000E2815" w:rsidRPr="001508F4">
        <w:rPr>
          <w:rFonts w:ascii="Times New Roman" w:hAnsi="Times New Roman" w:cs="Times New Roman"/>
        </w:rPr>
        <w:t xml:space="preserve"> </w:t>
      </w:r>
      <w:r w:rsidR="00C820C2" w:rsidRPr="001508F4">
        <w:rPr>
          <w:rFonts w:ascii="Times New Roman" w:hAnsi="Times New Roman" w:cs="Times New Roman"/>
        </w:rPr>
        <w:t xml:space="preserve">0.33 </w:t>
      </w:r>
      <w:r w:rsidR="00FD6986" w:rsidRPr="001508F4">
        <w:rPr>
          <w:rFonts w:ascii="Times New Roman" w:hAnsi="Times New Roman" w:cs="Times New Roman"/>
        </w:rPr>
        <w:t xml:space="preserve">% </w:t>
      </w:r>
      <w:r w:rsidR="00C820C2" w:rsidRPr="001508F4">
        <w:rPr>
          <w:rFonts w:ascii="Times New Roman" w:hAnsi="Times New Roman" w:cs="Times New Roman"/>
        </w:rPr>
        <w:t xml:space="preserve">w/w of </w:t>
      </w:r>
      <w:r w:rsidR="00070E60" w:rsidRPr="001508F4">
        <w:rPr>
          <w:rFonts w:ascii="Times New Roman" w:hAnsi="Times New Roman" w:cs="Times New Roman"/>
        </w:rPr>
        <w:t xml:space="preserve">the </w:t>
      </w:r>
      <w:r w:rsidR="00C820C2" w:rsidRPr="001508F4">
        <w:rPr>
          <w:rFonts w:ascii="Times New Roman" w:hAnsi="Times New Roman" w:cs="Times New Roman"/>
        </w:rPr>
        <w:t>powder</w:t>
      </w:r>
      <w:r w:rsidR="00E91570" w:rsidRPr="001508F4">
        <w:rPr>
          <w:rFonts w:ascii="Times New Roman" w:hAnsi="Times New Roman" w:cs="Times New Roman"/>
        </w:rPr>
        <w:t xml:space="preserve">, </w:t>
      </w:r>
      <w:r w:rsidR="00C820C2" w:rsidRPr="001508F4">
        <w:rPr>
          <w:rFonts w:ascii="Times New Roman" w:hAnsi="Times New Roman" w:cs="Times New Roman"/>
        </w:rPr>
        <w:t>and</w:t>
      </w:r>
      <w:r w:rsidR="009D7756" w:rsidRPr="001508F4">
        <w:rPr>
          <w:rFonts w:ascii="Times New Roman" w:hAnsi="Times New Roman" w:cs="Times New Roman"/>
        </w:rPr>
        <w:t xml:space="preserve"> </w:t>
      </w:r>
      <w:r w:rsidR="000B764F" w:rsidRPr="001508F4">
        <w:rPr>
          <w:rFonts w:ascii="Times New Roman" w:hAnsi="Times New Roman" w:cs="Times New Roman"/>
        </w:rPr>
        <w:t xml:space="preserve">relatively large whey protein aggregates and/or </w:t>
      </w:r>
      <w:r w:rsidR="00EF2ADD" w:rsidRPr="001508F4">
        <w:rPr>
          <w:rFonts w:ascii="Times New Roman" w:hAnsi="Times New Roman" w:cs="Times New Roman"/>
        </w:rPr>
        <w:t>casein micelles</w:t>
      </w:r>
      <w:r w:rsidR="00D62315" w:rsidRPr="001508F4">
        <w:rPr>
          <w:rFonts w:ascii="Times New Roman" w:hAnsi="Times New Roman" w:cs="Times New Roman"/>
        </w:rPr>
        <w:t xml:space="preserve"> </w:t>
      </w:r>
      <w:r w:rsidR="006B537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Glantz&lt;/Author&gt;&lt;Year&gt;2010&lt;/Year&gt;&lt;RecNum&gt;47&lt;/RecNum&gt;&lt;DisplayText&gt;(Glantz et al., 2010)&lt;/DisplayText&gt;&lt;record&gt;&lt;rec-number&gt;47&lt;/rec-number&gt;&lt;foreign-keys&gt;&lt;key app="EN" db-id="z5vzzfv9zd0a5gees9bpswa22tzevedpxr09" timestamp="1566279977"&gt;47&lt;/key&gt;&lt;/foreign-keys&gt;&lt;ref-type name="Journal Article"&gt;17&lt;/ref-type&gt;&lt;contributors&gt;&lt;authors&gt;&lt;author&gt;Glantz, Maria&lt;/author&gt;&lt;author&gt;Devold, TG&lt;/author&gt;&lt;author&gt;Vegarud, GE&lt;/author&gt;&lt;author&gt;Månsson, H Lindmark&lt;/author&gt;&lt;author&gt;Stålhammar, H&lt;/author&gt;&lt;author&gt;Paulsson, Marie&lt;/author&gt;&lt;/authors&gt;&lt;/contributors&gt;&lt;titles&gt;&lt;title&gt;Importance of casein micelle size and milk composition for milk gelation&lt;/title&gt;&lt;secondary-title&gt;Journal of Dairy Science&lt;/secondary-title&gt;&lt;/titles&gt;&lt;periodical&gt;&lt;full-title&gt;Journal of Dairy Science&lt;/full-title&gt;&lt;/periodical&gt;&lt;pages&gt;1444-1451&lt;/pages&gt;&lt;volume&gt;93&lt;/volume&gt;&lt;number&gt;4&lt;/number&gt;&lt;dates&gt;&lt;year&gt;2010&lt;/year&gt;&lt;/dates&gt;&lt;isbn&gt;0022-0302&lt;/isbn&gt;&lt;urls&gt;&lt;/urls&gt;&lt;electronic-resource-num&gt;https://doi.org/10.3168/jds.2009-2856 &lt;/electronic-resource-num&gt;&lt;/record&gt;&lt;/Cite&gt;&lt;/EndNote&gt;</w:instrText>
      </w:r>
      <w:r w:rsidR="006B537F" w:rsidRPr="001508F4">
        <w:rPr>
          <w:rFonts w:ascii="Times New Roman" w:hAnsi="Times New Roman" w:cs="Times New Roman"/>
        </w:rPr>
        <w:fldChar w:fldCharType="separate"/>
      </w:r>
      <w:r w:rsidR="00A327DA" w:rsidRPr="001508F4">
        <w:rPr>
          <w:rFonts w:ascii="Times New Roman" w:hAnsi="Times New Roman" w:cs="Times New Roman"/>
          <w:noProof/>
        </w:rPr>
        <w:t>(Glantz et al., 2010)</w:t>
      </w:r>
      <w:r w:rsidR="006B537F" w:rsidRPr="001508F4">
        <w:rPr>
          <w:rFonts w:ascii="Times New Roman" w:hAnsi="Times New Roman" w:cs="Times New Roman"/>
        </w:rPr>
        <w:fldChar w:fldCharType="end"/>
      </w:r>
      <w:r w:rsidR="006B537F" w:rsidRPr="001508F4">
        <w:rPr>
          <w:rFonts w:ascii="Times New Roman" w:hAnsi="Times New Roman" w:cs="Times New Roman"/>
        </w:rPr>
        <w:t>.</w:t>
      </w:r>
      <w:r w:rsidR="00D92F33" w:rsidRPr="001508F4">
        <w:rPr>
          <w:rFonts w:ascii="Times New Roman" w:hAnsi="Times New Roman" w:cs="Times New Roman"/>
        </w:rPr>
        <w:t xml:space="preserve"> Similar to MFWP, upon heat treatment, denatured whey protein particulates </w:t>
      </w:r>
      <w:r w:rsidR="00D62315" w:rsidRPr="001508F4">
        <w:rPr>
          <w:rFonts w:ascii="Times New Roman" w:hAnsi="Times New Roman" w:cs="Times New Roman"/>
        </w:rPr>
        <w:t xml:space="preserve">were formed in the 10% w/w WPC solutions, as indicated </w:t>
      </w:r>
      <w:r w:rsidR="00C50E18" w:rsidRPr="001508F4">
        <w:rPr>
          <w:rFonts w:ascii="Times New Roman" w:hAnsi="Times New Roman" w:cs="Times New Roman"/>
        </w:rPr>
        <w:t>in the particle</w:t>
      </w:r>
      <w:r w:rsidR="00D92F33" w:rsidRPr="001508F4">
        <w:rPr>
          <w:rFonts w:ascii="Times New Roman" w:hAnsi="Times New Roman" w:cs="Times New Roman"/>
        </w:rPr>
        <w:t xml:space="preserve"> size distribution</w:t>
      </w:r>
      <w:r w:rsidR="00D6016E" w:rsidRPr="001508F4">
        <w:rPr>
          <w:rFonts w:ascii="Times New Roman" w:hAnsi="Times New Roman" w:cs="Times New Roman"/>
        </w:rPr>
        <w:t xml:space="preserve"> (major peak between 4-250 µm)</w:t>
      </w:r>
      <w:r w:rsidR="00D92F33" w:rsidRPr="001508F4">
        <w:rPr>
          <w:rFonts w:ascii="Times New Roman" w:hAnsi="Times New Roman" w:cs="Times New Roman"/>
        </w:rPr>
        <w:t xml:space="preserve">. </w:t>
      </w:r>
      <w:r w:rsidR="00C50E18" w:rsidRPr="001508F4">
        <w:rPr>
          <w:rFonts w:ascii="Times New Roman" w:hAnsi="Times New Roman" w:cs="Times New Roman"/>
        </w:rPr>
        <w:t>After</w:t>
      </w:r>
      <w:r w:rsidR="00D92F33" w:rsidRPr="001508F4">
        <w:rPr>
          <w:rFonts w:ascii="Times New Roman" w:hAnsi="Times New Roman" w:cs="Times New Roman"/>
        </w:rPr>
        <w:t xml:space="preserve"> sonication</w:t>
      </w:r>
      <w:r w:rsidR="00C50E18" w:rsidRPr="001508F4">
        <w:rPr>
          <w:rFonts w:ascii="Times New Roman" w:hAnsi="Times New Roman" w:cs="Times New Roman"/>
        </w:rPr>
        <w:t xml:space="preserve"> the</w:t>
      </w:r>
      <w:r w:rsidR="00D92F33" w:rsidRPr="001508F4">
        <w:rPr>
          <w:rFonts w:ascii="Times New Roman" w:hAnsi="Times New Roman" w:cs="Times New Roman"/>
        </w:rPr>
        <w:t xml:space="preserve"> majority of the</w:t>
      </w:r>
      <w:r w:rsidR="00C50E18" w:rsidRPr="001508F4">
        <w:rPr>
          <w:rFonts w:ascii="Times New Roman" w:hAnsi="Times New Roman" w:cs="Times New Roman"/>
        </w:rPr>
        <w:t>se</w:t>
      </w:r>
      <w:r w:rsidR="00D92F33" w:rsidRPr="001508F4">
        <w:rPr>
          <w:rFonts w:ascii="Times New Roman" w:hAnsi="Times New Roman" w:cs="Times New Roman"/>
        </w:rPr>
        <w:t xml:space="preserve"> particles were disintegrated </w:t>
      </w:r>
      <w:r w:rsidR="00C50E18" w:rsidRPr="001508F4">
        <w:rPr>
          <w:rFonts w:ascii="Times New Roman" w:hAnsi="Times New Roman" w:cs="Times New Roman"/>
        </w:rPr>
        <w:t>in</w:t>
      </w:r>
      <w:r w:rsidR="00D92F33" w:rsidRPr="001508F4">
        <w:rPr>
          <w:rFonts w:ascii="Times New Roman" w:hAnsi="Times New Roman" w:cs="Times New Roman"/>
        </w:rPr>
        <w:t xml:space="preserve">to smaller </w:t>
      </w:r>
      <w:r w:rsidR="00C50E18" w:rsidRPr="001508F4">
        <w:rPr>
          <w:rFonts w:ascii="Times New Roman" w:hAnsi="Times New Roman" w:cs="Times New Roman"/>
        </w:rPr>
        <w:t>particles &lt;</w:t>
      </w:r>
      <w:r w:rsidR="00D6016E" w:rsidRPr="001508F4">
        <w:rPr>
          <w:rFonts w:ascii="Times New Roman" w:hAnsi="Times New Roman" w:cs="Times New Roman"/>
        </w:rPr>
        <w:t xml:space="preserve">6 </w:t>
      </w:r>
      <w:r w:rsidR="00D92F33" w:rsidRPr="001508F4">
        <w:rPr>
          <w:rFonts w:ascii="Times New Roman" w:hAnsi="Times New Roman" w:cs="Times New Roman"/>
        </w:rPr>
        <w:t>µm</w:t>
      </w:r>
      <w:r w:rsidR="00C50E18" w:rsidRPr="001508F4">
        <w:rPr>
          <w:rFonts w:ascii="Times New Roman" w:hAnsi="Times New Roman" w:cs="Times New Roman"/>
        </w:rPr>
        <w:t>,</w:t>
      </w:r>
      <w:r w:rsidR="00D92F33" w:rsidRPr="001508F4">
        <w:rPr>
          <w:rFonts w:ascii="Times New Roman" w:hAnsi="Times New Roman" w:cs="Times New Roman"/>
        </w:rPr>
        <w:t xml:space="preserve"> w</w:t>
      </w:r>
      <w:r w:rsidR="00C50E18" w:rsidRPr="001508F4">
        <w:rPr>
          <w:rFonts w:ascii="Times New Roman" w:hAnsi="Times New Roman" w:cs="Times New Roman"/>
        </w:rPr>
        <w:t>it</w:t>
      </w:r>
      <w:r w:rsidR="00D92F33" w:rsidRPr="001508F4">
        <w:rPr>
          <w:rFonts w:ascii="Times New Roman" w:hAnsi="Times New Roman" w:cs="Times New Roman"/>
        </w:rPr>
        <w:t>h</w:t>
      </w:r>
      <w:r w:rsidR="00C50E18" w:rsidRPr="001508F4">
        <w:rPr>
          <w:rFonts w:ascii="Times New Roman" w:hAnsi="Times New Roman" w:cs="Times New Roman"/>
        </w:rPr>
        <w:t xml:space="preserve"> only</w:t>
      </w:r>
      <w:r w:rsidR="00D92F33" w:rsidRPr="001508F4">
        <w:rPr>
          <w:rFonts w:ascii="Times New Roman" w:hAnsi="Times New Roman" w:cs="Times New Roman"/>
        </w:rPr>
        <w:t xml:space="preserve"> a small amount of larger aggregates remain</w:t>
      </w:r>
      <w:r w:rsidR="00C50E18" w:rsidRPr="001508F4">
        <w:rPr>
          <w:rFonts w:ascii="Times New Roman" w:hAnsi="Times New Roman" w:cs="Times New Roman"/>
        </w:rPr>
        <w:t>ing</w:t>
      </w:r>
      <w:r w:rsidR="00D92F33" w:rsidRPr="001508F4">
        <w:rPr>
          <w:rFonts w:ascii="Times New Roman" w:hAnsi="Times New Roman" w:cs="Times New Roman"/>
        </w:rPr>
        <w:t xml:space="preserve"> (Figure 3b).</w:t>
      </w:r>
    </w:p>
    <w:p w14:paraId="7E68CBD5" w14:textId="69641EDD" w:rsidR="006F0822" w:rsidRPr="001508F4" w:rsidRDefault="002044FD" w:rsidP="00BD5777">
      <w:pPr>
        <w:spacing w:line="360" w:lineRule="auto"/>
        <w:jc w:val="center"/>
        <w:rPr>
          <w:rFonts w:ascii="Times New Roman" w:hAnsi="Times New Roman" w:cs="Times New Roman"/>
        </w:rPr>
      </w:pPr>
      <w:r w:rsidRPr="001508F4">
        <w:rPr>
          <w:rFonts w:ascii="Times New Roman" w:hAnsi="Times New Roman" w:cs="Times New Roman"/>
          <w:noProof/>
          <w:lang w:eastAsia="en-AU"/>
        </w:rPr>
        <w:lastRenderedPageBreak/>
        <w:drawing>
          <wp:inline distT="0" distB="0" distL="0" distR="0" wp14:anchorId="77D081E3" wp14:editId="6F2B2D7F">
            <wp:extent cx="4269514" cy="421005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5379" cy="4255277"/>
                    </a:xfrm>
                    <a:prstGeom prst="rect">
                      <a:avLst/>
                    </a:prstGeom>
                    <a:solidFill>
                      <a:schemeClr val="bg1"/>
                    </a:solidFill>
                  </pic:spPr>
                </pic:pic>
              </a:graphicData>
            </a:graphic>
          </wp:inline>
        </w:drawing>
      </w:r>
    </w:p>
    <w:p w14:paraId="4969AEDC" w14:textId="77820B41" w:rsidR="00652301" w:rsidRPr="001508F4" w:rsidRDefault="00C02A0B" w:rsidP="00581DC0">
      <w:pPr>
        <w:spacing w:line="360" w:lineRule="auto"/>
        <w:jc w:val="both"/>
        <w:rPr>
          <w:rFonts w:ascii="Times New Roman" w:hAnsi="Times New Roman" w:cs="Times New Roman"/>
        </w:rPr>
      </w:pPr>
      <w:r w:rsidRPr="001508F4">
        <w:rPr>
          <w:rFonts w:ascii="Times New Roman" w:hAnsi="Times New Roman" w:cs="Times New Roman"/>
        </w:rPr>
        <w:t>Figure 3: Particle size distributions of (a)</w:t>
      </w:r>
      <w:r w:rsidR="007606FB" w:rsidRPr="001508F4">
        <w:rPr>
          <w:rFonts w:ascii="Times New Roman" w:hAnsi="Times New Roman" w:cs="Times New Roman"/>
        </w:rPr>
        <w:t xml:space="preserve"> </w:t>
      </w:r>
      <w:r w:rsidRPr="001508F4">
        <w:rPr>
          <w:rFonts w:ascii="Times New Roman" w:hAnsi="Times New Roman" w:cs="Times New Roman"/>
        </w:rPr>
        <w:t xml:space="preserve">untreated </w:t>
      </w:r>
      <w:r w:rsidR="007606FB" w:rsidRPr="001508F4">
        <w:rPr>
          <w:rFonts w:ascii="Times New Roman" w:hAnsi="Times New Roman" w:cs="Times New Roman"/>
        </w:rPr>
        <w:t>WPC</w:t>
      </w:r>
      <w:r w:rsidRPr="001508F4">
        <w:rPr>
          <w:rFonts w:ascii="Times New Roman" w:hAnsi="Times New Roman" w:cs="Times New Roman"/>
        </w:rPr>
        <w:t xml:space="preserve"> (</w:t>
      </w:r>
      <w:r w:rsidRPr="001508F4">
        <w:rPr>
          <w:rFonts w:ascii="Times New Roman" w:hAnsi="Times New Roman" w:cs="Times New Roman"/>
          <w:noProof/>
          <w:lang w:eastAsia="en-AU"/>
        </w:rPr>
        <mc:AlternateContent>
          <mc:Choice Requires="wps">
            <w:drawing>
              <wp:inline distT="0" distB="0" distL="0" distR="0" wp14:anchorId="3B8DB1E7" wp14:editId="01978331">
                <wp:extent cx="95885" cy="69850"/>
                <wp:effectExtent l="19050" t="19050" r="37465" b="25400"/>
                <wp:docPr id="242" name="Isosceles Triangle 242"/>
                <wp:cNvGraphicFramePr/>
                <a:graphic xmlns:a="http://schemas.openxmlformats.org/drawingml/2006/main">
                  <a:graphicData uri="http://schemas.microsoft.com/office/word/2010/wordprocessingShape">
                    <wps:wsp>
                      <wps:cNvSpPr/>
                      <wps:spPr>
                        <a:xfrm>
                          <a:off x="0" y="0"/>
                          <a:ext cx="95885" cy="69850"/>
                        </a:xfrm>
                        <a:prstGeom prst="triangl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E6292EE" id="Isosceles Triangle 242" o:spid="_x0000_s1026" type="#_x0000_t5" style="width:7.55pt;height: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" fillcolor="#ed7d31 [3205]" strokecolor="#823b0b [1605]" strokeweight="1pt">
                <w10:anchorlock/>
              </v:shape>
            </w:pict>
          </mc:Fallback>
        </mc:AlternateContent>
      </w:r>
      <w:r w:rsidRPr="001508F4">
        <w:rPr>
          <w:rFonts w:ascii="Times New Roman" w:hAnsi="Times New Roman" w:cs="Times New Roman"/>
        </w:rPr>
        <w:t>)</w:t>
      </w:r>
      <w:r w:rsidR="007606FB" w:rsidRPr="001508F4">
        <w:rPr>
          <w:rFonts w:ascii="Times New Roman" w:hAnsi="Times New Roman" w:cs="Times New Roman"/>
        </w:rPr>
        <w:t xml:space="preserve">, </w:t>
      </w:r>
      <w:r w:rsidR="00652301" w:rsidRPr="001508F4">
        <w:rPr>
          <w:rFonts w:ascii="Times New Roman" w:hAnsi="Times New Roman" w:cs="Times New Roman"/>
        </w:rPr>
        <w:t xml:space="preserve">the </w:t>
      </w:r>
      <w:r w:rsidR="007606FB" w:rsidRPr="001508F4">
        <w:rPr>
          <w:rFonts w:ascii="Times New Roman" w:hAnsi="Times New Roman" w:cs="Times New Roman"/>
        </w:rPr>
        <w:t>middle layer of centrifuged WPC (</w:t>
      </w:r>
      <w:r w:rsidR="007606FB" w:rsidRPr="001508F4">
        <w:rPr>
          <w:rFonts w:ascii="Times New Roman" w:hAnsi="Times New Roman" w:cs="Times New Roman"/>
          <w:noProof/>
          <w:lang w:eastAsia="en-AU"/>
        </w:rPr>
        <mc:AlternateContent>
          <mc:Choice Requires="wps">
            <w:drawing>
              <wp:inline distT="0" distB="0" distL="0" distR="0" wp14:anchorId="7553B27F" wp14:editId="2C90B11D">
                <wp:extent cx="45719" cy="69850"/>
                <wp:effectExtent l="0" t="0" r="12065" b="25400"/>
                <wp:docPr id="36" name="Rectangle 36"/>
                <wp:cNvGraphicFramePr/>
                <a:graphic xmlns:a="http://schemas.openxmlformats.org/drawingml/2006/main">
                  <a:graphicData uri="http://schemas.microsoft.com/office/word/2010/wordprocessingShape">
                    <wps:wsp>
                      <wps:cNvSpPr/>
                      <wps:spPr>
                        <a:xfrm>
                          <a:off x="0" y="0"/>
                          <a:ext cx="45719" cy="6985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1CA01F1" id="Rectangle 36" o:spid="_x0000_s1026" style="width:3.6pt;height: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" fillcolor="#70ad47 [3209]" strokecolor="#375623 [1609]" strokeweight="1pt">
                <w10:anchorlock/>
              </v:rect>
            </w:pict>
          </mc:Fallback>
        </mc:AlternateContent>
      </w:r>
      <w:r w:rsidR="007606FB" w:rsidRPr="001508F4">
        <w:rPr>
          <w:rFonts w:ascii="Times New Roman" w:hAnsi="Times New Roman" w:cs="Times New Roman"/>
        </w:rPr>
        <w:t xml:space="preserve">) and </w:t>
      </w:r>
      <w:r w:rsidR="00652301" w:rsidRPr="001508F4">
        <w:rPr>
          <w:rFonts w:ascii="Times New Roman" w:hAnsi="Times New Roman" w:cs="Times New Roman"/>
        </w:rPr>
        <w:t xml:space="preserve">the </w:t>
      </w:r>
      <w:r w:rsidR="007606FB" w:rsidRPr="001508F4">
        <w:rPr>
          <w:rFonts w:ascii="Times New Roman" w:hAnsi="Times New Roman" w:cs="Times New Roman"/>
        </w:rPr>
        <w:t xml:space="preserve">top layer of centrifuged WPC ( </w:t>
      </w:r>
      <w:r w:rsidR="007606FB" w:rsidRPr="001508F4">
        <w:rPr>
          <w:rFonts w:ascii="Times New Roman" w:hAnsi="Times New Roman" w:cs="Times New Roman"/>
          <w:noProof/>
          <w:lang w:eastAsia="en-AU"/>
        </w:rPr>
        <mc:AlternateContent>
          <mc:Choice Requires="wps">
            <w:drawing>
              <wp:inline distT="0" distB="0" distL="0" distR="0" wp14:anchorId="18FA7C6F" wp14:editId="5CB6125F">
                <wp:extent cx="64135" cy="85725"/>
                <wp:effectExtent l="0" t="0" r="12065" b="28575"/>
                <wp:docPr id="49" name="Oval 49"/>
                <wp:cNvGraphicFramePr/>
                <a:graphic xmlns:a="http://schemas.openxmlformats.org/drawingml/2006/main">
                  <a:graphicData uri="http://schemas.microsoft.com/office/word/2010/wordprocessingShape">
                    <wps:wsp>
                      <wps:cNvSpPr/>
                      <wps:spPr>
                        <a:xfrm flipH="1" flipV="1">
                          <a:off x="0" y="0"/>
                          <a:ext cx="64135" cy="85725"/>
                        </a:xfrm>
                        <a:prstGeom prst="ellips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A58A12F" id="Oval 49" o:spid="_x0000_s1026" style="width:5.05pt;height:6.75pt;flip:x 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" fillcolor="#7030a0" strokecolor="#7030a0" strokeweight="1pt">
                <v:stroke joinstyle="miter"/>
                <w10:anchorlock/>
              </v:oval>
            </w:pict>
          </mc:Fallback>
        </mc:AlternateContent>
      </w:r>
      <w:r w:rsidR="007606FB" w:rsidRPr="001508F4">
        <w:rPr>
          <w:rFonts w:ascii="Times New Roman" w:hAnsi="Times New Roman" w:cs="Times New Roman"/>
        </w:rPr>
        <w:t xml:space="preserve"> )</w:t>
      </w:r>
      <w:r w:rsidR="00BB6819" w:rsidRPr="001508F4">
        <w:rPr>
          <w:rFonts w:ascii="Times New Roman" w:hAnsi="Times New Roman" w:cs="Times New Roman"/>
        </w:rPr>
        <w:t xml:space="preserve"> </w:t>
      </w:r>
      <w:r w:rsidR="00652301" w:rsidRPr="001508F4">
        <w:rPr>
          <w:rFonts w:ascii="Times New Roman" w:hAnsi="Times New Roman" w:cs="Times New Roman"/>
        </w:rPr>
        <w:t>as measured by dynamic light scattering (Malvern</w:t>
      </w:r>
      <w:r w:rsidRPr="001508F4">
        <w:rPr>
          <w:rFonts w:ascii="Times New Roman" w:hAnsi="Times New Roman" w:cs="Times New Roman"/>
        </w:rPr>
        <w:t xml:space="preserve"> </w:t>
      </w:r>
      <w:proofErr w:type="spellStart"/>
      <w:r w:rsidRPr="001508F4">
        <w:rPr>
          <w:rFonts w:ascii="Times New Roman" w:hAnsi="Times New Roman" w:cs="Times New Roman"/>
        </w:rPr>
        <w:t>Zetasizer</w:t>
      </w:r>
      <w:proofErr w:type="spellEnd"/>
      <w:r w:rsidR="00652301" w:rsidRPr="001508F4">
        <w:rPr>
          <w:rFonts w:ascii="Times New Roman" w:hAnsi="Times New Roman" w:cs="Times New Roman"/>
        </w:rPr>
        <w:t>). Particle size distributions of</w:t>
      </w:r>
      <w:r w:rsidRPr="001508F4">
        <w:rPr>
          <w:rFonts w:ascii="Times New Roman" w:hAnsi="Times New Roman" w:cs="Times New Roman"/>
        </w:rPr>
        <w:t xml:space="preserve"> (b) </w:t>
      </w:r>
      <w:r w:rsidR="00652301" w:rsidRPr="001508F4">
        <w:rPr>
          <w:rFonts w:ascii="Times New Roman" w:hAnsi="Times New Roman" w:cs="Times New Roman"/>
        </w:rPr>
        <w:t>h</w:t>
      </w:r>
      <w:r w:rsidRPr="001508F4">
        <w:rPr>
          <w:rFonts w:ascii="Times New Roman" w:hAnsi="Times New Roman" w:cs="Times New Roman"/>
        </w:rPr>
        <w:t>eat</w:t>
      </w:r>
      <w:r w:rsidR="00652301" w:rsidRPr="001508F4">
        <w:rPr>
          <w:rFonts w:ascii="Times New Roman" w:hAnsi="Times New Roman" w:cs="Times New Roman"/>
        </w:rPr>
        <w:t>-</w:t>
      </w:r>
      <w:r w:rsidRPr="001508F4">
        <w:rPr>
          <w:rFonts w:ascii="Times New Roman" w:hAnsi="Times New Roman" w:cs="Times New Roman"/>
        </w:rPr>
        <w:t xml:space="preserve">treated </w:t>
      </w:r>
      <w:r w:rsidR="007606FB" w:rsidRPr="001508F4">
        <w:rPr>
          <w:rFonts w:ascii="Times New Roman" w:hAnsi="Times New Roman" w:cs="Times New Roman"/>
        </w:rPr>
        <w:t>WPC</w:t>
      </w:r>
      <w:r w:rsidRPr="001508F4">
        <w:rPr>
          <w:rFonts w:ascii="Times New Roman" w:hAnsi="Times New Roman" w:cs="Times New Roman"/>
        </w:rPr>
        <w:t xml:space="preserve"> (</w:t>
      </w:r>
      <w:r w:rsidRPr="001508F4">
        <w:rPr>
          <w:rFonts w:ascii="Times New Roman" w:hAnsi="Times New Roman" w:cs="Times New Roman"/>
          <w:noProof/>
          <w:lang w:eastAsia="en-AU"/>
        </w:rPr>
        <mc:AlternateContent>
          <mc:Choice Requires="wps">
            <w:drawing>
              <wp:inline distT="0" distB="0" distL="0" distR="0" wp14:anchorId="72B48705" wp14:editId="5BA15379">
                <wp:extent cx="76200" cy="82550"/>
                <wp:effectExtent l="19050" t="19050" r="38100" b="31750"/>
                <wp:docPr id="252" name="Diamond 252"/>
                <wp:cNvGraphicFramePr/>
                <a:graphic xmlns:a="http://schemas.openxmlformats.org/drawingml/2006/main">
                  <a:graphicData uri="http://schemas.microsoft.com/office/word/2010/wordprocessingShape">
                    <wps:wsp>
                      <wps:cNvSpPr/>
                      <wps:spPr>
                        <a:xfrm>
                          <a:off x="0" y="0"/>
                          <a:ext cx="76200" cy="82550"/>
                        </a:xfrm>
                        <a:prstGeom prst="diamond">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A64B11" id="Diamond 252" o:spid="_x0000_s1026" type="#_x0000_t4" style="width:6pt;height: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" fillcolor="#a5a5a5 [3206]" strokecolor="#525252 [1606]" strokeweight="1pt">
                <w10:anchorlock/>
              </v:shape>
            </w:pict>
          </mc:Fallback>
        </mc:AlternateContent>
      </w:r>
      <w:r w:rsidRPr="001508F4">
        <w:rPr>
          <w:rFonts w:ascii="Times New Roman" w:hAnsi="Times New Roman" w:cs="Times New Roman"/>
        </w:rPr>
        <w:t xml:space="preserve">) and </w:t>
      </w:r>
      <w:r w:rsidR="00652301" w:rsidRPr="001508F4">
        <w:rPr>
          <w:rFonts w:ascii="Times New Roman" w:hAnsi="Times New Roman" w:cs="Times New Roman"/>
        </w:rPr>
        <w:t>h</w:t>
      </w:r>
      <w:r w:rsidRPr="001508F4">
        <w:rPr>
          <w:rFonts w:ascii="Times New Roman" w:hAnsi="Times New Roman" w:cs="Times New Roman"/>
        </w:rPr>
        <w:t>eat</w:t>
      </w:r>
      <w:r w:rsidR="00652301" w:rsidRPr="001508F4">
        <w:rPr>
          <w:rFonts w:ascii="Times New Roman" w:hAnsi="Times New Roman" w:cs="Times New Roman"/>
        </w:rPr>
        <w:t>-</w:t>
      </w:r>
      <w:r w:rsidRPr="001508F4">
        <w:rPr>
          <w:rFonts w:ascii="Times New Roman" w:hAnsi="Times New Roman" w:cs="Times New Roman"/>
        </w:rPr>
        <w:t xml:space="preserve">treated and sonicated </w:t>
      </w:r>
      <w:r w:rsidR="007606FB" w:rsidRPr="001508F4">
        <w:rPr>
          <w:rFonts w:ascii="Times New Roman" w:hAnsi="Times New Roman" w:cs="Times New Roman"/>
        </w:rPr>
        <w:t>WPC</w:t>
      </w:r>
      <w:r w:rsidRPr="001508F4">
        <w:rPr>
          <w:rFonts w:ascii="Times New Roman" w:hAnsi="Times New Roman" w:cs="Times New Roman"/>
        </w:rPr>
        <w:t xml:space="preserve"> (</w:t>
      </w:r>
      <w:r w:rsidRPr="001508F4">
        <w:rPr>
          <w:rFonts w:ascii="Times New Roman" w:hAnsi="Times New Roman" w:cs="Times New Roman"/>
          <w:noProof/>
          <w:lang w:eastAsia="en-AU"/>
        </w:rPr>
        <mc:AlternateContent>
          <mc:Choice Requires="wps">
            <w:drawing>
              <wp:inline distT="0" distB="0" distL="0" distR="0" wp14:anchorId="062C9C3A" wp14:editId="570C2352">
                <wp:extent cx="83185" cy="82550"/>
                <wp:effectExtent l="0" t="0" r="12065" b="12700"/>
                <wp:docPr id="253" name="Rectangle 253"/>
                <wp:cNvGraphicFramePr/>
                <a:graphic xmlns:a="http://schemas.openxmlformats.org/drawingml/2006/main">
                  <a:graphicData uri="http://schemas.microsoft.com/office/word/2010/wordprocessingShape">
                    <wps:wsp>
                      <wps:cNvSpPr/>
                      <wps:spPr>
                        <a:xfrm>
                          <a:off x="0" y="0"/>
                          <a:ext cx="83185" cy="82550"/>
                        </a:xfrm>
                        <a:prstGeom prst="rect">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337305E" id="Rectangle 253" o:spid="_x0000_s1026" style="width:6.55pt;height: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" fillcolor="#ffc000 [3207]" strokecolor="#7f5f00 [1607]" strokeweight="1pt">
                <w10:anchorlock/>
              </v:rect>
            </w:pict>
          </mc:Fallback>
        </mc:AlternateContent>
      </w:r>
      <w:r w:rsidRPr="001508F4">
        <w:rPr>
          <w:rFonts w:ascii="Times New Roman" w:hAnsi="Times New Roman" w:cs="Times New Roman"/>
        </w:rPr>
        <w:t xml:space="preserve">) measured </w:t>
      </w:r>
      <w:r w:rsidR="00652301" w:rsidRPr="001508F4">
        <w:rPr>
          <w:rFonts w:ascii="Times New Roman" w:hAnsi="Times New Roman" w:cs="Times New Roman"/>
        </w:rPr>
        <w:t>by laser diffraction (Malvern</w:t>
      </w:r>
      <w:r w:rsidRPr="001508F4">
        <w:rPr>
          <w:rFonts w:ascii="Times New Roman" w:hAnsi="Times New Roman" w:cs="Times New Roman"/>
        </w:rPr>
        <w:t xml:space="preserve"> </w:t>
      </w:r>
      <w:proofErr w:type="spellStart"/>
      <w:r w:rsidRPr="001508F4">
        <w:rPr>
          <w:rFonts w:ascii="Times New Roman" w:hAnsi="Times New Roman" w:cs="Times New Roman"/>
        </w:rPr>
        <w:t>Mastersizer</w:t>
      </w:r>
      <w:proofErr w:type="spellEnd"/>
      <w:r w:rsidR="00652301" w:rsidRPr="001508F4">
        <w:rPr>
          <w:rFonts w:ascii="Times New Roman" w:hAnsi="Times New Roman" w:cs="Times New Roman"/>
        </w:rPr>
        <w:t>)</w:t>
      </w:r>
      <w:r w:rsidRPr="001508F4">
        <w:rPr>
          <w:rFonts w:ascii="Times New Roman" w:hAnsi="Times New Roman" w:cs="Times New Roman"/>
        </w:rPr>
        <w:t xml:space="preserve">. Two </w:t>
      </w:r>
      <w:r w:rsidR="00652301" w:rsidRPr="001508F4">
        <w:rPr>
          <w:rFonts w:ascii="Times New Roman" w:hAnsi="Times New Roman" w:cs="Times New Roman"/>
        </w:rPr>
        <w:t>particle sizing methods were</w:t>
      </w:r>
      <w:r w:rsidRPr="001508F4">
        <w:rPr>
          <w:rFonts w:ascii="Times New Roman" w:hAnsi="Times New Roman" w:cs="Times New Roman"/>
        </w:rPr>
        <w:t xml:space="preserve"> used </w:t>
      </w:r>
      <w:r w:rsidR="00652301" w:rsidRPr="001508F4">
        <w:rPr>
          <w:rFonts w:ascii="Times New Roman" w:hAnsi="Times New Roman" w:cs="Times New Roman"/>
        </w:rPr>
        <w:t>to</w:t>
      </w:r>
      <w:r w:rsidRPr="001508F4">
        <w:rPr>
          <w:rFonts w:ascii="Times New Roman" w:hAnsi="Times New Roman" w:cs="Times New Roman"/>
        </w:rPr>
        <w:t xml:space="preserve"> accurately </w:t>
      </w:r>
      <w:r w:rsidR="00652301" w:rsidRPr="001508F4">
        <w:rPr>
          <w:rFonts w:ascii="Times New Roman" w:hAnsi="Times New Roman" w:cs="Times New Roman"/>
        </w:rPr>
        <w:t xml:space="preserve">measure across a wide particle size </w:t>
      </w:r>
      <w:r w:rsidRPr="001508F4">
        <w:rPr>
          <w:rFonts w:ascii="Times New Roman" w:hAnsi="Times New Roman" w:cs="Times New Roman"/>
        </w:rPr>
        <w:t xml:space="preserve">range </w:t>
      </w:r>
      <w:r w:rsidR="00652301" w:rsidRPr="001508F4">
        <w:rPr>
          <w:rFonts w:ascii="Times New Roman" w:hAnsi="Times New Roman" w:cs="Times New Roman"/>
        </w:rPr>
        <w:t>(</w:t>
      </w:r>
      <w:r w:rsidRPr="001508F4">
        <w:rPr>
          <w:rFonts w:ascii="Times New Roman" w:hAnsi="Times New Roman" w:cs="Times New Roman"/>
        </w:rPr>
        <w:t>~</w:t>
      </w:r>
      <w:r w:rsidR="00D92F33" w:rsidRPr="001508F4">
        <w:rPr>
          <w:rFonts w:ascii="Times New Roman" w:hAnsi="Times New Roman" w:cs="Times New Roman"/>
        </w:rPr>
        <w:t>30</w:t>
      </w:r>
      <w:r w:rsidR="00652301" w:rsidRPr="001508F4">
        <w:rPr>
          <w:rFonts w:ascii="Times New Roman" w:hAnsi="Times New Roman" w:cs="Times New Roman"/>
        </w:rPr>
        <w:t xml:space="preserve"> </w:t>
      </w:r>
      <w:r w:rsidRPr="001508F4">
        <w:rPr>
          <w:rFonts w:ascii="Times New Roman" w:hAnsi="Times New Roman" w:cs="Times New Roman"/>
        </w:rPr>
        <w:t>nm to ~</w:t>
      </w:r>
      <w:r w:rsidR="00D6016E" w:rsidRPr="001508F4">
        <w:rPr>
          <w:rFonts w:ascii="Times New Roman" w:hAnsi="Times New Roman" w:cs="Times New Roman"/>
        </w:rPr>
        <w:t>9</w:t>
      </w:r>
      <w:r w:rsidRPr="001508F4">
        <w:rPr>
          <w:rFonts w:ascii="Times New Roman" w:hAnsi="Times New Roman" w:cs="Times New Roman"/>
        </w:rPr>
        <w:t>00 µm</w:t>
      </w:r>
      <w:r w:rsidR="00652301" w:rsidRPr="001508F4">
        <w:rPr>
          <w:rFonts w:ascii="Times New Roman" w:hAnsi="Times New Roman" w:cs="Times New Roman"/>
        </w:rPr>
        <w:t>)</w:t>
      </w:r>
      <w:r w:rsidRPr="001508F4">
        <w:rPr>
          <w:rFonts w:ascii="Times New Roman" w:hAnsi="Times New Roman" w:cs="Times New Roman"/>
        </w:rPr>
        <w:t>.</w:t>
      </w:r>
      <w:r w:rsidR="00BB1709" w:rsidRPr="001508F4">
        <w:rPr>
          <w:rFonts w:ascii="Times New Roman" w:hAnsi="Times New Roman" w:cs="Times New Roman"/>
        </w:rPr>
        <w:t xml:space="preserve"> </w:t>
      </w:r>
    </w:p>
    <w:p w14:paraId="068E4D2D" w14:textId="12D10EF9" w:rsidR="003427E1" w:rsidRPr="001508F4" w:rsidRDefault="00AB311A" w:rsidP="00581DC0">
      <w:pPr>
        <w:spacing w:line="360" w:lineRule="auto"/>
        <w:jc w:val="both"/>
        <w:rPr>
          <w:rFonts w:ascii="Times New Roman" w:hAnsi="Times New Roman" w:cs="Times New Roman"/>
        </w:rPr>
      </w:pPr>
      <w:r w:rsidRPr="001508F4">
        <w:rPr>
          <w:rFonts w:ascii="Times New Roman" w:hAnsi="Times New Roman" w:cs="Times New Roman"/>
        </w:rPr>
        <w:t xml:space="preserve">The </w:t>
      </w:r>
      <w:r w:rsidR="006A65F4" w:rsidRPr="001508F4">
        <w:rPr>
          <w:rFonts w:ascii="Times New Roman" w:hAnsi="Times New Roman" w:cs="Times New Roman"/>
        </w:rPr>
        <w:t xml:space="preserve">trends in </w:t>
      </w:r>
      <w:r w:rsidRPr="001508F4">
        <w:rPr>
          <w:rFonts w:ascii="Times New Roman" w:hAnsi="Times New Roman" w:cs="Times New Roman"/>
        </w:rPr>
        <w:t xml:space="preserve">gelation </w:t>
      </w:r>
      <w:r w:rsidR="006A65F4" w:rsidRPr="001508F4">
        <w:rPr>
          <w:rFonts w:ascii="Times New Roman" w:hAnsi="Times New Roman" w:cs="Times New Roman"/>
        </w:rPr>
        <w:t xml:space="preserve">kinetics with respect to whey protein aggregate size for the </w:t>
      </w:r>
      <w:r w:rsidRPr="001508F4">
        <w:rPr>
          <w:rFonts w:ascii="Times New Roman" w:hAnsi="Times New Roman" w:cs="Times New Roman"/>
        </w:rPr>
        <w:t xml:space="preserve">DS WPC, DS HT WPC and DS HT US WPC systems </w:t>
      </w:r>
      <w:r w:rsidR="00311FE4" w:rsidRPr="001508F4">
        <w:rPr>
          <w:rFonts w:ascii="Times New Roman" w:hAnsi="Times New Roman" w:cs="Times New Roman"/>
        </w:rPr>
        <w:t xml:space="preserve">(Figure 4) </w:t>
      </w:r>
      <w:r w:rsidR="006A65F4" w:rsidRPr="001508F4">
        <w:rPr>
          <w:rFonts w:ascii="Times New Roman" w:hAnsi="Times New Roman" w:cs="Times New Roman"/>
        </w:rPr>
        <w:t xml:space="preserve">was </w:t>
      </w:r>
      <w:r w:rsidRPr="001508F4">
        <w:rPr>
          <w:rFonts w:ascii="Times New Roman" w:hAnsi="Times New Roman" w:cs="Times New Roman"/>
        </w:rPr>
        <w:t>similar to th</w:t>
      </w:r>
      <w:r w:rsidR="006A65F4" w:rsidRPr="001508F4">
        <w:rPr>
          <w:rFonts w:ascii="Times New Roman" w:hAnsi="Times New Roman" w:cs="Times New Roman"/>
        </w:rPr>
        <w:t>at of the</w:t>
      </w:r>
      <w:r w:rsidRPr="001508F4">
        <w:rPr>
          <w:rFonts w:ascii="Times New Roman" w:hAnsi="Times New Roman" w:cs="Times New Roman"/>
        </w:rPr>
        <w:t xml:space="preserve"> comparable systems made </w:t>
      </w:r>
      <w:r w:rsidR="006A65F4" w:rsidRPr="001508F4">
        <w:rPr>
          <w:rFonts w:ascii="Times New Roman" w:hAnsi="Times New Roman" w:cs="Times New Roman"/>
        </w:rPr>
        <w:t xml:space="preserve">from </w:t>
      </w:r>
      <w:r w:rsidRPr="001508F4">
        <w:rPr>
          <w:rFonts w:ascii="Times New Roman" w:hAnsi="Times New Roman" w:cs="Times New Roman"/>
        </w:rPr>
        <w:t>MFWP</w:t>
      </w:r>
      <w:r w:rsidR="006A65F4" w:rsidRPr="001508F4">
        <w:rPr>
          <w:rFonts w:ascii="Times New Roman" w:hAnsi="Times New Roman" w:cs="Times New Roman"/>
        </w:rPr>
        <w:t xml:space="preserve"> (Figure 2)</w:t>
      </w:r>
      <w:r w:rsidR="00865892" w:rsidRPr="001508F4">
        <w:rPr>
          <w:rFonts w:ascii="Times New Roman" w:hAnsi="Times New Roman" w:cs="Times New Roman"/>
        </w:rPr>
        <w:t xml:space="preserve">. </w:t>
      </w:r>
      <w:r w:rsidR="006A65F4" w:rsidRPr="001508F4">
        <w:rPr>
          <w:rFonts w:ascii="Times New Roman" w:hAnsi="Times New Roman" w:cs="Times New Roman"/>
        </w:rPr>
        <w:t>Again,</w:t>
      </w:r>
      <w:r w:rsidR="00847EF6" w:rsidRPr="001508F4">
        <w:rPr>
          <w:rFonts w:ascii="Times New Roman" w:hAnsi="Times New Roman" w:cs="Times New Roman"/>
        </w:rPr>
        <w:t xml:space="preserve"> </w:t>
      </w:r>
      <w:r w:rsidR="00865892" w:rsidRPr="001508F4">
        <w:rPr>
          <w:rFonts w:ascii="Times New Roman" w:hAnsi="Times New Roman" w:cs="Times New Roman"/>
        </w:rPr>
        <w:t xml:space="preserve">improved gelation </w:t>
      </w:r>
      <w:r w:rsidR="00847EF6" w:rsidRPr="001508F4">
        <w:rPr>
          <w:rFonts w:ascii="Times New Roman" w:hAnsi="Times New Roman" w:cs="Times New Roman"/>
        </w:rPr>
        <w:t xml:space="preserve">compared to the untreated WPC </w:t>
      </w:r>
      <w:r w:rsidR="00311FE4" w:rsidRPr="001508F4">
        <w:rPr>
          <w:rFonts w:ascii="Times New Roman" w:hAnsi="Times New Roman" w:cs="Times New Roman"/>
        </w:rPr>
        <w:t>occurr</w:t>
      </w:r>
      <w:r w:rsidR="006A65F4" w:rsidRPr="001508F4">
        <w:rPr>
          <w:rFonts w:ascii="Times New Roman" w:hAnsi="Times New Roman" w:cs="Times New Roman"/>
        </w:rPr>
        <w:t>ed</w:t>
      </w:r>
      <w:r w:rsidR="00311FE4" w:rsidRPr="001508F4">
        <w:rPr>
          <w:rFonts w:ascii="Times New Roman" w:hAnsi="Times New Roman" w:cs="Times New Roman"/>
        </w:rPr>
        <w:t xml:space="preserve"> after heat treatment </w:t>
      </w:r>
      <w:r w:rsidR="00847EF6" w:rsidRPr="001508F4">
        <w:rPr>
          <w:rFonts w:ascii="Times New Roman" w:hAnsi="Times New Roman" w:cs="Times New Roman"/>
        </w:rPr>
        <w:t xml:space="preserve">(DS HT WPC). </w:t>
      </w:r>
      <w:r w:rsidR="00480C28" w:rsidRPr="001508F4">
        <w:rPr>
          <w:rFonts w:ascii="Times New Roman" w:hAnsi="Times New Roman" w:cs="Times New Roman"/>
        </w:rPr>
        <w:t>The gelation rate reverted to that of the untreated WPC w</w:t>
      </w:r>
      <w:r w:rsidR="00865892" w:rsidRPr="001508F4">
        <w:rPr>
          <w:rFonts w:ascii="Times New Roman" w:hAnsi="Times New Roman" w:cs="Times New Roman"/>
        </w:rPr>
        <w:t>hen the WPC aggregate size was reduced using ultrasound</w:t>
      </w:r>
      <w:r w:rsidR="00847EF6" w:rsidRPr="001508F4">
        <w:rPr>
          <w:rFonts w:ascii="Times New Roman" w:hAnsi="Times New Roman" w:cs="Times New Roman"/>
        </w:rPr>
        <w:t xml:space="preserve"> (DS HT US WPC)</w:t>
      </w:r>
      <w:r w:rsidR="00865892" w:rsidRPr="001508F4">
        <w:rPr>
          <w:rFonts w:ascii="Times New Roman" w:hAnsi="Times New Roman" w:cs="Times New Roman"/>
        </w:rPr>
        <w:t xml:space="preserve">. </w:t>
      </w:r>
      <w:r w:rsidR="00847EF6" w:rsidRPr="001508F4">
        <w:rPr>
          <w:rFonts w:ascii="Times New Roman" w:hAnsi="Times New Roman" w:cs="Times New Roman"/>
        </w:rPr>
        <w:t>This is consistent</w:t>
      </w:r>
      <w:r w:rsidR="00865892" w:rsidRPr="001508F4">
        <w:rPr>
          <w:rFonts w:ascii="Times New Roman" w:hAnsi="Times New Roman" w:cs="Times New Roman"/>
        </w:rPr>
        <w:t xml:space="preserve"> with </w:t>
      </w:r>
      <w:r w:rsidR="0075197A" w:rsidRPr="001508F4">
        <w:rPr>
          <w:rFonts w:ascii="Times New Roman" w:hAnsi="Times New Roman" w:cs="Times New Roman"/>
        </w:rPr>
        <w:t>proposed</w:t>
      </w:r>
      <w:r w:rsidR="00865892" w:rsidRPr="001508F4">
        <w:rPr>
          <w:rFonts w:ascii="Times New Roman" w:hAnsi="Times New Roman" w:cs="Times New Roman"/>
        </w:rPr>
        <w:t xml:space="preserve"> mechanism that increasing the size of the whey proteins by heat</w:t>
      </w:r>
      <w:r w:rsidR="00847EF6" w:rsidRPr="001508F4">
        <w:rPr>
          <w:rFonts w:ascii="Times New Roman" w:hAnsi="Times New Roman" w:cs="Times New Roman"/>
        </w:rPr>
        <w:t>-</w:t>
      </w:r>
      <w:r w:rsidR="00865892" w:rsidRPr="001508F4">
        <w:rPr>
          <w:rFonts w:ascii="Times New Roman" w:hAnsi="Times New Roman" w:cs="Times New Roman"/>
        </w:rPr>
        <w:t xml:space="preserve">induced aggregation </w:t>
      </w:r>
      <w:r w:rsidR="00847EF6" w:rsidRPr="001508F4">
        <w:rPr>
          <w:rFonts w:ascii="Times New Roman" w:hAnsi="Times New Roman" w:cs="Times New Roman"/>
        </w:rPr>
        <w:t>prevents the whey proteins from associating with</w:t>
      </w:r>
      <w:r w:rsidR="00D80C66" w:rsidRPr="001508F4">
        <w:rPr>
          <w:rFonts w:ascii="Times New Roman" w:hAnsi="Times New Roman" w:cs="Times New Roman"/>
        </w:rPr>
        <w:t>,</w:t>
      </w:r>
      <w:r w:rsidR="00847EF6" w:rsidRPr="001508F4">
        <w:rPr>
          <w:rFonts w:ascii="Times New Roman" w:hAnsi="Times New Roman" w:cs="Times New Roman"/>
        </w:rPr>
        <w:t xml:space="preserve"> and thereby </w:t>
      </w:r>
      <w:r w:rsidR="00D80C66" w:rsidRPr="001508F4">
        <w:rPr>
          <w:rFonts w:ascii="Times New Roman" w:hAnsi="Times New Roman" w:cs="Times New Roman"/>
        </w:rPr>
        <w:t>impairing,</w:t>
      </w:r>
      <w:r w:rsidR="00847EF6" w:rsidRPr="001508F4">
        <w:rPr>
          <w:rFonts w:ascii="Times New Roman" w:hAnsi="Times New Roman" w:cs="Times New Roman"/>
        </w:rPr>
        <w:t xml:space="preserve"> the gelation of the </w:t>
      </w:r>
      <w:proofErr w:type="spellStart"/>
      <w:r w:rsidR="00847EF6" w:rsidRPr="001508F4">
        <w:rPr>
          <w:rFonts w:ascii="Times New Roman" w:hAnsi="Times New Roman" w:cs="Times New Roman"/>
        </w:rPr>
        <w:t>renneted</w:t>
      </w:r>
      <w:proofErr w:type="spellEnd"/>
      <w:r w:rsidR="00847EF6" w:rsidRPr="001508F4">
        <w:rPr>
          <w:rFonts w:ascii="Times New Roman" w:hAnsi="Times New Roman" w:cs="Times New Roman"/>
        </w:rPr>
        <w:t xml:space="preserve"> casein micelles</w:t>
      </w:r>
      <w:r w:rsidR="00D8181F" w:rsidRPr="001508F4">
        <w:rPr>
          <w:rFonts w:ascii="Times New Roman" w:hAnsi="Times New Roman" w:cs="Times New Roman"/>
        </w:rPr>
        <w:t>.</w:t>
      </w:r>
      <w:r w:rsidR="00847EF6" w:rsidRPr="001508F4">
        <w:rPr>
          <w:rFonts w:ascii="Times New Roman" w:hAnsi="Times New Roman" w:cs="Times New Roman"/>
        </w:rPr>
        <w:t xml:space="preserve"> </w:t>
      </w:r>
      <w:r w:rsidR="00192DD7" w:rsidRPr="001508F4">
        <w:rPr>
          <w:rFonts w:ascii="Times New Roman" w:hAnsi="Times New Roman" w:cs="Times New Roman"/>
        </w:rPr>
        <w:t>T</w:t>
      </w:r>
      <w:r w:rsidR="00865892" w:rsidRPr="001508F4">
        <w:rPr>
          <w:rFonts w:ascii="Times New Roman" w:hAnsi="Times New Roman" w:cs="Times New Roman"/>
        </w:rPr>
        <w:t>he storage modul</w:t>
      </w:r>
      <w:r w:rsidR="00847EF6" w:rsidRPr="001508F4">
        <w:rPr>
          <w:rFonts w:ascii="Times New Roman" w:hAnsi="Times New Roman" w:cs="Times New Roman"/>
        </w:rPr>
        <w:t>i</w:t>
      </w:r>
      <w:r w:rsidR="00865892" w:rsidRPr="001508F4">
        <w:rPr>
          <w:rFonts w:ascii="Times New Roman" w:hAnsi="Times New Roman" w:cs="Times New Roman"/>
        </w:rPr>
        <w:t xml:space="preserve"> in all </w:t>
      </w:r>
      <w:r w:rsidR="00192DD7" w:rsidRPr="001508F4">
        <w:rPr>
          <w:rFonts w:ascii="Times New Roman" w:hAnsi="Times New Roman" w:cs="Times New Roman"/>
        </w:rPr>
        <w:t xml:space="preserve">WPC </w:t>
      </w:r>
      <w:r w:rsidR="00865892" w:rsidRPr="001508F4">
        <w:rPr>
          <w:rFonts w:ascii="Times New Roman" w:hAnsi="Times New Roman" w:cs="Times New Roman"/>
        </w:rPr>
        <w:t xml:space="preserve">systems were less than </w:t>
      </w:r>
      <w:r w:rsidR="00025BDD" w:rsidRPr="001508F4">
        <w:rPr>
          <w:rFonts w:ascii="Times New Roman" w:hAnsi="Times New Roman" w:cs="Times New Roman"/>
        </w:rPr>
        <w:t>those</w:t>
      </w:r>
      <w:r w:rsidR="00865892" w:rsidRPr="001508F4">
        <w:rPr>
          <w:rFonts w:ascii="Times New Roman" w:hAnsi="Times New Roman" w:cs="Times New Roman"/>
        </w:rPr>
        <w:t xml:space="preserve"> </w:t>
      </w:r>
      <w:r w:rsidR="00192DD7" w:rsidRPr="001508F4">
        <w:rPr>
          <w:rFonts w:ascii="Times New Roman" w:hAnsi="Times New Roman" w:cs="Times New Roman"/>
        </w:rPr>
        <w:t>in the equivalent</w:t>
      </w:r>
      <w:r w:rsidR="00865892" w:rsidRPr="001508F4">
        <w:rPr>
          <w:rFonts w:ascii="Times New Roman" w:hAnsi="Times New Roman" w:cs="Times New Roman"/>
        </w:rPr>
        <w:t xml:space="preserve"> </w:t>
      </w:r>
      <w:r w:rsidR="00BB1160" w:rsidRPr="001508F4">
        <w:rPr>
          <w:rFonts w:ascii="Times New Roman" w:hAnsi="Times New Roman" w:cs="Times New Roman"/>
        </w:rPr>
        <w:t>MFWP</w:t>
      </w:r>
      <w:r w:rsidR="00025BDD" w:rsidRPr="001508F4">
        <w:rPr>
          <w:rFonts w:ascii="Times New Roman" w:hAnsi="Times New Roman" w:cs="Times New Roman"/>
        </w:rPr>
        <w:t xml:space="preserve"> system</w:t>
      </w:r>
      <w:r w:rsidR="00192DD7" w:rsidRPr="001508F4">
        <w:rPr>
          <w:rFonts w:ascii="Times New Roman" w:hAnsi="Times New Roman" w:cs="Times New Roman"/>
        </w:rPr>
        <w:t xml:space="preserve">. This </w:t>
      </w:r>
      <w:r w:rsidR="00025BDD" w:rsidRPr="001508F4">
        <w:rPr>
          <w:rFonts w:ascii="Times New Roman" w:hAnsi="Times New Roman" w:cs="Times New Roman"/>
        </w:rPr>
        <w:t xml:space="preserve">could be explained by the lower overall casein concentration </w:t>
      </w:r>
      <w:r w:rsidR="00192DD7" w:rsidRPr="001508F4">
        <w:rPr>
          <w:rFonts w:ascii="Times New Roman" w:hAnsi="Times New Roman" w:cs="Times New Roman"/>
        </w:rPr>
        <w:t>in the WPC systems</w:t>
      </w:r>
      <w:r w:rsidR="00025BDD" w:rsidRPr="001508F4">
        <w:rPr>
          <w:rFonts w:ascii="Times New Roman" w:hAnsi="Times New Roman" w:cs="Times New Roman"/>
        </w:rPr>
        <w:t>.</w:t>
      </w:r>
      <w:r w:rsidR="00171D73" w:rsidRPr="001508F4">
        <w:rPr>
          <w:rFonts w:ascii="Times New Roman" w:hAnsi="Times New Roman" w:cs="Times New Roman"/>
        </w:rPr>
        <w:t xml:space="preserve"> Also, </w:t>
      </w:r>
      <w:r w:rsidR="00192DD7" w:rsidRPr="001508F4">
        <w:rPr>
          <w:rFonts w:ascii="Times New Roman" w:hAnsi="Times New Roman" w:cs="Times New Roman"/>
        </w:rPr>
        <w:t xml:space="preserve">in </w:t>
      </w:r>
      <w:r w:rsidR="00025BDD" w:rsidRPr="001508F4">
        <w:rPr>
          <w:rFonts w:ascii="Times New Roman" w:hAnsi="Times New Roman" w:cs="Times New Roman"/>
        </w:rPr>
        <w:t>co</w:t>
      </w:r>
      <w:r w:rsidR="00192DD7" w:rsidRPr="001508F4">
        <w:rPr>
          <w:rFonts w:ascii="Times New Roman" w:hAnsi="Times New Roman" w:cs="Times New Roman"/>
        </w:rPr>
        <w:t>ntrast</w:t>
      </w:r>
      <w:r w:rsidR="00025BDD" w:rsidRPr="001508F4">
        <w:rPr>
          <w:rFonts w:ascii="Times New Roman" w:hAnsi="Times New Roman" w:cs="Times New Roman"/>
        </w:rPr>
        <w:t xml:space="preserve"> to</w:t>
      </w:r>
      <w:r w:rsidR="00192DD7" w:rsidRPr="001508F4">
        <w:rPr>
          <w:rFonts w:ascii="Times New Roman" w:hAnsi="Times New Roman" w:cs="Times New Roman"/>
        </w:rPr>
        <w:t xml:space="preserve"> the</w:t>
      </w:r>
      <w:r w:rsidR="00025BDD" w:rsidRPr="001508F4">
        <w:rPr>
          <w:rFonts w:ascii="Times New Roman" w:hAnsi="Times New Roman" w:cs="Times New Roman"/>
        </w:rPr>
        <w:t xml:space="preserve"> native MFWP that impaired the rennet gelation of diluted skim milk, the addition of </w:t>
      </w:r>
      <w:r w:rsidR="0075197A" w:rsidRPr="001508F4">
        <w:rPr>
          <w:rFonts w:ascii="Times New Roman" w:hAnsi="Times New Roman" w:cs="Times New Roman"/>
        </w:rPr>
        <w:t xml:space="preserve">untreated </w:t>
      </w:r>
      <w:r w:rsidR="00025BDD" w:rsidRPr="001508F4">
        <w:rPr>
          <w:rFonts w:ascii="Times New Roman" w:hAnsi="Times New Roman" w:cs="Times New Roman"/>
        </w:rPr>
        <w:t xml:space="preserve">WPC improved the rate of rennet gelation. </w:t>
      </w:r>
      <w:r w:rsidR="00192DD7" w:rsidRPr="001508F4">
        <w:rPr>
          <w:rFonts w:ascii="Times New Roman" w:hAnsi="Times New Roman" w:cs="Times New Roman"/>
        </w:rPr>
        <w:t>T</w:t>
      </w:r>
      <w:r w:rsidR="006E6E08" w:rsidRPr="001508F4">
        <w:rPr>
          <w:rFonts w:ascii="Times New Roman" w:hAnsi="Times New Roman" w:cs="Times New Roman"/>
        </w:rPr>
        <w:t>he improved gelation</w:t>
      </w:r>
      <w:r w:rsidR="00025BDD" w:rsidRPr="001508F4">
        <w:rPr>
          <w:rFonts w:ascii="Times New Roman" w:hAnsi="Times New Roman" w:cs="Times New Roman"/>
        </w:rPr>
        <w:t xml:space="preserve"> could be </w:t>
      </w:r>
      <w:r w:rsidR="00192DD7" w:rsidRPr="001508F4">
        <w:rPr>
          <w:rFonts w:ascii="Times New Roman" w:hAnsi="Times New Roman" w:cs="Times New Roman"/>
        </w:rPr>
        <w:t xml:space="preserve">due to the </w:t>
      </w:r>
      <w:r w:rsidR="00141F00" w:rsidRPr="001508F4">
        <w:rPr>
          <w:rFonts w:ascii="Times New Roman" w:hAnsi="Times New Roman" w:cs="Times New Roman"/>
        </w:rPr>
        <w:t xml:space="preserve">slightly </w:t>
      </w:r>
      <w:r w:rsidR="00171D73" w:rsidRPr="001508F4">
        <w:rPr>
          <w:rFonts w:ascii="Times New Roman" w:hAnsi="Times New Roman" w:cs="Times New Roman"/>
        </w:rPr>
        <w:t>higher</w:t>
      </w:r>
      <w:r w:rsidR="00025BDD" w:rsidRPr="001508F4">
        <w:rPr>
          <w:rFonts w:ascii="Times New Roman" w:hAnsi="Times New Roman" w:cs="Times New Roman"/>
        </w:rPr>
        <w:t xml:space="preserve"> casein concentration </w:t>
      </w:r>
      <w:r w:rsidR="00171D73" w:rsidRPr="001508F4">
        <w:rPr>
          <w:rFonts w:ascii="Times New Roman" w:hAnsi="Times New Roman" w:cs="Times New Roman"/>
        </w:rPr>
        <w:t>in the</w:t>
      </w:r>
      <w:r w:rsidR="00025BDD" w:rsidRPr="001508F4">
        <w:rPr>
          <w:rFonts w:ascii="Times New Roman" w:hAnsi="Times New Roman" w:cs="Times New Roman"/>
        </w:rPr>
        <w:t xml:space="preserve"> WPC</w:t>
      </w:r>
      <w:r w:rsidR="00FC79EA" w:rsidRPr="001508F4">
        <w:rPr>
          <w:rFonts w:ascii="Times New Roman" w:hAnsi="Times New Roman" w:cs="Times New Roman"/>
        </w:rPr>
        <w:t xml:space="preserve"> </w:t>
      </w:r>
      <w:r w:rsidR="00171D73" w:rsidRPr="001508F4">
        <w:rPr>
          <w:rFonts w:ascii="Times New Roman" w:hAnsi="Times New Roman" w:cs="Times New Roman"/>
        </w:rPr>
        <w:t xml:space="preserve">samples </w:t>
      </w:r>
      <w:r w:rsidR="003427E1" w:rsidRPr="001508F4">
        <w:rPr>
          <w:rFonts w:ascii="Times New Roman" w:hAnsi="Times New Roman" w:cs="Times New Roman"/>
        </w:rPr>
        <w:t>(</w:t>
      </w:r>
      <w:r w:rsidR="00922C09" w:rsidRPr="001508F4">
        <w:rPr>
          <w:rFonts w:ascii="Times New Roman" w:hAnsi="Times New Roman" w:cs="Times New Roman"/>
        </w:rPr>
        <w:t>2.0</w:t>
      </w:r>
      <w:r w:rsidR="00E31A0D" w:rsidRPr="001508F4">
        <w:rPr>
          <w:rFonts w:ascii="Times New Roman" w:hAnsi="Times New Roman" w:cs="Times New Roman"/>
        </w:rPr>
        <w:t xml:space="preserve">% </w:t>
      </w:r>
      <w:r w:rsidR="00922C09" w:rsidRPr="001508F4">
        <w:rPr>
          <w:rFonts w:ascii="Times New Roman" w:hAnsi="Times New Roman" w:cs="Times New Roman"/>
        </w:rPr>
        <w:t>w</w:t>
      </w:r>
      <w:r w:rsidR="003427E1" w:rsidRPr="001508F4">
        <w:rPr>
          <w:rFonts w:ascii="Times New Roman" w:hAnsi="Times New Roman" w:cs="Times New Roman"/>
        </w:rPr>
        <w:t>/</w:t>
      </w:r>
      <w:r w:rsidR="00922C09" w:rsidRPr="001508F4">
        <w:rPr>
          <w:rFonts w:ascii="Times New Roman" w:hAnsi="Times New Roman" w:cs="Times New Roman"/>
        </w:rPr>
        <w:t>w</w:t>
      </w:r>
      <w:r w:rsidR="003427E1" w:rsidRPr="001508F4">
        <w:rPr>
          <w:rFonts w:ascii="Times New Roman" w:hAnsi="Times New Roman" w:cs="Times New Roman"/>
        </w:rPr>
        <w:t xml:space="preserve">) </w:t>
      </w:r>
      <w:r w:rsidR="00171D73" w:rsidRPr="001508F4">
        <w:rPr>
          <w:rFonts w:ascii="Times New Roman" w:hAnsi="Times New Roman" w:cs="Times New Roman"/>
        </w:rPr>
        <w:t>compared to the DS</w:t>
      </w:r>
      <w:r w:rsidR="003427E1" w:rsidRPr="001508F4">
        <w:rPr>
          <w:rFonts w:ascii="Times New Roman" w:hAnsi="Times New Roman" w:cs="Times New Roman"/>
        </w:rPr>
        <w:t xml:space="preserve"> (</w:t>
      </w:r>
      <w:r w:rsidR="00922C09" w:rsidRPr="001508F4">
        <w:rPr>
          <w:rFonts w:ascii="Times New Roman" w:hAnsi="Times New Roman" w:cs="Times New Roman"/>
        </w:rPr>
        <w:t>1.9 % w</w:t>
      </w:r>
      <w:r w:rsidR="003427E1" w:rsidRPr="001508F4">
        <w:rPr>
          <w:rFonts w:ascii="Times New Roman" w:hAnsi="Times New Roman" w:cs="Times New Roman"/>
        </w:rPr>
        <w:t>/</w:t>
      </w:r>
      <w:r w:rsidR="00922C09" w:rsidRPr="001508F4">
        <w:rPr>
          <w:rFonts w:ascii="Times New Roman" w:hAnsi="Times New Roman" w:cs="Times New Roman"/>
        </w:rPr>
        <w:t>w</w:t>
      </w:r>
      <w:r w:rsidR="003427E1" w:rsidRPr="001508F4">
        <w:rPr>
          <w:rFonts w:ascii="Times New Roman" w:hAnsi="Times New Roman" w:cs="Times New Roman"/>
        </w:rPr>
        <w:t>)</w:t>
      </w:r>
      <w:r w:rsidR="009353FC" w:rsidRPr="001508F4">
        <w:rPr>
          <w:rFonts w:ascii="Times New Roman" w:hAnsi="Times New Roman" w:cs="Times New Roman"/>
        </w:rPr>
        <w:t>, which</w:t>
      </w:r>
      <w:r w:rsidR="003427E1" w:rsidRPr="001508F4">
        <w:rPr>
          <w:rFonts w:ascii="Times New Roman" w:hAnsi="Times New Roman" w:cs="Times New Roman"/>
        </w:rPr>
        <w:t xml:space="preserve"> was due to the </w:t>
      </w:r>
      <w:r w:rsidR="003427E1" w:rsidRPr="001508F4">
        <w:rPr>
          <w:rFonts w:ascii="Times New Roman" w:hAnsi="Times New Roman" w:cs="Times New Roman"/>
        </w:rPr>
        <w:lastRenderedPageBreak/>
        <w:t>presence of casein in the WPC (</w:t>
      </w:r>
      <w:r w:rsidR="003427E1" w:rsidRPr="001508F4">
        <w:rPr>
          <w:rFonts w:ascii="Times New Roman" w:eastAsia="Times New Roman" w:hAnsi="Times New Roman" w:cs="Times New Roman"/>
          <w:color w:val="000000"/>
          <w:lang w:eastAsia="en-AU"/>
        </w:rPr>
        <w:t>4.9 ± 1.4% w/w) that was negligible in the</w:t>
      </w:r>
      <w:r w:rsidR="003427E1" w:rsidRPr="001508F4">
        <w:rPr>
          <w:rFonts w:ascii="Times New Roman" w:hAnsi="Times New Roman" w:cs="Times New Roman"/>
        </w:rPr>
        <w:t xml:space="preserve"> MFWP</w:t>
      </w:r>
      <w:r w:rsidR="00BD5E03" w:rsidRPr="001508F4">
        <w:rPr>
          <w:rFonts w:ascii="Times New Roman" w:hAnsi="Times New Roman" w:cs="Times New Roman"/>
        </w:rPr>
        <w:t>.</w:t>
      </w:r>
      <w:r w:rsidR="003427E1" w:rsidRPr="001508F4">
        <w:rPr>
          <w:rFonts w:ascii="Times New Roman" w:hAnsi="Times New Roman" w:cs="Times New Roman"/>
        </w:rPr>
        <w:t xml:space="preserve"> The presence of casein </w:t>
      </w:r>
      <w:r w:rsidR="009353FC" w:rsidRPr="001508F4">
        <w:rPr>
          <w:rFonts w:ascii="Times New Roman" w:hAnsi="Times New Roman" w:cs="Times New Roman"/>
        </w:rPr>
        <w:t>micelles is reflected in</w:t>
      </w:r>
      <w:r w:rsidR="003427E1" w:rsidRPr="001508F4">
        <w:rPr>
          <w:rFonts w:ascii="Times New Roman" w:hAnsi="Times New Roman" w:cs="Times New Roman"/>
        </w:rPr>
        <w:t xml:space="preserve"> the size distribution data </w:t>
      </w:r>
      <w:r w:rsidR="009353FC" w:rsidRPr="001508F4">
        <w:rPr>
          <w:rFonts w:ascii="Times New Roman" w:hAnsi="Times New Roman" w:cs="Times New Roman"/>
        </w:rPr>
        <w:t>as</w:t>
      </w:r>
      <w:r w:rsidR="003427E1" w:rsidRPr="001508F4">
        <w:rPr>
          <w:rFonts w:ascii="Times New Roman" w:hAnsi="Times New Roman" w:cs="Times New Roman"/>
        </w:rPr>
        <w:t xml:space="preserve"> a peak between 80-300 nm</w:t>
      </w:r>
      <w:r w:rsidR="009353FC" w:rsidRPr="001508F4">
        <w:rPr>
          <w:rFonts w:ascii="Times New Roman" w:hAnsi="Times New Roman" w:cs="Times New Roman"/>
        </w:rPr>
        <w:t xml:space="preserve"> (Figure 3a)</w:t>
      </w:r>
      <w:r w:rsidR="003427E1" w:rsidRPr="001508F4">
        <w:rPr>
          <w:rFonts w:ascii="Times New Roman" w:hAnsi="Times New Roman" w:cs="Times New Roman"/>
        </w:rPr>
        <w:t>.</w:t>
      </w:r>
    </w:p>
    <w:p w14:paraId="4AE6CF7A" w14:textId="5CDC535B" w:rsidR="003C297C" w:rsidRPr="001508F4" w:rsidRDefault="00BD5777" w:rsidP="00BD5777">
      <w:pPr>
        <w:spacing w:line="360" w:lineRule="auto"/>
        <w:jc w:val="center"/>
        <w:rPr>
          <w:rFonts w:ascii="Times New Roman" w:hAnsi="Times New Roman" w:cs="Times New Roman"/>
        </w:rPr>
      </w:pPr>
      <w:r w:rsidRPr="001508F4">
        <w:rPr>
          <w:rFonts w:ascii="Times New Roman" w:hAnsi="Times New Roman" w:cs="Times New Roman"/>
          <w:noProof/>
          <w:lang w:eastAsia="en-AU"/>
        </w:rPr>
        <w:drawing>
          <wp:inline distT="0" distB="0" distL="0" distR="0" wp14:anchorId="58A0024C" wp14:editId="24ECA26A">
            <wp:extent cx="4248443" cy="3465782"/>
            <wp:effectExtent l="0" t="0" r="0" b="1905"/>
            <wp:docPr id="319" name="Chart 319">
              <a:extLst xmlns:a="http://schemas.openxmlformats.org/drawingml/2006/main">
                <a:ext uri="{FF2B5EF4-FFF2-40B4-BE49-F238E27FC236}">
                  <a16:creationId xmlns:a16="http://schemas.microsoft.com/office/drawing/2014/main" id="{28BA9907-56F8-4909-827D-C392C629A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FD3306" w14:textId="511A5FE9" w:rsidR="008C17C0" w:rsidRPr="001508F4" w:rsidRDefault="003C297C" w:rsidP="00581DC0">
      <w:pPr>
        <w:spacing w:line="360" w:lineRule="auto"/>
        <w:jc w:val="both"/>
        <w:rPr>
          <w:rFonts w:ascii="Times New Roman" w:hAnsi="Times New Roman" w:cs="Times New Roman"/>
        </w:rPr>
      </w:pPr>
      <w:r w:rsidRPr="001508F4">
        <w:rPr>
          <w:rFonts w:ascii="Times New Roman" w:hAnsi="Times New Roman" w:cs="Times New Roman"/>
        </w:rPr>
        <w:t xml:space="preserve">Figure 4: Kinetics of </w:t>
      </w:r>
      <w:r w:rsidR="008C17C0" w:rsidRPr="001508F4">
        <w:rPr>
          <w:rFonts w:ascii="Times New Roman" w:hAnsi="Times New Roman" w:cs="Times New Roman"/>
        </w:rPr>
        <w:t xml:space="preserve">rennet </w:t>
      </w:r>
      <w:r w:rsidRPr="001508F4">
        <w:rPr>
          <w:rFonts w:ascii="Times New Roman" w:hAnsi="Times New Roman" w:cs="Times New Roman"/>
        </w:rPr>
        <w:t>gelation of milk systems made with diluted skim milk only (</w:t>
      </w:r>
      <w:r w:rsidRPr="001508F4">
        <w:rPr>
          <w:rFonts w:ascii="Times New Roman" w:hAnsi="Times New Roman" w:cs="Times New Roman"/>
          <w:noProof/>
          <w:lang w:eastAsia="en-AU"/>
        </w:rPr>
        <mc:AlternateContent>
          <mc:Choice Requires="wps">
            <w:drawing>
              <wp:inline distT="0" distB="0" distL="0" distR="0" wp14:anchorId="745B3363" wp14:editId="1A2D6048">
                <wp:extent cx="68580" cy="91440"/>
                <wp:effectExtent l="0" t="0" r="26670" b="22860"/>
                <wp:docPr id="9" name="Oval 9"/>
                <wp:cNvGraphicFramePr/>
                <a:graphic xmlns:a="http://schemas.openxmlformats.org/drawingml/2006/main">
                  <a:graphicData uri="http://schemas.microsoft.com/office/word/2010/wordprocessingShape">
                    <wps:wsp>
                      <wps:cNvSpPr/>
                      <wps:spPr>
                        <a:xfrm>
                          <a:off x="0" y="0"/>
                          <a:ext cx="68580"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032D807" id="Oval 9" o:spid="_x0000_s1026" style="width:5.4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" fillcolor="#5b9bd5 [3204]" strokecolor="#1f4d78 [1604]" strokeweight="1pt">
                <v:stroke joinstyle="miter"/>
                <w10:anchorlock/>
              </v:oval>
            </w:pict>
          </mc:Fallback>
        </mc:AlternateContent>
      </w:r>
      <w:r w:rsidRPr="001508F4">
        <w:rPr>
          <w:rFonts w:ascii="Times New Roman" w:hAnsi="Times New Roman" w:cs="Times New Roman"/>
        </w:rPr>
        <w:t>), diluted skim milk with untreated WPC (</w:t>
      </w:r>
      <w:r w:rsidRPr="001508F4">
        <w:rPr>
          <w:rFonts w:ascii="Times New Roman" w:hAnsi="Times New Roman" w:cs="Times New Roman"/>
          <w:noProof/>
          <w:lang w:eastAsia="en-AU"/>
        </w:rPr>
        <mc:AlternateContent>
          <mc:Choice Requires="wps">
            <w:drawing>
              <wp:inline distT="0" distB="0" distL="0" distR="0" wp14:anchorId="515BC1C8" wp14:editId="59D37B01">
                <wp:extent cx="45720" cy="45719"/>
                <wp:effectExtent l="19050" t="19050" r="30480" b="12065"/>
                <wp:docPr id="50" name="Isosceles Triangle 50"/>
                <wp:cNvGraphicFramePr/>
                <a:graphic xmlns:a="http://schemas.openxmlformats.org/drawingml/2006/main">
                  <a:graphicData uri="http://schemas.microsoft.com/office/word/2010/wordprocessingShape">
                    <wps:wsp>
                      <wps:cNvSpPr/>
                      <wps:spPr>
                        <a:xfrm>
                          <a:off x="0" y="0"/>
                          <a:ext cx="45720" cy="45719"/>
                        </a:xfrm>
                        <a:prstGeom prst="triangle">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ACBE9B" id="Isosceles Triangle 50" o:spid="_x0000_s1026" type="#_x0000_t5"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" fillcolor="#ed7d31 [3205]" strokecolor="#ed7d31 [3205]" strokeweight="1pt">
                <w10:anchorlock/>
              </v:shape>
            </w:pict>
          </mc:Fallback>
        </mc:AlternateContent>
      </w:r>
      <w:r w:rsidRPr="001508F4">
        <w:rPr>
          <w:rFonts w:ascii="Times New Roman" w:hAnsi="Times New Roman" w:cs="Times New Roman"/>
        </w:rPr>
        <w:t>), diluted skim milk with heated WPC (</w:t>
      </w:r>
      <w:r w:rsidRPr="001508F4">
        <w:rPr>
          <w:rFonts w:ascii="Times New Roman" w:hAnsi="Times New Roman" w:cs="Times New Roman"/>
          <w:noProof/>
          <w:lang w:eastAsia="en-AU"/>
        </w:rPr>
        <mc:AlternateContent>
          <mc:Choice Requires="wps">
            <w:drawing>
              <wp:inline distT="0" distB="0" distL="0" distR="0" wp14:anchorId="72D1C7C3" wp14:editId="2122AED4">
                <wp:extent cx="45719" cy="45719"/>
                <wp:effectExtent l="19050" t="19050" r="31115" b="31115"/>
                <wp:docPr id="51" name="Diamond 51"/>
                <wp:cNvGraphicFramePr/>
                <a:graphic xmlns:a="http://schemas.openxmlformats.org/drawingml/2006/main">
                  <a:graphicData uri="http://schemas.microsoft.com/office/word/2010/wordprocessingShape">
                    <wps:wsp>
                      <wps:cNvSpPr/>
                      <wps:spPr>
                        <a:xfrm>
                          <a:off x="0" y="0"/>
                          <a:ext cx="45719" cy="45719"/>
                        </a:xfrm>
                        <a:prstGeom prst="diamond">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35D0C8" id="Diamond 51" o:spid="_x0000_s1026" type="#_x0000_t4"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" fillcolor="gray [1629]" strokecolor="gray [1629]" strokeweight="1pt">
                <w10:anchorlock/>
              </v:shape>
            </w:pict>
          </mc:Fallback>
        </mc:AlternateContent>
      </w:r>
      <w:r w:rsidRPr="001508F4">
        <w:rPr>
          <w:rFonts w:ascii="Times New Roman" w:hAnsi="Times New Roman" w:cs="Times New Roman"/>
        </w:rPr>
        <w:t xml:space="preserve">) and diluted skim milk with heated </w:t>
      </w:r>
      <w:r w:rsidR="008C17C0" w:rsidRPr="001508F4">
        <w:rPr>
          <w:rFonts w:ascii="Times New Roman" w:hAnsi="Times New Roman" w:cs="Times New Roman"/>
        </w:rPr>
        <w:t>then</w:t>
      </w:r>
      <w:r w:rsidRPr="001508F4">
        <w:rPr>
          <w:rFonts w:ascii="Times New Roman" w:hAnsi="Times New Roman" w:cs="Times New Roman"/>
        </w:rPr>
        <w:t xml:space="preserve"> sonicated WPC (</w:t>
      </w:r>
      <w:r w:rsidRPr="001508F4">
        <w:rPr>
          <w:rFonts w:ascii="Times New Roman" w:hAnsi="Times New Roman" w:cs="Times New Roman"/>
          <w:noProof/>
          <w:lang w:eastAsia="en-AU"/>
        </w:rPr>
        <mc:AlternateContent>
          <mc:Choice Requires="wps">
            <w:drawing>
              <wp:inline distT="0" distB="0" distL="0" distR="0" wp14:anchorId="3C5358FD" wp14:editId="4A99D035">
                <wp:extent cx="68580" cy="45719"/>
                <wp:effectExtent l="0" t="0" r="26670" b="12065"/>
                <wp:docPr id="52" name="Rectangle 52"/>
                <wp:cNvGraphicFramePr/>
                <a:graphic xmlns:a="http://schemas.openxmlformats.org/drawingml/2006/main">
                  <a:graphicData uri="http://schemas.microsoft.com/office/word/2010/wordprocessingShape">
                    <wps:wsp>
                      <wps:cNvSpPr/>
                      <wps:spPr>
                        <a:xfrm>
                          <a:off x="0" y="0"/>
                          <a:ext cx="68580" cy="45719"/>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4D87E37" id="Rectangle 52" o:spid="_x0000_s1026" style="width:5.4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" fillcolor="#ffc000 [3207]" strokecolor="#ffc000 [3207]" strokeweight="1pt">
                <w10:anchorlock/>
              </v:rect>
            </w:pict>
          </mc:Fallback>
        </mc:AlternateContent>
      </w:r>
      <w:r w:rsidRPr="001508F4">
        <w:rPr>
          <w:rFonts w:ascii="Times New Roman" w:hAnsi="Times New Roman" w:cs="Times New Roman"/>
        </w:rPr>
        <w:t>). The error bars represent the standard deviation of measurements of duplicate samples.</w:t>
      </w:r>
    </w:p>
    <w:p w14:paraId="655A7570" w14:textId="5648BAD3" w:rsidR="006B677A" w:rsidRPr="001508F4" w:rsidRDefault="00BA4042" w:rsidP="00581DC0">
      <w:pPr>
        <w:spacing w:line="360" w:lineRule="auto"/>
        <w:jc w:val="both"/>
        <w:rPr>
          <w:rFonts w:ascii="Times New Roman" w:hAnsi="Times New Roman" w:cs="Times New Roman"/>
        </w:rPr>
      </w:pPr>
      <w:r w:rsidRPr="001508F4">
        <w:rPr>
          <w:rFonts w:ascii="Times New Roman" w:hAnsi="Times New Roman" w:cs="Times New Roman"/>
        </w:rPr>
        <w:t>As with the MFWP systems, the</w:t>
      </w:r>
      <w:r w:rsidR="0063276B" w:rsidRPr="001508F4">
        <w:rPr>
          <w:rFonts w:ascii="Times New Roman" w:hAnsi="Times New Roman" w:cs="Times New Roman"/>
        </w:rPr>
        <w:t xml:space="preserve"> h</w:t>
      </w:r>
      <w:r w:rsidR="006B677A" w:rsidRPr="001508F4">
        <w:rPr>
          <w:rFonts w:ascii="Times New Roman" w:hAnsi="Times New Roman" w:cs="Times New Roman"/>
        </w:rPr>
        <w:t xml:space="preserve">ydrophobicity of </w:t>
      </w:r>
      <w:r w:rsidRPr="001508F4">
        <w:rPr>
          <w:rFonts w:ascii="Times New Roman" w:hAnsi="Times New Roman" w:cs="Times New Roman"/>
        </w:rPr>
        <w:t xml:space="preserve">the </w:t>
      </w:r>
      <w:r w:rsidR="006B677A" w:rsidRPr="001508F4">
        <w:rPr>
          <w:rFonts w:ascii="Times New Roman" w:hAnsi="Times New Roman" w:cs="Times New Roman"/>
        </w:rPr>
        <w:t xml:space="preserve">WPC systems </w:t>
      </w:r>
      <w:r w:rsidRPr="001508F4">
        <w:rPr>
          <w:rFonts w:ascii="Times New Roman" w:hAnsi="Times New Roman" w:cs="Times New Roman"/>
        </w:rPr>
        <w:t xml:space="preserve">increased with heat-treatment and further increased with subsequent ultrasound </w:t>
      </w:r>
      <w:r w:rsidR="006B677A" w:rsidRPr="001508F4">
        <w:rPr>
          <w:rFonts w:ascii="Times New Roman" w:hAnsi="Times New Roman" w:cs="Times New Roman"/>
        </w:rPr>
        <w:t>(Table 2).</w:t>
      </w:r>
      <w:r w:rsidR="00D27970" w:rsidRPr="001508F4">
        <w:rPr>
          <w:rFonts w:ascii="Times New Roman" w:hAnsi="Times New Roman" w:cs="Times New Roman"/>
        </w:rPr>
        <w:t xml:space="preserve"> The relatively higher surface hydrophobicity of </w:t>
      </w:r>
      <w:r w:rsidRPr="001508F4">
        <w:rPr>
          <w:rFonts w:ascii="Times New Roman" w:hAnsi="Times New Roman" w:cs="Times New Roman"/>
        </w:rPr>
        <w:t xml:space="preserve">the </w:t>
      </w:r>
      <w:r w:rsidR="00D27970" w:rsidRPr="001508F4">
        <w:rPr>
          <w:rFonts w:ascii="Times New Roman" w:hAnsi="Times New Roman" w:cs="Times New Roman"/>
        </w:rPr>
        <w:t xml:space="preserve">untreated WPC </w:t>
      </w:r>
      <w:r w:rsidRPr="001508F4">
        <w:rPr>
          <w:rFonts w:ascii="Times New Roman" w:hAnsi="Times New Roman" w:cs="Times New Roman"/>
        </w:rPr>
        <w:t xml:space="preserve">compared to the untreated MFWP </w:t>
      </w:r>
      <w:r w:rsidR="00D27970" w:rsidRPr="001508F4">
        <w:rPr>
          <w:rFonts w:ascii="Times New Roman" w:hAnsi="Times New Roman" w:cs="Times New Roman"/>
        </w:rPr>
        <w:t xml:space="preserve">could </w:t>
      </w:r>
      <w:r w:rsidRPr="001508F4">
        <w:rPr>
          <w:rFonts w:ascii="Times New Roman" w:hAnsi="Times New Roman" w:cs="Times New Roman"/>
        </w:rPr>
        <w:t>be due to</w:t>
      </w:r>
      <w:r w:rsidR="00D27970" w:rsidRPr="001508F4">
        <w:rPr>
          <w:rFonts w:ascii="Times New Roman" w:hAnsi="Times New Roman" w:cs="Times New Roman"/>
        </w:rPr>
        <w:t xml:space="preserve"> the presence of </w:t>
      </w:r>
      <w:r w:rsidR="00515B92" w:rsidRPr="001508F4">
        <w:rPr>
          <w:rFonts w:ascii="Times New Roman" w:hAnsi="Times New Roman" w:cs="Times New Roman"/>
        </w:rPr>
        <w:t>aggregates (with more exposed hydrophobic sites)</w:t>
      </w:r>
      <w:r w:rsidRPr="001508F4">
        <w:rPr>
          <w:rFonts w:ascii="Times New Roman" w:hAnsi="Times New Roman" w:cs="Times New Roman"/>
        </w:rPr>
        <w:t>,</w:t>
      </w:r>
      <w:r w:rsidR="00515B92" w:rsidRPr="001508F4">
        <w:rPr>
          <w:rFonts w:ascii="Times New Roman" w:hAnsi="Times New Roman" w:cs="Times New Roman"/>
        </w:rPr>
        <w:t xml:space="preserve"> as </w:t>
      </w:r>
      <w:r w:rsidRPr="001508F4">
        <w:rPr>
          <w:rFonts w:ascii="Times New Roman" w:hAnsi="Times New Roman" w:cs="Times New Roman"/>
        </w:rPr>
        <w:t>indicat</w:t>
      </w:r>
      <w:r w:rsidR="00515B92" w:rsidRPr="001508F4">
        <w:rPr>
          <w:rFonts w:ascii="Times New Roman" w:hAnsi="Times New Roman" w:cs="Times New Roman"/>
        </w:rPr>
        <w:t>ed in the size distribution data</w:t>
      </w:r>
      <w:r w:rsidR="00D0521C" w:rsidRPr="001508F4">
        <w:rPr>
          <w:rFonts w:ascii="Times New Roman" w:hAnsi="Times New Roman" w:cs="Times New Roman"/>
        </w:rPr>
        <w:t xml:space="preserve"> and</w:t>
      </w:r>
      <w:r w:rsidR="0057777E" w:rsidRPr="001508F4">
        <w:rPr>
          <w:rFonts w:ascii="Times New Roman" w:hAnsi="Times New Roman" w:cs="Times New Roman"/>
        </w:rPr>
        <w:t xml:space="preserve"> </w:t>
      </w:r>
      <w:r w:rsidR="0007713F" w:rsidRPr="001508F4">
        <w:rPr>
          <w:rFonts w:ascii="Times New Roman" w:hAnsi="Times New Roman" w:cs="Times New Roman"/>
        </w:rPr>
        <w:t xml:space="preserve">residual fat in </w:t>
      </w:r>
      <w:r w:rsidR="00422ADC" w:rsidRPr="001508F4">
        <w:rPr>
          <w:rFonts w:ascii="Times New Roman" w:hAnsi="Times New Roman" w:cs="Times New Roman"/>
        </w:rPr>
        <w:t xml:space="preserve">the </w:t>
      </w:r>
      <w:r w:rsidR="0007713F" w:rsidRPr="001508F4">
        <w:rPr>
          <w:rFonts w:ascii="Times New Roman" w:hAnsi="Times New Roman" w:cs="Times New Roman"/>
        </w:rPr>
        <w:t>commercial WPC</w:t>
      </w:r>
      <w:r w:rsidR="00D6615C" w:rsidRPr="001508F4">
        <w:rPr>
          <w:rFonts w:ascii="Times New Roman" w:hAnsi="Times New Roman" w:cs="Times New Roman"/>
        </w:rPr>
        <w:t>, whi</w:t>
      </w:r>
      <w:r w:rsidR="00422ADC" w:rsidRPr="001508F4">
        <w:rPr>
          <w:rFonts w:ascii="Times New Roman" w:hAnsi="Times New Roman" w:cs="Times New Roman"/>
        </w:rPr>
        <w:t xml:space="preserve">ch contained </w:t>
      </w:r>
      <w:r w:rsidR="003F7A20" w:rsidRPr="001508F4">
        <w:rPr>
          <w:rFonts w:ascii="Times New Roman" w:hAnsi="Times New Roman" w:cs="Times New Roman"/>
        </w:rPr>
        <w:t>5.28% w/w fat</w:t>
      </w:r>
      <w:r w:rsidR="00D6615C" w:rsidRPr="001508F4">
        <w:rPr>
          <w:rFonts w:ascii="Times New Roman" w:hAnsi="Times New Roman" w:cs="Times New Roman"/>
        </w:rPr>
        <w:t xml:space="preserve">, </w:t>
      </w:r>
      <w:r w:rsidR="003F7A20" w:rsidRPr="001508F4">
        <w:rPr>
          <w:rFonts w:ascii="Times New Roman" w:hAnsi="Times New Roman" w:cs="Times New Roman"/>
        </w:rPr>
        <w:t xml:space="preserve">compared to &lt;0.1% w/w in </w:t>
      </w:r>
      <w:r w:rsidR="00C439B1" w:rsidRPr="001508F4">
        <w:rPr>
          <w:rFonts w:ascii="Times New Roman" w:hAnsi="Times New Roman" w:cs="Times New Roman"/>
        </w:rPr>
        <w:t xml:space="preserve">the </w:t>
      </w:r>
      <w:r w:rsidR="003F7A20" w:rsidRPr="001508F4">
        <w:rPr>
          <w:rFonts w:ascii="Times New Roman" w:hAnsi="Times New Roman" w:cs="Times New Roman"/>
        </w:rPr>
        <w:t>MFWP powder</w:t>
      </w:r>
      <w:r w:rsidR="0071513A" w:rsidRPr="001508F4">
        <w:rPr>
          <w:rFonts w:ascii="Times New Roman" w:hAnsi="Times New Roman" w:cs="Times New Roman"/>
        </w:rPr>
        <w:t>.</w:t>
      </w:r>
      <w:r w:rsidR="00F51AA8" w:rsidRPr="001508F4">
        <w:rPr>
          <w:rFonts w:ascii="Times New Roman" w:hAnsi="Times New Roman" w:cs="Times New Roman"/>
        </w:rPr>
        <w:t xml:space="preserve"> </w:t>
      </w:r>
      <w:r w:rsidR="00C439B1" w:rsidRPr="001508F4">
        <w:rPr>
          <w:rFonts w:ascii="Times New Roman" w:hAnsi="Times New Roman" w:cs="Times New Roman"/>
        </w:rPr>
        <w:t>T</w:t>
      </w:r>
      <w:r w:rsidR="00F51AA8" w:rsidRPr="001508F4">
        <w:rPr>
          <w:rFonts w:ascii="Times New Roman" w:hAnsi="Times New Roman" w:cs="Times New Roman"/>
        </w:rPr>
        <w:t>o investigate whether</w:t>
      </w:r>
      <w:r w:rsidR="00C439B1" w:rsidRPr="001508F4">
        <w:rPr>
          <w:rFonts w:ascii="Times New Roman" w:hAnsi="Times New Roman" w:cs="Times New Roman"/>
        </w:rPr>
        <w:t xml:space="preserve"> the fat</w:t>
      </w:r>
      <w:r w:rsidR="00F51AA8" w:rsidRPr="001508F4">
        <w:rPr>
          <w:rFonts w:ascii="Times New Roman" w:hAnsi="Times New Roman" w:cs="Times New Roman"/>
        </w:rPr>
        <w:t xml:space="preserve"> in </w:t>
      </w:r>
      <w:r w:rsidR="00C439B1" w:rsidRPr="001508F4">
        <w:rPr>
          <w:rFonts w:ascii="Times New Roman" w:hAnsi="Times New Roman" w:cs="Times New Roman"/>
        </w:rPr>
        <w:t xml:space="preserve">the </w:t>
      </w:r>
      <w:r w:rsidR="00F51AA8" w:rsidRPr="001508F4">
        <w:rPr>
          <w:rFonts w:ascii="Times New Roman" w:hAnsi="Times New Roman" w:cs="Times New Roman"/>
        </w:rPr>
        <w:t xml:space="preserve">commercial WPC could fully account for the increase in hydrophobicity, a separate experiment was carried </w:t>
      </w:r>
      <w:r w:rsidR="00872237" w:rsidRPr="001508F4">
        <w:rPr>
          <w:rFonts w:ascii="Times New Roman" w:hAnsi="Times New Roman" w:cs="Times New Roman"/>
        </w:rPr>
        <w:t>comparing</w:t>
      </w:r>
      <w:r w:rsidR="00F51AA8" w:rsidRPr="001508F4">
        <w:rPr>
          <w:rFonts w:ascii="Times New Roman" w:hAnsi="Times New Roman" w:cs="Times New Roman"/>
        </w:rPr>
        <w:t xml:space="preserve"> 10% WPC solutions </w:t>
      </w:r>
      <w:r w:rsidR="00C439B1" w:rsidRPr="001508F4">
        <w:rPr>
          <w:rFonts w:ascii="Times New Roman" w:hAnsi="Times New Roman" w:cs="Times New Roman"/>
        </w:rPr>
        <w:t xml:space="preserve">prepared </w:t>
      </w:r>
      <w:r w:rsidR="00F51AA8" w:rsidRPr="001508F4">
        <w:rPr>
          <w:rFonts w:ascii="Times New Roman" w:hAnsi="Times New Roman" w:cs="Times New Roman"/>
        </w:rPr>
        <w:t xml:space="preserve">with </w:t>
      </w:r>
      <w:r w:rsidR="00C439B1" w:rsidRPr="001508F4">
        <w:rPr>
          <w:rFonts w:ascii="Times New Roman" w:hAnsi="Times New Roman" w:cs="Times New Roman"/>
        </w:rPr>
        <w:t xml:space="preserve">different </w:t>
      </w:r>
      <w:r w:rsidR="00F51AA8" w:rsidRPr="001508F4">
        <w:rPr>
          <w:rFonts w:ascii="Times New Roman" w:hAnsi="Times New Roman" w:cs="Times New Roman"/>
        </w:rPr>
        <w:t>fat contents</w:t>
      </w:r>
      <w:r w:rsidR="004F6769" w:rsidRPr="001508F4">
        <w:rPr>
          <w:rFonts w:ascii="Times New Roman" w:hAnsi="Times New Roman" w:cs="Times New Roman"/>
        </w:rPr>
        <w:t xml:space="preserve"> </w:t>
      </w:r>
      <w:r w:rsidR="00C439B1" w:rsidRPr="001508F4">
        <w:rPr>
          <w:rFonts w:ascii="Times New Roman" w:hAnsi="Times New Roman" w:cs="Times New Roman"/>
        </w:rPr>
        <w:t xml:space="preserve">ranging </w:t>
      </w:r>
      <w:r w:rsidR="004F6769" w:rsidRPr="001508F4">
        <w:rPr>
          <w:rFonts w:ascii="Times New Roman" w:hAnsi="Times New Roman" w:cs="Times New Roman"/>
        </w:rPr>
        <w:t>between 0.25</w:t>
      </w:r>
      <w:r w:rsidR="00D96278" w:rsidRPr="001508F4">
        <w:rPr>
          <w:rFonts w:ascii="Times New Roman" w:hAnsi="Times New Roman" w:cs="Times New Roman"/>
        </w:rPr>
        <w:t>0</w:t>
      </w:r>
      <w:r w:rsidR="004F6769" w:rsidRPr="001508F4">
        <w:rPr>
          <w:rFonts w:ascii="Times New Roman" w:hAnsi="Times New Roman" w:cs="Times New Roman"/>
        </w:rPr>
        <w:t>% w/w and 0.52</w:t>
      </w:r>
      <w:r w:rsidR="00D96278" w:rsidRPr="001508F4">
        <w:rPr>
          <w:rFonts w:ascii="Times New Roman" w:hAnsi="Times New Roman" w:cs="Times New Roman"/>
        </w:rPr>
        <w:t>8</w:t>
      </w:r>
      <w:r w:rsidR="004F6769" w:rsidRPr="001508F4">
        <w:rPr>
          <w:rFonts w:ascii="Times New Roman" w:hAnsi="Times New Roman" w:cs="Times New Roman"/>
        </w:rPr>
        <w:t>% w/w</w:t>
      </w:r>
      <w:r w:rsidR="00872237" w:rsidRPr="001508F4">
        <w:rPr>
          <w:rFonts w:ascii="Times New Roman" w:hAnsi="Times New Roman" w:cs="Times New Roman"/>
        </w:rPr>
        <w:t xml:space="preserve"> to a 10% w/w MFWP system </w:t>
      </w:r>
      <w:r w:rsidR="00377570" w:rsidRPr="001508F4">
        <w:rPr>
          <w:rFonts w:ascii="Times New Roman" w:hAnsi="Times New Roman" w:cs="Times New Roman"/>
        </w:rPr>
        <w:t>containing</w:t>
      </w:r>
      <w:r w:rsidR="00872237" w:rsidRPr="001508F4">
        <w:rPr>
          <w:rFonts w:ascii="Times New Roman" w:hAnsi="Times New Roman" w:cs="Times New Roman"/>
        </w:rPr>
        <w:t xml:space="preserve"> 0.260% w/w anhydrous milk fat</w:t>
      </w:r>
      <w:r w:rsidR="00377570" w:rsidRPr="001508F4">
        <w:rPr>
          <w:rFonts w:ascii="Times New Roman" w:hAnsi="Times New Roman" w:cs="Times New Roman"/>
        </w:rPr>
        <w:t xml:space="preserve"> (Figure S2)</w:t>
      </w:r>
      <w:r w:rsidR="00466EBF" w:rsidRPr="001508F4">
        <w:rPr>
          <w:rFonts w:ascii="Times New Roman" w:hAnsi="Times New Roman" w:cs="Times New Roman"/>
        </w:rPr>
        <w:t>.</w:t>
      </w:r>
      <w:r w:rsidR="004869E9" w:rsidRPr="001508F4">
        <w:rPr>
          <w:rFonts w:ascii="Times New Roman" w:hAnsi="Times New Roman" w:cs="Times New Roman"/>
        </w:rPr>
        <w:t xml:space="preserve"> </w:t>
      </w:r>
      <w:r w:rsidR="00C439B1" w:rsidRPr="001508F4">
        <w:rPr>
          <w:rFonts w:ascii="Times New Roman" w:hAnsi="Times New Roman" w:cs="Times New Roman"/>
        </w:rPr>
        <w:t>A</w:t>
      </w:r>
      <w:r w:rsidR="00377570" w:rsidRPr="001508F4">
        <w:rPr>
          <w:rFonts w:ascii="Times New Roman" w:hAnsi="Times New Roman" w:cs="Times New Roman"/>
        </w:rPr>
        <w:t>t a similar level of fat (~</w:t>
      </w:r>
      <w:r w:rsidR="00EE27CD" w:rsidRPr="001508F4">
        <w:rPr>
          <w:rFonts w:ascii="Times New Roman" w:hAnsi="Times New Roman" w:cs="Times New Roman"/>
        </w:rPr>
        <w:t>0.25%</w:t>
      </w:r>
      <w:r w:rsidR="00377570" w:rsidRPr="001508F4">
        <w:rPr>
          <w:rFonts w:ascii="Times New Roman" w:hAnsi="Times New Roman" w:cs="Times New Roman"/>
        </w:rPr>
        <w:t>) the MFWP</w:t>
      </w:r>
      <w:r w:rsidR="004869E9" w:rsidRPr="001508F4">
        <w:rPr>
          <w:rFonts w:ascii="Times New Roman" w:hAnsi="Times New Roman" w:cs="Times New Roman"/>
        </w:rPr>
        <w:t xml:space="preserve"> </w:t>
      </w:r>
      <w:r w:rsidR="00377570" w:rsidRPr="001508F4">
        <w:rPr>
          <w:rFonts w:ascii="Times New Roman" w:hAnsi="Times New Roman" w:cs="Times New Roman"/>
        </w:rPr>
        <w:t xml:space="preserve">system </w:t>
      </w:r>
      <w:r w:rsidR="006F18F5" w:rsidRPr="001508F4">
        <w:rPr>
          <w:rFonts w:ascii="Times New Roman" w:hAnsi="Times New Roman" w:cs="Times New Roman"/>
        </w:rPr>
        <w:t>showed a significantly</w:t>
      </w:r>
      <w:r w:rsidR="00F771CA" w:rsidRPr="001508F4">
        <w:rPr>
          <w:rFonts w:ascii="Times New Roman" w:hAnsi="Times New Roman" w:cs="Times New Roman"/>
        </w:rPr>
        <w:t xml:space="preserve"> low</w:t>
      </w:r>
      <w:r w:rsidR="00EE27CD" w:rsidRPr="001508F4">
        <w:rPr>
          <w:rFonts w:ascii="Times New Roman" w:hAnsi="Times New Roman" w:cs="Times New Roman"/>
        </w:rPr>
        <w:t>er</w:t>
      </w:r>
      <w:r w:rsidR="00F771CA" w:rsidRPr="001508F4">
        <w:rPr>
          <w:rFonts w:ascii="Times New Roman" w:hAnsi="Times New Roman" w:cs="Times New Roman"/>
        </w:rPr>
        <w:t xml:space="preserve"> surface hydrophobicity </w:t>
      </w:r>
      <w:r w:rsidR="00EE27CD" w:rsidRPr="001508F4">
        <w:rPr>
          <w:rFonts w:ascii="Times New Roman" w:hAnsi="Times New Roman" w:cs="Times New Roman"/>
        </w:rPr>
        <w:t>than</w:t>
      </w:r>
      <w:r w:rsidR="00F771CA" w:rsidRPr="001508F4">
        <w:rPr>
          <w:rFonts w:ascii="Times New Roman" w:hAnsi="Times New Roman" w:cs="Times New Roman"/>
        </w:rPr>
        <w:t xml:space="preserve"> </w:t>
      </w:r>
      <w:r w:rsidR="0089023D" w:rsidRPr="001508F4">
        <w:rPr>
          <w:rFonts w:ascii="Times New Roman" w:hAnsi="Times New Roman" w:cs="Times New Roman"/>
        </w:rPr>
        <w:t>the</w:t>
      </w:r>
      <w:r w:rsidR="00F771CA" w:rsidRPr="001508F4">
        <w:rPr>
          <w:rFonts w:ascii="Times New Roman" w:hAnsi="Times New Roman" w:cs="Times New Roman"/>
        </w:rPr>
        <w:t xml:space="preserve"> </w:t>
      </w:r>
      <w:r w:rsidR="0089023D" w:rsidRPr="001508F4">
        <w:rPr>
          <w:rFonts w:ascii="Times New Roman" w:hAnsi="Times New Roman" w:cs="Times New Roman"/>
        </w:rPr>
        <w:t xml:space="preserve">WPC </w:t>
      </w:r>
      <w:r w:rsidR="00EE27CD" w:rsidRPr="001508F4">
        <w:rPr>
          <w:rFonts w:ascii="Times New Roman" w:hAnsi="Times New Roman" w:cs="Times New Roman"/>
        </w:rPr>
        <w:t xml:space="preserve">system, </w:t>
      </w:r>
      <w:r w:rsidR="0089023D" w:rsidRPr="001508F4">
        <w:rPr>
          <w:rFonts w:ascii="Times New Roman" w:hAnsi="Times New Roman" w:cs="Times New Roman"/>
        </w:rPr>
        <w:t xml:space="preserve">confirming that the increase in surface hydrophobicity in WPC is </w:t>
      </w:r>
      <w:r w:rsidR="003E7D68" w:rsidRPr="001508F4">
        <w:rPr>
          <w:rFonts w:ascii="Times New Roman" w:hAnsi="Times New Roman" w:cs="Times New Roman"/>
        </w:rPr>
        <w:t xml:space="preserve">primarily due to the presence of denatured whey protein aggregates. </w:t>
      </w:r>
      <w:r w:rsidRPr="001508F4">
        <w:rPr>
          <w:rFonts w:ascii="Times New Roman" w:hAnsi="Times New Roman" w:cs="Times New Roman"/>
        </w:rPr>
        <w:t>Distinct to the WPC</w:t>
      </w:r>
      <w:r w:rsidR="00D27970" w:rsidRPr="001508F4">
        <w:rPr>
          <w:rFonts w:ascii="Times New Roman" w:hAnsi="Times New Roman" w:cs="Times New Roman"/>
        </w:rPr>
        <w:t xml:space="preserve">, </w:t>
      </w:r>
      <w:r w:rsidR="00515B92" w:rsidRPr="001508F4">
        <w:rPr>
          <w:rFonts w:ascii="Times New Roman" w:hAnsi="Times New Roman" w:cs="Times New Roman"/>
        </w:rPr>
        <w:t>heat treatment</w:t>
      </w:r>
      <w:r w:rsidRPr="001508F4">
        <w:rPr>
          <w:rFonts w:ascii="Times New Roman" w:hAnsi="Times New Roman" w:cs="Times New Roman"/>
        </w:rPr>
        <w:t xml:space="preserve"> of the WPC</w:t>
      </w:r>
      <w:r w:rsidR="00515B92" w:rsidRPr="001508F4">
        <w:rPr>
          <w:rFonts w:ascii="Times New Roman" w:hAnsi="Times New Roman" w:cs="Times New Roman"/>
        </w:rPr>
        <w:t xml:space="preserve"> was </w:t>
      </w:r>
      <w:r w:rsidRPr="001508F4">
        <w:rPr>
          <w:rFonts w:ascii="Times New Roman" w:hAnsi="Times New Roman" w:cs="Times New Roman"/>
        </w:rPr>
        <w:t xml:space="preserve">found to </w:t>
      </w:r>
      <w:r w:rsidR="00515B92" w:rsidRPr="001508F4">
        <w:rPr>
          <w:rFonts w:ascii="Times New Roman" w:hAnsi="Times New Roman" w:cs="Times New Roman"/>
        </w:rPr>
        <w:t>significant</w:t>
      </w:r>
      <w:r w:rsidRPr="001508F4">
        <w:rPr>
          <w:rFonts w:ascii="Times New Roman" w:hAnsi="Times New Roman" w:cs="Times New Roman"/>
        </w:rPr>
        <w:t>ly</w:t>
      </w:r>
      <w:r w:rsidR="00515B92" w:rsidRPr="001508F4">
        <w:rPr>
          <w:rFonts w:ascii="Times New Roman" w:hAnsi="Times New Roman" w:cs="Times New Roman"/>
        </w:rPr>
        <w:t xml:space="preserve"> reduc</w:t>
      </w:r>
      <w:r w:rsidRPr="001508F4">
        <w:rPr>
          <w:rFonts w:ascii="Times New Roman" w:hAnsi="Times New Roman" w:cs="Times New Roman"/>
        </w:rPr>
        <w:t>e</w:t>
      </w:r>
      <w:r w:rsidR="00515B92" w:rsidRPr="001508F4">
        <w:rPr>
          <w:rFonts w:ascii="Times New Roman" w:hAnsi="Times New Roman" w:cs="Times New Roman"/>
        </w:rPr>
        <w:t xml:space="preserve"> the soluble </w:t>
      </w:r>
      <w:r w:rsidRPr="001508F4">
        <w:rPr>
          <w:rFonts w:ascii="Times New Roman" w:hAnsi="Times New Roman" w:cs="Times New Roman"/>
        </w:rPr>
        <w:t xml:space="preserve">calcium </w:t>
      </w:r>
      <w:r w:rsidR="00515B92" w:rsidRPr="001508F4">
        <w:rPr>
          <w:rFonts w:ascii="Times New Roman" w:hAnsi="Times New Roman" w:cs="Times New Roman"/>
        </w:rPr>
        <w:t>content</w:t>
      </w:r>
      <w:r w:rsidR="0063276B" w:rsidRPr="001508F4">
        <w:rPr>
          <w:rFonts w:ascii="Times New Roman" w:hAnsi="Times New Roman" w:cs="Times New Roman"/>
        </w:rPr>
        <w:t xml:space="preserve"> </w:t>
      </w:r>
      <w:r w:rsidR="000B6E2B" w:rsidRPr="001508F4">
        <w:rPr>
          <w:rFonts w:ascii="Times New Roman" w:hAnsi="Times New Roman" w:cs="Times New Roman"/>
        </w:rPr>
        <w:t>(Table 2)</w:t>
      </w:r>
      <w:r w:rsidRPr="001508F4">
        <w:rPr>
          <w:rFonts w:ascii="Times New Roman" w:hAnsi="Times New Roman" w:cs="Times New Roman"/>
        </w:rPr>
        <w:t xml:space="preserve">. This can be attributed to the presence of casein in the WPC, as it is known that soluble calcium shifts to colloidal calcium associated with casein micelles upon heating </w:t>
      </w:r>
      <w:r w:rsidR="003B5060"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Zhang&lt;/Author&gt;&lt;Year&gt;1996&lt;/Year&gt;&lt;RecNum&gt;48&lt;/RecNum&gt;&lt;DisplayText&gt;(Zhang &amp;amp; Aoki, 1996)&lt;/DisplayText&gt;&lt;record&gt;&lt;rec-number&gt;48&lt;/rec-number&gt;&lt;foreign-keys&gt;&lt;key app="EN" db-id="z5vzzfv9zd0a5gees9bpswa22tzevedpxr09" timestamp="1566279978"&gt;48&lt;/key&gt;&lt;/foreign-keys&gt;&lt;ref-type name="Journal Article"&gt;17&lt;/ref-type&gt;&lt;contributors&gt;&lt;authors&gt;&lt;author&gt;Zhang, Zhu Ping&lt;/author&gt;&lt;author&gt;Aoki, Takayoshi&lt;/author&gt;&lt;/authors&gt;&lt;/contributors&gt;&lt;titles&gt;&lt;title&gt;Behaviour of calcium and phosphate in bovine casein micelles&lt;/title&gt;&lt;secondary-title&gt;International Dairy Journal&lt;/secondary-title&gt;&lt;/titles&gt;&lt;periodical&gt;&lt;full-title&gt;International Dairy Journal&lt;/full-title&gt;&lt;/periodical&gt;&lt;pages&gt;769-780&lt;/pages&gt;&lt;volume&gt;6&lt;/volume&gt;&lt;number&gt;8-9&lt;/number&gt;&lt;dates&gt;&lt;year&gt;1996&lt;/year&gt;&lt;/dates&gt;&lt;isbn&gt;0958-6946&lt;/isbn&gt;&lt;urls&gt;&lt;/urls&gt;&lt;electronic-resource-num&gt;https://doi.org/10.1016/0958-6946(96)00006-4 &lt;/electronic-resource-num&gt;&lt;/record&gt;&lt;/Cite&gt;&lt;/EndNote&gt;</w:instrText>
      </w:r>
      <w:r w:rsidR="003B5060" w:rsidRPr="001508F4">
        <w:rPr>
          <w:rFonts w:ascii="Times New Roman" w:hAnsi="Times New Roman" w:cs="Times New Roman"/>
        </w:rPr>
        <w:fldChar w:fldCharType="separate"/>
      </w:r>
      <w:r w:rsidR="003B5060" w:rsidRPr="001508F4">
        <w:rPr>
          <w:rFonts w:ascii="Times New Roman" w:hAnsi="Times New Roman" w:cs="Times New Roman"/>
          <w:noProof/>
        </w:rPr>
        <w:t>(Zhang &amp; Aoki, 1996)</w:t>
      </w:r>
      <w:r w:rsidR="003B5060" w:rsidRPr="001508F4">
        <w:rPr>
          <w:rFonts w:ascii="Times New Roman" w:hAnsi="Times New Roman" w:cs="Times New Roman"/>
        </w:rPr>
        <w:fldChar w:fldCharType="end"/>
      </w:r>
      <w:r w:rsidR="003B5060" w:rsidRPr="001508F4">
        <w:rPr>
          <w:rFonts w:ascii="Times New Roman" w:hAnsi="Times New Roman" w:cs="Times New Roman"/>
        </w:rPr>
        <w:t>.</w:t>
      </w:r>
      <w:r w:rsidR="00A97A18" w:rsidRPr="001508F4">
        <w:rPr>
          <w:rFonts w:ascii="Times New Roman" w:hAnsi="Times New Roman" w:cs="Times New Roman"/>
        </w:rPr>
        <w:t xml:space="preserve"> </w:t>
      </w:r>
      <w:r w:rsidRPr="001508F4">
        <w:rPr>
          <w:rFonts w:ascii="Times New Roman" w:hAnsi="Times New Roman" w:cs="Times New Roman"/>
        </w:rPr>
        <w:t>S</w:t>
      </w:r>
      <w:r w:rsidR="00A97A18" w:rsidRPr="001508F4">
        <w:rPr>
          <w:rFonts w:ascii="Times New Roman" w:hAnsi="Times New Roman" w:cs="Times New Roman"/>
        </w:rPr>
        <w:t xml:space="preserve">onication </w:t>
      </w:r>
      <w:r w:rsidRPr="001508F4">
        <w:rPr>
          <w:rFonts w:ascii="Times New Roman" w:hAnsi="Times New Roman" w:cs="Times New Roman"/>
        </w:rPr>
        <w:t>did</w:t>
      </w:r>
      <w:r w:rsidR="00A97A18" w:rsidRPr="001508F4">
        <w:rPr>
          <w:rFonts w:ascii="Times New Roman" w:hAnsi="Times New Roman" w:cs="Times New Roman"/>
        </w:rPr>
        <w:t xml:space="preserve"> not cause further change</w:t>
      </w:r>
      <w:r w:rsidRPr="001508F4">
        <w:rPr>
          <w:rFonts w:ascii="Times New Roman" w:hAnsi="Times New Roman" w:cs="Times New Roman"/>
        </w:rPr>
        <w:t>s</w:t>
      </w:r>
      <w:r w:rsidR="00A97A18" w:rsidRPr="001508F4">
        <w:rPr>
          <w:rFonts w:ascii="Times New Roman" w:hAnsi="Times New Roman" w:cs="Times New Roman"/>
        </w:rPr>
        <w:t xml:space="preserve"> in the calcium equilibrium.</w:t>
      </w:r>
      <w:r w:rsidR="0063276B" w:rsidRPr="001508F4">
        <w:rPr>
          <w:rFonts w:ascii="Times New Roman" w:hAnsi="Times New Roman" w:cs="Times New Roman"/>
        </w:rPr>
        <w:t xml:space="preserve"> </w:t>
      </w:r>
      <w:r w:rsidR="007211ED" w:rsidRPr="001508F4">
        <w:rPr>
          <w:rFonts w:ascii="Times New Roman" w:hAnsi="Times New Roman" w:cs="Times New Roman"/>
        </w:rPr>
        <w:t xml:space="preserve">As </w:t>
      </w:r>
      <w:r w:rsidR="003A04CF" w:rsidRPr="001508F4">
        <w:rPr>
          <w:rFonts w:ascii="Times New Roman" w:hAnsi="Times New Roman" w:cs="Times New Roman"/>
        </w:rPr>
        <w:t xml:space="preserve">equal </w:t>
      </w:r>
      <w:r w:rsidR="003A04CF" w:rsidRPr="001508F4">
        <w:rPr>
          <w:rFonts w:ascii="Times New Roman" w:hAnsi="Times New Roman" w:cs="Times New Roman"/>
        </w:rPr>
        <w:lastRenderedPageBreak/>
        <w:t xml:space="preserve">amounts of whey protein dispersions were added to </w:t>
      </w:r>
      <w:r w:rsidR="00EE27CD" w:rsidRPr="001508F4">
        <w:rPr>
          <w:rFonts w:ascii="Times New Roman" w:hAnsi="Times New Roman" w:cs="Times New Roman"/>
        </w:rPr>
        <w:t xml:space="preserve">the </w:t>
      </w:r>
      <w:r w:rsidR="003A04CF" w:rsidRPr="001508F4">
        <w:rPr>
          <w:rFonts w:ascii="Times New Roman" w:hAnsi="Times New Roman" w:cs="Times New Roman"/>
        </w:rPr>
        <w:t xml:space="preserve">DS WPC, DS HT WPC and DS HT US WPC milk systems, the </w:t>
      </w:r>
      <w:r w:rsidR="00104B4D" w:rsidRPr="001508F4">
        <w:rPr>
          <w:rFonts w:ascii="Times New Roman" w:hAnsi="Times New Roman" w:cs="Times New Roman"/>
        </w:rPr>
        <w:t xml:space="preserve">lower </w:t>
      </w:r>
      <w:r w:rsidR="003A04CF" w:rsidRPr="001508F4">
        <w:rPr>
          <w:rFonts w:ascii="Times New Roman" w:hAnsi="Times New Roman" w:cs="Times New Roman"/>
        </w:rPr>
        <w:t xml:space="preserve">soluble calcium in </w:t>
      </w:r>
      <w:r w:rsidR="00EE27CD" w:rsidRPr="001508F4">
        <w:rPr>
          <w:rFonts w:ascii="Times New Roman" w:hAnsi="Times New Roman" w:cs="Times New Roman"/>
        </w:rPr>
        <w:t xml:space="preserve">the </w:t>
      </w:r>
      <w:r w:rsidR="00C37823" w:rsidRPr="001508F4">
        <w:rPr>
          <w:rFonts w:ascii="Times New Roman" w:hAnsi="Times New Roman" w:cs="Times New Roman"/>
        </w:rPr>
        <w:t>HT WPC and HT US WPC sys</w:t>
      </w:r>
      <w:r w:rsidR="00873946" w:rsidRPr="001508F4">
        <w:rPr>
          <w:rFonts w:ascii="Times New Roman" w:hAnsi="Times New Roman" w:cs="Times New Roman"/>
        </w:rPr>
        <w:t>tem</w:t>
      </w:r>
      <w:r w:rsidR="00EE27CD" w:rsidRPr="001508F4">
        <w:rPr>
          <w:rFonts w:ascii="Times New Roman" w:hAnsi="Times New Roman" w:cs="Times New Roman"/>
        </w:rPr>
        <w:t>s</w:t>
      </w:r>
      <w:r w:rsidR="00C37823" w:rsidRPr="001508F4">
        <w:rPr>
          <w:rFonts w:ascii="Times New Roman" w:hAnsi="Times New Roman" w:cs="Times New Roman"/>
        </w:rPr>
        <w:t xml:space="preserve"> </w:t>
      </w:r>
      <w:r w:rsidR="00873946" w:rsidRPr="001508F4">
        <w:rPr>
          <w:rFonts w:ascii="Times New Roman" w:hAnsi="Times New Roman" w:cs="Times New Roman"/>
        </w:rPr>
        <w:t xml:space="preserve">would translate to a lower soluble calcium content </w:t>
      </w:r>
      <w:r w:rsidR="00F86788" w:rsidRPr="001508F4">
        <w:rPr>
          <w:rFonts w:ascii="Times New Roman" w:hAnsi="Times New Roman" w:cs="Times New Roman"/>
        </w:rPr>
        <w:t xml:space="preserve">in </w:t>
      </w:r>
      <w:r w:rsidR="00830B3A" w:rsidRPr="001508F4">
        <w:rPr>
          <w:rFonts w:ascii="Times New Roman" w:hAnsi="Times New Roman" w:cs="Times New Roman"/>
        </w:rPr>
        <w:t xml:space="preserve">the </w:t>
      </w:r>
      <w:r w:rsidR="00F86788" w:rsidRPr="001508F4">
        <w:rPr>
          <w:rFonts w:ascii="Times New Roman" w:hAnsi="Times New Roman" w:cs="Times New Roman"/>
        </w:rPr>
        <w:t xml:space="preserve">DS HT WPC and DS HT US WPC milk systems compared to that of </w:t>
      </w:r>
      <w:r w:rsidR="00830B3A" w:rsidRPr="001508F4">
        <w:rPr>
          <w:rFonts w:ascii="Times New Roman" w:hAnsi="Times New Roman" w:cs="Times New Roman"/>
        </w:rPr>
        <w:t xml:space="preserve">the </w:t>
      </w:r>
      <w:r w:rsidR="00F86788" w:rsidRPr="001508F4">
        <w:rPr>
          <w:rFonts w:ascii="Times New Roman" w:hAnsi="Times New Roman" w:cs="Times New Roman"/>
        </w:rPr>
        <w:t>DS WPC system</w:t>
      </w:r>
      <w:r w:rsidR="00FF03DC" w:rsidRPr="001508F4">
        <w:rPr>
          <w:rFonts w:ascii="Times New Roman" w:hAnsi="Times New Roman" w:cs="Times New Roman"/>
        </w:rPr>
        <w:t xml:space="preserve">. </w:t>
      </w:r>
      <w:r w:rsidR="0063276B" w:rsidRPr="001508F4">
        <w:rPr>
          <w:rFonts w:ascii="Times New Roman" w:hAnsi="Times New Roman" w:cs="Times New Roman"/>
        </w:rPr>
        <w:t>Although a reduction in soluble calcium should impair the rate of rennet gelation</w:t>
      </w:r>
      <w:r w:rsidR="00F34AA1" w:rsidRPr="001508F4">
        <w:rPr>
          <w:rFonts w:ascii="Times New Roman" w:hAnsi="Times New Roman" w:cs="Times New Roman"/>
        </w:rPr>
        <w:t xml:space="preserve"> </w:t>
      </w:r>
      <w:r w:rsidR="006D1D06"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Martin&lt;/Author&gt;&lt;Year&gt;2010&lt;/Year&gt;&lt;RecNum&gt;49&lt;/RecNum&gt;&lt;DisplayText&gt;(Martin, Williams, &amp;amp; Dunstan, 2010)&lt;/DisplayText&gt;&lt;record&gt;&lt;rec-number&gt;49&lt;/rec-number&gt;&lt;foreign-keys&gt;&lt;key app="EN" db-id="z5vzzfv9zd0a5gees9bpswa22tzevedpxr09" timestamp="1566279978"&gt;49&lt;/key&gt;&lt;/foreign-keys&gt;&lt;ref-type name="Journal Article"&gt;17&lt;/ref-type&gt;&lt;contributors&gt;&lt;authors&gt;&lt;author&gt;Martin, Gregory JO&lt;/author&gt;&lt;author&gt;Williams, Roderick PW&lt;/author&gt;&lt;author&gt;Dunstan, David E&lt;/author&gt;&lt;/authors&gt;&lt;/contributors&gt;&lt;titles&gt;&lt;title&gt;Effect of manufacture and reconstitution of milk protein concentrate powder on the size and rennet gelation behaviour of casein micelles&lt;/title&gt;&lt;secondary-title&gt;International dairy journal&lt;/secondary-title&gt;&lt;/titles&gt;&lt;periodical&gt;&lt;full-title&gt;International Dairy Journal&lt;/full-title&gt;&lt;/periodical&gt;&lt;pages&gt;128-131&lt;/pages&gt;&lt;volume&gt;20&lt;/volume&gt;&lt;number&gt;2&lt;/number&gt;&lt;dates&gt;&lt;year&gt;2010&lt;/year&gt;&lt;/dates&gt;&lt;isbn&gt;0958-6946&lt;/isbn&gt;&lt;urls&gt;&lt;/urls&gt;&lt;electronic-resource-num&gt;https://doi.org/10.1016/j.idairyj.2009.08.007 &lt;/electronic-resource-num&gt;&lt;/record&gt;&lt;/Cite&gt;&lt;/EndNote&gt;</w:instrText>
      </w:r>
      <w:r w:rsidR="006D1D06" w:rsidRPr="001508F4">
        <w:rPr>
          <w:rFonts w:ascii="Times New Roman" w:hAnsi="Times New Roman" w:cs="Times New Roman"/>
        </w:rPr>
        <w:fldChar w:fldCharType="separate"/>
      </w:r>
      <w:r w:rsidR="006D1D06" w:rsidRPr="001508F4">
        <w:rPr>
          <w:rFonts w:ascii="Times New Roman" w:hAnsi="Times New Roman" w:cs="Times New Roman"/>
          <w:noProof/>
        </w:rPr>
        <w:t>(Martin, Williams, &amp; Dunstan, 2010)</w:t>
      </w:r>
      <w:r w:rsidR="006D1D06" w:rsidRPr="001508F4">
        <w:rPr>
          <w:rFonts w:ascii="Times New Roman" w:hAnsi="Times New Roman" w:cs="Times New Roman"/>
        </w:rPr>
        <w:fldChar w:fldCharType="end"/>
      </w:r>
      <w:r w:rsidR="0063276B" w:rsidRPr="001508F4">
        <w:rPr>
          <w:rFonts w:ascii="Times New Roman" w:hAnsi="Times New Roman" w:cs="Times New Roman"/>
        </w:rPr>
        <w:t xml:space="preserve">, the opposite </w:t>
      </w:r>
      <w:r w:rsidRPr="001508F4">
        <w:rPr>
          <w:rFonts w:ascii="Times New Roman" w:hAnsi="Times New Roman" w:cs="Times New Roman"/>
        </w:rPr>
        <w:t>wa</w:t>
      </w:r>
      <w:r w:rsidR="0063276B" w:rsidRPr="001508F4">
        <w:rPr>
          <w:rFonts w:ascii="Times New Roman" w:hAnsi="Times New Roman" w:cs="Times New Roman"/>
        </w:rPr>
        <w:t xml:space="preserve">s observed in </w:t>
      </w:r>
      <w:r w:rsidRPr="001508F4">
        <w:rPr>
          <w:rFonts w:ascii="Times New Roman" w:hAnsi="Times New Roman" w:cs="Times New Roman"/>
        </w:rPr>
        <w:t>this</w:t>
      </w:r>
      <w:r w:rsidR="0063276B" w:rsidRPr="001508F4">
        <w:rPr>
          <w:rFonts w:ascii="Times New Roman" w:hAnsi="Times New Roman" w:cs="Times New Roman"/>
        </w:rPr>
        <w:t xml:space="preserve"> study. </w:t>
      </w:r>
      <w:r w:rsidR="007E31E8" w:rsidRPr="001508F4">
        <w:rPr>
          <w:rFonts w:ascii="Times New Roman" w:hAnsi="Times New Roman" w:cs="Times New Roman"/>
        </w:rPr>
        <w:t>This</w:t>
      </w:r>
      <w:r w:rsidR="0063276B" w:rsidRPr="001508F4">
        <w:rPr>
          <w:rFonts w:ascii="Times New Roman" w:hAnsi="Times New Roman" w:cs="Times New Roman"/>
        </w:rPr>
        <w:t xml:space="preserve"> further confirms that the size of the whey proteins</w:t>
      </w:r>
      <w:r w:rsidR="007E31E8" w:rsidRPr="001508F4">
        <w:rPr>
          <w:rFonts w:ascii="Times New Roman" w:hAnsi="Times New Roman" w:cs="Times New Roman"/>
        </w:rPr>
        <w:t>/aggregates</w:t>
      </w:r>
      <w:r w:rsidR="0063276B" w:rsidRPr="001508F4">
        <w:rPr>
          <w:rFonts w:ascii="Times New Roman" w:hAnsi="Times New Roman" w:cs="Times New Roman"/>
        </w:rPr>
        <w:t xml:space="preserve"> </w:t>
      </w:r>
      <w:r w:rsidR="00191ED8" w:rsidRPr="001508F4">
        <w:rPr>
          <w:rFonts w:ascii="Times New Roman" w:hAnsi="Times New Roman" w:cs="Times New Roman"/>
        </w:rPr>
        <w:t>is key in determin</w:t>
      </w:r>
      <w:r w:rsidR="007E31E8" w:rsidRPr="001508F4">
        <w:rPr>
          <w:rFonts w:ascii="Times New Roman" w:hAnsi="Times New Roman" w:cs="Times New Roman"/>
        </w:rPr>
        <w:t>ing</w:t>
      </w:r>
      <w:r w:rsidR="00191ED8" w:rsidRPr="001508F4">
        <w:rPr>
          <w:rFonts w:ascii="Times New Roman" w:hAnsi="Times New Roman" w:cs="Times New Roman"/>
        </w:rPr>
        <w:t xml:space="preserve"> the </w:t>
      </w:r>
      <w:r w:rsidR="0063276B" w:rsidRPr="001508F4">
        <w:rPr>
          <w:rFonts w:ascii="Times New Roman" w:hAnsi="Times New Roman" w:cs="Times New Roman"/>
        </w:rPr>
        <w:t xml:space="preserve">rate of </w:t>
      </w:r>
      <w:r w:rsidR="00480A6E" w:rsidRPr="001508F4">
        <w:rPr>
          <w:rFonts w:ascii="Times New Roman" w:hAnsi="Times New Roman" w:cs="Times New Roman"/>
        </w:rPr>
        <w:t>rennet</w:t>
      </w:r>
      <w:r w:rsidR="0063276B" w:rsidRPr="001508F4">
        <w:rPr>
          <w:rFonts w:ascii="Times New Roman" w:hAnsi="Times New Roman" w:cs="Times New Roman"/>
        </w:rPr>
        <w:t xml:space="preserve"> gelation </w:t>
      </w:r>
      <w:r w:rsidR="00480A6E" w:rsidRPr="001508F4">
        <w:rPr>
          <w:rFonts w:ascii="Times New Roman" w:hAnsi="Times New Roman" w:cs="Times New Roman"/>
        </w:rPr>
        <w:t>irrespective</w:t>
      </w:r>
      <w:r w:rsidR="0063276B" w:rsidRPr="001508F4">
        <w:rPr>
          <w:rFonts w:ascii="Times New Roman" w:hAnsi="Times New Roman" w:cs="Times New Roman"/>
        </w:rPr>
        <w:t xml:space="preserve"> of the changes in the soluble </w:t>
      </w:r>
      <w:r w:rsidR="007E31E8" w:rsidRPr="001508F4">
        <w:rPr>
          <w:rFonts w:ascii="Times New Roman" w:hAnsi="Times New Roman" w:cs="Times New Roman"/>
        </w:rPr>
        <w:t>calcium</w:t>
      </w:r>
      <w:r w:rsidR="00191ED8" w:rsidRPr="001508F4">
        <w:rPr>
          <w:rFonts w:ascii="Times New Roman" w:hAnsi="Times New Roman" w:cs="Times New Roman"/>
        </w:rPr>
        <w:t>.</w:t>
      </w:r>
    </w:p>
    <w:p w14:paraId="23355B38" w14:textId="2EF09598" w:rsidR="007D2BF0" w:rsidRPr="001508F4" w:rsidRDefault="007D2BF0" w:rsidP="007D2BF0">
      <w:pPr>
        <w:spacing w:line="360" w:lineRule="auto"/>
        <w:jc w:val="both"/>
        <w:rPr>
          <w:rFonts w:ascii="Times New Roman" w:hAnsi="Times New Roman" w:cs="Times New Roman"/>
        </w:rPr>
      </w:pPr>
      <w:r w:rsidRPr="001508F4">
        <w:rPr>
          <w:rFonts w:ascii="Times New Roman" w:hAnsi="Times New Roman" w:cs="Times New Roman"/>
        </w:rPr>
        <w:t xml:space="preserve">Table 2: Soluble calcium and surface hydrophobicity of differently treated WPC system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519"/>
        <w:gridCol w:w="3492"/>
      </w:tblGrid>
      <w:tr w:rsidR="007D2BF0" w:rsidRPr="001508F4" w14:paraId="6110FCBA" w14:textId="77777777" w:rsidTr="002A3090">
        <w:tc>
          <w:tcPr>
            <w:tcW w:w="3005" w:type="dxa"/>
            <w:tcBorders>
              <w:top w:val="single" w:sz="4" w:space="0" w:color="auto"/>
              <w:bottom w:val="single" w:sz="4" w:space="0" w:color="auto"/>
            </w:tcBorders>
          </w:tcPr>
          <w:p w14:paraId="50F93248" w14:textId="77777777"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Whey protein system</w:t>
            </w:r>
          </w:p>
        </w:tc>
        <w:tc>
          <w:tcPr>
            <w:tcW w:w="2519" w:type="dxa"/>
            <w:tcBorders>
              <w:top w:val="single" w:sz="4" w:space="0" w:color="auto"/>
              <w:bottom w:val="single" w:sz="4" w:space="0" w:color="auto"/>
            </w:tcBorders>
          </w:tcPr>
          <w:p w14:paraId="030AE42E" w14:textId="77777777"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Soluble calcium (ppm)</w:t>
            </w:r>
          </w:p>
        </w:tc>
        <w:tc>
          <w:tcPr>
            <w:tcW w:w="3492" w:type="dxa"/>
            <w:tcBorders>
              <w:top w:val="single" w:sz="4" w:space="0" w:color="auto"/>
              <w:bottom w:val="single" w:sz="4" w:space="0" w:color="auto"/>
            </w:tcBorders>
          </w:tcPr>
          <w:p w14:paraId="53E05B07" w14:textId="77777777"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Surface hydrophobicity index</w:t>
            </w:r>
          </w:p>
        </w:tc>
      </w:tr>
      <w:tr w:rsidR="007D2BF0" w:rsidRPr="001508F4" w14:paraId="3D3DB21E" w14:textId="77777777" w:rsidTr="002A3090">
        <w:trPr>
          <w:trHeight w:val="353"/>
        </w:trPr>
        <w:tc>
          <w:tcPr>
            <w:tcW w:w="3005" w:type="dxa"/>
            <w:tcBorders>
              <w:top w:val="single" w:sz="4" w:space="0" w:color="auto"/>
            </w:tcBorders>
          </w:tcPr>
          <w:p w14:paraId="63BC4C9A" w14:textId="1A4E8EB9"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WPC</w:t>
            </w:r>
          </w:p>
        </w:tc>
        <w:tc>
          <w:tcPr>
            <w:tcW w:w="2519" w:type="dxa"/>
            <w:tcBorders>
              <w:top w:val="single" w:sz="4" w:space="0" w:color="auto"/>
            </w:tcBorders>
          </w:tcPr>
          <w:p w14:paraId="49D39267" w14:textId="6C169B86"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318 ± 1</w:t>
            </w:r>
            <w:r w:rsidRPr="001508F4">
              <w:rPr>
                <w:rFonts w:ascii="Times New Roman" w:hAnsi="Times New Roman" w:cs="Times New Roman"/>
                <w:vertAlign w:val="superscript"/>
              </w:rPr>
              <w:t>a</w:t>
            </w:r>
          </w:p>
        </w:tc>
        <w:tc>
          <w:tcPr>
            <w:tcW w:w="3492" w:type="dxa"/>
            <w:tcBorders>
              <w:top w:val="single" w:sz="4" w:space="0" w:color="auto"/>
            </w:tcBorders>
          </w:tcPr>
          <w:p w14:paraId="54A446D1" w14:textId="1E3AA84C" w:rsidR="007D2BF0" w:rsidRPr="001508F4" w:rsidRDefault="000E3DFD" w:rsidP="00C7384D">
            <w:pPr>
              <w:spacing w:line="360" w:lineRule="auto"/>
              <w:jc w:val="center"/>
              <w:rPr>
                <w:rFonts w:ascii="Times New Roman" w:hAnsi="Times New Roman" w:cs="Times New Roman"/>
              </w:rPr>
            </w:pPr>
            <w:r w:rsidRPr="001508F4">
              <w:rPr>
                <w:rFonts w:ascii="Times New Roman" w:hAnsi="Times New Roman" w:cs="Times New Roman"/>
              </w:rPr>
              <w:t xml:space="preserve">3090 </w:t>
            </w:r>
            <w:r w:rsidR="007D2BF0" w:rsidRPr="001508F4">
              <w:rPr>
                <w:rFonts w:ascii="Times New Roman" w:hAnsi="Times New Roman" w:cs="Times New Roman"/>
              </w:rPr>
              <w:t>±</w:t>
            </w:r>
            <w:r w:rsidR="007866AD" w:rsidRPr="001508F4">
              <w:rPr>
                <w:rFonts w:ascii="Times New Roman" w:hAnsi="Times New Roman" w:cs="Times New Roman"/>
              </w:rPr>
              <w:t xml:space="preserve"> </w:t>
            </w:r>
            <w:r w:rsidRPr="001508F4">
              <w:rPr>
                <w:rFonts w:ascii="Times New Roman" w:hAnsi="Times New Roman" w:cs="Times New Roman"/>
              </w:rPr>
              <w:t>100</w:t>
            </w:r>
            <w:r w:rsidR="007D2BF0" w:rsidRPr="001508F4">
              <w:rPr>
                <w:rFonts w:ascii="Times New Roman" w:hAnsi="Times New Roman" w:cs="Times New Roman"/>
                <w:vertAlign w:val="superscript"/>
              </w:rPr>
              <w:t>a</w:t>
            </w:r>
          </w:p>
        </w:tc>
      </w:tr>
      <w:tr w:rsidR="007D2BF0" w:rsidRPr="001508F4" w14:paraId="4D2E35A4" w14:textId="77777777" w:rsidTr="002A3090">
        <w:tc>
          <w:tcPr>
            <w:tcW w:w="3005" w:type="dxa"/>
          </w:tcPr>
          <w:p w14:paraId="02E6FBD9" w14:textId="25401964"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WPC HT</w:t>
            </w:r>
          </w:p>
        </w:tc>
        <w:tc>
          <w:tcPr>
            <w:tcW w:w="2519" w:type="dxa"/>
          </w:tcPr>
          <w:p w14:paraId="72586A3A" w14:textId="2A443416"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231 ± 3</w:t>
            </w:r>
            <w:r w:rsidRPr="001508F4">
              <w:rPr>
                <w:rFonts w:ascii="Times New Roman" w:hAnsi="Times New Roman" w:cs="Times New Roman"/>
                <w:vertAlign w:val="superscript"/>
              </w:rPr>
              <w:t xml:space="preserve"> b</w:t>
            </w:r>
          </w:p>
        </w:tc>
        <w:tc>
          <w:tcPr>
            <w:tcW w:w="3492" w:type="dxa"/>
          </w:tcPr>
          <w:p w14:paraId="44F02E54" w14:textId="7D074E53" w:rsidR="007D2BF0" w:rsidRPr="001508F4" w:rsidRDefault="000E3DFD" w:rsidP="00C7384D">
            <w:pPr>
              <w:spacing w:line="360" w:lineRule="auto"/>
              <w:jc w:val="center"/>
              <w:rPr>
                <w:rFonts w:ascii="Times New Roman" w:hAnsi="Times New Roman" w:cs="Times New Roman"/>
              </w:rPr>
            </w:pPr>
            <w:r w:rsidRPr="001508F4">
              <w:rPr>
                <w:rFonts w:ascii="Times New Roman" w:hAnsi="Times New Roman" w:cs="Times New Roman"/>
              </w:rPr>
              <w:t xml:space="preserve">8891 </w:t>
            </w:r>
            <w:r w:rsidR="007D2BF0" w:rsidRPr="001508F4">
              <w:rPr>
                <w:rFonts w:ascii="Times New Roman" w:hAnsi="Times New Roman" w:cs="Times New Roman"/>
              </w:rPr>
              <w:t>±</w:t>
            </w:r>
            <w:r w:rsidR="007866AD" w:rsidRPr="001508F4">
              <w:rPr>
                <w:rFonts w:ascii="Times New Roman" w:hAnsi="Times New Roman" w:cs="Times New Roman"/>
              </w:rPr>
              <w:t xml:space="preserve"> </w:t>
            </w:r>
            <w:r w:rsidRPr="001508F4">
              <w:rPr>
                <w:rFonts w:ascii="Times New Roman" w:hAnsi="Times New Roman" w:cs="Times New Roman"/>
              </w:rPr>
              <w:t>473</w:t>
            </w:r>
            <w:r w:rsidRPr="001508F4">
              <w:rPr>
                <w:rFonts w:ascii="Times New Roman" w:hAnsi="Times New Roman" w:cs="Times New Roman"/>
                <w:vertAlign w:val="superscript"/>
              </w:rPr>
              <w:t>b</w:t>
            </w:r>
          </w:p>
        </w:tc>
      </w:tr>
      <w:tr w:rsidR="007D2BF0" w:rsidRPr="001508F4" w14:paraId="7D7BE6BA" w14:textId="77777777" w:rsidTr="002A3090">
        <w:tc>
          <w:tcPr>
            <w:tcW w:w="3005" w:type="dxa"/>
          </w:tcPr>
          <w:p w14:paraId="00CCA85A" w14:textId="20882F63" w:rsidR="007D2BF0" w:rsidRPr="001508F4" w:rsidRDefault="007D2BF0" w:rsidP="00C7384D">
            <w:pPr>
              <w:spacing w:line="360" w:lineRule="auto"/>
              <w:jc w:val="center"/>
              <w:rPr>
                <w:rFonts w:ascii="Times New Roman" w:hAnsi="Times New Roman" w:cs="Times New Roman"/>
              </w:rPr>
            </w:pPr>
            <w:r w:rsidRPr="001508F4">
              <w:rPr>
                <w:rFonts w:ascii="Times New Roman" w:hAnsi="Times New Roman" w:cs="Times New Roman"/>
              </w:rPr>
              <w:t>WPC HT US</w:t>
            </w:r>
          </w:p>
        </w:tc>
        <w:tc>
          <w:tcPr>
            <w:tcW w:w="2519" w:type="dxa"/>
          </w:tcPr>
          <w:p w14:paraId="46633B05" w14:textId="0C77C6AA" w:rsidR="007D2BF0" w:rsidRPr="001508F4" w:rsidRDefault="000758DC" w:rsidP="00C7384D">
            <w:pPr>
              <w:spacing w:line="360" w:lineRule="auto"/>
              <w:jc w:val="center"/>
              <w:rPr>
                <w:rFonts w:ascii="Times New Roman" w:hAnsi="Times New Roman" w:cs="Times New Roman"/>
              </w:rPr>
            </w:pPr>
            <w:r w:rsidRPr="001508F4">
              <w:rPr>
                <w:rFonts w:ascii="Times New Roman" w:hAnsi="Times New Roman" w:cs="Times New Roman"/>
              </w:rPr>
              <w:t>2</w:t>
            </w:r>
            <w:r w:rsidR="007D2BF0" w:rsidRPr="001508F4">
              <w:rPr>
                <w:rFonts w:ascii="Times New Roman" w:hAnsi="Times New Roman" w:cs="Times New Roman"/>
              </w:rPr>
              <w:t>33 ± 2</w:t>
            </w:r>
            <w:r w:rsidR="007D2BF0" w:rsidRPr="001508F4">
              <w:rPr>
                <w:rFonts w:ascii="Times New Roman" w:hAnsi="Times New Roman" w:cs="Times New Roman"/>
                <w:vertAlign w:val="superscript"/>
              </w:rPr>
              <w:t xml:space="preserve"> b</w:t>
            </w:r>
          </w:p>
        </w:tc>
        <w:tc>
          <w:tcPr>
            <w:tcW w:w="3492" w:type="dxa"/>
          </w:tcPr>
          <w:p w14:paraId="67DBFCBE" w14:textId="4DF2D6D3" w:rsidR="007D2BF0" w:rsidRPr="001508F4" w:rsidRDefault="000E3DFD" w:rsidP="00C7384D">
            <w:pPr>
              <w:spacing w:line="360" w:lineRule="auto"/>
              <w:jc w:val="center"/>
              <w:rPr>
                <w:rFonts w:ascii="Times New Roman" w:hAnsi="Times New Roman" w:cs="Times New Roman"/>
              </w:rPr>
            </w:pPr>
            <w:r w:rsidRPr="001508F4">
              <w:rPr>
                <w:rFonts w:ascii="Times New Roman" w:hAnsi="Times New Roman" w:cs="Times New Roman"/>
              </w:rPr>
              <w:t>14590</w:t>
            </w:r>
            <w:r w:rsidR="00460C12" w:rsidRPr="001508F4">
              <w:rPr>
                <w:rFonts w:ascii="Times New Roman" w:hAnsi="Times New Roman" w:cs="Times New Roman"/>
              </w:rPr>
              <w:t xml:space="preserve"> </w:t>
            </w:r>
            <w:r w:rsidR="007D2BF0" w:rsidRPr="001508F4">
              <w:rPr>
                <w:rFonts w:ascii="Times New Roman" w:hAnsi="Times New Roman" w:cs="Times New Roman"/>
              </w:rPr>
              <w:t>±</w:t>
            </w:r>
            <w:r w:rsidR="007866AD" w:rsidRPr="001508F4">
              <w:rPr>
                <w:rFonts w:ascii="Times New Roman" w:hAnsi="Times New Roman" w:cs="Times New Roman"/>
              </w:rPr>
              <w:t xml:space="preserve"> </w:t>
            </w:r>
            <w:r w:rsidRPr="001508F4">
              <w:rPr>
                <w:rFonts w:ascii="Times New Roman" w:hAnsi="Times New Roman" w:cs="Times New Roman"/>
              </w:rPr>
              <w:t>223</w:t>
            </w:r>
            <w:r w:rsidRPr="001508F4">
              <w:rPr>
                <w:rFonts w:ascii="Times New Roman" w:hAnsi="Times New Roman" w:cs="Times New Roman"/>
                <w:vertAlign w:val="superscript"/>
              </w:rPr>
              <w:t>c</w:t>
            </w:r>
          </w:p>
        </w:tc>
      </w:tr>
    </w:tbl>
    <w:p w14:paraId="75191B20" w14:textId="77777777" w:rsidR="00142CFC" w:rsidRPr="001508F4" w:rsidRDefault="00142CFC" w:rsidP="00142CFC">
      <w:pPr>
        <w:spacing w:line="360" w:lineRule="auto"/>
        <w:jc w:val="both"/>
        <w:rPr>
          <w:rFonts w:ascii="Times New Roman" w:hAnsi="Times New Roman" w:cs="Times New Roman"/>
        </w:rPr>
      </w:pPr>
      <w:r w:rsidRPr="001508F4">
        <w:rPr>
          <w:rFonts w:ascii="Times New Roman" w:hAnsi="Times New Roman" w:cs="Times New Roman"/>
        </w:rPr>
        <w:t>* The standard deviation of measurements of at least duplicates samples prepared from the same treatment tube are denoted alongside the mean value. Although the absolute surface hydrophilicity values varied between separate trials done on different days with freshly prepared buffer, an increasing trend with HT and HT US treatments was consistency observed.</w:t>
      </w:r>
    </w:p>
    <w:p w14:paraId="5F327EE1" w14:textId="77777777" w:rsidR="00142CFC" w:rsidRPr="001508F4" w:rsidRDefault="00142CFC" w:rsidP="00142CFC">
      <w:pPr>
        <w:spacing w:line="360" w:lineRule="auto"/>
        <w:jc w:val="both"/>
        <w:rPr>
          <w:rFonts w:ascii="Times New Roman" w:hAnsi="Times New Roman" w:cs="Times New Roman"/>
        </w:rPr>
      </w:pPr>
      <w:r w:rsidRPr="001508F4">
        <w:rPr>
          <w:rFonts w:ascii="Times New Roman" w:hAnsi="Times New Roman" w:cs="Times New Roman"/>
        </w:rPr>
        <w:t>** Significantly different values (p &lt; 0.05) within a column are denoted using superscript letters.</w:t>
      </w:r>
    </w:p>
    <w:p w14:paraId="086EF4B4" w14:textId="1CD6E79A" w:rsidR="007866AD" w:rsidRPr="001508F4" w:rsidRDefault="007866AD" w:rsidP="007866AD">
      <w:pPr>
        <w:spacing w:line="360" w:lineRule="auto"/>
        <w:jc w:val="both"/>
        <w:rPr>
          <w:rFonts w:ascii="Times New Roman" w:hAnsi="Times New Roman" w:cs="Times New Roman"/>
          <w:i/>
        </w:rPr>
      </w:pPr>
      <w:r w:rsidRPr="001508F4">
        <w:rPr>
          <w:rFonts w:ascii="Times New Roman" w:hAnsi="Times New Roman" w:cs="Times New Roman"/>
          <w:i/>
        </w:rPr>
        <w:t>3.3 Incorporation of whey protein aggregates into rennet gels</w:t>
      </w:r>
    </w:p>
    <w:p w14:paraId="6C9247DF" w14:textId="30A2B857" w:rsidR="00C42316" w:rsidRPr="001508F4" w:rsidRDefault="003B61E5" w:rsidP="003B61E5">
      <w:pPr>
        <w:spacing w:line="360" w:lineRule="auto"/>
        <w:jc w:val="both"/>
        <w:rPr>
          <w:rFonts w:ascii="Times New Roman" w:hAnsi="Times New Roman" w:cs="Times New Roman"/>
        </w:rPr>
      </w:pPr>
      <w:r w:rsidRPr="001508F4">
        <w:rPr>
          <w:rFonts w:ascii="Times New Roman" w:hAnsi="Times New Roman" w:cs="Times New Roman"/>
        </w:rPr>
        <w:t>To complement the gelation kinetic</w:t>
      </w:r>
      <w:r w:rsidR="003F123D" w:rsidRPr="001508F4">
        <w:rPr>
          <w:rFonts w:ascii="Times New Roman" w:hAnsi="Times New Roman" w:cs="Times New Roman"/>
        </w:rPr>
        <w:t>s</w:t>
      </w:r>
      <w:r w:rsidRPr="001508F4">
        <w:rPr>
          <w:rFonts w:ascii="Times New Roman" w:hAnsi="Times New Roman" w:cs="Times New Roman"/>
        </w:rPr>
        <w:t xml:space="preserve"> study</w:t>
      </w:r>
      <w:r w:rsidR="00EF1EEB" w:rsidRPr="001508F4">
        <w:rPr>
          <w:rFonts w:ascii="Times New Roman" w:hAnsi="Times New Roman" w:cs="Times New Roman"/>
        </w:rPr>
        <w:t xml:space="preserve">, </w:t>
      </w:r>
      <w:r w:rsidR="00E6685A" w:rsidRPr="001508F4">
        <w:rPr>
          <w:rFonts w:ascii="Times New Roman" w:hAnsi="Times New Roman" w:cs="Times New Roman"/>
        </w:rPr>
        <w:t>insights into</w:t>
      </w:r>
      <w:r w:rsidR="00EF1EEB" w:rsidRPr="001508F4">
        <w:rPr>
          <w:rFonts w:ascii="Times New Roman" w:hAnsi="Times New Roman" w:cs="Times New Roman"/>
        </w:rPr>
        <w:t xml:space="preserve"> how whey proteins are incorporated into the gel matrix could be </w:t>
      </w:r>
      <w:r w:rsidR="003F123D" w:rsidRPr="001508F4">
        <w:rPr>
          <w:rFonts w:ascii="Times New Roman" w:hAnsi="Times New Roman" w:cs="Times New Roman"/>
        </w:rPr>
        <w:t>gained</w:t>
      </w:r>
      <w:r w:rsidR="00EF1EEB" w:rsidRPr="001508F4">
        <w:rPr>
          <w:rFonts w:ascii="Times New Roman" w:hAnsi="Times New Roman" w:cs="Times New Roman"/>
        </w:rPr>
        <w:t xml:space="preserve"> through </w:t>
      </w:r>
      <w:r w:rsidR="003F123D" w:rsidRPr="001508F4">
        <w:rPr>
          <w:rFonts w:ascii="Times New Roman" w:hAnsi="Times New Roman" w:cs="Times New Roman"/>
        </w:rPr>
        <w:t xml:space="preserve">confocal imaging of the gel </w:t>
      </w:r>
      <w:r w:rsidR="00EF1EEB" w:rsidRPr="001508F4">
        <w:rPr>
          <w:rFonts w:ascii="Times New Roman" w:hAnsi="Times New Roman" w:cs="Times New Roman"/>
        </w:rPr>
        <w:t>microstructur</w:t>
      </w:r>
      <w:r w:rsidR="003F123D" w:rsidRPr="001508F4">
        <w:rPr>
          <w:rFonts w:ascii="Times New Roman" w:hAnsi="Times New Roman" w:cs="Times New Roman"/>
        </w:rPr>
        <w:t>e</w:t>
      </w:r>
      <w:r w:rsidR="00EF1EEB" w:rsidRPr="001508F4">
        <w:rPr>
          <w:rFonts w:ascii="Times New Roman" w:hAnsi="Times New Roman" w:cs="Times New Roman"/>
        </w:rPr>
        <w:t xml:space="preserve">. </w:t>
      </w:r>
      <w:r w:rsidR="003F123D" w:rsidRPr="001508F4">
        <w:rPr>
          <w:rFonts w:ascii="Times New Roman" w:hAnsi="Times New Roman" w:cs="Times New Roman"/>
        </w:rPr>
        <w:t>D</w:t>
      </w:r>
      <w:r w:rsidR="00BB2112" w:rsidRPr="001508F4">
        <w:rPr>
          <w:rFonts w:ascii="Times New Roman" w:hAnsi="Times New Roman" w:cs="Times New Roman"/>
        </w:rPr>
        <w:t xml:space="preserve">espite the </w:t>
      </w:r>
      <w:r w:rsidR="003F123D" w:rsidRPr="001508F4">
        <w:rPr>
          <w:rFonts w:ascii="Times New Roman" w:hAnsi="Times New Roman" w:cs="Times New Roman"/>
        </w:rPr>
        <w:t xml:space="preserve">observed </w:t>
      </w:r>
      <w:r w:rsidR="00BB2112" w:rsidRPr="001508F4">
        <w:rPr>
          <w:rFonts w:ascii="Times New Roman" w:hAnsi="Times New Roman" w:cs="Times New Roman"/>
        </w:rPr>
        <w:t xml:space="preserve">differences </w:t>
      </w:r>
      <w:r w:rsidR="003F123D" w:rsidRPr="001508F4">
        <w:rPr>
          <w:rFonts w:ascii="Times New Roman" w:hAnsi="Times New Roman" w:cs="Times New Roman"/>
        </w:rPr>
        <w:t>in</w:t>
      </w:r>
      <w:r w:rsidR="00BB2112" w:rsidRPr="001508F4">
        <w:rPr>
          <w:rFonts w:ascii="Times New Roman" w:hAnsi="Times New Roman" w:cs="Times New Roman"/>
        </w:rPr>
        <w:t xml:space="preserve"> the gelation rates and gel strengths</w:t>
      </w:r>
      <w:r w:rsidR="003F123D" w:rsidRPr="001508F4">
        <w:rPr>
          <w:rFonts w:ascii="Times New Roman" w:hAnsi="Times New Roman" w:cs="Times New Roman"/>
        </w:rPr>
        <w:t xml:space="preserve"> of the differently treated WPC systems</w:t>
      </w:r>
      <w:r w:rsidR="00BB2112" w:rsidRPr="001508F4">
        <w:rPr>
          <w:rFonts w:ascii="Times New Roman" w:hAnsi="Times New Roman" w:cs="Times New Roman"/>
        </w:rPr>
        <w:t xml:space="preserve">, the microstructure images (Figure </w:t>
      </w:r>
      <w:r w:rsidR="002308B4" w:rsidRPr="001508F4">
        <w:rPr>
          <w:rFonts w:ascii="Times New Roman" w:hAnsi="Times New Roman" w:cs="Times New Roman"/>
        </w:rPr>
        <w:t>5</w:t>
      </w:r>
      <w:r w:rsidR="00BB2112" w:rsidRPr="001508F4">
        <w:rPr>
          <w:rFonts w:ascii="Times New Roman" w:hAnsi="Times New Roman" w:cs="Times New Roman"/>
        </w:rPr>
        <w:t xml:space="preserve">) show </w:t>
      </w:r>
      <w:r w:rsidR="0002372B" w:rsidRPr="001508F4">
        <w:rPr>
          <w:rFonts w:ascii="Times New Roman" w:hAnsi="Times New Roman" w:cs="Times New Roman"/>
        </w:rPr>
        <w:t xml:space="preserve">entrapment of </w:t>
      </w:r>
      <w:r w:rsidR="00BB2112" w:rsidRPr="001508F4">
        <w:rPr>
          <w:rFonts w:ascii="Times New Roman" w:hAnsi="Times New Roman" w:cs="Times New Roman"/>
        </w:rPr>
        <w:t xml:space="preserve">the whey proteins </w:t>
      </w:r>
      <w:r w:rsidR="00916537" w:rsidRPr="001508F4">
        <w:rPr>
          <w:rFonts w:ascii="Times New Roman" w:hAnsi="Times New Roman" w:cs="Times New Roman"/>
        </w:rPr>
        <w:t>within</w:t>
      </w:r>
      <w:r w:rsidR="00BB2112" w:rsidRPr="001508F4">
        <w:rPr>
          <w:rFonts w:ascii="Times New Roman" w:hAnsi="Times New Roman" w:cs="Times New Roman"/>
        </w:rPr>
        <w:t xml:space="preserve"> the casein </w:t>
      </w:r>
      <w:r w:rsidR="0002372B" w:rsidRPr="001508F4">
        <w:rPr>
          <w:rFonts w:ascii="Times New Roman" w:hAnsi="Times New Roman" w:cs="Times New Roman"/>
        </w:rPr>
        <w:t xml:space="preserve">gel </w:t>
      </w:r>
      <w:r w:rsidR="00BB2112" w:rsidRPr="001508F4">
        <w:rPr>
          <w:rFonts w:ascii="Times New Roman" w:hAnsi="Times New Roman" w:cs="Times New Roman"/>
        </w:rPr>
        <w:t>matrix</w:t>
      </w:r>
      <w:r w:rsidR="0002372B" w:rsidRPr="001508F4">
        <w:rPr>
          <w:rFonts w:ascii="Times New Roman" w:hAnsi="Times New Roman" w:cs="Times New Roman"/>
        </w:rPr>
        <w:t xml:space="preserve"> of all the sample</w:t>
      </w:r>
      <w:r w:rsidR="00BB2112" w:rsidRPr="001508F4">
        <w:rPr>
          <w:rFonts w:ascii="Times New Roman" w:hAnsi="Times New Roman" w:cs="Times New Roman"/>
        </w:rPr>
        <w:t xml:space="preserve">. </w:t>
      </w:r>
      <w:r w:rsidR="0002372B" w:rsidRPr="001508F4">
        <w:rPr>
          <w:rFonts w:ascii="Times New Roman" w:hAnsi="Times New Roman" w:cs="Times New Roman"/>
        </w:rPr>
        <w:t xml:space="preserve">However, the microstructure of the samples appeared to differ. </w:t>
      </w:r>
      <w:r w:rsidR="00BB2112" w:rsidRPr="001508F4">
        <w:rPr>
          <w:rFonts w:ascii="Times New Roman" w:hAnsi="Times New Roman" w:cs="Times New Roman"/>
        </w:rPr>
        <w:t xml:space="preserve">In the gels with untreated WPC, the whey proteins were </w:t>
      </w:r>
      <w:r w:rsidR="0002372B" w:rsidRPr="001508F4">
        <w:rPr>
          <w:rFonts w:ascii="Times New Roman" w:hAnsi="Times New Roman" w:cs="Times New Roman"/>
        </w:rPr>
        <w:t>present as</w:t>
      </w:r>
      <w:r w:rsidR="00BB2112" w:rsidRPr="001508F4">
        <w:rPr>
          <w:rFonts w:ascii="Times New Roman" w:hAnsi="Times New Roman" w:cs="Times New Roman"/>
        </w:rPr>
        <w:t xml:space="preserve"> </w:t>
      </w:r>
      <w:r w:rsidR="0002372B" w:rsidRPr="001508F4">
        <w:rPr>
          <w:rFonts w:ascii="Times New Roman" w:hAnsi="Times New Roman" w:cs="Times New Roman"/>
        </w:rPr>
        <w:t xml:space="preserve">relatively </w:t>
      </w:r>
      <w:r w:rsidR="00BB2112" w:rsidRPr="001508F4">
        <w:rPr>
          <w:rFonts w:ascii="Times New Roman" w:hAnsi="Times New Roman" w:cs="Times New Roman"/>
        </w:rPr>
        <w:t>small clusters s</w:t>
      </w:r>
      <w:r w:rsidR="0002372B" w:rsidRPr="001508F4">
        <w:rPr>
          <w:rFonts w:ascii="Times New Roman" w:hAnsi="Times New Roman" w:cs="Times New Roman"/>
        </w:rPr>
        <w:t>pread</w:t>
      </w:r>
      <w:r w:rsidR="00BB2112" w:rsidRPr="001508F4">
        <w:rPr>
          <w:rFonts w:ascii="Times New Roman" w:hAnsi="Times New Roman" w:cs="Times New Roman"/>
        </w:rPr>
        <w:t xml:space="preserve"> </w:t>
      </w:r>
      <w:r w:rsidR="00916537" w:rsidRPr="001508F4">
        <w:rPr>
          <w:rFonts w:ascii="Times New Roman" w:hAnsi="Times New Roman" w:cs="Times New Roman"/>
        </w:rPr>
        <w:t>evenly</w:t>
      </w:r>
      <w:r w:rsidR="00BB2112" w:rsidRPr="001508F4">
        <w:rPr>
          <w:rFonts w:ascii="Times New Roman" w:hAnsi="Times New Roman" w:cs="Times New Roman"/>
        </w:rPr>
        <w:t xml:space="preserve"> </w:t>
      </w:r>
      <w:r w:rsidR="0002372B" w:rsidRPr="001508F4">
        <w:rPr>
          <w:rFonts w:ascii="Times New Roman" w:hAnsi="Times New Roman" w:cs="Times New Roman"/>
        </w:rPr>
        <w:t>throughout</w:t>
      </w:r>
      <w:r w:rsidR="00BB2112" w:rsidRPr="001508F4">
        <w:rPr>
          <w:rFonts w:ascii="Times New Roman" w:hAnsi="Times New Roman" w:cs="Times New Roman"/>
        </w:rPr>
        <w:t xml:space="preserve"> the casein matrix. </w:t>
      </w:r>
      <w:r w:rsidR="0002372B" w:rsidRPr="001508F4">
        <w:rPr>
          <w:rFonts w:ascii="Times New Roman" w:hAnsi="Times New Roman" w:cs="Times New Roman"/>
        </w:rPr>
        <w:t>Whereas</w:t>
      </w:r>
      <w:r w:rsidR="00BB2112" w:rsidRPr="001508F4">
        <w:rPr>
          <w:rFonts w:ascii="Times New Roman" w:hAnsi="Times New Roman" w:cs="Times New Roman"/>
        </w:rPr>
        <w:t xml:space="preserve"> in the system with heated</w:t>
      </w:r>
      <w:r w:rsidR="0002372B" w:rsidRPr="001508F4">
        <w:rPr>
          <w:rFonts w:ascii="Times New Roman" w:hAnsi="Times New Roman" w:cs="Times New Roman"/>
        </w:rPr>
        <w:t>-treated</w:t>
      </w:r>
      <w:r w:rsidR="00BB2112" w:rsidRPr="001508F4">
        <w:rPr>
          <w:rFonts w:ascii="Times New Roman" w:hAnsi="Times New Roman" w:cs="Times New Roman"/>
        </w:rPr>
        <w:t xml:space="preserve"> </w:t>
      </w:r>
      <w:r w:rsidR="0002372B" w:rsidRPr="001508F4">
        <w:rPr>
          <w:rFonts w:ascii="Times New Roman" w:hAnsi="Times New Roman" w:cs="Times New Roman"/>
        </w:rPr>
        <w:t>WPC</w:t>
      </w:r>
      <w:r w:rsidR="00BB2112" w:rsidRPr="001508F4">
        <w:rPr>
          <w:rFonts w:ascii="Times New Roman" w:hAnsi="Times New Roman" w:cs="Times New Roman"/>
        </w:rPr>
        <w:t>, the whey protein</w:t>
      </w:r>
      <w:r w:rsidR="0002372B" w:rsidRPr="001508F4">
        <w:rPr>
          <w:rFonts w:ascii="Times New Roman" w:hAnsi="Times New Roman" w:cs="Times New Roman"/>
        </w:rPr>
        <w:t>s</w:t>
      </w:r>
      <w:r w:rsidR="00BB2112" w:rsidRPr="001508F4">
        <w:rPr>
          <w:rFonts w:ascii="Times New Roman" w:hAnsi="Times New Roman" w:cs="Times New Roman"/>
        </w:rPr>
        <w:t xml:space="preserve"> existed as larger</w:t>
      </w:r>
      <w:r w:rsidR="0002372B" w:rsidRPr="001508F4">
        <w:rPr>
          <w:rFonts w:ascii="Times New Roman" w:hAnsi="Times New Roman" w:cs="Times New Roman"/>
        </w:rPr>
        <w:t>, separated</w:t>
      </w:r>
      <w:r w:rsidR="00BB2112" w:rsidRPr="001508F4">
        <w:rPr>
          <w:rFonts w:ascii="Times New Roman" w:hAnsi="Times New Roman" w:cs="Times New Roman"/>
        </w:rPr>
        <w:t xml:space="preserve"> clusters</w:t>
      </w:r>
      <w:r w:rsidR="0002372B" w:rsidRPr="001508F4">
        <w:rPr>
          <w:rFonts w:ascii="Times New Roman" w:hAnsi="Times New Roman" w:cs="Times New Roman"/>
        </w:rPr>
        <w:t>,</w:t>
      </w:r>
      <w:r w:rsidR="00916537" w:rsidRPr="001508F4">
        <w:rPr>
          <w:rFonts w:ascii="Times New Roman" w:hAnsi="Times New Roman" w:cs="Times New Roman"/>
        </w:rPr>
        <w:t xml:space="preserve"> </w:t>
      </w:r>
      <w:r w:rsidR="00BB2112" w:rsidRPr="001508F4">
        <w:rPr>
          <w:rFonts w:ascii="Times New Roman" w:hAnsi="Times New Roman" w:cs="Times New Roman"/>
        </w:rPr>
        <w:t xml:space="preserve">while in </w:t>
      </w:r>
      <w:r w:rsidR="0002372B" w:rsidRPr="001508F4">
        <w:rPr>
          <w:rFonts w:ascii="Times New Roman" w:hAnsi="Times New Roman" w:cs="Times New Roman"/>
        </w:rPr>
        <w:t xml:space="preserve">the </w:t>
      </w:r>
      <w:r w:rsidR="00BB2112" w:rsidRPr="001508F4">
        <w:rPr>
          <w:rFonts w:ascii="Times New Roman" w:hAnsi="Times New Roman" w:cs="Times New Roman"/>
        </w:rPr>
        <w:t xml:space="preserve">heated and sonicated system the clusters were smaller yet interconnected. </w:t>
      </w:r>
      <w:r w:rsidR="00314AB9" w:rsidRPr="001508F4">
        <w:rPr>
          <w:rFonts w:ascii="Times New Roman" w:hAnsi="Times New Roman" w:cs="Times New Roman"/>
        </w:rPr>
        <w:t>Presumably, smaller more dispersed</w:t>
      </w:r>
      <w:r w:rsidR="00130556" w:rsidRPr="001508F4">
        <w:rPr>
          <w:rFonts w:ascii="Times New Roman" w:hAnsi="Times New Roman" w:cs="Times New Roman"/>
        </w:rPr>
        <w:t xml:space="preserve"> aggregate</w:t>
      </w:r>
      <w:r w:rsidR="000C55CA" w:rsidRPr="001508F4">
        <w:rPr>
          <w:rFonts w:ascii="Times New Roman" w:hAnsi="Times New Roman" w:cs="Times New Roman"/>
        </w:rPr>
        <w:t xml:space="preserve"> clusters </w:t>
      </w:r>
      <w:r w:rsidR="00314AB9" w:rsidRPr="001508F4">
        <w:rPr>
          <w:rFonts w:ascii="Times New Roman" w:hAnsi="Times New Roman" w:cs="Times New Roman"/>
        </w:rPr>
        <w:t>should be more effective than larger more localised aggregates at</w:t>
      </w:r>
      <w:r w:rsidR="00916537" w:rsidRPr="001508F4">
        <w:rPr>
          <w:rFonts w:ascii="Times New Roman" w:hAnsi="Times New Roman" w:cs="Times New Roman"/>
        </w:rPr>
        <w:t xml:space="preserve"> </w:t>
      </w:r>
      <w:r w:rsidR="00130556" w:rsidRPr="001508F4">
        <w:rPr>
          <w:rFonts w:ascii="Times New Roman" w:hAnsi="Times New Roman" w:cs="Times New Roman"/>
        </w:rPr>
        <w:t>reduc</w:t>
      </w:r>
      <w:r w:rsidR="00314AB9" w:rsidRPr="001508F4">
        <w:rPr>
          <w:rFonts w:ascii="Times New Roman" w:hAnsi="Times New Roman" w:cs="Times New Roman"/>
        </w:rPr>
        <w:t>ing</w:t>
      </w:r>
      <w:r w:rsidR="00130556" w:rsidRPr="001508F4">
        <w:rPr>
          <w:rFonts w:ascii="Times New Roman" w:hAnsi="Times New Roman" w:cs="Times New Roman"/>
        </w:rPr>
        <w:t xml:space="preserve"> the number of casein-casein crosslinks by acting as an inert barrier inside the </w:t>
      </w:r>
      <w:r w:rsidR="000C55CA" w:rsidRPr="001508F4">
        <w:rPr>
          <w:rFonts w:ascii="Times New Roman" w:hAnsi="Times New Roman" w:cs="Times New Roman"/>
        </w:rPr>
        <w:t>casein</w:t>
      </w:r>
      <w:r w:rsidR="00130556" w:rsidRPr="001508F4">
        <w:rPr>
          <w:rFonts w:ascii="Times New Roman" w:hAnsi="Times New Roman" w:cs="Times New Roman"/>
        </w:rPr>
        <w:t xml:space="preserve"> matrix</w:t>
      </w:r>
      <w:r w:rsidR="00916537" w:rsidRPr="001508F4">
        <w:rPr>
          <w:rFonts w:ascii="Times New Roman" w:hAnsi="Times New Roman" w:cs="Times New Roman"/>
        </w:rPr>
        <w:t>.</w:t>
      </w:r>
      <w:r w:rsidR="00130556" w:rsidRPr="001508F4">
        <w:rPr>
          <w:rFonts w:ascii="Times New Roman" w:hAnsi="Times New Roman" w:cs="Times New Roman"/>
        </w:rPr>
        <w:t xml:space="preserve"> </w:t>
      </w:r>
      <w:r w:rsidR="00C627CA" w:rsidRPr="001508F4">
        <w:rPr>
          <w:rFonts w:ascii="Times New Roman" w:hAnsi="Times New Roman" w:cs="Times New Roman"/>
        </w:rPr>
        <w:t>The</w:t>
      </w:r>
      <w:r w:rsidR="00130556" w:rsidRPr="001508F4">
        <w:rPr>
          <w:rFonts w:ascii="Times New Roman" w:hAnsi="Times New Roman" w:cs="Times New Roman"/>
        </w:rPr>
        <w:t xml:space="preserve"> higher number of casein-casein cross links </w:t>
      </w:r>
      <w:r w:rsidR="00C627CA" w:rsidRPr="001508F4">
        <w:rPr>
          <w:rFonts w:ascii="Times New Roman" w:hAnsi="Times New Roman" w:cs="Times New Roman"/>
        </w:rPr>
        <w:t xml:space="preserve">that </w:t>
      </w:r>
      <w:r w:rsidR="00130556" w:rsidRPr="001508F4">
        <w:rPr>
          <w:rFonts w:ascii="Times New Roman" w:hAnsi="Times New Roman" w:cs="Times New Roman"/>
        </w:rPr>
        <w:t xml:space="preserve">can </w:t>
      </w:r>
      <w:r w:rsidR="000C55CA" w:rsidRPr="001508F4">
        <w:rPr>
          <w:rFonts w:ascii="Times New Roman" w:hAnsi="Times New Roman" w:cs="Times New Roman"/>
        </w:rPr>
        <w:t>form</w:t>
      </w:r>
      <w:r w:rsidR="00C627CA" w:rsidRPr="001508F4">
        <w:rPr>
          <w:rFonts w:ascii="Times New Roman" w:hAnsi="Times New Roman" w:cs="Times New Roman"/>
        </w:rPr>
        <w:t xml:space="preserve"> with larger aggregates </w:t>
      </w:r>
      <w:r w:rsidR="00130556" w:rsidRPr="001508F4">
        <w:rPr>
          <w:rFonts w:ascii="Times New Roman" w:hAnsi="Times New Roman" w:cs="Times New Roman"/>
        </w:rPr>
        <w:t xml:space="preserve">could be </w:t>
      </w:r>
      <w:r w:rsidR="00E742F4" w:rsidRPr="001508F4">
        <w:rPr>
          <w:rFonts w:ascii="Times New Roman" w:hAnsi="Times New Roman" w:cs="Times New Roman"/>
        </w:rPr>
        <w:t>the</w:t>
      </w:r>
      <w:r w:rsidR="00130556" w:rsidRPr="001508F4">
        <w:rPr>
          <w:rFonts w:ascii="Times New Roman" w:hAnsi="Times New Roman" w:cs="Times New Roman"/>
        </w:rPr>
        <w:t xml:space="preserve"> reason for the higher final gel strengths </w:t>
      </w:r>
      <w:r w:rsidR="00916537" w:rsidRPr="001508F4">
        <w:rPr>
          <w:rFonts w:ascii="Times New Roman" w:hAnsi="Times New Roman" w:cs="Times New Roman"/>
        </w:rPr>
        <w:t xml:space="preserve">observed in </w:t>
      </w:r>
      <w:r w:rsidR="00C627CA" w:rsidRPr="001508F4">
        <w:rPr>
          <w:rFonts w:ascii="Times New Roman" w:hAnsi="Times New Roman" w:cs="Times New Roman"/>
        </w:rPr>
        <w:t>the</w:t>
      </w:r>
      <w:r w:rsidR="00130556" w:rsidRPr="001508F4">
        <w:rPr>
          <w:rFonts w:ascii="Times New Roman" w:hAnsi="Times New Roman" w:cs="Times New Roman"/>
        </w:rPr>
        <w:t xml:space="preserve"> DS HT WPC system, compared to </w:t>
      </w:r>
      <w:r w:rsidR="00C627CA" w:rsidRPr="001508F4">
        <w:rPr>
          <w:rFonts w:ascii="Times New Roman" w:hAnsi="Times New Roman" w:cs="Times New Roman"/>
        </w:rPr>
        <w:t xml:space="preserve">the </w:t>
      </w:r>
      <w:r w:rsidR="00130556" w:rsidRPr="001508F4">
        <w:rPr>
          <w:rFonts w:ascii="Times New Roman" w:hAnsi="Times New Roman" w:cs="Times New Roman"/>
        </w:rPr>
        <w:t>DS WPC and DS HT US WPC systems</w:t>
      </w:r>
      <w:r w:rsidR="000C55CA" w:rsidRPr="001508F4">
        <w:rPr>
          <w:rFonts w:ascii="Times New Roman" w:hAnsi="Times New Roman" w:cs="Times New Roman"/>
        </w:rPr>
        <w:t xml:space="preserve"> (Figure 4)</w:t>
      </w:r>
      <w:r w:rsidR="00130556" w:rsidRPr="001508F4">
        <w:rPr>
          <w:rFonts w:ascii="Times New Roman" w:hAnsi="Times New Roman" w:cs="Times New Roman"/>
        </w:rPr>
        <w:t>.</w:t>
      </w:r>
    </w:p>
    <w:p w14:paraId="6DBEDE9E" w14:textId="6E976A4C" w:rsidR="003B61E5" w:rsidRPr="001508F4" w:rsidRDefault="00FA255C" w:rsidP="003B61E5">
      <w:pPr>
        <w:spacing w:line="360" w:lineRule="auto"/>
        <w:jc w:val="both"/>
        <w:rPr>
          <w:rFonts w:ascii="Times New Roman" w:hAnsi="Times New Roman" w:cs="Times New Roman"/>
        </w:rPr>
      </w:pPr>
      <w:r w:rsidRPr="001508F4">
        <w:rPr>
          <w:rFonts w:ascii="Times New Roman" w:hAnsi="Times New Roman" w:cs="Times New Roman"/>
          <w:noProof/>
          <w:lang w:eastAsia="en-AU"/>
        </w:rPr>
        <w:lastRenderedPageBreak/>
        <mc:AlternateContent>
          <mc:Choice Requires="wps">
            <w:drawing>
              <wp:anchor distT="45720" distB="45720" distL="114300" distR="114300" simplePos="0" relativeHeight="251662336" behindDoc="0" locked="0" layoutInCell="1" allowOverlap="1" wp14:anchorId="41D5DD58" wp14:editId="24D7C079">
                <wp:simplePos x="0" y="0"/>
                <wp:positionH relativeFrom="column">
                  <wp:posOffset>4276725</wp:posOffset>
                </wp:positionH>
                <wp:positionV relativeFrom="paragraph">
                  <wp:posOffset>9525</wp:posOffset>
                </wp:positionV>
                <wp:extent cx="1400175" cy="1404620"/>
                <wp:effectExtent l="0" t="0" r="0" b="190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1404620"/>
                        </a:xfrm>
                        <a:prstGeom prst="rect">
                          <a:avLst/>
                        </a:prstGeom>
                        <a:noFill/>
                        <a:ln w="9525">
                          <a:noFill/>
                          <a:miter lim="800000"/>
                          <a:headEnd/>
                          <a:tailEnd/>
                        </a:ln>
                      </wps:spPr>
                      <wps:txbx>
                        <w:txbxContent>
                          <w:p w14:paraId="6D7868FB" w14:textId="17A9F636" w:rsidR="00C3565E" w:rsidRPr="00FA255C" w:rsidRDefault="00C3565E" w:rsidP="00FA255C">
                            <w:pPr>
                              <w:rPr>
                                <w:b/>
                                <w:color w:val="FFFFFF" w:themeColor="background1"/>
                              </w:rPr>
                            </w:pPr>
                            <w:r w:rsidRPr="00FA255C">
                              <w:rPr>
                                <w:b/>
                                <w:color w:val="FFFFFF" w:themeColor="background1"/>
                              </w:rPr>
                              <w:t>DS HT US WP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1D5DD58" id="_x0000_t202" coordsize="21600,21600" o:spt="202" path="m,l,21600r21600,l21600,xe">
                <v:stroke joinstyle="miter"/>
                <v:path gradientshapeok="t" o:connecttype="rect"/>
              </v:shapetype>
              <v:shape id="Text Box 2" o:spid="_x0000_s1026" type="#_x0000_t202" style="position:absolute;left:0;text-align:left;margin-left:336.75pt;margin-top:.75pt;width:110.2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" filled="f" stroked="f">
                <v:textbox style="mso-fit-shape-to-text:t">
                  <w:txbxContent>
                    <w:p w14:paraId="6D7868FB" w14:textId="17A9F636" w:rsidR="00C3565E" w:rsidRPr="00FA255C" w:rsidRDefault="00C3565E" w:rsidP="00FA255C">
                      <w:pPr>
                        <w:rPr>
                          <w:b/>
                          <w:color w:val="FFFFFF" w:themeColor="background1"/>
                        </w:rPr>
                      </w:pPr>
                      <w:r w:rsidRPr="00FA255C">
                        <w:rPr>
                          <w:b/>
                          <w:color w:val="FFFFFF" w:themeColor="background1"/>
                        </w:rPr>
                        <w:t>DS HT US WPC</w:t>
                      </w:r>
                    </w:p>
                  </w:txbxContent>
                </v:textbox>
              </v:shape>
            </w:pict>
          </mc:Fallback>
        </mc:AlternateContent>
      </w:r>
      <w:r w:rsidRPr="001508F4">
        <w:rPr>
          <w:rFonts w:ascii="Times New Roman" w:hAnsi="Times New Roman" w:cs="Times New Roman"/>
          <w:noProof/>
          <w:lang w:eastAsia="en-AU"/>
        </w:rPr>
        <mc:AlternateContent>
          <mc:Choice Requires="wps">
            <w:drawing>
              <wp:anchor distT="45720" distB="45720" distL="114300" distR="114300" simplePos="0" relativeHeight="251660288" behindDoc="0" locked="0" layoutInCell="1" allowOverlap="1" wp14:anchorId="7EF291BF" wp14:editId="03FF973C">
                <wp:simplePos x="0" y="0"/>
                <wp:positionH relativeFrom="column">
                  <wp:posOffset>2400300</wp:posOffset>
                </wp:positionH>
                <wp:positionV relativeFrom="paragraph">
                  <wp:posOffset>0</wp:posOffset>
                </wp:positionV>
                <wp:extent cx="1114425" cy="1404620"/>
                <wp:effectExtent l="0" t="0" r="0" b="190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404620"/>
                        </a:xfrm>
                        <a:prstGeom prst="rect">
                          <a:avLst/>
                        </a:prstGeom>
                        <a:noFill/>
                        <a:ln w="9525">
                          <a:noFill/>
                          <a:miter lim="800000"/>
                          <a:headEnd/>
                          <a:tailEnd/>
                        </a:ln>
                      </wps:spPr>
                      <wps:txbx>
                        <w:txbxContent>
                          <w:p w14:paraId="74F9F608" w14:textId="2F0BB11C" w:rsidR="00C3565E" w:rsidRPr="00FA255C" w:rsidRDefault="00C3565E" w:rsidP="00FA255C">
                            <w:pPr>
                              <w:rPr>
                                <w:b/>
                                <w:color w:val="FFFFFF" w:themeColor="background1"/>
                              </w:rPr>
                            </w:pPr>
                            <w:r w:rsidRPr="00FA255C">
                              <w:rPr>
                                <w:b/>
                                <w:color w:val="FFFFFF" w:themeColor="background1"/>
                              </w:rPr>
                              <w:t>DS HT WP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F291BF" id="_x0000_s1027" type="#_x0000_t202" style="position:absolute;left:0;text-align:left;margin-left:189pt;margin-top:0;width:87.7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" filled="f" stroked="f">
                <v:textbox style="mso-fit-shape-to-text:t">
                  <w:txbxContent>
                    <w:p w14:paraId="74F9F608" w14:textId="2F0BB11C" w:rsidR="00C3565E" w:rsidRPr="00FA255C" w:rsidRDefault="00C3565E" w:rsidP="00FA255C">
                      <w:pPr>
                        <w:rPr>
                          <w:b/>
                          <w:color w:val="FFFFFF" w:themeColor="background1"/>
                        </w:rPr>
                      </w:pPr>
                      <w:r w:rsidRPr="00FA255C">
                        <w:rPr>
                          <w:b/>
                          <w:color w:val="FFFFFF" w:themeColor="background1"/>
                        </w:rPr>
                        <w:t>DS HT WPC</w:t>
                      </w:r>
                    </w:p>
                  </w:txbxContent>
                </v:textbox>
              </v:shape>
            </w:pict>
          </mc:Fallback>
        </mc:AlternateContent>
      </w:r>
      <w:r w:rsidRPr="001508F4">
        <w:rPr>
          <w:rFonts w:ascii="Times New Roman" w:hAnsi="Times New Roman" w:cs="Times New Roman"/>
          <w:noProof/>
          <w:lang w:eastAsia="en-AU"/>
        </w:rPr>
        <mc:AlternateContent>
          <mc:Choice Requires="wps">
            <w:drawing>
              <wp:anchor distT="45720" distB="45720" distL="114300" distR="114300" simplePos="0" relativeHeight="251658240" behindDoc="0" locked="0" layoutInCell="1" allowOverlap="1" wp14:anchorId="66329EA3" wp14:editId="7F5991E4">
                <wp:simplePos x="0" y="0"/>
                <wp:positionH relativeFrom="column">
                  <wp:posOffset>533400</wp:posOffset>
                </wp:positionH>
                <wp:positionV relativeFrom="paragraph">
                  <wp:posOffset>1</wp:posOffset>
                </wp:positionV>
                <wp:extent cx="866775" cy="1404620"/>
                <wp:effectExtent l="0" t="0" r="0"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4620"/>
                        </a:xfrm>
                        <a:prstGeom prst="rect">
                          <a:avLst/>
                        </a:prstGeom>
                        <a:noFill/>
                        <a:ln w="9525">
                          <a:noFill/>
                          <a:miter lim="800000"/>
                          <a:headEnd/>
                          <a:tailEnd/>
                        </a:ln>
                      </wps:spPr>
                      <wps:txbx>
                        <w:txbxContent>
                          <w:p w14:paraId="2E9FFC63" w14:textId="4F5FE3F6" w:rsidR="00C3565E" w:rsidRPr="00FA255C" w:rsidRDefault="00C3565E">
                            <w:pPr>
                              <w:rPr>
                                <w:b/>
                                <w:color w:val="FFFFFF" w:themeColor="background1"/>
                              </w:rPr>
                            </w:pPr>
                            <w:r w:rsidRPr="00FA255C">
                              <w:rPr>
                                <w:b/>
                                <w:color w:val="FFFFFF" w:themeColor="background1"/>
                              </w:rPr>
                              <w:t>DS WP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329EA3" id="_x0000_s1028" type="#_x0000_t202" style="position:absolute;left:0;text-align:left;margin-left:42pt;margin-top:0;width:68.25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" filled="f" stroked="f">
                <v:textbox style="mso-fit-shape-to-text:t">
                  <w:txbxContent>
                    <w:p w14:paraId="2E9FFC63" w14:textId="4F5FE3F6" w:rsidR="00C3565E" w:rsidRPr="00FA255C" w:rsidRDefault="00C3565E">
                      <w:pPr>
                        <w:rPr>
                          <w:b/>
                          <w:color w:val="FFFFFF" w:themeColor="background1"/>
                        </w:rPr>
                      </w:pPr>
                      <w:r w:rsidRPr="00FA255C">
                        <w:rPr>
                          <w:b/>
                          <w:color w:val="FFFFFF" w:themeColor="background1"/>
                        </w:rPr>
                        <w:t>DS WPC</w:t>
                      </w:r>
                    </w:p>
                  </w:txbxContent>
                </v:textbox>
              </v:shape>
            </w:pict>
          </mc:Fallback>
        </mc:AlternateContent>
      </w:r>
      <w:r w:rsidR="003B61E5" w:rsidRPr="001508F4">
        <w:rPr>
          <w:rFonts w:ascii="Times New Roman" w:hAnsi="Times New Roman" w:cs="Times New Roman"/>
          <w:noProof/>
          <w:lang w:eastAsia="en-AU"/>
        </w:rPr>
        <mc:AlternateContent>
          <mc:Choice Requires="wpg">
            <w:drawing>
              <wp:inline distT="0" distB="0" distL="0" distR="0" wp14:anchorId="205727BA" wp14:editId="2A3EC167">
                <wp:extent cx="5797550" cy="3949700"/>
                <wp:effectExtent l="0" t="0" r="0" b="0"/>
                <wp:docPr id="8" name="Group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97550" cy="3949700"/>
                          <a:chOff x="0" y="0"/>
                          <a:chExt cx="6052470" cy="4038605"/>
                        </a:xfrm>
                      </wpg:grpSpPr>
                      <pic:pic xmlns:pic="http://schemas.openxmlformats.org/drawingml/2006/picture">
                        <pic:nvPicPr>
                          <pic:cNvPr id="10" name="Picture 10">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2029103" y="2044341"/>
                            <a:ext cx="1994264" cy="1994264"/>
                          </a:xfrm>
                          <a:prstGeom prst="rect">
                            <a:avLst/>
                          </a:prstGeom>
                        </pic:spPr>
                      </pic:pic>
                      <pic:pic xmlns:pic="http://schemas.openxmlformats.org/drawingml/2006/picture">
                        <pic:nvPicPr>
                          <pic:cNvPr id="12" name="Picture 12">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029104" y="0"/>
                            <a:ext cx="1994263" cy="1994263"/>
                          </a:xfrm>
                          <a:prstGeom prst="rect">
                            <a:avLst/>
                          </a:prstGeom>
                        </pic:spPr>
                      </pic:pic>
                      <pic:pic xmlns:pic="http://schemas.openxmlformats.org/drawingml/2006/picture">
                        <pic:nvPicPr>
                          <pic:cNvPr id="13" name="Picture 13">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 y="1"/>
                            <a:ext cx="1994263" cy="1994263"/>
                          </a:xfrm>
                          <a:prstGeom prst="rect">
                            <a:avLst/>
                          </a:prstGeom>
                        </pic:spPr>
                      </pic:pic>
                      <pic:pic xmlns:pic="http://schemas.openxmlformats.org/drawingml/2006/picture">
                        <pic:nvPicPr>
                          <pic:cNvPr id="14" name="Picture 14">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2044342"/>
                            <a:ext cx="1994263" cy="1994263"/>
                          </a:xfrm>
                          <a:prstGeom prst="rect">
                            <a:avLst/>
                          </a:prstGeom>
                        </pic:spPr>
                      </pic:pic>
                      <pic:pic xmlns:pic="http://schemas.openxmlformats.org/drawingml/2006/picture">
                        <pic:nvPicPr>
                          <pic:cNvPr id="15" name="Picture 15">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4058206" y="2044341"/>
                            <a:ext cx="1994264" cy="1994264"/>
                          </a:xfrm>
                          <a:prstGeom prst="rect">
                            <a:avLst/>
                          </a:prstGeom>
                        </pic:spPr>
                      </pic:pic>
                      <pic:pic xmlns:pic="http://schemas.openxmlformats.org/drawingml/2006/picture">
                        <pic:nvPicPr>
                          <pic:cNvPr id="16" name="Picture 16">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4058207" y="0"/>
                            <a:ext cx="1994263" cy="1994263"/>
                          </a:xfrm>
                          <a:prstGeom prst="rect">
                            <a:avLst/>
                          </a:prstGeom>
                        </pic:spPr>
                      </pic:pic>
                    </wpg:wgp>
                  </a:graphicData>
                </a:graphic>
              </wp:inline>
            </w:drawing>
          </mc:Choice>
          <mc:Fallback>
            <w:pict>
              <v:group w14:anchorId="3E0A1A02" id="Group 15" o:spid="_x0000_s1026" style="width:456.5pt;height:311pt;mso-position-horizontal-relative:char;mso-position-vertical-relative:line" coordsize="60524,4038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&#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20291;top:20443;width:19942;height:19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">
                  <v:imagedata r:id="rId23" o:title=""/>
                </v:shape>
                <v:shape id="Picture 12" o:spid="_x0000_s1028" type="#_x0000_t75" style="position:absolute;left:20291;width:19942;height:19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">
                  <v:imagedata r:id="rId24" o:title=""/>
                </v:shape>
                <v:shape id="Picture 13" o:spid="_x0000_s1029" type="#_x0000_t75" style="position:absolute;width:19942;height:19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">
                  <v:imagedata r:id="rId25" o:title=""/>
                </v:shape>
                <v:shape id="Picture 14" o:spid="_x0000_s1030" type="#_x0000_t75" style="position:absolute;top:20443;width:19942;height:19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">
                  <v:imagedata r:id="rId26" o:title=""/>
                </v:shape>
                <v:shape id="Picture 15" o:spid="_x0000_s1031" type="#_x0000_t75" style="position:absolute;left:40582;top:20443;width:19942;height:19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">
                  <v:imagedata r:id="rId27" o:title=""/>
                </v:shape>
                <v:shape id="Picture 16" o:spid="_x0000_s1032" type="#_x0000_t75" style="position:absolute;left:40582;width:19942;height:19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">
                  <v:imagedata r:id="rId28" o:title=""/>
                </v:shape>
                <w10:anchorlock/>
              </v:group>
            </w:pict>
          </mc:Fallback>
        </mc:AlternateContent>
      </w:r>
    </w:p>
    <w:p w14:paraId="4E6F5686" w14:textId="78FF585F" w:rsidR="003B61E5" w:rsidRPr="001508F4" w:rsidRDefault="003B61E5" w:rsidP="003B61E5">
      <w:pPr>
        <w:spacing w:line="360" w:lineRule="auto"/>
        <w:jc w:val="both"/>
        <w:rPr>
          <w:rFonts w:ascii="Times New Roman" w:hAnsi="Times New Roman" w:cs="Times New Roman"/>
        </w:rPr>
      </w:pPr>
      <w:r w:rsidRPr="001508F4">
        <w:rPr>
          <w:rFonts w:ascii="Times New Roman" w:hAnsi="Times New Roman" w:cs="Times New Roman"/>
        </w:rPr>
        <w:t>Figure 5: Microstructural images of rennet gels made from skim milk with added untreated (left), heat</w:t>
      </w:r>
      <w:r w:rsidR="0002372B" w:rsidRPr="001508F4">
        <w:rPr>
          <w:rFonts w:ascii="Times New Roman" w:hAnsi="Times New Roman" w:cs="Times New Roman"/>
        </w:rPr>
        <w:t>-</w:t>
      </w:r>
      <w:r w:rsidRPr="001508F4">
        <w:rPr>
          <w:rFonts w:ascii="Times New Roman" w:hAnsi="Times New Roman" w:cs="Times New Roman"/>
        </w:rPr>
        <w:t xml:space="preserve">treated (middle) and heated </w:t>
      </w:r>
      <w:r w:rsidR="0002372B" w:rsidRPr="001508F4">
        <w:rPr>
          <w:rFonts w:ascii="Times New Roman" w:hAnsi="Times New Roman" w:cs="Times New Roman"/>
        </w:rPr>
        <w:t>then</w:t>
      </w:r>
      <w:r w:rsidRPr="001508F4">
        <w:rPr>
          <w:rFonts w:ascii="Times New Roman" w:hAnsi="Times New Roman" w:cs="Times New Roman"/>
        </w:rPr>
        <w:t xml:space="preserve"> sonicated (right)</w:t>
      </w:r>
      <w:r w:rsidR="0002372B" w:rsidRPr="001508F4">
        <w:rPr>
          <w:rFonts w:ascii="Times New Roman" w:hAnsi="Times New Roman" w:cs="Times New Roman"/>
        </w:rPr>
        <w:t xml:space="preserve"> </w:t>
      </w:r>
      <w:r w:rsidRPr="001508F4">
        <w:rPr>
          <w:rFonts w:ascii="Times New Roman" w:hAnsi="Times New Roman" w:cs="Times New Roman"/>
        </w:rPr>
        <w:t>WPC. Skim milk and WPC were stained in green and red respectively. The yellow areas represent</w:t>
      </w:r>
      <w:r w:rsidR="00F17925" w:rsidRPr="001508F4">
        <w:rPr>
          <w:rFonts w:ascii="Times New Roman" w:hAnsi="Times New Roman" w:cs="Times New Roman"/>
        </w:rPr>
        <w:t>ing</w:t>
      </w:r>
      <w:r w:rsidRPr="001508F4">
        <w:rPr>
          <w:rFonts w:ascii="Times New Roman" w:hAnsi="Times New Roman" w:cs="Times New Roman"/>
        </w:rPr>
        <w:t xml:space="preserve"> the overlay of green and red</w:t>
      </w:r>
      <w:r w:rsidR="0060624F" w:rsidRPr="001508F4">
        <w:rPr>
          <w:rFonts w:ascii="Times New Roman" w:hAnsi="Times New Roman" w:cs="Times New Roman"/>
        </w:rPr>
        <w:t>,</w:t>
      </w:r>
      <w:r w:rsidR="00F17925" w:rsidRPr="001508F4">
        <w:rPr>
          <w:rFonts w:ascii="Times New Roman" w:hAnsi="Times New Roman" w:cs="Times New Roman"/>
        </w:rPr>
        <w:t xml:space="preserve"> are representative </w:t>
      </w:r>
      <w:r w:rsidR="00F719AA" w:rsidRPr="001508F4">
        <w:rPr>
          <w:rFonts w:ascii="Times New Roman" w:hAnsi="Times New Roman" w:cs="Times New Roman"/>
        </w:rPr>
        <w:t xml:space="preserve">of whey protein clusters </w:t>
      </w:r>
      <w:r w:rsidR="0060624F" w:rsidRPr="001508F4">
        <w:rPr>
          <w:rFonts w:ascii="Times New Roman" w:hAnsi="Times New Roman" w:cs="Times New Roman"/>
        </w:rPr>
        <w:t xml:space="preserve">(red) </w:t>
      </w:r>
      <w:r w:rsidR="00F719AA" w:rsidRPr="001508F4">
        <w:rPr>
          <w:rFonts w:ascii="Times New Roman" w:hAnsi="Times New Roman" w:cs="Times New Roman"/>
        </w:rPr>
        <w:t xml:space="preserve">in the casein </w:t>
      </w:r>
      <w:r w:rsidR="00830B3A" w:rsidRPr="001508F4">
        <w:rPr>
          <w:rFonts w:ascii="Times New Roman" w:hAnsi="Times New Roman" w:cs="Times New Roman"/>
        </w:rPr>
        <w:t xml:space="preserve">matrix </w:t>
      </w:r>
      <w:r w:rsidR="00F719AA" w:rsidRPr="001508F4">
        <w:rPr>
          <w:rFonts w:ascii="Times New Roman" w:hAnsi="Times New Roman" w:cs="Times New Roman"/>
        </w:rPr>
        <w:t>(green)</w:t>
      </w:r>
      <w:r w:rsidRPr="001508F4">
        <w:rPr>
          <w:rFonts w:ascii="Times New Roman" w:hAnsi="Times New Roman" w:cs="Times New Roman"/>
        </w:rPr>
        <w:t>. The images in the top and bottom rows are of different magnifications.</w:t>
      </w:r>
    </w:p>
    <w:p w14:paraId="47E0A30A" w14:textId="77777777" w:rsidR="003B61E5" w:rsidRPr="001508F4" w:rsidRDefault="003B61E5" w:rsidP="003B61E5">
      <w:pPr>
        <w:spacing w:line="360" w:lineRule="auto"/>
        <w:jc w:val="both"/>
        <w:rPr>
          <w:rFonts w:ascii="Times New Roman" w:hAnsi="Times New Roman" w:cs="Times New Roman"/>
        </w:rPr>
      </w:pPr>
    </w:p>
    <w:p w14:paraId="4F9B76F3" w14:textId="3B1841ED" w:rsidR="00C025E9" w:rsidRPr="001508F4" w:rsidRDefault="00B23A95" w:rsidP="00BB2112">
      <w:pPr>
        <w:spacing w:line="360" w:lineRule="auto"/>
        <w:jc w:val="both"/>
        <w:rPr>
          <w:rFonts w:ascii="Times New Roman" w:hAnsi="Times New Roman" w:cs="Times New Roman"/>
        </w:rPr>
        <w:sectPr w:rsidR="00C025E9" w:rsidRPr="001508F4" w:rsidSect="00AE38F3">
          <w:pgSz w:w="11906" w:h="16838"/>
          <w:pgMar w:top="1440" w:right="1440" w:bottom="1440" w:left="1440" w:header="708" w:footer="708" w:gutter="0"/>
          <w:lnNumType w:countBy="1" w:restart="continuous"/>
          <w:cols w:space="708"/>
          <w:docGrid w:linePitch="360"/>
        </w:sectPr>
      </w:pPr>
      <w:r w:rsidRPr="001508F4">
        <w:rPr>
          <w:rFonts w:ascii="Times New Roman" w:hAnsi="Times New Roman" w:cs="Times New Roman"/>
        </w:rPr>
        <w:t>Although whey proteins are well incorporated in</w:t>
      </w:r>
      <w:r w:rsidR="008A5599" w:rsidRPr="001508F4">
        <w:rPr>
          <w:rFonts w:ascii="Times New Roman" w:hAnsi="Times New Roman" w:cs="Times New Roman"/>
        </w:rPr>
        <w:t>to</w:t>
      </w:r>
      <w:r w:rsidRPr="001508F4">
        <w:rPr>
          <w:rFonts w:ascii="Times New Roman" w:hAnsi="Times New Roman" w:cs="Times New Roman"/>
        </w:rPr>
        <w:t xml:space="preserve"> the initial gel matrix</w:t>
      </w:r>
      <w:r w:rsidR="008A5599" w:rsidRPr="001508F4">
        <w:rPr>
          <w:rFonts w:ascii="Times New Roman" w:hAnsi="Times New Roman" w:cs="Times New Roman"/>
        </w:rPr>
        <w:t xml:space="preserve"> (Figure 5)</w:t>
      </w:r>
      <w:r w:rsidRPr="001508F4">
        <w:rPr>
          <w:rFonts w:ascii="Times New Roman" w:hAnsi="Times New Roman" w:cs="Times New Roman"/>
        </w:rPr>
        <w:t xml:space="preserve">, </w:t>
      </w:r>
      <w:r w:rsidR="000B58F3" w:rsidRPr="001508F4">
        <w:rPr>
          <w:rFonts w:ascii="Times New Roman" w:hAnsi="Times New Roman" w:cs="Times New Roman"/>
        </w:rPr>
        <w:t>their</w:t>
      </w:r>
      <w:r w:rsidRPr="001508F4">
        <w:rPr>
          <w:rFonts w:ascii="Times New Roman" w:hAnsi="Times New Roman" w:cs="Times New Roman"/>
        </w:rPr>
        <w:t xml:space="preserve"> retention in the cheese despite multiple post</w:t>
      </w:r>
      <w:r w:rsidR="008A5599" w:rsidRPr="001508F4">
        <w:rPr>
          <w:rFonts w:ascii="Times New Roman" w:hAnsi="Times New Roman" w:cs="Times New Roman"/>
        </w:rPr>
        <w:t>-</w:t>
      </w:r>
      <w:r w:rsidRPr="001508F4">
        <w:rPr>
          <w:rFonts w:ascii="Times New Roman" w:hAnsi="Times New Roman" w:cs="Times New Roman"/>
        </w:rPr>
        <w:t>gelation processing steps such as cutting,</w:t>
      </w:r>
      <w:r w:rsidR="00A10911" w:rsidRPr="001508F4">
        <w:rPr>
          <w:rFonts w:ascii="Times New Roman" w:hAnsi="Times New Roman" w:cs="Times New Roman"/>
        </w:rPr>
        <w:t xml:space="preserve"> cooking,</w:t>
      </w:r>
      <w:r w:rsidRPr="001508F4">
        <w:rPr>
          <w:rFonts w:ascii="Times New Roman" w:hAnsi="Times New Roman" w:cs="Times New Roman"/>
        </w:rPr>
        <w:t xml:space="preserve"> cheddaring and pressing will depend on how strong</w:t>
      </w:r>
      <w:r w:rsidR="00771F26" w:rsidRPr="001508F4">
        <w:rPr>
          <w:rFonts w:ascii="Times New Roman" w:hAnsi="Times New Roman" w:cs="Times New Roman"/>
        </w:rPr>
        <w:t>ly</w:t>
      </w:r>
      <w:r w:rsidRPr="001508F4">
        <w:rPr>
          <w:rFonts w:ascii="Times New Roman" w:hAnsi="Times New Roman" w:cs="Times New Roman"/>
        </w:rPr>
        <w:t xml:space="preserve"> whey proteins are </w:t>
      </w:r>
      <w:r w:rsidR="000B58F3" w:rsidRPr="001508F4">
        <w:rPr>
          <w:rFonts w:ascii="Times New Roman" w:hAnsi="Times New Roman" w:cs="Times New Roman"/>
        </w:rPr>
        <w:t xml:space="preserve">entrapped </w:t>
      </w:r>
      <w:r w:rsidR="00130556" w:rsidRPr="001508F4">
        <w:rPr>
          <w:rFonts w:ascii="Times New Roman" w:hAnsi="Times New Roman" w:cs="Times New Roman"/>
        </w:rPr>
        <w:t xml:space="preserve">and bound </w:t>
      </w:r>
      <w:r w:rsidR="000B58F3" w:rsidRPr="001508F4">
        <w:rPr>
          <w:rFonts w:ascii="Times New Roman" w:hAnsi="Times New Roman" w:cs="Times New Roman"/>
        </w:rPr>
        <w:t>within</w:t>
      </w:r>
      <w:r w:rsidR="0012183B" w:rsidRPr="001508F4">
        <w:rPr>
          <w:rFonts w:ascii="Times New Roman" w:hAnsi="Times New Roman" w:cs="Times New Roman"/>
        </w:rPr>
        <w:t xml:space="preserve"> the casein matrix</w:t>
      </w:r>
      <w:r w:rsidRPr="001508F4">
        <w:rPr>
          <w:rFonts w:ascii="Times New Roman" w:hAnsi="Times New Roman" w:cs="Times New Roman"/>
        </w:rPr>
        <w:t>.</w:t>
      </w:r>
      <w:r w:rsidR="000B58F3" w:rsidRPr="001508F4">
        <w:rPr>
          <w:rFonts w:ascii="Times New Roman" w:hAnsi="Times New Roman" w:cs="Times New Roman"/>
        </w:rPr>
        <w:t xml:space="preserve"> </w:t>
      </w:r>
      <w:r w:rsidR="008A5599" w:rsidRPr="001508F4">
        <w:rPr>
          <w:rFonts w:ascii="Times New Roman" w:hAnsi="Times New Roman" w:cs="Times New Roman"/>
        </w:rPr>
        <w:t xml:space="preserve">Both </w:t>
      </w:r>
      <w:r w:rsidR="000B58F3" w:rsidRPr="001508F4">
        <w:rPr>
          <w:rFonts w:ascii="Times New Roman" w:hAnsi="Times New Roman" w:cs="Times New Roman"/>
        </w:rPr>
        <w:t xml:space="preserve">aggregate size </w:t>
      </w:r>
      <w:r w:rsidR="008A5599" w:rsidRPr="001508F4">
        <w:rPr>
          <w:rFonts w:ascii="Times New Roman" w:hAnsi="Times New Roman" w:cs="Times New Roman"/>
        </w:rPr>
        <w:t xml:space="preserve">and surface hydrophobicity </w:t>
      </w:r>
      <w:r w:rsidR="000B58F3" w:rsidRPr="001508F4">
        <w:rPr>
          <w:rFonts w:ascii="Times New Roman" w:hAnsi="Times New Roman" w:cs="Times New Roman"/>
        </w:rPr>
        <w:t>could be determin</w:t>
      </w:r>
      <w:r w:rsidR="008A5599" w:rsidRPr="001508F4">
        <w:rPr>
          <w:rFonts w:ascii="Times New Roman" w:hAnsi="Times New Roman" w:cs="Times New Roman"/>
        </w:rPr>
        <w:t>ing factor in</w:t>
      </w:r>
      <w:r w:rsidR="000B58F3" w:rsidRPr="001508F4">
        <w:rPr>
          <w:rFonts w:ascii="Times New Roman" w:hAnsi="Times New Roman" w:cs="Times New Roman"/>
        </w:rPr>
        <w:t xml:space="preserve"> whey protein retention</w:t>
      </w:r>
      <w:r w:rsidR="00C42316" w:rsidRPr="001508F4">
        <w:rPr>
          <w:rFonts w:ascii="Times New Roman" w:hAnsi="Times New Roman" w:cs="Times New Roman"/>
        </w:rPr>
        <w:t>.</w:t>
      </w:r>
      <w:r w:rsidRPr="001508F4">
        <w:rPr>
          <w:rFonts w:ascii="Times New Roman" w:hAnsi="Times New Roman" w:cs="Times New Roman"/>
        </w:rPr>
        <w:t xml:space="preserve"> </w:t>
      </w:r>
      <w:r w:rsidR="00C42316" w:rsidRPr="001508F4">
        <w:rPr>
          <w:rFonts w:ascii="Times New Roman" w:hAnsi="Times New Roman" w:cs="Times New Roman"/>
        </w:rPr>
        <w:t xml:space="preserve">For example, </w:t>
      </w:r>
      <w:r w:rsidR="00E6685A" w:rsidRPr="001508F4">
        <w:rPr>
          <w:rFonts w:ascii="Times New Roman" w:hAnsi="Times New Roman" w:cs="Times New Roman"/>
        </w:rPr>
        <w:t xml:space="preserve">inert </w:t>
      </w:r>
      <w:r w:rsidR="00C42316" w:rsidRPr="001508F4">
        <w:rPr>
          <w:rFonts w:ascii="Times New Roman" w:hAnsi="Times New Roman" w:cs="Times New Roman"/>
        </w:rPr>
        <w:t xml:space="preserve">fat droplets </w:t>
      </w:r>
      <w:r w:rsidR="008A5599" w:rsidRPr="001508F4">
        <w:rPr>
          <w:rFonts w:ascii="Times New Roman" w:hAnsi="Times New Roman" w:cs="Times New Roman"/>
        </w:rPr>
        <w:t xml:space="preserve">(droplets that are not coated in casein </w:t>
      </w:r>
      <w:r w:rsidR="00517787" w:rsidRPr="001508F4">
        <w:rPr>
          <w:rFonts w:ascii="Times New Roman" w:hAnsi="Times New Roman" w:cs="Times New Roman"/>
        </w:rPr>
        <w:t xml:space="preserve">micelles </w:t>
      </w:r>
      <w:r w:rsidR="008A5599" w:rsidRPr="001508F4">
        <w:rPr>
          <w:rFonts w:ascii="Times New Roman" w:hAnsi="Times New Roman" w:cs="Times New Roman"/>
        </w:rPr>
        <w:t xml:space="preserve">and therefore do not </w:t>
      </w:r>
      <w:r w:rsidR="00517787" w:rsidRPr="001508F4">
        <w:rPr>
          <w:rFonts w:ascii="Times New Roman" w:hAnsi="Times New Roman" w:cs="Times New Roman"/>
        </w:rPr>
        <w:t>interact with the casein matrix)</w:t>
      </w:r>
      <w:r w:rsidR="008A5599" w:rsidRPr="001508F4">
        <w:rPr>
          <w:rFonts w:ascii="Times New Roman" w:hAnsi="Times New Roman" w:cs="Times New Roman"/>
        </w:rPr>
        <w:t xml:space="preserve"> are better </w:t>
      </w:r>
      <w:r w:rsidR="00C42316" w:rsidRPr="001508F4">
        <w:rPr>
          <w:rFonts w:ascii="Times New Roman" w:hAnsi="Times New Roman" w:cs="Times New Roman"/>
        </w:rPr>
        <w:t>retained in cheeses when the</w:t>
      </w:r>
      <w:r w:rsidR="00E6685A" w:rsidRPr="001508F4">
        <w:rPr>
          <w:rFonts w:ascii="Times New Roman" w:hAnsi="Times New Roman" w:cs="Times New Roman"/>
        </w:rPr>
        <w:t xml:space="preserve">y are </w:t>
      </w:r>
      <w:r w:rsidR="00517787" w:rsidRPr="001508F4">
        <w:rPr>
          <w:rFonts w:ascii="Times New Roman" w:hAnsi="Times New Roman" w:cs="Times New Roman"/>
        </w:rPr>
        <w:t xml:space="preserve">similar in </w:t>
      </w:r>
      <w:r w:rsidR="00C42316" w:rsidRPr="001508F4">
        <w:rPr>
          <w:rFonts w:ascii="Times New Roman" w:hAnsi="Times New Roman" w:cs="Times New Roman"/>
        </w:rPr>
        <w:t xml:space="preserve">size </w:t>
      </w:r>
      <w:r w:rsidR="00517787" w:rsidRPr="001508F4">
        <w:rPr>
          <w:rFonts w:ascii="Times New Roman" w:hAnsi="Times New Roman" w:cs="Times New Roman"/>
        </w:rPr>
        <w:t>to</w:t>
      </w:r>
      <w:r w:rsidR="00C42316" w:rsidRPr="001508F4">
        <w:rPr>
          <w:rFonts w:ascii="Times New Roman" w:hAnsi="Times New Roman" w:cs="Times New Roman"/>
        </w:rPr>
        <w:t xml:space="preserve"> the pores created in the gel matrix </w:t>
      </w:r>
      <w:r w:rsidR="00C42316"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gt;&lt;Author&gt;Logan&lt;/Author&gt;&lt;Year&gt;2015&lt;/Year&gt;&lt;RecNum&gt;9&lt;/RecNum&gt;&lt;DisplayText&gt;(Logan et al., 2015)&lt;/DisplayText&gt;&lt;record&gt;&lt;rec-number&gt;9&lt;/rec-number&gt;&lt;foreign-keys&gt;&lt;key app="EN" db-id="z5vzzfv9zd0a5gees9bpswa22tzevedpxr09" timestamp="1566279974"&gt;9&lt;/key&gt;&lt;/foreign-keys&gt;&lt;ref-type name="Journal Article"&gt;17&lt;/ref-type&gt;&lt;contributors&gt;&lt;authors&gt;&lt;author&gt;Logan, Amy&lt;/author&gt;&lt;author&gt;Leis, Andrew&lt;/author&gt;&lt;author&gt;Day, Li&lt;/author&gt;&lt;author&gt;Øiseth, Sofia Kihlman&lt;/author&gt;&lt;author&gt;Puvanenthiran, Amirtha&lt;/author&gt;&lt;author&gt;Augustin, Mary Ann&lt;/author&gt;&lt;/authors&gt;&lt;/contributors&gt;&lt;titles&gt;&lt;title&gt;Rennet gelation properties of milk: influence of natural variation in milk fat globule size and casein micelle size&lt;/title&gt;&lt;secondary-title&gt;International Dairy Journal&lt;/secondary-title&gt;&lt;/titles&gt;&lt;periodical&gt;&lt;full-title&gt;International Dairy Journal&lt;/full-title&gt;&lt;/periodical&gt;&lt;pages&gt;71-77&lt;/pages&gt;&lt;volume&gt;46&lt;/volume&gt;&lt;dates&gt;&lt;year&gt;2015&lt;/year&gt;&lt;/dates&gt;&lt;isbn&gt;0958-6946&lt;/isbn&gt;&lt;urls&gt;&lt;/urls&gt;&lt;electronic-resource-num&gt;https://doi.org/10.1016/j.idairyj.2014.08.005 &lt;/electronic-resource-num&gt;&lt;/record&gt;&lt;/Cite&gt;&lt;/EndNote&gt;</w:instrText>
      </w:r>
      <w:r w:rsidR="00C42316" w:rsidRPr="001508F4">
        <w:rPr>
          <w:rFonts w:ascii="Times New Roman" w:hAnsi="Times New Roman" w:cs="Times New Roman"/>
        </w:rPr>
        <w:fldChar w:fldCharType="separate"/>
      </w:r>
      <w:r w:rsidR="00A327DA" w:rsidRPr="001508F4">
        <w:rPr>
          <w:rFonts w:ascii="Times New Roman" w:hAnsi="Times New Roman" w:cs="Times New Roman"/>
          <w:noProof/>
        </w:rPr>
        <w:t>(Logan et al., 2015)</w:t>
      </w:r>
      <w:r w:rsidR="00C42316" w:rsidRPr="001508F4">
        <w:rPr>
          <w:rFonts w:ascii="Times New Roman" w:hAnsi="Times New Roman" w:cs="Times New Roman"/>
        </w:rPr>
        <w:fldChar w:fldCharType="end"/>
      </w:r>
      <w:r w:rsidR="00C42316" w:rsidRPr="001508F4">
        <w:rPr>
          <w:rFonts w:ascii="Times New Roman" w:hAnsi="Times New Roman" w:cs="Times New Roman"/>
        </w:rPr>
        <w:t xml:space="preserve">. </w:t>
      </w:r>
      <w:r w:rsidR="00191ED8" w:rsidRPr="001508F4">
        <w:rPr>
          <w:rFonts w:ascii="Times New Roman" w:hAnsi="Times New Roman" w:cs="Times New Roman"/>
        </w:rPr>
        <w:t>Although</w:t>
      </w:r>
      <w:r w:rsidRPr="001508F4">
        <w:rPr>
          <w:rFonts w:ascii="Times New Roman" w:hAnsi="Times New Roman" w:cs="Times New Roman"/>
        </w:rPr>
        <w:t xml:space="preserve"> </w:t>
      </w:r>
      <w:r w:rsidR="00517787" w:rsidRPr="001508F4">
        <w:rPr>
          <w:rFonts w:ascii="Times New Roman" w:hAnsi="Times New Roman" w:cs="Times New Roman"/>
        </w:rPr>
        <w:t xml:space="preserve">an </w:t>
      </w:r>
      <w:r w:rsidR="000B58F3" w:rsidRPr="001508F4">
        <w:rPr>
          <w:rFonts w:ascii="Times New Roman" w:hAnsi="Times New Roman" w:cs="Times New Roman"/>
        </w:rPr>
        <w:t xml:space="preserve">increased hydrophobicity of whey protein aggregates (with heat and US treatments) </w:t>
      </w:r>
      <w:r w:rsidR="00517787" w:rsidRPr="001508F4">
        <w:rPr>
          <w:rFonts w:ascii="Times New Roman" w:hAnsi="Times New Roman" w:cs="Times New Roman"/>
        </w:rPr>
        <w:t>did not appear to affect</w:t>
      </w:r>
      <w:r w:rsidR="000B58F3" w:rsidRPr="001508F4">
        <w:rPr>
          <w:rFonts w:ascii="Times New Roman" w:hAnsi="Times New Roman" w:cs="Times New Roman"/>
        </w:rPr>
        <w:t xml:space="preserve"> the rate of casein micell</w:t>
      </w:r>
      <w:r w:rsidR="00517787" w:rsidRPr="001508F4">
        <w:rPr>
          <w:rFonts w:ascii="Times New Roman" w:hAnsi="Times New Roman" w:cs="Times New Roman"/>
        </w:rPr>
        <w:t>e</w:t>
      </w:r>
      <w:r w:rsidR="000B58F3" w:rsidRPr="001508F4">
        <w:rPr>
          <w:rFonts w:ascii="Times New Roman" w:hAnsi="Times New Roman" w:cs="Times New Roman"/>
        </w:rPr>
        <w:t xml:space="preserve"> aggregation</w:t>
      </w:r>
      <w:r w:rsidR="00517787" w:rsidRPr="001508F4">
        <w:rPr>
          <w:rFonts w:ascii="Times New Roman" w:hAnsi="Times New Roman" w:cs="Times New Roman"/>
        </w:rPr>
        <w:t xml:space="preserve"> during rennet gelation</w:t>
      </w:r>
      <w:r w:rsidR="000B58F3" w:rsidRPr="001508F4">
        <w:rPr>
          <w:rFonts w:ascii="Times New Roman" w:hAnsi="Times New Roman" w:cs="Times New Roman"/>
        </w:rPr>
        <w:t>,</w:t>
      </w:r>
      <w:r w:rsidR="00091DAD" w:rsidRPr="001508F4">
        <w:rPr>
          <w:rFonts w:ascii="Times New Roman" w:hAnsi="Times New Roman" w:cs="Times New Roman"/>
        </w:rPr>
        <w:t xml:space="preserve"> </w:t>
      </w:r>
      <w:r w:rsidR="000B58F3" w:rsidRPr="001508F4">
        <w:rPr>
          <w:rFonts w:ascii="Times New Roman" w:hAnsi="Times New Roman" w:cs="Times New Roman"/>
        </w:rPr>
        <w:t xml:space="preserve">it could </w:t>
      </w:r>
      <w:r w:rsidR="00517787" w:rsidRPr="001508F4">
        <w:rPr>
          <w:rFonts w:ascii="Times New Roman" w:hAnsi="Times New Roman" w:cs="Times New Roman"/>
        </w:rPr>
        <w:t xml:space="preserve">nonetheless </w:t>
      </w:r>
      <w:r w:rsidR="000B58F3" w:rsidRPr="001508F4">
        <w:rPr>
          <w:rFonts w:ascii="Times New Roman" w:hAnsi="Times New Roman" w:cs="Times New Roman"/>
        </w:rPr>
        <w:t>result in stronger interactions between the casein matrix and whey protein</w:t>
      </w:r>
      <w:r w:rsidR="00191ED8" w:rsidRPr="001508F4">
        <w:rPr>
          <w:rFonts w:ascii="Times New Roman" w:hAnsi="Times New Roman" w:cs="Times New Roman"/>
        </w:rPr>
        <w:t xml:space="preserve"> </w:t>
      </w:r>
      <w:r w:rsidR="00C42316" w:rsidRPr="001508F4">
        <w:rPr>
          <w:rFonts w:ascii="Times New Roman" w:hAnsi="Times New Roman" w:cs="Times New Roman"/>
        </w:rPr>
        <w:t>aggregates</w:t>
      </w:r>
      <w:r w:rsidR="00A10911" w:rsidRPr="001508F4">
        <w:rPr>
          <w:rFonts w:ascii="Times New Roman" w:hAnsi="Times New Roman" w:cs="Times New Roman"/>
        </w:rPr>
        <w:t xml:space="preserve"> </w:t>
      </w:r>
      <w:r w:rsidR="00517787" w:rsidRPr="001508F4">
        <w:rPr>
          <w:rFonts w:ascii="Times New Roman" w:hAnsi="Times New Roman" w:cs="Times New Roman"/>
        </w:rPr>
        <w:t xml:space="preserve">that could help </w:t>
      </w:r>
      <w:r w:rsidR="00191ED8" w:rsidRPr="001508F4">
        <w:rPr>
          <w:rFonts w:ascii="Times New Roman" w:hAnsi="Times New Roman" w:cs="Times New Roman"/>
        </w:rPr>
        <w:t xml:space="preserve">retain </w:t>
      </w:r>
      <w:r w:rsidR="00517787" w:rsidRPr="001508F4">
        <w:rPr>
          <w:rFonts w:ascii="Times New Roman" w:hAnsi="Times New Roman" w:cs="Times New Roman"/>
        </w:rPr>
        <w:t>them</w:t>
      </w:r>
      <w:r w:rsidR="00E404D2" w:rsidRPr="001508F4">
        <w:rPr>
          <w:rFonts w:ascii="Times New Roman" w:hAnsi="Times New Roman" w:cs="Times New Roman"/>
        </w:rPr>
        <w:t xml:space="preserve"> </w:t>
      </w:r>
      <w:r w:rsidR="00191ED8" w:rsidRPr="001508F4">
        <w:rPr>
          <w:rFonts w:ascii="Times New Roman" w:hAnsi="Times New Roman" w:cs="Times New Roman"/>
        </w:rPr>
        <w:t>within the casein gel structure</w:t>
      </w:r>
      <w:r w:rsidR="000B58F3" w:rsidRPr="001508F4">
        <w:rPr>
          <w:rFonts w:ascii="Times New Roman" w:hAnsi="Times New Roman" w:cs="Times New Roman"/>
        </w:rPr>
        <w:t xml:space="preserve"> during post</w:t>
      </w:r>
      <w:r w:rsidR="00517787" w:rsidRPr="001508F4">
        <w:rPr>
          <w:rFonts w:ascii="Times New Roman" w:hAnsi="Times New Roman" w:cs="Times New Roman"/>
        </w:rPr>
        <w:t>-</w:t>
      </w:r>
      <w:r w:rsidR="000B58F3" w:rsidRPr="001508F4">
        <w:rPr>
          <w:rFonts w:ascii="Times New Roman" w:hAnsi="Times New Roman" w:cs="Times New Roman"/>
        </w:rPr>
        <w:t>coagulation processing</w:t>
      </w:r>
      <w:r w:rsidR="00191ED8" w:rsidRPr="001508F4">
        <w:rPr>
          <w:rFonts w:ascii="Times New Roman" w:hAnsi="Times New Roman" w:cs="Times New Roman"/>
        </w:rPr>
        <w:t xml:space="preserve">. </w:t>
      </w:r>
      <w:r w:rsidR="001A6506" w:rsidRPr="001508F4">
        <w:rPr>
          <w:rFonts w:ascii="Times New Roman" w:hAnsi="Times New Roman" w:cs="Times New Roman"/>
        </w:rPr>
        <w:t>Therefore,</w:t>
      </w:r>
      <w:r w:rsidR="00113442" w:rsidRPr="001508F4">
        <w:rPr>
          <w:rFonts w:ascii="Times New Roman" w:hAnsi="Times New Roman" w:cs="Times New Roman"/>
        </w:rPr>
        <w:t xml:space="preserve"> to </w:t>
      </w:r>
      <w:r w:rsidR="00191ED8" w:rsidRPr="001508F4">
        <w:rPr>
          <w:rFonts w:ascii="Times New Roman" w:hAnsi="Times New Roman" w:cs="Times New Roman"/>
        </w:rPr>
        <w:t>assess</w:t>
      </w:r>
      <w:r w:rsidR="00113442" w:rsidRPr="001508F4">
        <w:rPr>
          <w:rFonts w:ascii="Times New Roman" w:hAnsi="Times New Roman" w:cs="Times New Roman"/>
        </w:rPr>
        <w:t xml:space="preserve"> </w:t>
      </w:r>
      <w:r w:rsidR="00FA5B1C" w:rsidRPr="001508F4">
        <w:rPr>
          <w:rFonts w:ascii="Times New Roman" w:hAnsi="Times New Roman" w:cs="Times New Roman"/>
        </w:rPr>
        <w:t xml:space="preserve">whether </w:t>
      </w:r>
      <w:r w:rsidR="00113442" w:rsidRPr="001508F4">
        <w:rPr>
          <w:rFonts w:ascii="Times New Roman" w:hAnsi="Times New Roman" w:cs="Times New Roman"/>
        </w:rPr>
        <w:t xml:space="preserve">the size </w:t>
      </w:r>
      <w:r w:rsidR="0006235E" w:rsidRPr="001508F4">
        <w:rPr>
          <w:rFonts w:ascii="Times New Roman" w:hAnsi="Times New Roman" w:cs="Times New Roman"/>
        </w:rPr>
        <w:t xml:space="preserve">or hydrophobicity </w:t>
      </w:r>
      <w:r w:rsidR="00113442" w:rsidRPr="001508F4">
        <w:rPr>
          <w:rFonts w:ascii="Times New Roman" w:hAnsi="Times New Roman" w:cs="Times New Roman"/>
        </w:rPr>
        <w:t xml:space="preserve">of the </w:t>
      </w:r>
      <w:r w:rsidR="0006235E" w:rsidRPr="001508F4">
        <w:rPr>
          <w:rFonts w:ascii="Times New Roman" w:hAnsi="Times New Roman" w:cs="Times New Roman"/>
        </w:rPr>
        <w:t xml:space="preserve">whey protein </w:t>
      </w:r>
      <w:r w:rsidR="00113442" w:rsidRPr="001508F4">
        <w:rPr>
          <w:rFonts w:ascii="Times New Roman" w:hAnsi="Times New Roman" w:cs="Times New Roman"/>
        </w:rPr>
        <w:t>aggregates in</w:t>
      </w:r>
      <w:r w:rsidR="0006235E" w:rsidRPr="001508F4">
        <w:rPr>
          <w:rFonts w:ascii="Times New Roman" w:hAnsi="Times New Roman" w:cs="Times New Roman"/>
        </w:rPr>
        <w:t>fluence</w:t>
      </w:r>
      <w:r w:rsidR="00113442" w:rsidRPr="001508F4">
        <w:rPr>
          <w:rFonts w:ascii="Times New Roman" w:hAnsi="Times New Roman" w:cs="Times New Roman"/>
        </w:rPr>
        <w:t xml:space="preserve"> their retention in the </w:t>
      </w:r>
      <w:r w:rsidR="00C42316" w:rsidRPr="001508F4">
        <w:rPr>
          <w:rFonts w:ascii="Times New Roman" w:hAnsi="Times New Roman" w:cs="Times New Roman"/>
        </w:rPr>
        <w:t>rennet gel</w:t>
      </w:r>
      <w:r w:rsidR="00113442" w:rsidRPr="001508F4">
        <w:rPr>
          <w:rFonts w:ascii="Times New Roman" w:hAnsi="Times New Roman" w:cs="Times New Roman"/>
        </w:rPr>
        <w:t xml:space="preserve"> matrix</w:t>
      </w:r>
      <w:r w:rsidR="00C42316" w:rsidRPr="001508F4">
        <w:rPr>
          <w:rFonts w:ascii="Times New Roman" w:hAnsi="Times New Roman" w:cs="Times New Roman"/>
        </w:rPr>
        <w:t>,</w:t>
      </w:r>
      <w:r w:rsidR="00113442" w:rsidRPr="001508F4">
        <w:rPr>
          <w:rFonts w:ascii="Times New Roman" w:hAnsi="Times New Roman" w:cs="Times New Roman"/>
        </w:rPr>
        <w:t xml:space="preserve"> </w:t>
      </w:r>
      <w:r w:rsidR="001A6506" w:rsidRPr="001508F4">
        <w:rPr>
          <w:rFonts w:ascii="Times New Roman" w:hAnsi="Times New Roman" w:cs="Times New Roman"/>
        </w:rPr>
        <w:t xml:space="preserve">the protein retention in </w:t>
      </w:r>
      <w:r w:rsidR="00A10911" w:rsidRPr="001508F4">
        <w:rPr>
          <w:rFonts w:ascii="Times New Roman" w:hAnsi="Times New Roman" w:cs="Times New Roman"/>
        </w:rPr>
        <w:t xml:space="preserve">cooked </w:t>
      </w:r>
      <w:r w:rsidR="00191ED8" w:rsidRPr="001508F4">
        <w:rPr>
          <w:rFonts w:ascii="Times New Roman" w:hAnsi="Times New Roman" w:cs="Times New Roman"/>
        </w:rPr>
        <w:t>rennet gel</w:t>
      </w:r>
      <w:r w:rsidR="001A6506" w:rsidRPr="001508F4">
        <w:rPr>
          <w:rFonts w:ascii="Times New Roman" w:hAnsi="Times New Roman" w:cs="Times New Roman"/>
        </w:rPr>
        <w:t xml:space="preserve"> systems made with DS, DS WPC, DS HT WPC and DS HT US WPC systems w</w:t>
      </w:r>
      <w:r w:rsidR="0006235E" w:rsidRPr="001508F4">
        <w:rPr>
          <w:rFonts w:ascii="Times New Roman" w:hAnsi="Times New Roman" w:cs="Times New Roman"/>
        </w:rPr>
        <w:t>as</w:t>
      </w:r>
      <w:r w:rsidR="001A6506" w:rsidRPr="001508F4">
        <w:rPr>
          <w:rFonts w:ascii="Times New Roman" w:hAnsi="Times New Roman" w:cs="Times New Roman"/>
        </w:rPr>
        <w:t xml:space="preserve"> measured</w:t>
      </w:r>
      <w:r w:rsidR="00E065CE" w:rsidRPr="001508F4">
        <w:rPr>
          <w:rFonts w:ascii="Times New Roman" w:hAnsi="Times New Roman" w:cs="Times New Roman"/>
        </w:rPr>
        <w:t xml:space="preserve"> (Table 3)</w:t>
      </w:r>
      <w:r w:rsidR="001A6506" w:rsidRPr="001508F4">
        <w:rPr>
          <w:rFonts w:ascii="Times New Roman" w:hAnsi="Times New Roman" w:cs="Times New Roman"/>
        </w:rPr>
        <w:t>.</w:t>
      </w:r>
    </w:p>
    <w:p w14:paraId="537B3A26" w14:textId="69CDCA76" w:rsidR="00E065CE" w:rsidRPr="001508F4" w:rsidRDefault="00E065CE" w:rsidP="00AF2A33">
      <w:pPr>
        <w:spacing w:line="360" w:lineRule="auto"/>
        <w:jc w:val="both"/>
        <w:rPr>
          <w:rFonts w:ascii="Times New Roman" w:hAnsi="Times New Roman" w:cs="Times New Roman"/>
        </w:rPr>
      </w:pPr>
      <w:r w:rsidRPr="001508F4">
        <w:rPr>
          <w:rFonts w:ascii="Times New Roman" w:hAnsi="Times New Roman" w:cs="Times New Roman"/>
        </w:rPr>
        <w:lastRenderedPageBreak/>
        <w:t xml:space="preserve">Table 3: Compositional analysis </w:t>
      </w:r>
      <w:r w:rsidR="002F011D" w:rsidRPr="001508F4">
        <w:rPr>
          <w:rFonts w:ascii="Times New Roman" w:hAnsi="Times New Roman" w:cs="Times New Roman"/>
        </w:rPr>
        <w:t xml:space="preserve">and protein retention in </w:t>
      </w:r>
      <w:r w:rsidR="00191ED8" w:rsidRPr="001508F4">
        <w:rPr>
          <w:rFonts w:ascii="Times New Roman" w:hAnsi="Times New Roman" w:cs="Times New Roman"/>
        </w:rPr>
        <w:t>rennet</w:t>
      </w:r>
      <w:r w:rsidR="008201F5" w:rsidRPr="001508F4">
        <w:rPr>
          <w:rFonts w:ascii="Times New Roman" w:hAnsi="Times New Roman" w:cs="Times New Roman"/>
        </w:rPr>
        <w:t xml:space="preserve"> gel</w:t>
      </w:r>
      <w:r w:rsidR="002F011D" w:rsidRPr="001508F4">
        <w:rPr>
          <w:rFonts w:ascii="Times New Roman" w:hAnsi="Times New Roman" w:cs="Times New Roman"/>
        </w:rPr>
        <w:t xml:space="preserve"> curd</w:t>
      </w:r>
      <w:r w:rsidR="008201F5" w:rsidRPr="001508F4">
        <w:rPr>
          <w:rFonts w:ascii="Times New Roman" w:hAnsi="Times New Roman" w:cs="Times New Roman"/>
        </w:rPr>
        <w:t>s</w:t>
      </w:r>
      <w:r w:rsidR="0006235E" w:rsidRPr="001508F4">
        <w:rPr>
          <w:rFonts w:ascii="Times New Roman" w:hAnsi="Times New Roman" w:cs="Times New Roman"/>
        </w:rPr>
        <w:t xml:space="preserve"> </w:t>
      </w:r>
      <w:r w:rsidR="00D30CDD" w:rsidRPr="001508F4">
        <w:rPr>
          <w:rFonts w:ascii="Times New Roman" w:hAnsi="Times New Roman" w:cs="Times New Roman"/>
        </w:rPr>
        <w:t xml:space="preserve">and whey </w:t>
      </w:r>
      <w:r w:rsidR="0006235E" w:rsidRPr="001508F4">
        <w:rPr>
          <w:rFonts w:ascii="Times New Roman" w:hAnsi="Times New Roman" w:cs="Times New Roman"/>
        </w:rPr>
        <w:t>made from diluted skim milk (DS), diluted skim milk with untreated whey protein concentrate (DS WPC), diluted skim milk with heat-treated WPC (DS  HT WPC) and diluted skim milk with heat-treated and sonicated WPC (DS HT US WPC)</w:t>
      </w:r>
      <w:r w:rsidRPr="001508F4">
        <w:rPr>
          <w:rFonts w:ascii="Times New Roman" w:hAnsi="Times New Roman" w:cs="Times New Roman"/>
        </w:rPr>
        <w:t xml:space="preserve">. </w:t>
      </w:r>
    </w:p>
    <w:tbl>
      <w:tblPr>
        <w:tblStyle w:val="TableGrid"/>
        <w:tblW w:w="133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276"/>
        <w:gridCol w:w="1276"/>
        <w:gridCol w:w="1417"/>
        <w:gridCol w:w="1276"/>
        <w:gridCol w:w="1281"/>
        <w:gridCol w:w="1837"/>
        <w:gridCol w:w="1560"/>
        <w:gridCol w:w="1701"/>
      </w:tblGrid>
      <w:tr w:rsidR="004A52CC" w:rsidRPr="001508F4" w14:paraId="0F5D9123" w14:textId="77777777" w:rsidTr="00A71E2E">
        <w:trPr>
          <w:trHeight w:val="1915"/>
        </w:trPr>
        <w:tc>
          <w:tcPr>
            <w:tcW w:w="1696" w:type="dxa"/>
            <w:tcBorders>
              <w:top w:val="single" w:sz="4" w:space="0" w:color="auto"/>
              <w:bottom w:val="single" w:sz="4" w:space="0" w:color="auto"/>
            </w:tcBorders>
            <w:hideMark/>
          </w:tcPr>
          <w:p w14:paraId="3972B8D8" w14:textId="72390772"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Cheese milk system</w:t>
            </w:r>
          </w:p>
        </w:tc>
        <w:tc>
          <w:tcPr>
            <w:tcW w:w="1276" w:type="dxa"/>
            <w:tcBorders>
              <w:top w:val="single" w:sz="4" w:space="0" w:color="auto"/>
              <w:bottom w:val="single" w:sz="4" w:space="0" w:color="auto"/>
            </w:tcBorders>
            <w:hideMark/>
          </w:tcPr>
          <w:p w14:paraId="3DA1CB95" w14:textId="7561EA7E"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 xml:space="preserve">Moisture content in cooked curd </w:t>
            </w:r>
          </w:p>
          <w:p w14:paraId="012A05AC" w14:textId="4EAF7ED7"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 w/w)</w:t>
            </w:r>
          </w:p>
        </w:tc>
        <w:tc>
          <w:tcPr>
            <w:tcW w:w="1276" w:type="dxa"/>
            <w:tcBorders>
              <w:top w:val="single" w:sz="4" w:space="0" w:color="auto"/>
              <w:bottom w:val="single" w:sz="4" w:space="0" w:color="auto"/>
            </w:tcBorders>
            <w:hideMark/>
          </w:tcPr>
          <w:p w14:paraId="44284ABC" w14:textId="16DD05C2"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Total solids in drained whey (% w/w)</w:t>
            </w:r>
          </w:p>
        </w:tc>
        <w:tc>
          <w:tcPr>
            <w:tcW w:w="1417" w:type="dxa"/>
            <w:tcBorders>
              <w:top w:val="single" w:sz="4" w:space="0" w:color="auto"/>
              <w:bottom w:val="single" w:sz="4" w:space="0" w:color="auto"/>
            </w:tcBorders>
            <w:hideMark/>
          </w:tcPr>
          <w:p w14:paraId="58C7F16D" w14:textId="648B8310"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Protein content in cooked curd (% w/w)</w:t>
            </w:r>
          </w:p>
        </w:tc>
        <w:tc>
          <w:tcPr>
            <w:tcW w:w="1276" w:type="dxa"/>
            <w:tcBorders>
              <w:top w:val="single" w:sz="4" w:space="0" w:color="auto"/>
              <w:bottom w:val="single" w:sz="4" w:space="0" w:color="auto"/>
            </w:tcBorders>
            <w:hideMark/>
          </w:tcPr>
          <w:p w14:paraId="0985D3D1" w14:textId="3832A4BD" w:rsidR="004A52CC" w:rsidRPr="001508F4" w:rsidRDefault="004A52CC" w:rsidP="002B6659">
            <w:pPr>
              <w:spacing w:line="360" w:lineRule="auto"/>
              <w:rPr>
                <w:rFonts w:ascii="Times New Roman" w:hAnsi="Times New Roman" w:cs="Times New Roman"/>
              </w:rPr>
            </w:pPr>
            <w:r w:rsidRPr="001508F4">
              <w:rPr>
                <w:rFonts w:ascii="Times New Roman" w:hAnsi="Times New Roman" w:cs="Times New Roman"/>
              </w:rPr>
              <w:t>Protein content in drained whey (% w/w)</w:t>
            </w:r>
          </w:p>
        </w:tc>
        <w:tc>
          <w:tcPr>
            <w:tcW w:w="1281" w:type="dxa"/>
            <w:tcBorders>
              <w:top w:val="single" w:sz="4" w:space="0" w:color="auto"/>
              <w:bottom w:val="single" w:sz="4" w:space="0" w:color="auto"/>
            </w:tcBorders>
          </w:tcPr>
          <w:p w14:paraId="6FEFB84B" w14:textId="156AD3DF" w:rsidR="004A52CC" w:rsidRPr="001508F4" w:rsidRDefault="000A39A6" w:rsidP="00A71E2E">
            <w:pPr>
              <w:spacing w:line="360" w:lineRule="auto"/>
              <w:jc w:val="center"/>
              <w:rPr>
                <w:rFonts w:ascii="Times New Roman" w:hAnsi="Times New Roman" w:cs="Times New Roman"/>
              </w:rPr>
            </w:pPr>
            <w:r w:rsidRPr="001508F4">
              <w:rPr>
                <w:rFonts w:ascii="Times New Roman" w:hAnsi="Times New Roman" w:cs="Times New Roman"/>
              </w:rPr>
              <w:t>Mass of c</w:t>
            </w:r>
            <w:r w:rsidR="00387D09" w:rsidRPr="001508F4">
              <w:rPr>
                <w:rFonts w:ascii="Times New Roman" w:hAnsi="Times New Roman" w:cs="Times New Roman"/>
              </w:rPr>
              <w:t>ook</w:t>
            </w:r>
            <w:r w:rsidRPr="001508F4">
              <w:rPr>
                <w:rFonts w:ascii="Times New Roman" w:hAnsi="Times New Roman" w:cs="Times New Roman"/>
              </w:rPr>
              <w:t>ed curd (g)</w:t>
            </w:r>
          </w:p>
        </w:tc>
        <w:tc>
          <w:tcPr>
            <w:tcW w:w="1837" w:type="dxa"/>
            <w:tcBorders>
              <w:top w:val="single" w:sz="4" w:space="0" w:color="auto"/>
              <w:bottom w:val="single" w:sz="4" w:space="0" w:color="auto"/>
            </w:tcBorders>
          </w:tcPr>
          <w:p w14:paraId="5FA45E78" w14:textId="381A9C6C" w:rsidR="004A52CC" w:rsidRPr="001508F4" w:rsidRDefault="004A52CC" w:rsidP="002B6659">
            <w:pPr>
              <w:spacing w:line="360" w:lineRule="auto"/>
              <w:rPr>
                <w:rFonts w:ascii="Times New Roman" w:hAnsi="Times New Roman" w:cs="Times New Roman"/>
                <w:b/>
              </w:rPr>
            </w:pPr>
            <w:r w:rsidRPr="001508F4">
              <w:rPr>
                <w:rFonts w:ascii="Times New Roman" w:hAnsi="Times New Roman" w:cs="Times New Roman"/>
              </w:rPr>
              <w:t xml:space="preserve">Protein retention in cooked curd (% of input protein) </w:t>
            </w:r>
          </w:p>
        </w:tc>
        <w:tc>
          <w:tcPr>
            <w:tcW w:w="1560" w:type="dxa"/>
            <w:tcBorders>
              <w:top w:val="single" w:sz="4" w:space="0" w:color="auto"/>
              <w:bottom w:val="single" w:sz="4" w:space="0" w:color="auto"/>
            </w:tcBorders>
          </w:tcPr>
          <w:p w14:paraId="3FC8FC7B" w14:textId="09E6C885" w:rsidR="004A52CC" w:rsidRPr="001508F4" w:rsidRDefault="004A52CC" w:rsidP="002B6659">
            <w:pPr>
              <w:spacing w:line="360" w:lineRule="auto"/>
              <w:rPr>
                <w:rFonts w:ascii="Times New Roman" w:hAnsi="Times New Roman" w:cs="Times New Roman"/>
                <w:b/>
              </w:rPr>
            </w:pPr>
            <w:r w:rsidRPr="001508F4">
              <w:rPr>
                <w:rFonts w:ascii="Times New Roman" w:hAnsi="Times New Roman" w:cs="Times New Roman"/>
              </w:rPr>
              <w:t xml:space="preserve">Protein loss in drained whey (% of input protein) </w:t>
            </w:r>
          </w:p>
        </w:tc>
        <w:tc>
          <w:tcPr>
            <w:tcW w:w="1701" w:type="dxa"/>
            <w:tcBorders>
              <w:top w:val="single" w:sz="4" w:space="0" w:color="auto"/>
              <w:bottom w:val="single" w:sz="4" w:space="0" w:color="auto"/>
            </w:tcBorders>
            <w:hideMark/>
          </w:tcPr>
          <w:p w14:paraId="6E1BBE02" w14:textId="1C28ADE8" w:rsidR="004A52CC" w:rsidRPr="001508F4" w:rsidRDefault="004A52CC" w:rsidP="002B6659">
            <w:pPr>
              <w:spacing w:line="360" w:lineRule="auto"/>
              <w:rPr>
                <w:rFonts w:ascii="Times New Roman" w:hAnsi="Times New Roman" w:cs="Times New Roman"/>
                <w:b/>
              </w:rPr>
            </w:pPr>
            <w:r w:rsidRPr="001508F4">
              <w:rPr>
                <w:rFonts w:ascii="Times New Roman" w:hAnsi="Times New Roman" w:cs="Times New Roman"/>
                <w:b/>
              </w:rPr>
              <w:t>Ratio of total protein in cooked curd: casein content in cheese milk</w:t>
            </w:r>
          </w:p>
        </w:tc>
      </w:tr>
      <w:tr w:rsidR="004A52CC" w:rsidRPr="001508F4" w14:paraId="19FE92DC" w14:textId="77777777" w:rsidTr="00A71E2E">
        <w:trPr>
          <w:trHeight w:val="290"/>
        </w:trPr>
        <w:tc>
          <w:tcPr>
            <w:tcW w:w="1696" w:type="dxa"/>
            <w:tcBorders>
              <w:top w:val="single" w:sz="4" w:space="0" w:color="auto"/>
            </w:tcBorders>
            <w:noWrap/>
            <w:hideMark/>
          </w:tcPr>
          <w:p w14:paraId="5806BC58" w14:textId="2F4F5191" w:rsidR="004A52CC" w:rsidRPr="001508F4" w:rsidRDefault="004A52CC" w:rsidP="008156DE">
            <w:pPr>
              <w:spacing w:line="360" w:lineRule="auto"/>
              <w:jc w:val="both"/>
              <w:rPr>
                <w:rFonts w:ascii="Times New Roman" w:hAnsi="Times New Roman" w:cs="Times New Roman"/>
              </w:rPr>
            </w:pPr>
            <w:r w:rsidRPr="001508F4">
              <w:rPr>
                <w:rFonts w:ascii="Times New Roman" w:hAnsi="Times New Roman" w:cs="Times New Roman"/>
              </w:rPr>
              <w:t>DS</w:t>
            </w:r>
          </w:p>
        </w:tc>
        <w:tc>
          <w:tcPr>
            <w:tcW w:w="1276" w:type="dxa"/>
            <w:tcBorders>
              <w:top w:val="single" w:sz="4" w:space="0" w:color="auto"/>
            </w:tcBorders>
            <w:noWrap/>
            <w:hideMark/>
          </w:tcPr>
          <w:p w14:paraId="15746DB6" w14:textId="11B25CE4"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83.5±0.3</w:t>
            </w:r>
            <w:r w:rsidRPr="001508F4">
              <w:rPr>
                <w:rFonts w:ascii="Times New Roman" w:hAnsi="Times New Roman" w:cs="Times New Roman"/>
                <w:sz w:val="20"/>
                <w:szCs w:val="20"/>
                <w:vertAlign w:val="superscript"/>
              </w:rPr>
              <w:t>a</w:t>
            </w:r>
          </w:p>
        </w:tc>
        <w:tc>
          <w:tcPr>
            <w:tcW w:w="1276" w:type="dxa"/>
            <w:tcBorders>
              <w:top w:val="single" w:sz="4" w:space="0" w:color="auto"/>
            </w:tcBorders>
            <w:noWrap/>
          </w:tcPr>
          <w:p w14:paraId="2EA1AE9E" w14:textId="2F52A791"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5.57±0.22</w:t>
            </w:r>
            <w:r w:rsidRPr="001508F4">
              <w:rPr>
                <w:rFonts w:ascii="Times New Roman" w:hAnsi="Times New Roman" w:cs="Times New Roman"/>
                <w:sz w:val="20"/>
                <w:szCs w:val="20"/>
                <w:vertAlign w:val="superscript"/>
              </w:rPr>
              <w:t>a</w:t>
            </w:r>
          </w:p>
        </w:tc>
        <w:tc>
          <w:tcPr>
            <w:tcW w:w="1417" w:type="dxa"/>
            <w:tcBorders>
              <w:top w:val="single" w:sz="4" w:space="0" w:color="auto"/>
            </w:tcBorders>
            <w:noWrap/>
            <w:hideMark/>
          </w:tcPr>
          <w:p w14:paraId="0BB4B287" w14:textId="5A0E6565"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0.6±0.4</w:t>
            </w:r>
            <w:r w:rsidRPr="001508F4">
              <w:rPr>
                <w:rFonts w:ascii="Times New Roman" w:hAnsi="Times New Roman" w:cs="Times New Roman"/>
                <w:sz w:val="20"/>
                <w:szCs w:val="20"/>
                <w:vertAlign w:val="superscript"/>
              </w:rPr>
              <w:t>a</w:t>
            </w:r>
          </w:p>
        </w:tc>
        <w:tc>
          <w:tcPr>
            <w:tcW w:w="1276" w:type="dxa"/>
            <w:tcBorders>
              <w:top w:val="single" w:sz="4" w:space="0" w:color="auto"/>
            </w:tcBorders>
            <w:noWrap/>
            <w:hideMark/>
          </w:tcPr>
          <w:p w14:paraId="2E319154" w14:textId="6FE0DFD7"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0.58±0.38</w:t>
            </w:r>
            <w:r w:rsidRPr="001508F4">
              <w:rPr>
                <w:rFonts w:ascii="Times New Roman" w:hAnsi="Times New Roman" w:cs="Times New Roman"/>
                <w:sz w:val="20"/>
                <w:szCs w:val="20"/>
                <w:vertAlign w:val="superscript"/>
              </w:rPr>
              <w:t>a</w:t>
            </w:r>
          </w:p>
        </w:tc>
        <w:tc>
          <w:tcPr>
            <w:tcW w:w="1281" w:type="dxa"/>
            <w:tcBorders>
              <w:top w:val="single" w:sz="4" w:space="0" w:color="auto"/>
            </w:tcBorders>
          </w:tcPr>
          <w:p w14:paraId="740C5EF7" w14:textId="27F3AC8E" w:rsidR="004A52CC" w:rsidRPr="001508F4" w:rsidRDefault="00216EDD" w:rsidP="00A71E2E">
            <w:pPr>
              <w:spacing w:line="360" w:lineRule="auto"/>
              <w:jc w:val="center"/>
              <w:rPr>
                <w:rFonts w:ascii="Times New Roman" w:hAnsi="Times New Roman" w:cs="Times New Roman"/>
                <w:sz w:val="20"/>
                <w:szCs w:val="20"/>
              </w:rPr>
            </w:pPr>
            <w:r w:rsidRPr="001508F4">
              <w:rPr>
                <w:rFonts w:ascii="Times New Roman" w:hAnsi="Times New Roman" w:cs="Times New Roman"/>
                <w:sz w:val="20"/>
                <w:szCs w:val="20"/>
              </w:rPr>
              <w:t>22.7±0.1</w:t>
            </w:r>
            <w:r w:rsidR="001E49A9" w:rsidRPr="001508F4">
              <w:rPr>
                <w:rFonts w:ascii="Times New Roman" w:hAnsi="Times New Roman" w:cs="Times New Roman"/>
                <w:sz w:val="20"/>
                <w:szCs w:val="20"/>
                <w:vertAlign w:val="superscript"/>
              </w:rPr>
              <w:t xml:space="preserve"> a</w:t>
            </w:r>
          </w:p>
        </w:tc>
        <w:tc>
          <w:tcPr>
            <w:tcW w:w="1837" w:type="dxa"/>
            <w:tcBorders>
              <w:top w:val="single" w:sz="4" w:space="0" w:color="auto"/>
            </w:tcBorders>
          </w:tcPr>
          <w:p w14:paraId="0D1BE776" w14:textId="7BCFF58F"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83.5±3.1</w:t>
            </w:r>
            <w:r w:rsidRPr="001508F4">
              <w:rPr>
                <w:rFonts w:ascii="Times New Roman" w:hAnsi="Times New Roman" w:cs="Times New Roman"/>
                <w:sz w:val="20"/>
                <w:szCs w:val="20"/>
                <w:vertAlign w:val="superscript"/>
              </w:rPr>
              <w:t>a</w:t>
            </w:r>
          </w:p>
        </w:tc>
        <w:tc>
          <w:tcPr>
            <w:tcW w:w="1560" w:type="dxa"/>
            <w:tcBorders>
              <w:top w:val="single" w:sz="4" w:space="0" w:color="auto"/>
            </w:tcBorders>
          </w:tcPr>
          <w:p w14:paraId="028B4840" w14:textId="35A63E0D"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15.6±0.9</w:t>
            </w:r>
          </w:p>
        </w:tc>
        <w:tc>
          <w:tcPr>
            <w:tcW w:w="1701" w:type="dxa"/>
            <w:tcBorders>
              <w:top w:val="single" w:sz="4" w:space="0" w:color="auto"/>
            </w:tcBorders>
            <w:noWrap/>
            <w:hideMark/>
          </w:tcPr>
          <w:p w14:paraId="3EA10467" w14:textId="45A74C1E" w:rsidR="004A52CC" w:rsidRPr="001508F4" w:rsidRDefault="004A52CC" w:rsidP="008156DE">
            <w:pPr>
              <w:spacing w:line="360" w:lineRule="auto"/>
              <w:jc w:val="both"/>
              <w:rPr>
                <w:rFonts w:ascii="Times New Roman" w:hAnsi="Times New Roman" w:cs="Times New Roman"/>
                <w:b/>
                <w:sz w:val="20"/>
                <w:szCs w:val="20"/>
                <w:vertAlign w:val="superscript"/>
              </w:rPr>
            </w:pPr>
            <w:r w:rsidRPr="001508F4">
              <w:rPr>
                <w:rFonts w:ascii="Times New Roman" w:hAnsi="Times New Roman" w:cs="Times New Roman"/>
                <w:b/>
                <w:sz w:val="20"/>
                <w:szCs w:val="20"/>
              </w:rPr>
              <w:t>1.07±0.04</w:t>
            </w:r>
            <w:r w:rsidRPr="001508F4">
              <w:rPr>
                <w:rFonts w:ascii="Times New Roman" w:hAnsi="Times New Roman" w:cs="Times New Roman"/>
                <w:b/>
                <w:sz w:val="20"/>
                <w:szCs w:val="20"/>
                <w:vertAlign w:val="superscript"/>
              </w:rPr>
              <w:t>a</w:t>
            </w:r>
          </w:p>
        </w:tc>
      </w:tr>
      <w:tr w:rsidR="004A52CC" w:rsidRPr="001508F4" w14:paraId="6A355ED2" w14:textId="77777777" w:rsidTr="00A71E2E">
        <w:trPr>
          <w:trHeight w:val="290"/>
        </w:trPr>
        <w:tc>
          <w:tcPr>
            <w:tcW w:w="1696" w:type="dxa"/>
            <w:noWrap/>
            <w:hideMark/>
          </w:tcPr>
          <w:p w14:paraId="5654BD1D" w14:textId="77777777" w:rsidR="004A52CC" w:rsidRPr="001508F4" w:rsidRDefault="004A52CC" w:rsidP="008156DE">
            <w:pPr>
              <w:spacing w:line="360" w:lineRule="auto"/>
              <w:jc w:val="both"/>
              <w:rPr>
                <w:rFonts w:ascii="Times New Roman" w:hAnsi="Times New Roman" w:cs="Times New Roman"/>
              </w:rPr>
            </w:pPr>
            <w:r w:rsidRPr="001508F4">
              <w:rPr>
                <w:rFonts w:ascii="Times New Roman" w:hAnsi="Times New Roman" w:cs="Times New Roman"/>
              </w:rPr>
              <w:t>DS WPC</w:t>
            </w:r>
          </w:p>
        </w:tc>
        <w:tc>
          <w:tcPr>
            <w:tcW w:w="1276" w:type="dxa"/>
            <w:noWrap/>
            <w:hideMark/>
          </w:tcPr>
          <w:p w14:paraId="0BE7EE69" w14:textId="6BF11D56"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83.8±1.2</w:t>
            </w:r>
            <w:r w:rsidRPr="001508F4">
              <w:rPr>
                <w:rFonts w:ascii="Times New Roman" w:hAnsi="Times New Roman" w:cs="Times New Roman"/>
                <w:sz w:val="20"/>
                <w:szCs w:val="20"/>
                <w:vertAlign w:val="superscript"/>
              </w:rPr>
              <w:t xml:space="preserve"> a</w:t>
            </w:r>
          </w:p>
        </w:tc>
        <w:tc>
          <w:tcPr>
            <w:tcW w:w="1276" w:type="dxa"/>
            <w:noWrap/>
          </w:tcPr>
          <w:p w14:paraId="5BB1E2B2" w14:textId="301E4CAE"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82±0.12</w:t>
            </w:r>
            <w:r w:rsidRPr="001508F4">
              <w:rPr>
                <w:rFonts w:ascii="Times New Roman" w:hAnsi="Times New Roman" w:cs="Times New Roman"/>
                <w:sz w:val="20"/>
                <w:szCs w:val="20"/>
                <w:vertAlign w:val="superscript"/>
              </w:rPr>
              <w:t>b</w:t>
            </w:r>
          </w:p>
        </w:tc>
        <w:tc>
          <w:tcPr>
            <w:tcW w:w="1417" w:type="dxa"/>
            <w:noWrap/>
            <w:hideMark/>
          </w:tcPr>
          <w:p w14:paraId="5252BB7A" w14:textId="5A78EC3C"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0.2±0.3</w:t>
            </w:r>
            <w:r w:rsidRPr="001508F4">
              <w:rPr>
                <w:rFonts w:ascii="Times New Roman" w:hAnsi="Times New Roman" w:cs="Times New Roman"/>
                <w:sz w:val="20"/>
                <w:szCs w:val="20"/>
                <w:vertAlign w:val="superscript"/>
              </w:rPr>
              <w:t xml:space="preserve"> a</w:t>
            </w:r>
            <w:r w:rsidRPr="001508F4" w:rsidDel="00E60C60">
              <w:rPr>
                <w:rFonts w:ascii="Times New Roman" w:hAnsi="Times New Roman" w:cs="Times New Roman"/>
                <w:sz w:val="20"/>
                <w:szCs w:val="20"/>
              </w:rPr>
              <w:t xml:space="preserve"> </w:t>
            </w:r>
          </w:p>
        </w:tc>
        <w:tc>
          <w:tcPr>
            <w:tcW w:w="1276" w:type="dxa"/>
            <w:noWrap/>
            <w:hideMark/>
          </w:tcPr>
          <w:p w14:paraId="4AEF17FA" w14:textId="09349640"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47±0.13</w:t>
            </w:r>
            <w:r w:rsidRPr="001508F4">
              <w:rPr>
                <w:rFonts w:ascii="Times New Roman" w:hAnsi="Times New Roman" w:cs="Times New Roman"/>
                <w:sz w:val="20"/>
                <w:szCs w:val="20"/>
                <w:vertAlign w:val="superscript"/>
              </w:rPr>
              <w:t xml:space="preserve"> b</w:t>
            </w:r>
            <w:r w:rsidRPr="001508F4" w:rsidDel="00E60C60">
              <w:rPr>
                <w:rFonts w:ascii="Times New Roman" w:hAnsi="Times New Roman" w:cs="Times New Roman"/>
                <w:sz w:val="20"/>
                <w:szCs w:val="20"/>
              </w:rPr>
              <w:t xml:space="preserve"> </w:t>
            </w:r>
          </w:p>
        </w:tc>
        <w:tc>
          <w:tcPr>
            <w:tcW w:w="1281" w:type="dxa"/>
          </w:tcPr>
          <w:p w14:paraId="5970C0ED" w14:textId="5B890575" w:rsidR="004A52CC" w:rsidRPr="001508F4" w:rsidRDefault="00866680" w:rsidP="00A71E2E">
            <w:pPr>
              <w:spacing w:line="360" w:lineRule="auto"/>
              <w:jc w:val="center"/>
              <w:rPr>
                <w:rFonts w:ascii="Times New Roman" w:hAnsi="Times New Roman" w:cs="Times New Roman"/>
                <w:sz w:val="20"/>
                <w:szCs w:val="20"/>
              </w:rPr>
            </w:pPr>
            <w:r w:rsidRPr="001508F4">
              <w:rPr>
                <w:rFonts w:ascii="Times New Roman" w:hAnsi="Times New Roman" w:cs="Times New Roman"/>
                <w:sz w:val="20"/>
                <w:szCs w:val="20"/>
              </w:rPr>
              <w:t>25.1</w:t>
            </w:r>
          </w:p>
        </w:tc>
        <w:tc>
          <w:tcPr>
            <w:tcW w:w="1837" w:type="dxa"/>
          </w:tcPr>
          <w:p w14:paraId="4F421E67" w14:textId="684C7D53"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69.7±1.9</w:t>
            </w:r>
            <w:r w:rsidRPr="001508F4">
              <w:rPr>
                <w:rFonts w:ascii="Times New Roman" w:hAnsi="Times New Roman" w:cs="Times New Roman"/>
                <w:sz w:val="20"/>
                <w:szCs w:val="20"/>
                <w:vertAlign w:val="superscript"/>
              </w:rPr>
              <w:t>b</w:t>
            </w:r>
          </w:p>
        </w:tc>
        <w:tc>
          <w:tcPr>
            <w:tcW w:w="1560" w:type="dxa"/>
          </w:tcPr>
          <w:p w14:paraId="36954789" w14:textId="020C71D5"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29.6±1.8</w:t>
            </w:r>
            <w:r w:rsidRPr="001508F4">
              <w:rPr>
                <w:rFonts w:ascii="Times New Roman" w:hAnsi="Times New Roman" w:cs="Times New Roman"/>
                <w:sz w:val="20"/>
                <w:szCs w:val="20"/>
                <w:vertAlign w:val="superscript"/>
              </w:rPr>
              <w:t xml:space="preserve"> b</w:t>
            </w:r>
          </w:p>
        </w:tc>
        <w:tc>
          <w:tcPr>
            <w:tcW w:w="1701" w:type="dxa"/>
            <w:noWrap/>
            <w:hideMark/>
          </w:tcPr>
          <w:p w14:paraId="5177B7CC" w14:textId="36394904" w:rsidR="004A52CC" w:rsidRPr="001508F4" w:rsidRDefault="004A52CC" w:rsidP="008156DE">
            <w:pPr>
              <w:spacing w:line="360" w:lineRule="auto"/>
              <w:jc w:val="both"/>
              <w:rPr>
                <w:rFonts w:ascii="Times New Roman" w:hAnsi="Times New Roman" w:cs="Times New Roman"/>
                <w:b/>
                <w:sz w:val="20"/>
                <w:szCs w:val="20"/>
                <w:vertAlign w:val="superscript"/>
              </w:rPr>
            </w:pPr>
            <w:bookmarkStart w:id="4" w:name="_Hlk14885851"/>
            <w:r w:rsidRPr="001508F4">
              <w:rPr>
                <w:rFonts w:ascii="Times New Roman" w:hAnsi="Times New Roman" w:cs="Times New Roman"/>
                <w:b/>
                <w:sz w:val="20"/>
                <w:szCs w:val="20"/>
              </w:rPr>
              <w:t>1.12±0.</w:t>
            </w:r>
            <w:bookmarkEnd w:id="4"/>
            <w:r w:rsidRPr="001508F4">
              <w:rPr>
                <w:rFonts w:ascii="Times New Roman" w:hAnsi="Times New Roman" w:cs="Times New Roman"/>
                <w:b/>
                <w:sz w:val="20"/>
                <w:szCs w:val="20"/>
              </w:rPr>
              <w:t>3</w:t>
            </w:r>
            <w:r w:rsidRPr="001508F4">
              <w:rPr>
                <w:rFonts w:ascii="Times New Roman" w:hAnsi="Times New Roman" w:cs="Times New Roman"/>
                <w:b/>
                <w:sz w:val="20"/>
                <w:szCs w:val="20"/>
                <w:vertAlign w:val="superscript"/>
              </w:rPr>
              <w:t xml:space="preserve"> a b</w:t>
            </w:r>
          </w:p>
        </w:tc>
      </w:tr>
      <w:tr w:rsidR="004A52CC" w:rsidRPr="001508F4" w14:paraId="28762073" w14:textId="77777777" w:rsidTr="00A71E2E">
        <w:trPr>
          <w:trHeight w:val="290"/>
        </w:trPr>
        <w:tc>
          <w:tcPr>
            <w:tcW w:w="1696" w:type="dxa"/>
            <w:noWrap/>
            <w:hideMark/>
          </w:tcPr>
          <w:p w14:paraId="1C839C52" w14:textId="77777777" w:rsidR="004A52CC" w:rsidRPr="001508F4" w:rsidRDefault="004A52CC" w:rsidP="008156DE">
            <w:pPr>
              <w:spacing w:line="360" w:lineRule="auto"/>
              <w:jc w:val="both"/>
              <w:rPr>
                <w:rFonts w:ascii="Times New Roman" w:hAnsi="Times New Roman" w:cs="Times New Roman"/>
              </w:rPr>
            </w:pPr>
            <w:r w:rsidRPr="001508F4">
              <w:rPr>
                <w:rFonts w:ascii="Times New Roman" w:hAnsi="Times New Roman" w:cs="Times New Roman"/>
              </w:rPr>
              <w:t>DS HT WPC</w:t>
            </w:r>
          </w:p>
        </w:tc>
        <w:tc>
          <w:tcPr>
            <w:tcW w:w="1276" w:type="dxa"/>
            <w:noWrap/>
            <w:hideMark/>
          </w:tcPr>
          <w:p w14:paraId="0010BD33" w14:textId="31593CC8"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83.3±0.7</w:t>
            </w:r>
            <w:r w:rsidRPr="001508F4">
              <w:rPr>
                <w:rFonts w:ascii="Times New Roman" w:hAnsi="Times New Roman" w:cs="Times New Roman"/>
                <w:sz w:val="20"/>
                <w:szCs w:val="20"/>
                <w:vertAlign w:val="superscript"/>
              </w:rPr>
              <w:t xml:space="preserve"> a</w:t>
            </w:r>
          </w:p>
        </w:tc>
        <w:tc>
          <w:tcPr>
            <w:tcW w:w="1276" w:type="dxa"/>
            <w:noWrap/>
          </w:tcPr>
          <w:p w14:paraId="1D3704FA" w14:textId="0CD9520E"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77±0.14</w:t>
            </w:r>
            <w:r w:rsidRPr="001508F4">
              <w:rPr>
                <w:rFonts w:ascii="Times New Roman" w:hAnsi="Times New Roman" w:cs="Times New Roman"/>
                <w:sz w:val="20"/>
                <w:szCs w:val="20"/>
                <w:vertAlign w:val="superscript"/>
              </w:rPr>
              <w:t>b</w:t>
            </w:r>
            <w:r w:rsidRPr="001508F4" w:rsidDel="00B3315C">
              <w:rPr>
                <w:rFonts w:ascii="Times New Roman" w:hAnsi="Times New Roman" w:cs="Times New Roman"/>
                <w:sz w:val="20"/>
                <w:szCs w:val="20"/>
              </w:rPr>
              <w:t xml:space="preserve"> </w:t>
            </w:r>
          </w:p>
        </w:tc>
        <w:tc>
          <w:tcPr>
            <w:tcW w:w="1417" w:type="dxa"/>
            <w:noWrap/>
            <w:hideMark/>
          </w:tcPr>
          <w:p w14:paraId="62C6AE2E" w14:textId="76A21C3A"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1.5±0.8</w:t>
            </w:r>
            <w:r w:rsidRPr="001508F4">
              <w:rPr>
                <w:rFonts w:ascii="Times New Roman" w:hAnsi="Times New Roman" w:cs="Times New Roman"/>
                <w:sz w:val="20"/>
                <w:szCs w:val="20"/>
                <w:vertAlign w:val="superscript"/>
              </w:rPr>
              <w:t xml:space="preserve"> a</w:t>
            </w:r>
            <w:r w:rsidRPr="001508F4" w:rsidDel="00E60C60">
              <w:rPr>
                <w:rFonts w:ascii="Times New Roman" w:hAnsi="Times New Roman" w:cs="Times New Roman"/>
                <w:sz w:val="20"/>
                <w:szCs w:val="20"/>
              </w:rPr>
              <w:t xml:space="preserve"> </w:t>
            </w:r>
          </w:p>
        </w:tc>
        <w:tc>
          <w:tcPr>
            <w:tcW w:w="1276" w:type="dxa"/>
            <w:noWrap/>
            <w:hideMark/>
          </w:tcPr>
          <w:p w14:paraId="7B150D7F" w14:textId="61ABA842"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35±0.10</w:t>
            </w:r>
            <w:r w:rsidRPr="001508F4">
              <w:rPr>
                <w:rFonts w:ascii="Times New Roman" w:hAnsi="Times New Roman" w:cs="Times New Roman"/>
                <w:sz w:val="20"/>
                <w:szCs w:val="20"/>
                <w:vertAlign w:val="superscript"/>
              </w:rPr>
              <w:t xml:space="preserve"> b</w:t>
            </w:r>
          </w:p>
        </w:tc>
        <w:tc>
          <w:tcPr>
            <w:tcW w:w="1281" w:type="dxa"/>
          </w:tcPr>
          <w:p w14:paraId="7CF71CB2" w14:textId="40A85368" w:rsidR="004A52CC" w:rsidRPr="001508F4" w:rsidRDefault="000339D1" w:rsidP="00A71E2E">
            <w:pPr>
              <w:spacing w:line="360" w:lineRule="auto"/>
              <w:jc w:val="center"/>
              <w:rPr>
                <w:rFonts w:ascii="Times New Roman" w:hAnsi="Times New Roman" w:cs="Times New Roman"/>
                <w:sz w:val="20"/>
                <w:szCs w:val="20"/>
              </w:rPr>
            </w:pPr>
            <w:r w:rsidRPr="001508F4">
              <w:rPr>
                <w:rFonts w:ascii="Times New Roman" w:hAnsi="Times New Roman" w:cs="Times New Roman"/>
                <w:sz w:val="20"/>
                <w:szCs w:val="20"/>
              </w:rPr>
              <w:t>23.</w:t>
            </w:r>
            <w:r w:rsidR="00D639F7" w:rsidRPr="001508F4">
              <w:rPr>
                <w:rFonts w:ascii="Times New Roman" w:hAnsi="Times New Roman" w:cs="Times New Roman"/>
                <w:sz w:val="20"/>
                <w:szCs w:val="20"/>
              </w:rPr>
              <w:t>6</w:t>
            </w:r>
            <w:r w:rsidRPr="001508F4">
              <w:rPr>
                <w:rFonts w:ascii="Times New Roman" w:hAnsi="Times New Roman" w:cs="Times New Roman"/>
                <w:sz w:val="20"/>
                <w:szCs w:val="20"/>
              </w:rPr>
              <w:t>±2.1</w:t>
            </w:r>
            <w:r w:rsidR="001E49A9" w:rsidRPr="001508F4">
              <w:rPr>
                <w:rFonts w:ascii="Times New Roman" w:hAnsi="Times New Roman" w:cs="Times New Roman"/>
                <w:sz w:val="20"/>
                <w:szCs w:val="20"/>
                <w:vertAlign w:val="superscript"/>
              </w:rPr>
              <w:t>a</w:t>
            </w:r>
          </w:p>
        </w:tc>
        <w:tc>
          <w:tcPr>
            <w:tcW w:w="1837" w:type="dxa"/>
          </w:tcPr>
          <w:p w14:paraId="72366644" w14:textId="76037046"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73.3±1.7</w:t>
            </w:r>
            <w:r w:rsidRPr="001508F4">
              <w:rPr>
                <w:rFonts w:ascii="Times New Roman" w:hAnsi="Times New Roman" w:cs="Times New Roman"/>
                <w:sz w:val="20"/>
                <w:szCs w:val="20"/>
                <w:vertAlign w:val="superscript"/>
              </w:rPr>
              <w:t>b</w:t>
            </w:r>
          </w:p>
        </w:tc>
        <w:tc>
          <w:tcPr>
            <w:tcW w:w="1560" w:type="dxa"/>
          </w:tcPr>
          <w:p w14:paraId="2BFE3996" w14:textId="61162453"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30.0±3.4</w:t>
            </w:r>
            <w:r w:rsidRPr="001508F4">
              <w:rPr>
                <w:rFonts w:ascii="Times New Roman" w:hAnsi="Times New Roman" w:cs="Times New Roman"/>
                <w:sz w:val="20"/>
                <w:szCs w:val="20"/>
                <w:vertAlign w:val="superscript"/>
              </w:rPr>
              <w:t xml:space="preserve"> b</w:t>
            </w:r>
          </w:p>
        </w:tc>
        <w:tc>
          <w:tcPr>
            <w:tcW w:w="1701" w:type="dxa"/>
            <w:noWrap/>
            <w:hideMark/>
          </w:tcPr>
          <w:p w14:paraId="71B3CBD4" w14:textId="7D3762BB" w:rsidR="004A52CC" w:rsidRPr="001508F4" w:rsidRDefault="004A52CC" w:rsidP="008156DE">
            <w:pPr>
              <w:spacing w:line="360" w:lineRule="auto"/>
              <w:jc w:val="both"/>
              <w:rPr>
                <w:rFonts w:ascii="Times New Roman" w:hAnsi="Times New Roman" w:cs="Times New Roman"/>
                <w:b/>
                <w:sz w:val="20"/>
                <w:szCs w:val="20"/>
                <w:vertAlign w:val="superscript"/>
              </w:rPr>
            </w:pPr>
            <w:r w:rsidRPr="001508F4">
              <w:rPr>
                <w:rFonts w:ascii="Times New Roman" w:hAnsi="Times New Roman" w:cs="Times New Roman"/>
                <w:b/>
                <w:sz w:val="20"/>
                <w:szCs w:val="20"/>
              </w:rPr>
              <w:t>1.18±0.03</w:t>
            </w:r>
            <w:r w:rsidRPr="001508F4">
              <w:rPr>
                <w:rFonts w:ascii="Times New Roman" w:hAnsi="Times New Roman" w:cs="Times New Roman"/>
                <w:b/>
                <w:sz w:val="20"/>
                <w:szCs w:val="20"/>
                <w:vertAlign w:val="superscript"/>
              </w:rPr>
              <w:t xml:space="preserve"> b</w:t>
            </w:r>
            <w:r w:rsidRPr="001508F4" w:rsidDel="00BB319F">
              <w:rPr>
                <w:rFonts w:ascii="Times New Roman" w:hAnsi="Times New Roman" w:cs="Times New Roman"/>
                <w:b/>
                <w:sz w:val="20"/>
                <w:szCs w:val="20"/>
                <w:vertAlign w:val="superscript"/>
              </w:rPr>
              <w:t xml:space="preserve"> </w:t>
            </w:r>
          </w:p>
        </w:tc>
      </w:tr>
      <w:tr w:rsidR="004A52CC" w:rsidRPr="001508F4" w14:paraId="5E05E18B" w14:textId="77777777" w:rsidTr="00A71E2E">
        <w:trPr>
          <w:trHeight w:val="290"/>
        </w:trPr>
        <w:tc>
          <w:tcPr>
            <w:tcW w:w="1696" w:type="dxa"/>
            <w:noWrap/>
            <w:hideMark/>
          </w:tcPr>
          <w:p w14:paraId="56C7A97A" w14:textId="77777777" w:rsidR="004A52CC" w:rsidRPr="001508F4" w:rsidRDefault="004A52CC" w:rsidP="008156DE">
            <w:pPr>
              <w:spacing w:line="360" w:lineRule="auto"/>
              <w:jc w:val="both"/>
              <w:rPr>
                <w:rFonts w:ascii="Times New Roman" w:hAnsi="Times New Roman" w:cs="Times New Roman"/>
              </w:rPr>
            </w:pPr>
            <w:r w:rsidRPr="001508F4">
              <w:rPr>
                <w:rFonts w:ascii="Times New Roman" w:hAnsi="Times New Roman" w:cs="Times New Roman"/>
              </w:rPr>
              <w:t>DS HT US WPC</w:t>
            </w:r>
          </w:p>
        </w:tc>
        <w:tc>
          <w:tcPr>
            <w:tcW w:w="1276" w:type="dxa"/>
            <w:noWrap/>
            <w:hideMark/>
          </w:tcPr>
          <w:p w14:paraId="44BD9505" w14:textId="45456579"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83.6±0.2</w:t>
            </w:r>
            <w:r w:rsidRPr="001508F4">
              <w:rPr>
                <w:rFonts w:ascii="Times New Roman" w:hAnsi="Times New Roman" w:cs="Times New Roman"/>
                <w:sz w:val="20"/>
                <w:szCs w:val="20"/>
                <w:vertAlign w:val="superscript"/>
              </w:rPr>
              <w:t xml:space="preserve"> a</w:t>
            </w:r>
          </w:p>
        </w:tc>
        <w:tc>
          <w:tcPr>
            <w:tcW w:w="1276" w:type="dxa"/>
            <w:noWrap/>
          </w:tcPr>
          <w:p w14:paraId="380AC9A4" w14:textId="0611C38F"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41±0.01</w:t>
            </w:r>
            <w:r w:rsidRPr="001508F4">
              <w:rPr>
                <w:rFonts w:ascii="Times New Roman" w:hAnsi="Times New Roman" w:cs="Times New Roman"/>
                <w:sz w:val="20"/>
                <w:szCs w:val="20"/>
                <w:vertAlign w:val="superscript"/>
              </w:rPr>
              <w:t>b</w:t>
            </w:r>
          </w:p>
        </w:tc>
        <w:tc>
          <w:tcPr>
            <w:tcW w:w="1417" w:type="dxa"/>
            <w:noWrap/>
            <w:hideMark/>
          </w:tcPr>
          <w:p w14:paraId="10E676D7" w14:textId="301A6422"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1.0±0.1</w:t>
            </w:r>
            <w:r w:rsidRPr="001508F4">
              <w:rPr>
                <w:rFonts w:ascii="Times New Roman" w:hAnsi="Times New Roman" w:cs="Times New Roman"/>
                <w:sz w:val="20"/>
                <w:szCs w:val="20"/>
                <w:vertAlign w:val="superscript"/>
              </w:rPr>
              <w:t xml:space="preserve"> a</w:t>
            </w:r>
            <w:r w:rsidRPr="001508F4" w:rsidDel="00E60C60">
              <w:rPr>
                <w:rFonts w:ascii="Times New Roman" w:hAnsi="Times New Roman" w:cs="Times New Roman"/>
                <w:sz w:val="20"/>
                <w:szCs w:val="20"/>
              </w:rPr>
              <w:t xml:space="preserve"> </w:t>
            </w:r>
          </w:p>
        </w:tc>
        <w:tc>
          <w:tcPr>
            <w:tcW w:w="1276" w:type="dxa"/>
            <w:noWrap/>
            <w:hideMark/>
          </w:tcPr>
          <w:p w14:paraId="7469DCE9" w14:textId="5D003D87" w:rsidR="004A52CC" w:rsidRPr="001508F4" w:rsidRDefault="004A52CC" w:rsidP="008156DE">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11±0.06</w:t>
            </w:r>
            <w:r w:rsidRPr="001508F4">
              <w:rPr>
                <w:rFonts w:ascii="Times New Roman" w:hAnsi="Times New Roman" w:cs="Times New Roman"/>
                <w:sz w:val="20"/>
                <w:szCs w:val="20"/>
                <w:vertAlign w:val="superscript"/>
              </w:rPr>
              <w:t xml:space="preserve"> c</w:t>
            </w:r>
            <w:r w:rsidRPr="001508F4" w:rsidDel="00E60C60">
              <w:rPr>
                <w:rFonts w:ascii="Times New Roman" w:hAnsi="Times New Roman" w:cs="Times New Roman"/>
                <w:sz w:val="20"/>
                <w:szCs w:val="20"/>
              </w:rPr>
              <w:t xml:space="preserve"> </w:t>
            </w:r>
          </w:p>
        </w:tc>
        <w:tc>
          <w:tcPr>
            <w:tcW w:w="1281" w:type="dxa"/>
          </w:tcPr>
          <w:p w14:paraId="665156A7" w14:textId="741AC31D" w:rsidR="004A52CC" w:rsidRPr="001508F4" w:rsidRDefault="00536B57" w:rsidP="00A71E2E">
            <w:pPr>
              <w:spacing w:line="360" w:lineRule="auto"/>
              <w:jc w:val="center"/>
              <w:rPr>
                <w:rFonts w:ascii="Times New Roman" w:hAnsi="Times New Roman" w:cs="Times New Roman"/>
                <w:sz w:val="20"/>
                <w:szCs w:val="20"/>
              </w:rPr>
            </w:pPr>
            <w:r w:rsidRPr="001508F4">
              <w:rPr>
                <w:rFonts w:ascii="Times New Roman" w:hAnsi="Times New Roman" w:cs="Times New Roman"/>
                <w:sz w:val="20"/>
                <w:szCs w:val="20"/>
              </w:rPr>
              <w:t>26.8±0.0</w:t>
            </w:r>
            <w:r w:rsidR="00F2670A" w:rsidRPr="001508F4">
              <w:rPr>
                <w:rFonts w:ascii="Times New Roman" w:hAnsi="Times New Roman" w:cs="Times New Roman"/>
                <w:sz w:val="20"/>
                <w:szCs w:val="20"/>
                <w:vertAlign w:val="superscript"/>
              </w:rPr>
              <w:t>a</w:t>
            </w:r>
          </w:p>
        </w:tc>
        <w:tc>
          <w:tcPr>
            <w:tcW w:w="1837" w:type="dxa"/>
          </w:tcPr>
          <w:p w14:paraId="7675DACA" w14:textId="1C182BB4"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81.0±0.6</w:t>
            </w:r>
            <w:r w:rsidRPr="001508F4">
              <w:rPr>
                <w:rFonts w:ascii="Times New Roman" w:hAnsi="Times New Roman" w:cs="Times New Roman"/>
                <w:sz w:val="20"/>
                <w:szCs w:val="20"/>
                <w:vertAlign w:val="superscript"/>
              </w:rPr>
              <w:t>a</w:t>
            </w:r>
          </w:p>
        </w:tc>
        <w:tc>
          <w:tcPr>
            <w:tcW w:w="1560" w:type="dxa"/>
          </w:tcPr>
          <w:p w14:paraId="225777BD" w14:textId="254D82F7" w:rsidR="004A52CC" w:rsidRPr="001508F4" w:rsidRDefault="004A52CC" w:rsidP="008156DE">
            <w:pPr>
              <w:spacing w:line="360" w:lineRule="auto"/>
              <w:jc w:val="both"/>
              <w:rPr>
                <w:rFonts w:ascii="Times New Roman" w:hAnsi="Times New Roman" w:cs="Times New Roman"/>
                <w:b/>
                <w:sz w:val="20"/>
                <w:szCs w:val="20"/>
              </w:rPr>
            </w:pPr>
            <w:r w:rsidRPr="001508F4">
              <w:rPr>
                <w:rFonts w:ascii="Times New Roman" w:hAnsi="Times New Roman" w:cs="Times New Roman"/>
                <w:sz w:val="20"/>
                <w:szCs w:val="20"/>
              </w:rPr>
              <w:t>22.2±1.2</w:t>
            </w:r>
            <w:r w:rsidRPr="001508F4">
              <w:rPr>
                <w:rFonts w:ascii="Times New Roman" w:hAnsi="Times New Roman" w:cs="Times New Roman"/>
                <w:sz w:val="20"/>
                <w:szCs w:val="20"/>
                <w:vertAlign w:val="superscript"/>
              </w:rPr>
              <w:t>c</w:t>
            </w:r>
          </w:p>
        </w:tc>
        <w:tc>
          <w:tcPr>
            <w:tcW w:w="1701" w:type="dxa"/>
            <w:noWrap/>
            <w:hideMark/>
          </w:tcPr>
          <w:p w14:paraId="1C4CC970" w14:textId="61C4E65D" w:rsidR="004A52CC" w:rsidRPr="001508F4" w:rsidRDefault="004A52CC" w:rsidP="008156DE">
            <w:pPr>
              <w:spacing w:line="360" w:lineRule="auto"/>
              <w:jc w:val="both"/>
              <w:rPr>
                <w:rFonts w:ascii="Times New Roman" w:hAnsi="Times New Roman" w:cs="Times New Roman"/>
                <w:b/>
                <w:sz w:val="20"/>
                <w:szCs w:val="20"/>
                <w:vertAlign w:val="superscript"/>
              </w:rPr>
            </w:pPr>
            <w:r w:rsidRPr="001508F4">
              <w:rPr>
                <w:rFonts w:ascii="Times New Roman" w:hAnsi="Times New Roman" w:cs="Times New Roman"/>
                <w:b/>
                <w:sz w:val="20"/>
                <w:szCs w:val="20"/>
              </w:rPr>
              <w:t>1.30±0.01</w:t>
            </w:r>
            <w:r w:rsidRPr="001508F4">
              <w:rPr>
                <w:rFonts w:ascii="Times New Roman" w:hAnsi="Times New Roman" w:cs="Times New Roman"/>
                <w:b/>
                <w:sz w:val="20"/>
                <w:szCs w:val="20"/>
                <w:vertAlign w:val="superscript"/>
              </w:rPr>
              <w:t xml:space="preserve"> c</w:t>
            </w:r>
          </w:p>
        </w:tc>
      </w:tr>
    </w:tbl>
    <w:p w14:paraId="1730891B" w14:textId="75A75255" w:rsidR="00EB5431" w:rsidRPr="001508F4" w:rsidRDefault="00EB5431" w:rsidP="00EB5431">
      <w:pPr>
        <w:rPr>
          <w:rFonts w:ascii="Times New Roman" w:hAnsi="Times New Roman" w:cs="Times New Roman"/>
        </w:rPr>
      </w:pPr>
      <w:r w:rsidRPr="001508F4">
        <w:rPr>
          <w:rFonts w:ascii="Times New Roman" w:hAnsi="Times New Roman" w:cs="Times New Roman"/>
        </w:rPr>
        <w:t xml:space="preserve">* The standard deviation of </w:t>
      </w:r>
      <w:r w:rsidR="004075A9" w:rsidRPr="001508F4">
        <w:rPr>
          <w:rFonts w:ascii="Times New Roman" w:hAnsi="Times New Roman" w:cs="Times New Roman"/>
        </w:rPr>
        <w:t>replicate</w:t>
      </w:r>
      <w:r w:rsidRPr="001508F4">
        <w:rPr>
          <w:rFonts w:ascii="Times New Roman" w:hAnsi="Times New Roman" w:cs="Times New Roman"/>
        </w:rPr>
        <w:t xml:space="preserve"> measurements of duplicate milk systems are denoted alongside the mean value</w:t>
      </w:r>
      <w:r w:rsidR="004075A9" w:rsidRPr="001508F4">
        <w:rPr>
          <w:rFonts w:ascii="Times New Roman" w:hAnsi="Times New Roman" w:cs="Times New Roman"/>
        </w:rPr>
        <w:t xml:space="preserve"> except for </w:t>
      </w:r>
      <w:r w:rsidR="003E4D28" w:rsidRPr="001508F4">
        <w:rPr>
          <w:rFonts w:ascii="Times New Roman" w:hAnsi="Times New Roman" w:cs="Times New Roman"/>
        </w:rPr>
        <w:t xml:space="preserve">the </w:t>
      </w:r>
      <w:r w:rsidR="004075A9" w:rsidRPr="001508F4">
        <w:rPr>
          <w:rFonts w:ascii="Times New Roman" w:hAnsi="Times New Roman" w:cs="Times New Roman"/>
        </w:rPr>
        <w:t>DS WPC system</w:t>
      </w:r>
      <w:r w:rsidR="003E4D28" w:rsidRPr="001508F4">
        <w:rPr>
          <w:rFonts w:ascii="Times New Roman" w:hAnsi="Times New Roman" w:cs="Times New Roman"/>
        </w:rPr>
        <w:t>, for which</w:t>
      </w:r>
      <w:r w:rsidR="00163322" w:rsidRPr="001508F4">
        <w:rPr>
          <w:rFonts w:ascii="Times New Roman" w:hAnsi="Times New Roman" w:cs="Times New Roman"/>
        </w:rPr>
        <w:t xml:space="preserve"> the cooked curds were formed once </w:t>
      </w:r>
      <w:r w:rsidR="003D6B4A" w:rsidRPr="001508F4">
        <w:rPr>
          <w:rFonts w:ascii="Times New Roman" w:hAnsi="Times New Roman" w:cs="Times New Roman"/>
        </w:rPr>
        <w:t xml:space="preserve">and </w:t>
      </w:r>
      <w:r w:rsidR="00A82F16" w:rsidRPr="001508F4">
        <w:rPr>
          <w:rFonts w:ascii="Times New Roman" w:hAnsi="Times New Roman" w:cs="Times New Roman"/>
        </w:rPr>
        <w:t>replicate samples were measured</w:t>
      </w:r>
      <w:r w:rsidR="0093174D" w:rsidRPr="001508F4">
        <w:rPr>
          <w:rFonts w:ascii="Times New Roman" w:hAnsi="Times New Roman" w:cs="Times New Roman"/>
        </w:rPr>
        <w:t>.</w:t>
      </w:r>
    </w:p>
    <w:p w14:paraId="657F3415" w14:textId="76F59BF7" w:rsidR="00EB5431" w:rsidRPr="001508F4" w:rsidRDefault="00EB5431" w:rsidP="00EB5431">
      <w:pPr>
        <w:rPr>
          <w:rFonts w:ascii="Times New Roman" w:hAnsi="Times New Roman" w:cs="Times New Roman"/>
        </w:rPr>
      </w:pPr>
      <w:r w:rsidRPr="001508F4">
        <w:rPr>
          <w:rFonts w:ascii="Times New Roman" w:hAnsi="Times New Roman" w:cs="Times New Roman"/>
        </w:rPr>
        <w:t>** Significantly different values (p</w:t>
      </w:r>
      <w:r w:rsidR="003E4D28" w:rsidRPr="001508F4">
        <w:rPr>
          <w:rFonts w:ascii="Times New Roman" w:hAnsi="Times New Roman" w:cs="Times New Roman"/>
        </w:rPr>
        <w:t xml:space="preserve"> </w:t>
      </w:r>
      <w:r w:rsidRPr="001508F4">
        <w:rPr>
          <w:rFonts w:ascii="Times New Roman" w:hAnsi="Times New Roman" w:cs="Times New Roman"/>
        </w:rPr>
        <w:t>&lt;</w:t>
      </w:r>
      <w:r w:rsidR="003E4D28" w:rsidRPr="001508F4">
        <w:rPr>
          <w:rFonts w:ascii="Times New Roman" w:hAnsi="Times New Roman" w:cs="Times New Roman"/>
        </w:rPr>
        <w:t xml:space="preserve"> </w:t>
      </w:r>
      <w:r w:rsidRPr="001508F4">
        <w:rPr>
          <w:rFonts w:ascii="Times New Roman" w:hAnsi="Times New Roman" w:cs="Times New Roman"/>
        </w:rPr>
        <w:t xml:space="preserve">0.05) </w:t>
      </w:r>
      <w:r w:rsidR="003E4D28" w:rsidRPr="001508F4">
        <w:rPr>
          <w:rFonts w:ascii="Times New Roman" w:hAnsi="Times New Roman" w:cs="Times New Roman"/>
        </w:rPr>
        <w:t>within</w:t>
      </w:r>
      <w:r w:rsidRPr="001508F4">
        <w:rPr>
          <w:rFonts w:ascii="Times New Roman" w:hAnsi="Times New Roman" w:cs="Times New Roman"/>
        </w:rPr>
        <w:t xml:space="preserve"> a column are denoted using superscript letters.</w:t>
      </w:r>
    </w:p>
    <w:p w14:paraId="37BE50BD" w14:textId="77777777" w:rsidR="00EB5431" w:rsidRPr="001508F4" w:rsidRDefault="00EB5431" w:rsidP="00EB5431">
      <w:pPr>
        <w:rPr>
          <w:rFonts w:ascii="Times New Roman" w:hAnsi="Times New Roman" w:cs="Times New Roman"/>
        </w:rPr>
      </w:pPr>
    </w:p>
    <w:p w14:paraId="2B142785" w14:textId="5BFDEEC8" w:rsidR="00AB045F" w:rsidRPr="001508F4" w:rsidRDefault="00AB045F" w:rsidP="00A71E2E">
      <w:pPr>
        <w:rPr>
          <w:rFonts w:ascii="Times New Roman" w:hAnsi="Times New Roman" w:cs="Times New Roman"/>
        </w:rPr>
        <w:sectPr w:rsidR="00AB045F" w:rsidRPr="001508F4" w:rsidSect="00C025E9">
          <w:pgSz w:w="16838" w:h="11906" w:orient="landscape"/>
          <w:pgMar w:top="1440" w:right="1440" w:bottom="1440" w:left="1440" w:header="708" w:footer="708" w:gutter="0"/>
          <w:lnNumType w:countBy="1" w:restart="continuous"/>
          <w:cols w:space="708"/>
          <w:docGrid w:linePitch="360"/>
        </w:sectPr>
      </w:pPr>
    </w:p>
    <w:p w14:paraId="30B3DA13" w14:textId="347F5DBB" w:rsidR="00DE07A2" w:rsidRPr="001508F4" w:rsidRDefault="005409E1" w:rsidP="00BB2112">
      <w:pPr>
        <w:spacing w:line="360" w:lineRule="auto"/>
        <w:jc w:val="both"/>
        <w:rPr>
          <w:rFonts w:ascii="Times New Roman" w:hAnsi="Times New Roman" w:cs="Times New Roman"/>
        </w:rPr>
      </w:pPr>
      <w:r w:rsidRPr="001508F4">
        <w:rPr>
          <w:rFonts w:ascii="Times New Roman" w:hAnsi="Times New Roman" w:cs="Times New Roman"/>
        </w:rPr>
        <w:lastRenderedPageBreak/>
        <w:t xml:space="preserve">In conventional cheese making, most of the casein is retained in the curd as part of the cheese matrix, whereas almost all the whey protein is lost into the whey. </w:t>
      </w:r>
      <w:r w:rsidR="004A10AB" w:rsidRPr="001508F4">
        <w:rPr>
          <w:rFonts w:ascii="Times New Roman" w:hAnsi="Times New Roman" w:cs="Times New Roman"/>
        </w:rPr>
        <w:t>To account for the</w:t>
      </w:r>
      <w:r w:rsidR="00F85045" w:rsidRPr="001508F4">
        <w:rPr>
          <w:rFonts w:ascii="Times New Roman" w:hAnsi="Times New Roman" w:cs="Times New Roman"/>
        </w:rPr>
        <w:t xml:space="preserve"> </w:t>
      </w:r>
      <w:r w:rsidR="00B3315C" w:rsidRPr="001508F4">
        <w:rPr>
          <w:rFonts w:ascii="Times New Roman" w:hAnsi="Times New Roman" w:cs="Times New Roman"/>
        </w:rPr>
        <w:t>higher concentration of whey protein in the cheese milk</w:t>
      </w:r>
      <w:r w:rsidR="004A10AB" w:rsidRPr="001508F4">
        <w:rPr>
          <w:rFonts w:ascii="Times New Roman" w:hAnsi="Times New Roman" w:cs="Times New Roman"/>
        </w:rPr>
        <w:t xml:space="preserve">s </w:t>
      </w:r>
      <w:r w:rsidRPr="001508F4">
        <w:rPr>
          <w:rFonts w:ascii="Times New Roman" w:hAnsi="Times New Roman" w:cs="Times New Roman"/>
        </w:rPr>
        <w:t xml:space="preserve">with added WPC, </w:t>
      </w:r>
      <w:r w:rsidR="0046472F" w:rsidRPr="001508F4">
        <w:rPr>
          <w:rFonts w:ascii="Times New Roman" w:hAnsi="Times New Roman" w:cs="Times New Roman"/>
        </w:rPr>
        <w:t xml:space="preserve">a comparison </w:t>
      </w:r>
      <w:r w:rsidRPr="001508F4">
        <w:rPr>
          <w:rFonts w:ascii="Times New Roman" w:hAnsi="Times New Roman" w:cs="Times New Roman"/>
        </w:rPr>
        <w:t>was made on the basis of</w:t>
      </w:r>
      <w:r w:rsidR="0046472F" w:rsidRPr="001508F4">
        <w:rPr>
          <w:rFonts w:ascii="Times New Roman" w:hAnsi="Times New Roman" w:cs="Times New Roman"/>
        </w:rPr>
        <w:t xml:space="preserve"> the </w:t>
      </w:r>
      <w:r w:rsidR="00BB319F" w:rsidRPr="001508F4">
        <w:rPr>
          <w:rFonts w:ascii="Times New Roman" w:hAnsi="Times New Roman" w:cs="Times New Roman"/>
        </w:rPr>
        <w:t xml:space="preserve">protein retention </w:t>
      </w:r>
      <w:r w:rsidR="001112BD" w:rsidRPr="001508F4">
        <w:rPr>
          <w:rFonts w:ascii="Times New Roman" w:hAnsi="Times New Roman" w:cs="Times New Roman"/>
        </w:rPr>
        <w:t xml:space="preserve">in </w:t>
      </w:r>
      <w:r w:rsidR="006F7DBC" w:rsidRPr="001508F4">
        <w:rPr>
          <w:rFonts w:ascii="Times New Roman" w:hAnsi="Times New Roman" w:cs="Times New Roman"/>
        </w:rPr>
        <w:t xml:space="preserve">the </w:t>
      </w:r>
      <w:r w:rsidR="001112BD" w:rsidRPr="001508F4">
        <w:rPr>
          <w:rFonts w:ascii="Times New Roman" w:hAnsi="Times New Roman" w:cs="Times New Roman"/>
        </w:rPr>
        <w:t xml:space="preserve">cheese </w:t>
      </w:r>
      <w:r w:rsidR="00BB319F" w:rsidRPr="001508F4">
        <w:rPr>
          <w:rFonts w:ascii="Times New Roman" w:hAnsi="Times New Roman" w:cs="Times New Roman"/>
        </w:rPr>
        <w:t>per gram of casein</w:t>
      </w:r>
      <w:r w:rsidR="001112BD" w:rsidRPr="001508F4">
        <w:rPr>
          <w:rFonts w:ascii="Times New Roman" w:hAnsi="Times New Roman" w:cs="Times New Roman"/>
        </w:rPr>
        <w:t xml:space="preserve"> in </w:t>
      </w:r>
      <w:r w:rsidR="006F7DBC" w:rsidRPr="001508F4">
        <w:rPr>
          <w:rFonts w:ascii="Times New Roman" w:hAnsi="Times New Roman" w:cs="Times New Roman"/>
        </w:rPr>
        <w:t xml:space="preserve">the </w:t>
      </w:r>
      <w:r w:rsidR="001112BD" w:rsidRPr="001508F4">
        <w:rPr>
          <w:rFonts w:ascii="Times New Roman" w:hAnsi="Times New Roman" w:cs="Times New Roman"/>
        </w:rPr>
        <w:t>cheese milk</w:t>
      </w:r>
      <w:r w:rsidR="00BB319F" w:rsidRPr="001508F4">
        <w:rPr>
          <w:rFonts w:ascii="Times New Roman" w:hAnsi="Times New Roman" w:cs="Times New Roman"/>
        </w:rPr>
        <w:t xml:space="preserve">. </w:t>
      </w:r>
      <w:r w:rsidR="008156DE" w:rsidRPr="001508F4">
        <w:rPr>
          <w:rFonts w:ascii="Times New Roman" w:hAnsi="Times New Roman" w:cs="Times New Roman"/>
        </w:rPr>
        <w:t>T</w:t>
      </w:r>
      <w:r w:rsidR="0046472F" w:rsidRPr="001508F4">
        <w:rPr>
          <w:rFonts w:ascii="Times New Roman" w:hAnsi="Times New Roman" w:cs="Times New Roman"/>
        </w:rPr>
        <w:t xml:space="preserve">he </w:t>
      </w:r>
      <w:r w:rsidR="00BB319F" w:rsidRPr="001508F4">
        <w:rPr>
          <w:rFonts w:ascii="Times New Roman" w:hAnsi="Times New Roman" w:cs="Times New Roman"/>
        </w:rPr>
        <w:t>ratio</w:t>
      </w:r>
      <w:r w:rsidR="008156DE" w:rsidRPr="001508F4">
        <w:rPr>
          <w:rFonts w:ascii="Times New Roman" w:hAnsi="Times New Roman" w:cs="Times New Roman"/>
        </w:rPr>
        <w:t xml:space="preserve"> of total protein to casein</w:t>
      </w:r>
      <w:r w:rsidR="00BB319F" w:rsidRPr="001508F4">
        <w:rPr>
          <w:rFonts w:ascii="Times New Roman" w:hAnsi="Times New Roman" w:cs="Times New Roman"/>
        </w:rPr>
        <w:t xml:space="preserve"> (hence </w:t>
      </w:r>
      <w:r w:rsidR="009D5B87" w:rsidRPr="001508F4">
        <w:rPr>
          <w:rFonts w:ascii="Times New Roman" w:hAnsi="Times New Roman" w:cs="Times New Roman"/>
        </w:rPr>
        <w:t xml:space="preserve">whey protein </w:t>
      </w:r>
      <w:r w:rsidR="0046472F" w:rsidRPr="001508F4">
        <w:rPr>
          <w:rFonts w:ascii="Times New Roman" w:hAnsi="Times New Roman" w:cs="Times New Roman"/>
        </w:rPr>
        <w:t>retention</w:t>
      </w:r>
      <w:r w:rsidR="00D7505D" w:rsidRPr="001508F4">
        <w:rPr>
          <w:rFonts w:ascii="Times New Roman" w:hAnsi="Times New Roman" w:cs="Times New Roman"/>
        </w:rPr>
        <w:t>)</w:t>
      </w:r>
      <w:r w:rsidR="0046472F" w:rsidRPr="001508F4">
        <w:rPr>
          <w:rFonts w:ascii="Times New Roman" w:hAnsi="Times New Roman" w:cs="Times New Roman"/>
        </w:rPr>
        <w:t xml:space="preserve"> </w:t>
      </w:r>
      <w:r w:rsidR="009D5B87" w:rsidRPr="001508F4">
        <w:rPr>
          <w:rFonts w:ascii="Times New Roman" w:hAnsi="Times New Roman" w:cs="Times New Roman"/>
        </w:rPr>
        <w:t>was similar for the DS</w:t>
      </w:r>
      <w:r w:rsidR="0023161A" w:rsidRPr="001508F4">
        <w:rPr>
          <w:rFonts w:ascii="Times New Roman" w:hAnsi="Times New Roman" w:cs="Times New Roman"/>
        </w:rPr>
        <w:t xml:space="preserve"> (1.07</w:t>
      </w:r>
      <w:r w:rsidR="00D2299F" w:rsidRPr="001508F4">
        <w:rPr>
          <w:rFonts w:ascii="Times New Roman" w:hAnsi="Times New Roman" w:cs="Times New Roman"/>
        </w:rPr>
        <w:t xml:space="preserve"> </w:t>
      </w:r>
      <w:r w:rsidR="0023161A" w:rsidRPr="001508F4">
        <w:rPr>
          <w:rFonts w:ascii="Times New Roman" w:hAnsi="Times New Roman" w:cs="Times New Roman"/>
        </w:rPr>
        <w:t>±</w:t>
      </w:r>
      <w:r w:rsidR="00D2299F" w:rsidRPr="001508F4">
        <w:rPr>
          <w:rFonts w:ascii="Times New Roman" w:hAnsi="Times New Roman" w:cs="Times New Roman"/>
        </w:rPr>
        <w:t xml:space="preserve"> </w:t>
      </w:r>
      <w:r w:rsidR="0023161A" w:rsidRPr="001508F4">
        <w:rPr>
          <w:rFonts w:ascii="Times New Roman" w:hAnsi="Times New Roman" w:cs="Times New Roman"/>
        </w:rPr>
        <w:t>0.</w:t>
      </w:r>
      <w:r w:rsidR="00307FC8" w:rsidRPr="001508F4">
        <w:rPr>
          <w:rFonts w:ascii="Times New Roman" w:hAnsi="Times New Roman" w:cs="Times New Roman"/>
        </w:rPr>
        <w:t>04</w:t>
      </w:r>
      <w:r w:rsidR="0023161A" w:rsidRPr="001508F4">
        <w:rPr>
          <w:rFonts w:ascii="Times New Roman" w:hAnsi="Times New Roman" w:cs="Times New Roman"/>
        </w:rPr>
        <w:t>)</w:t>
      </w:r>
      <w:r w:rsidR="009D5B87" w:rsidRPr="001508F4">
        <w:rPr>
          <w:rFonts w:ascii="Times New Roman" w:hAnsi="Times New Roman" w:cs="Times New Roman"/>
        </w:rPr>
        <w:t xml:space="preserve"> and DS WPC </w:t>
      </w:r>
      <w:r w:rsidR="0023161A" w:rsidRPr="001508F4">
        <w:rPr>
          <w:rFonts w:ascii="Times New Roman" w:hAnsi="Times New Roman" w:cs="Times New Roman"/>
        </w:rPr>
        <w:t>(1.12</w:t>
      </w:r>
      <w:r w:rsidR="00D2299F" w:rsidRPr="001508F4">
        <w:rPr>
          <w:rFonts w:ascii="Times New Roman" w:hAnsi="Times New Roman" w:cs="Times New Roman"/>
        </w:rPr>
        <w:t xml:space="preserve"> </w:t>
      </w:r>
      <w:r w:rsidR="0023161A" w:rsidRPr="001508F4">
        <w:rPr>
          <w:rFonts w:ascii="Times New Roman" w:hAnsi="Times New Roman" w:cs="Times New Roman"/>
        </w:rPr>
        <w:t>±</w:t>
      </w:r>
      <w:r w:rsidR="00D2299F" w:rsidRPr="001508F4">
        <w:rPr>
          <w:rFonts w:ascii="Times New Roman" w:hAnsi="Times New Roman" w:cs="Times New Roman"/>
        </w:rPr>
        <w:t xml:space="preserve"> </w:t>
      </w:r>
      <w:r w:rsidR="0023161A" w:rsidRPr="001508F4">
        <w:rPr>
          <w:rFonts w:ascii="Times New Roman" w:hAnsi="Times New Roman" w:cs="Times New Roman"/>
        </w:rPr>
        <w:t>0.</w:t>
      </w:r>
      <w:r w:rsidR="00307FC8" w:rsidRPr="001508F4">
        <w:rPr>
          <w:rFonts w:ascii="Times New Roman" w:hAnsi="Times New Roman" w:cs="Times New Roman"/>
        </w:rPr>
        <w:t>03</w:t>
      </w:r>
      <w:r w:rsidR="0023161A" w:rsidRPr="001508F4">
        <w:rPr>
          <w:rFonts w:ascii="Times New Roman" w:hAnsi="Times New Roman" w:cs="Times New Roman"/>
        </w:rPr>
        <w:t xml:space="preserve">) </w:t>
      </w:r>
      <w:r w:rsidR="009D5B87" w:rsidRPr="001508F4">
        <w:rPr>
          <w:rFonts w:ascii="Times New Roman" w:hAnsi="Times New Roman" w:cs="Times New Roman"/>
        </w:rPr>
        <w:t xml:space="preserve">systems, </w:t>
      </w:r>
      <w:r w:rsidR="004C3FFA" w:rsidRPr="001508F4">
        <w:rPr>
          <w:rFonts w:ascii="Times New Roman" w:hAnsi="Times New Roman" w:cs="Times New Roman"/>
        </w:rPr>
        <w:t xml:space="preserve">indicating that the </w:t>
      </w:r>
      <w:r w:rsidR="00170F1B" w:rsidRPr="001508F4">
        <w:rPr>
          <w:rFonts w:ascii="Times New Roman" w:hAnsi="Times New Roman" w:cs="Times New Roman"/>
        </w:rPr>
        <w:t xml:space="preserve">majority of </w:t>
      </w:r>
      <w:r w:rsidR="004C3FFA" w:rsidRPr="001508F4">
        <w:rPr>
          <w:rFonts w:ascii="Times New Roman" w:hAnsi="Times New Roman" w:cs="Times New Roman"/>
        </w:rPr>
        <w:t>whey protein/aggregates in the WPC</w:t>
      </w:r>
      <w:r w:rsidR="00170F1B" w:rsidRPr="001508F4">
        <w:rPr>
          <w:rFonts w:ascii="Times New Roman" w:hAnsi="Times New Roman" w:cs="Times New Roman"/>
        </w:rPr>
        <w:t xml:space="preserve"> </w:t>
      </w:r>
      <w:r w:rsidR="004C3FFA" w:rsidRPr="001508F4">
        <w:rPr>
          <w:rFonts w:ascii="Times New Roman" w:hAnsi="Times New Roman" w:cs="Times New Roman"/>
        </w:rPr>
        <w:t>w</w:t>
      </w:r>
      <w:r w:rsidR="00B80326" w:rsidRPr="001508F4">
        <w:rPr>
          <w:rFonts w:ascii="Times New Roman" w:hAnsi="Times New Roman" w:cs="Times New Roman"/>
        </w:rPr>
        <w:t>ere</w:t>
      </w:r>
      <w:r w:rsidR="004C3FFA" w:rsidRPr="001508F4">
        <w:rPr>
          <w:rFonts w:ascii="Times New Roman" w:hAnsi="Times New Roman" w:cs="Times New Roman"/>
        </w:rPr>
        <w:t xml:space="preserve"> sufficiently small (Figure 3</w:t>
      </w:r>
      <w:r w:rsidR="00E95CB1" w:rsidRPr="001508F4">
        <w:rPr>
          <w:rFonts w:ascii="Times New Roman" w:hAnsi="Times New Roman" w:cs="Times New Roman"/>
        </w:rPr>
        <w:t>:</w:t>
      </w:r>
      <w:r w:rsidR="00E626EC" w:rsidRPr="001508F4">
        <w:rPr>
          <w:rFonts w:ascii="Times New Roman" w:hAnsi="Times New Roman" w:cs="Times New Roman"/>
        </w:rPr>
        <w:t xml:space="preserve"> 30-60 nm </w:t>
      </w:r>
      <w:r w:rsidR="00E95CB1" w:rsidRPr="001508F4">
        <w:rPr>
          <w:rFonts w:ascii="Times New Roman" w:hAnsi="Times New Roman" w:cs="Times New Roman"/>
        </w:rPr>
        <w:t>peak</w:t>
      </w:r>
      <w:r w:rsidR="00D06CD9" w:rsidRPr="001508F4">
        <w:rPr>
          <w:rFonts w:ascii="Times New Roman" w:hAnsi="Times New Roman" w:cs="Times New Roman"/>
        </w:rPr>
        <w:t xml:space="preserve"> of the protein</w:t>
      </w:r>
      <w:r w:rsidR="001659F7" w:rsidRPr="001508F4">
        <w:rPr>
          <w:rFonts w:ascii="Times New Roman" w:hAnsi="Times New Roman" w:cs="Times New Roman"/>
        </w:rPr>
        <w:t>-</w:t>
      </w:r>
      <w:r w:rsidR="00D06CD9" w:rsidRPr="001508F4">
        <w:rPr>
          <w:rFonts w:ascii="Times New Roman" w:hAnsi="Times New Roman" w:cs="Times New Roman"/>
        </w:rPr>
        <w:t>rich middle layer</w:t>
      </w:r>
      <w:r w:rsidR="004C3FFA" w:rsidRPr="001508F4">
        <w:rPr>
          <w:rFonts w:ascii="Times New Roman" w:hAnsi="Times New Roman" w:cs="Times New Roman"/>
        </w:rPr>
        <w:t xml:space="preserve">) to escape the gel to a similar extent to the native whey protein in the skim milk. </w:t>
      </w:r>
      <w:r w:rsidR="000A41E7" w:rsidRPr="001508F4">
        <w:rPr>
          <w:rFonts w:ascii="Times New Roman" w:eastAsia="Times New Roman" w:hAnsi="Times New Roman" w:cs="Times New Roman"/>
          <w:lang w:eastAsia="en-AU"/>
        </w:rPr>
        <w:t>The larger aggregates (Figure 3: 80-300 nm peak of the protein rich middle layer) were not sufficiently abundant to significantly influence protein retention.</w:t>
      </w:r>
      <w:r w:rsidR="00C55E0A" w:rsidRPr="001508F4">
        <w:rPr>
          <w:rFonts w:ascii="Times New Roman" w:hAnsi="Times New Roman" w:cs="Times New Roman"/>
        </w:rPr>
        <w:t xml:space="preserve"> The</w:t>
      </w:r>
      <w:r w:rsidR="000340C1" w:rsidRPr="001508F4">
        <w:rPr>
          <w:rFonts w:ascii="Times New Roman" w:hAnsi="Times New Roman" w:cs="Times New Roman"/>
        </w:rPr>
        <w:t xml:space="preserve"> similarity in whey protein retention despite the high surface hydrophobicity</w:t>
      </w:r>
      <w:r w:rsidR="00730837" w:rsidRPr="001508F4">
        <w:rPr>
          <w:rFonts w:ascii="Times New Roman" w:hAnsi="Times New Roman" w:cs="Times New Roman"/>
        </w:rPr>
        <w:t xml:space="preserve"> of WPC</w:t>
      </w:r>
      <w:r w:rsidR="00341365" w:rsidRPr="001508F4">
        <w:rPr>
          <w:rFonts w:ascii="Times New Roman" w:hAnsi="Times New Roman" w:cs="Times New Roman"/>
        </w:rPr>
        <w:t xml:space="preserve"> (2347 ± 7)</w:t>
      </w:r>
      <w:r w:rsidR="00577F13" w:rsidRPr="001508F4">
        <w:rPr>
          <w:rFonts w:ascii="Times New Roman" w:hAnsi="Times New Roman" w:cs="Times New Roman"/>
        </w:rPr>
        <w:t xml:space="preserve"> </w:t>
      </w:r>
      <w:r w:rsidR="00341365" w:rsidRPr="001508F4">
        <w:rPr>
          <w:rFonts w:ascii="Times New Roman" w:hAnsi="Times New Roman" w:cs="Times New Roman"/>
        </w:rPr>
        <w:t>compared to that of native w</w:t>
      </w:r>
      <w:r w:rsidR="00730837" w:rsidRPr="001508F4">
        <w:rPr>
          <w:rFonts w:ascii="Times New Roman" w:hAnsi="Times New Roman" w:cs="Times New Roman"/>
        </w:rPr>
        <w:t>hey protein (</w:t>
      </w:r>
      <w:r w:rsidR="004A6806" w:rsidRPr="001508F4">
        <w:rPr>
          <w:rFonts w:ascii="Times New Roman" w:hAnsi="Times New Roman" w:cs="Times New Roman"/>
        </w:rPr>
        <w:t xml:space="preserve">487 </w:t>
      </w:r>
      <w:r w:rsidR="00730837" w:rsidRPr="001508F4">
        <w:rPr>
          <w:rFonts w:ascii="Times New Roman" w:hAnsi="Times New Roman" w:cs="Times New Roman"/>
        </w:rPr>
        <w:t>±</w:t>
      </w:r>
      <w:r w:rsidR="00D2299F" w:rsidRPr="001508F4">
        <w:rPr>
          <w:rFonts w:ascii="Times New Roman" w:hAnsi="Times New Roman" w:cs="Times New Roman"/>
        </w:rPr>
        <w:t xml:space="preserve"> </w:t>
      </w:r>
      <w:r w:rsidR="00730837" w:rsidRPr="001508F4">
        <w:rPr>
          <w:rFonts w:ascii="Times New Roman" w:hAnsi="Times New Roman" w:cs="Times New Roman"/>
        </w:rPr>
        <w:t>19)</w:t>
      </w:r>
      <w:r w:rsidR="000340C1" w:rsidRPr="001508F4">
        <w:rPr>
          <w:rFonts w:ascii="Times New Roman" w:hAnsi="Times New Roman" w:cs="Times New Roman"/>
        </w:rPr>
        <w:t xml:space="preserve"> of the WPC indicates that hydrophobicity </w:t>
      </w:r>
      <w:r w:rsidR="00CE124B" w:rsidRPr="001508F4">
        <w:rPr>
          <w:rFonts w:ascii="Times New Roman" w:hAnsi="Times New Roman" w:cs="Times New Roman"/>
        </w:rPr>
        <w:t>wa</w:t>
      </w:r>
      <w:r w:rsidR="000340C1" w:rsidRPr="001508F4">
        <w:rPr>
          <w:rFonts w:ascii="Times New Roman" w:hAnsi="Times New Roman" w:cs="Times New Roman"/>
        </w:rPr>
        <w:t xml:space="preserve">s not a major factor in the retention of small whey protein aggregates. </w:t>
      </w:r>
      <w:r w:rsidR="004C3FFA" w:rsidRPr="001508F4">
        <w:rPr>
          <w:rFonts w:ascii="Times New Roman" w:hAnsi="Times New Roman" w:cs="Times New Roman"/>
        </w:rPr>
        <w:t>The protein-to-casein ratio was higher for the</w:t>
      </w:r>
      <w:r w:rsidR="0046472F" w:rsidRPr="001508F4">
        <w:rPr>
          <w:rFonts w:ascii="Times New Roman" w:hAnsi="Times New Roman" w:cs="Times New Roman"/>
        </w:rPr>
        <w:t xml:space="preserve"> heat</w:t>
      </w:r>
      <w:r w:rsidR="004C3FFA" w:rsidRPr="001508F4">
        <w:rPr>
          <w:rFonts w:ascii="Times New Roman" w:hAnsi="Times New Roman" w:cs="Times New Roman"/>
        </w:rPr>
        <w:t>-</w:t>
      </w:r>
      <w:r w:rsidR="0046472F" w:rsidRPr="001508F4">
        <w:rPr>
          <w:rFonts w:ascii="Times New Roman" w:hAnsi="Times New Roman" w:cs="Times New Roman"/>
        </w:rPr>
        <w:t>treat</w:t>
      </w:r>
      <w:r w:rsidR="004C3FFA" w:rsidRPr="001508F4">
        <w:rPr>
          <w:rFonts w:ascii="Times New Roman" w:hAnsi="Times New Roman" w:cs="Times New Roman"/>
        </w:rPr>
        <w:t>ed</w:t>
      </w:r>
      <w:r w:rsidR="0046472F" w:rsidRPr="001508F4">
        <w:rPr>
          <w:rFonts w:ascii="Times New Roman" w:hAnsi="Times New Roman" w:cs="Times New Roman"/>
        </w:rPr>
        <w:t xml:space="preserve"> </w:t>
      </w:r>
      <w:r w:rsidR="004C3FFA" w:rsidRPr="001508F4">
        <w:rPr>
          <w:rFonts w:ascii="Times New Roman" w:hAnsi="Times New Roman" w:cs="Times New Roman"/>
        </w:rPr>
        <w:t xml:space="preserve">WPC system </w:t>
      </w:r>
      <w:r w:rsidR="005249E4" w:rsidRPr="001508F4">
        <w:rPr>
          <w:rFonts w:ascii="Times New Roman" w:hAnsi="Times New Roman" w:cs="Times New Roman"/>
        </w:rPr>
        <w:t>(1.</w:t>
      </w:r>
      <w:r w:rsidR="004A6806" w:rsidRPr="001508F4">
        <w:rPr>
          <w:rFonts w:ascii="Times New Roman" w:hAnsi="Times New Roman" w:cs="Times New Roman"/>
        </w:rPr>
        <w:t xml:space="preserve">18 </w:t>
      </w:r>
      <w:r w:rsidR="005249E4" w:rsidRPr="001508F4">
        <w:rPr>
          <w:rFonts w:ascii="Times New Roman" w:hAnsi="Times New Roman" w:cs="Times New Roman"/>
        </w:rPr>
        <w:t>±</w:t>
      </w:r>
      <w:r w:rsidR="00D2299F" w:rsidRPr="001508F4">
        <w:rPr>
          <w:rFonts w:ascii="Times New Roman" w:hAnsi="Times New Roman" w:cs="Times New Roman"/>
        </w:rPr>
        <w:t xml:space="preserve"> </w:t>
      </w:r>
      <w:r w:rsidR="005249E4" w:rsidRPr="001508F4">
        <w:rPr>
          <w:rFonts w:ascii="Times New Roman" w:hAnsi="Times New Roman" w:cs="Times New Roman"/>
        </w:rPr>
        <w:t xml:space="preserve">0.03) </w:t>
      </w:r>
      <w:r w:rsidR="0046472F" w:rsidRPr="001508F4">
        <w:rPr>
          <w:rFonts w:ascii="Times New Roman" w:hAnsi="Times New Roman" w:cs="Times New Roman"/>
        </w:rPr>
        <w:t xml:space="preserve">and </w:t>
      </w:r>
      <w:r w:rsidR="004C3FFA" w:rsidRPr="001508F4">
        <w:rPr>
          <w:rFonts w:ascii="Times New Roman" w:hAnsi="Times New Roman" w:cs="Times New Roman"/>
        </w:rPr>
        <w:t xml:space="preserve">higher again for the WPC that had been </w:t>
      </w:r>
      <w:r w:rsidR="0046472F" w:rsidRPr="001508F4">
        <w:rPr>
          <w:rFonts w:ascii="Times New Roman" w:hAnsi="Times New Roman" w:cs="Times New Roman"/>
        </w:rPr>
        <w:t>heat</w:t>
      </w:r>
      <w:r w:rsidR="004C3FFA" w:rsidRPr="001508F4">
        <w:rPr>
          <w:rFonts w:ascii="Times New Roman" w:hAnsi="Times New Roman" w:cs="Times New Roman"/>
        </w:rPr>
        <w:t>ed</w:t>
      </w:r>
      <w:r w:rsidR="0046472F" w:rsidRPr="001508F4">
        <w:rPr>
          <w:rFonts w:ascii="Times New Roman" w:hAnsi="Times New Roman" w:cs="Times New Roman"/>
        </w:rPr>
        <w:t xml:space="preserve"> </w:t>
      </w:r>
      <w:r w:rsidR="004C3FFA" w:rsidRPr="001508F4">
        <w:rPr>
          <w:rFonts w:ascii="Times New Roman" w:hAnsi="Times New Roman" w:cs="Times New Roman"/>
        </w:rPr>
        <w:t>then</w:t>
      </w:r>
      <w:r w:rsidR="0046472F" w:rsidRPr="001508F4">
        <w:rPr>
          <w:rFonts w:ascii="Times New Roman" w:hAnsi="Times New Roman" w:cs="Times New Roman"/>
        </w:rPr>
        <w:t xml:space="preserve"> ultrasound treat</w:t>
      </w:r>
      <w:r w:rsidR="004C3FFA" w:rsidRPr="001508F4">
        <w:rPr>
          <w:rFonts w:ascii="Times New Roman" w:hAnsi="Times New Roman" w:cs="Times New Roman"/>
        </w:rPr>
        <w:t>ed</w:t>
      </w:r>
      <w:r w:rsidR="005249E4" w:rsidRPr="001508F4">
        <w:rPr>
          <w:rFonts w:ascii="Times New Roman" w:hAnsi="Times New Roman" w:cs="Times New Roman"/>
        </w:rPr>
        <w:t xml:space="preserve"> (</w:t>
      </w:r>
      <w:r w:rsidR="007634E7" w:rsidRPr="001508F4">
        <w:rPr>
          <w:rFonts w:ascii="Times New Roman" w:hAnsi="Times New Roman" w:cs="Times New Roman"/>
        </w:rPr>
        <w:t>1.30</w:t>
      </w:r>
      <w:r w:rsidR="00D2299F" w:rsidRPr="001508F4">
        <w:rPr>
          <w:rFonts w:ascii="Times New Roman" w:hAnsi="Times New Roman" w:cs="Times New Roman"/>
        </w:rPr>
        <w:t xml:space="preserve"> </w:t>
      </w:r>
      <w:r w:rsidR="007634E7" w:rsidRPr="001508F4">
        <w:rPr>
          <w:rFonts w:ascii="Times New Roman" w:hAnsi="Times New Roman" w:cs="Times New Roman"/>
        </w:rPr>
        <w:t>±</w:t>
      </w:r>
      <w:r w:rsidR="00D2299F" w:rsidRPr="001508F4">
        <w:rPr>
          <w:rFonts w:ascii="Times New Roman" w:hAnsi="Times New Roman" w:cs="Times New Roman"/>
        </w:rPr>
        <w:t xml:space="preserve"> </w:t>
      </w:r>
      <w:r w:rsidR="007634E7" w:rsidRPr="001508F4">
        <w:rPr>
          <w:rFonts w:ascii="Times New Roman" w:hAnsi="Times New Roman" w:cs="Times New Roman"/>
        </w:rPr>
        <w:t>0.01)</w:t>
      </w:r>
      <w:r w:rsidR="004C3FFA" w:rsidRPr="001508F4">
        <w:rPr>
          <w:rFonts w:ascii="Times New Roman" w:hAnsi="Times New Roman" w:cs="Times New Roman"/>
        </w:rPr>
        <w:t>,</w:t>
      </w:r>
      <w:r w:rsidR="0046472F" w:rsidRPr="001508F4">
        <w:rPr>
          <w:rFonts w:ascii="Times New Roman" w:hAnsi="Times New Roman" w:cs="Times New Roman"/>
        </w:rPr>
        <w:t xml:space="preserve"> </w:t>
      </w:r>
      <w:r w:rsidR="007634E7" w:rsidRPr="001508F4">
        <w:rPr>
          <w:rFonts w:ascii="Times New Roman" w:hAnsi="Times New Roman" w:cs="Times New Roman"/>
        </w:rPr>
        <w:t xml:space="preserve">which was also reflected </w:t>
      </w:r>
      <w:r w:rsidR="00BB2112" w:rsidRPr="001508F4">
        <w:rPr>
          <w:rFonts w:ascii="Times New Roman" w:hAnsi="Times New Roman" w:cs="Times New Roman"/>
        </w:rPr>
        <w:t xml:space="preserve">by </w:t>
      </w:r>
      <w:r w:rsidR="00F91572" w:rsidRPr="001508F4">
        <w:rPr>
          <w:rFonts w:ascii="Times New Roman" w:hAnsi="Times New Roman" w:cs="Times New Roman"/>
        </w:rPr>
        <w:t>5.2</w:t>
      </w:r>
      <w:r w:rsidR="00BB2112" w:rsidRPr="001508F4">
        <w:rPr>
          <w:rFonts w:ascii="Times New Roman" w:hAnsi="Times New Roman" w:cs="Times New Roman"/>
        </w:rPr>
        <w:t xml:space="preserve">% and </w:t>
      </w:r>
      <w:r w:rsidR="00F91572" w:rsidRPr="001508F4">
        <w:rPr>
          <w:rFonts w:ascii="Times New Roman" w:hAnsi="Times New Roman" w:cs="Times New Roman"/>
        </w:rPr>
        <w:t>1</w:t>
      </w:r>
      <w:r w:rsidR="00E065CE" w:rsidRPr="001508F4">
        <w:rPr>
          <w:rFonts w:ascii="Times New Roman" w:hAnsi="Times New Roman" w:cs="Times New Roman"/>
        </w:rPr>
        <w:t>6.</w:t>
      </w:r>
      <w:r w:rsidR="00F91572" w:rsidRPr="001508F4">
        <w:rPr>
          <w:rFonts w:ascii="Times New Roman" w:hAnsi="Times New Roman" w:cs="Times New Roman"/>
        </w:rPr>
        <w:t>2</w:t>
      </w:r>
      <w:r w:rsidR="00BB2112" w:rsidRPr="001508F4">
        <w:rPr>
          <w:rFonts w:ascii="Times New Roman" w:hAnsi="Times New Roman" w:cs="Times New Roman"/>
        </w:rPr>
        <w:t xml:space="preserve">% </w:t>
      </w:r>
      <w:r w:rsidR="007634E7" w:rsidRPr="001508F4">
        <w:rPr>
          <w:rFonts w:ascii="Times New Roman" w:hAnsi="Times New Roman" w:cs="Times New Roman"/>
        </w:rPr>
        <w:t>increases in protein retention</w:t>
      </w:r>
      <w:r w:rsidR="00BB2112" w:rsidRPr="001508F4">
        <w:rPr>
          <w:rFonts w:ascii="Times New Roman" w:hAnsi="Times New Roman" w:cs="Times New Roman"/>
        </w:rPr>
        <w:t>, compared to the system with untreated WPC</w:t>
      </w:r>
      <w:r w:rsidR="00DE07A2" w:rsidRPr="001508F4">
        <w:rPr>
          <w:rFonts w:ascii="Times New Roman" w:hAnsi="Times New Roman" w:cs="Times New Roman"/>
        </w:rPr>
        <w:t>.</w:t>
      </w:r>
      <w:r w:rsidR="000340C1" w:rsidRPr="001508F4">
        <w:rPr>
          <w:rFonts w:ascii="Times New Roman" w:hAnsi="Times New Roman" w:cs="Times New Roman"/>
        </w:rPr>
        <w:t xml:space="preserve"> The increased retention of the heat-treated WPC can be attributed to the increased size of the aggregates. The further increase in retention of the heat</w:t>
      </w:r>
      <w:r w:rsidR="00C96A4A" w:rsidRPr="001508F4">
        <w:rPr>
          <w:rFonts w:ascii="Times New Roman" w:hAnsi="Times New Roman" w:cs="Times New Roman"/>
        </w:rPr>
        <w:t>ed and</w:t>
      </w:r>
      <w:r w:rsidR="000340C1" w:rsidRPr="001508F4">
        <w:rPr>
          <w:rFonts w:ascii="Times New Roman" w:hAnsi="Times New Roman" w:cs="Times New Roman"/>
        </w:rPr>
        <w:t xml:space="preserve"> ultrasound</w:t>
      </w:r>
      <w:r w:rsidR="00C96A4A" w:rsidRPr="001508F4">
        <w:rPr>
          <w:rFonts w:ascii="Times New Roman" w:hAnsi="Times New Roman" w:cs="Times New Roman"/>
        </w:rPr>
        <w:t>-</w:t>
      </w:r>
      <w:r w:rsidR="000340C1" w:rsidRPr="001508F4">
        <w:rPr>
          <w:rFonts w:ascii="Times New Roman" w:hAnsi="Times New Roman" w:cs="Times New Roman"/>
        </w:rPr>
        <w:t xml:space="preserve">treated WPC, which had somewhat smaller but more hydrophobic aggregates than the heat-treated WPC, suggests hydrophobicity can increase the retention of sufficiently large whey protein aggregates. </w:t>
      </w:r>
      <w:r w:rsidR="00CB101C" w:rsidRPr="001508F4">
        <w:rPr>
          <w:rFonts w:ascii="Times New Roman" w:hAnsi="Times New Roman" w:cs="Times New Roman"/>
        </w:rPr>
        <w:t xml:space="preserve">While the majority of the whey proteins are expulsed during the cutting and cheddaring stage of cheese making, these results suggest that sufficiently large and hydrophobic whey protein aggregates can associate strongly enough with </w:t>
      </w:r>
      <w:proofErr w:type="spellStart"/>
      <w:r w:rsidR="00CB101C" w:rsidRPr="001508F4">
        <w:rPr>
          <w:rFonts w:ascii="Times New Roman" w:hAnsi="Times New Roman" w:cs="Times New Roman"/>
        </w:rPr>
        <w:t>renneted</w:t>
      </w:r>
      <w:proofErr w:type="spellEnd"/>
      <w:r w:rsidR="00CB101C" w:rsidRPr="001508F4">
        <w:rPr>
          <w:rFonts w:ascii="Times New Roman" w:hAnsi="Times New Roman" w:cs="Times New Roman"/>
        </w:rPr>
        <w:t xml:space="preserve"> casein micelles to facilitate retention inside the coagulum. </w:t>
      </w:r>
      <w:r w:rsidR="00B839FE" w:rsidRPr="001508F4">
        <w:rPr>
          <w:rFonts w:ascii="Times New Roman" w:hAnsi="Times New Roman" w:cs="Times New Roman"/>
        </w:rPr>
        <w:t>Somewhat relatedly</w:t>
      </w:r>
      <w:r w:rsidR="00FC4A10" w:rsidRPr="001508F4">
        <w:rPr>
          <w:rFonts w:ascii="Times New Roman" w:hAnsi="Times New Roman" w:cs="Times New Roman"/>
        </w:rPr>
        <w:t>,</w:t>
      </w:r>
      <w:r w:rsidR="00BB1FDD" w:rsidRPr="001508F4">
        <w:rPr>
          <w:rFonts w:ascii="Times New Roman" w:hAnsi="Times New Roman" w:cs="Times New Roman"/>
        </w:rPr>
        <w:t xml:space="preserve"> </w:t>
      </w:r>
      <w:r w:rsidR="00BB1FDD"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Perreault&lt;/Author&gt;&lt;Year&gt;2017&lt;/Year&gt;&lt;RecNum&gt;68&lt;/RecNum&gt;&lt;DisplayText&gt;Perreault, Rémillard, et al. (2017)&lt;/DisplayText&gt;&lt;record&gt;&lt;rec-number&gt;68&lt;/rec-number&gt;&lt;foreign-keys&gt;&lt;key app="EN" db-id="z5vzzfv9zd0a5gees9bpswa22tzevedpxr09" timestamp="1573113536"&gt;68&lt;/key&gt;&lt;/foreign-keys&gt;&lt;ref-type name="Journal Article"&gt;17&lt;/ref-type&gt;&lt;contributors&gt;&lt;authors&gt;&lt;author&gt;Perreault, Véronique&lt;/author&gt;&lt;author&gt;Rémillard, Nathalie&lt;/author&gt;&lt;author&gt;Chabot, Denise&lt;/author&gt;&lt;author&gt;Morin, Pierre&lt;/author&gt;&lt;author&gt;Pouliot, Yves&lt;/author&gt;&lt;author&gt;Britten, Michel&lt;/author&gt;&lt;/authors&gt;&lt;/contributors&gt;&lt;titles&gt;&lt;title&gt;Effect of denatured whey protein concentrate and its fractions on cheese composition and rheological properties&lt;/title&gt;&lt;secondary-title&gt;Journal of dairy science&lt;/secondary-title&gt;&lt;/titles&gt;&lt;periodical&gt;&lt;full-title&gt;Journal of Dairy Science&lt;/full-title&gt;&lt;/periodical&gt;&lt;pages&gt;5139-5152&lt;/pages&gt;&lt;volume&gt;100&lt;/volume&gt;&lt;number&gt;7&lt;/number&gt;&lt;dates&gt;&lt;year&gt;2017&lt;/year&gt;&lt;/dates&gt;&lt;isbn&gt;0022-0302&lt;/isbn&gt;&lt;urls&gt;&lt;/urls&gt;&lt;electronic-resource-num&gt;https://doi.org/10.3168/jds.2016-12473 &lt;/electronic-resource-num&gt;&lt;/record&gt;&lt;/Cite&gt;&lt;/EndNote&gt;</w:instrText>
      </w:r>
      <w:r w:rsidR="00BB1FDD" w:rsidRPr="001508F4">
        <w:rPr>
          <w:rFonts w:ascii="Times New Roman" w:hAnsi="Times New Roman" w:cs="Times New Roman"/>
        </w:rPr>
        <w:fldChar w:fldCharType="separate"/>
      </w:r>
      <w:r w:rsidR="00BB1FDD" w:rsidRPr="001508F4">
        <w:rPr>
          <w:rFonts w:ascii="Times New Roman" w:hAnsi="Times New Roman" w:cs="Times New Roman"/>
          <w:noProof/>
        </w:rPr>
        <w:t>Perreault, Rémillard, et al. (2017)</w:t>
      </w:r>
      <w:r w:rsidR="00BB1FDD" w:rsidRPr="001508F4">
        <w:rPr>
          <w:rFonts w:ascii="Times New Roman" w:hAnsi="Times New Roman" w:cs="Times New Roman"/>
        </w:rPr>
        <w:fldChar w:fldCharType="end"/>
      </w:r>
      <w:r w:rsidR="00B839FE" w:rsidRPr="001508F4">
        <w:rPr>
          <w:rFonts w:ascii="Times New Roman" w:hAnsi="Times New Roman" w:cs="Times New Roman"/>
        </w:rPr>
        <w:t xml:space="preserve"> </w:t>
      </w:r>
      <w:r w:rsidR="007862DC" w:rsidRPr="001508F4">
        <w:rPr>
          <w:rFonts w:ascii="Times New Roman" w:eastAsia="Times New Roman" w:hAnsi="Times New Roman" w:cs="Times New Roman"/>
          <w:lang w:eastAsia="en-AU"/>
        </w:rPr>
        <w:t xml:space="preserve">reported that protein retention in semi-hard cheese (20-24% fat) was higher when the </w:t>
      </w:r>
      <w:proofErr w:type="spellStart"/>
      <w:r w:rsidR="007862DC" w:rsidRPr="001508F4">
        <w:rPr>
          <w:rFonts w:ascii="Times New Roman" w:eastAsia="Times New Roman" w:hAnsi="Times New Roman" w:cs="Times New Roman"/>
          <w:lang w:eastAsia="en-AU"/>
        </w:rPr>
        <w:t>sedimentable</w:t>
      </w:r>
      <w:proofErr w:type="spellEnd"/>
      <w:r w:rsidR="007862DC" w:rsidRPr="001508F4">
        <w:rPr>
          <w:rFonts w:ascii="Times New Roman" w:eastAsia="Times New Roman" w:hAnsi="Times New Roman" w:cs="Times New Roman"/>
          <w:lang w:eastAsia="en-AU"/>
        </w:rPr>
        <w:t xml:space="preserve"> fraction of denatured whey protein concentrates was added than when the soluble fraction was used.</w:t>
      </w:r>
      <w:r w:rsidR="00081C04" w:rsidRPr="001508F4">
        <w:rPr>
          <w:rFonts w:ascii="Times New Roman" w:hAnsi="Times New Roman" w:cs="Times New Roman"/>
        </w:rPr>
        <w:t xml:space="preserve"> </w:t>
      </w:r>
      <w:r w:rsidR="003850DF" w:rsidRPr="001508F4">
        <w:rPr>
          <w:rFonts w:ascii="Times New Roman" w:hAnsi="Times New Roman" w:cs="Times New Roman"/>
        </w:rPr>
        <w:fldChar w:fldCharType="begin"/>
      </w:r>
      <w:r w:rsidR="00D92977" w:rsidRPr="001508F4">
        <w:rPr>
          <w:rFonts w:ascii="Times New Roman" w:hAnsi="Times New Roman" w:cs="Times New Roman"/>
        </w:rPr>
        <w:instrText xml:space="preserve"> ADDIN EN.CITE &lt;EndNote&gt;&lt;Cite AuthorYear="1"&gt;&lt;Author&gt;Ismail&lt;/Author&gt;&lt;Year&gt;2011&lt;/Year&gt;&lt;RecNum&gt;16&lt;/RecNum&gt;&lt;DisplayText&gt;Ismail et al. (2011)&lt;/DisplayText&gt;&lt;record&gt;&lt;rec-number&gt;16&lt;/rec-number&gt;&lt;foreign-keys&gt;&lt;key app="EN" db-id="z5vzzfv9zd0a5gees9bpswa22tzevedpxr09" timestamp="1566279975"&gt;16&lt;/key&gt;&lt;/foreign-keys&gt;&lt;ref-type name="Journal Article"&gt;17&lt;/ref-type&gt;&lt;contributors&gt;&lt;authors&gt;&lt;author&gt;Ismail, Magdy&lt;/author&gt;&lt;author&gt;Ammar, El‐Tahra&lt;/author&gt;&lt;author&gt;El‐Metwally, RAID&lt;/author&gt;&lt;/authors&gt;&lt;/contributors&gt;&lt;titles&gt;&lt;title&gt;Improvement of low fat mozzarella cheese properties using denatured whey protein&lt;/title&gt;&lt;secondary-title&gt;International journal of dairy technology&lt;/secondary-title&gt;&lt;/titles&gt;&lt;periodical&gt;&lt;full-title&gt;International Journal of Dairy Technology&lt;/full-title&gt;&lt;/periodical&gt;&lt;pages&gt;207-217&lt;/pages&gt;&lt;volume&gt;64&lt;/volume&gt;&lt;number&gt;2&lt;/number&gt;&lt;dates&gt;&lt;year&gt;2011&lt;/year&gt;&lt;/dates&gt;&lt;isbn&gt;1364-727X&lt;/isbn&gt;&lt;urls&gt;&lt;/urls&gt;&lt;electronic-resource-num&gt;https://doi.org/10.1111/j.1471-0307.2010.00654.x &lt;/electronic-resource-num&gt;&lt;/record&gt;&lt;/Cite&gt;&lt;/EndNote&gt;</w:instrText>
      </w:r>
      <w:r w:rsidR="003850DF" w:rsidRPr="001508F4">
        <w:rPr>
          <w:rFonts w:ascii="Times New Roman" w:hAnsi="Times New Roman" w:cs="Times New Roman"/>
        </w:rPr>
        <w:fldChar w:fldCharType="separate"/>
      </w:r>
      <w:r w:rsidR="003850DF" w:rsidRPr="001508F4">
        <w:rPr>
          <w:rFonts w:ascii="Times New Roman" w:hAnsi="Times New Roman" w:cs="Times New Roman"/>
          <w:noProof/>
        </w:rPr>
        <w:t>Ismail et al. (2011)</w:t>
      </w:r>
      <w:r w:rsidR="003850DF" w:rsidRPr="001508F4">
        <w:rPr>
          <w:rFonts w:ascii="Times New Roman" w:hAnsi="Times New Roman" w:cs="Times New Roman"/>
        </w:rPr>
        <w:fldChar w:fldCharType="end"/>
      </w:r>
      <w:r w:rsidR="00927B5B" w:rsidRPr="001508F4">
        <w:rPr>
          <w:rFonts w:ascii="Times New Roman" w:hAnsi="Times New Roman" w:cs="Times New Roman"/>
        </w:rPr>
        <w:t xml:space="preserve"> </w:t>
      </w:r>
      <w:r w:rsidR="00081C04" w:rsidRPr="001508F4">
        <w:rPr>
          <w:rFonts w:ascii="Times New Roman" w:hAnsi="Times New Roman" w:cs="Times New Roman"/>
        </w:rPr>
        <w:t xml:space="preserve">reported an increase in </w:t>
      </w:r>
      <w:r w:rsidR="00C96A4A" w:rsidRPr="001508F4">
        <w:rPr>
          <w:rFonts w:ascii="Times New Roman" w:hAnsi="Times New Roman" w:cs="Times New Roman"/>
        </w:rPr>
        <w:t xml:space="preserve">the </w:t>
      </w:r>
      <w:r w:rsidR="00081C04" w:rsidRPr="001508F4">
        <w:rPr>
          <w:rFonts w:ascii="Times New Roman" w:hAnsi="Times New Roman" w:cs="Times New Roman"/>
        </w:rPr>
        <w:t xml:space="preserve">overall cheese yield when denatured whey protein aggregates were incorporated </w:t>
      </w:r>
      <w:r w:rsidR="00DE07A2" w:rsidRPr="001508F4">
        <w:rPr>
          <w:rFonts w:ascii="Times New Roman" w:hAnsi="Times New Roman" w:cs="Times New Roman"/>
        </w:rPr>
        <w:t xml:space="preserve">during </w:t>
      </w:r>
      <w:r w:rsidR="00BB2112" w:rsidRPr="001508F4">
        <w:rPr>
          <w:rFonts w:ascii="Times New Roman" w:hAnsi="Times New Roman" w:cs="Times New Roman"/>
        </w:rPr>
        <w:t>mozzarella cheese</w:t>
      </w:r>
      <w:r w:rsidR="00081C04" w:rsidRPr="001508F4">
        <w:rPr>
          <w:rFonts w:ascii="Times New Roman" w:hAnsi="Times New Roman" w:cs="Times New Roman"/>
        </w:rPr>
        <w:t xml:space="preserve"> making</w:t>
      </w:r>
      <w:r w:rsidR="00DE07A2" w:rsidRPr="001508F4">
        <w:rPr>
          <w:rFonts w:ascii="Times New Roman" w:hAnsi="Times New Roman" w:cs="Times New Roman"/>
        </w:rPr>
        <w:t xml:space="preserve"> from buffalo </w:t>
      </w:r>
      <w:r w:rsidR="00BB2112" w:rsidRPr="001508F4">
        <w:rPr>
          <w:rFonts w:ascii="Times New Roman" w:hAnsi="Times New Roman" w:cs="Times New Roman"/>
        </w:rPr>
        <w:t xml:space="preserve">milk containing fat &lt;2%. </w:t>
      </w:r>
      <w:r w:rsidR="00C96A4A" w:rsidRPr="001508F4">
        <w:rPr>
          <w:rFonts w:ascii="Times New Roman" w:hAnsi="Times New Roman" w:cs="Times New Roman"/>
        </w:rPr>
        <w:t>However, t</w:t>
      </w:r>
      <w:r w:rsidR="00BB2112" w:rsidRPr="001508F4">
        <w:rPr>
          <w:rFonts w:ascii="Times New Roman" w:hAnsi="Times New Roman" w:cs="Times New Roman"/>
        </w:rPr>
        <w:t xml:space="preserve">his </w:t>
      </w:r>
      <w:r w:rsidR="00C96A4A" w:rsidRPr="001508F4">
        <w:rPr>
          <w:rFonts w:ascii="Times New Roman" w:hAnsi="Times New Roman" w:cs="Times New Roman"/>
        </w:rPr>
        <w:t>appears to be</w:t>
      </w:r>
      <w:r w:rsidR="00BB2112" w:rsidRPr="001508F4">
        <w:rPr>
          <w:rFonts w:ascii="Times New Roman" w:hAnsi="Times New Roman" w:cs="Times New Roman"/>
        </w:rPr>
        <w:t xml:space="preserve"> the first time an </w:t>
      </w:r>
      <w:r w:rsidR="00081C04" w:rsidRPr="001508F4">
        <w:rPr>
          <w:rFonts w:ascii="Times New Roman" w:hAnsi="Times New Roman" w:cs="Times New Roman"/>
        </w:rPr>
        <w:t xml:space="preserve">increase in </w:t>
      </w:r>
      <w:r w:rsidR="00C96A4A" w:rsidRPr="001508F4">
        <w:rPr>
          <w:rFonts w:ascii="Times New Roman" w:hAnsi="Times New Roman" w:cs="Times New Roman"/>
        </w:rPr>
        <w:t xml:space="preserve">whey </w:t>
      </w:r>
      <w:r w:rsidR="00081C04" w:rsidRPr="001508F4">
        <w:rPr>
          <w:rFonts w:ascii="Times New Roman" w:hAnsi="Times New Roman" w:cs="Times New Roman"/>
        </w:rPr>
        <w:t>protein retention</w:t>
      </w:r>
      <w:r w:rsidR="00BB2112" w:rsidRPr="001508F4">
        <w:rPr>
          <w:rFonts w:ascii="Times New Roman" w:hAnsi="Times New Roman" w:cs="Times New Roman"/>
        </w:rPr>
        <w:t xml:space="preserve"> </w:t>
      </w:r>
      <w:r w:rsidR="00C96A4A" w:rsidRPr="001508F4">
        <w:rPr>
          <w:rFonts w:ascii="Times New Roman" w:hAnsi="Times New Roman" w:cs="Times New Roman"/>
        </w:rPr>
        <w:t>ha</w:t>
      </w:r>
      <w:r w:rsidR="00BB2112" w:rsidRPr="001508F4">
        <w:rPr>
          <w:rFonts w:ascii="Times New Roman" w:hAnsi="Times New Roman" w:cs="Times New Roman"/>
        </w:rPr>
        <w:t xml:space="preserve">s </w:t>
      </w:r>
      <w:r w:rsidR="00C96A4A" w:rsidRPr="001508F4">
        <w:rPr>
          <w:rFonts w:ascii="Times New Roman" w:hAnsi="Times New Roman" w:cs="Times New Roman"/>
        </w:rPr>
        <w:t xml:space="preserve">been </w:t>
      </w:r>
      <w:r w:rsidR="00BB2112" w:rsidRPr="001508F4">
        <w:rPr>
          <w:rFonts w:ascii="Times New Roman" w:hAnsi="Times New Roman" w:cs="Times New Roman"/>
        </w:rPr>
        <w:t xml:space="preserve">reported </w:t>
      </w:r>
      <w:r w:rsidR="00C96A4A" w:rsidRPr="001508F4">
        <w:rPr>
          <w:rFonts w:ascii="Times New Roman" w:hAnsi="Times New Roman" w:cs="Times New Roman"/>
        </w:rPr>
        <w:t xml:space="preserve">for </w:t>
      </w:r>
      <w:r w:rsidR="00BB2112" w:rsidRPr="001508F4">
        <w:rPr>
          <w:rFonts w:ascii="Times New Roman" w:hAnsi="Times New Roman" w:cs="Times New Roman"/>
        </w:rPr>
        <w:t>cheese milk containing negligible fat.</w:t>
      </w:r>
      <w:r w:rsidR="00E065CE" w:rsidRPr="001508F4">
        <w:rPr>
          <w:rFonts w:ascii="Times New Roman" w:hAnsi="Times New Roman" w:cs="Times New Roman"/>
        </w:rPr>
        <w:t xml:space="preserve"> </w:t>
      </w:r>
    </w:p>
    <w:p w14:paraId="64F9B54F" w14:textId="6E511186" w:rsidR="00CB101C" w:rsidRPr="001508F4" w:rsidRDefault="00CB101C" w:rsidP="00BB2112">
      <w:pPr>
        <w:spacing w:line="360" w:lineRule="auto"/>
        <w:jc w:val="both"/>
        <w:rPr>
          <w:rFonts w:ascii="Times New Roman" w:hAnsi="Times New Roman" w:cs="Times New Roman"/>
        </w:rPr>
      </w:pPr>
      <w:r w:rsidRPr="001508F4">
        <w:rPr>
          <w:rFonts w:ascii="Times New Roman" w:hAnsi="Times New Roman" w:cs="Times New Roman"/>
          <w:i/>
        </w:rPr>
        <w:t>3.4 Retention of whey protein aggregates in model fat-free cheese</w:t>
      </w:r>
    </w:p>
    <w:p w14:paraId="722849C0" w14:textId="1852B163" w:rsidR="005F2923" w:rsidRPr="001508F4" w:rsidRDefault="00A95B06" w:rsidP="00BB2112">
      <w:pPr>
        <w:spacing w:line="360" w:lineRule="auto"/>
        <w:jc w:val="both"/>
        <w:rPr>
          <w:rFonts w:ascii="Times New Roman" w:hAnsi="Times New Roman" w:cs="Times New Roman"/>
        </w:rPr>
      </w:pPr>
      <w:r w:rsidRPr="001508F4">
        <w:rPr>
          <w:rFonts w:ascii="Times New Roman" w:hAnsi="Times New Roman" w:cs="Times New Roman"/>
        </w:rPr>
        <w:t>C</w:t>
      </w:r>
      <w:r w:rsidR="00FB0C13" w:rsidRPr="001508F4">
        <w:rPr>
          <w:rFonts w:ascii="Times New Roman" w:hAnsi="Times New Roman" w:cs="Times New Roman"/>
        </w:rPr>
        <w:t xml:space="preserve">heddar cheese making involves </w:t>
      </w:r>
      <w:r w:rsidR="00F75DC1" w:rsidRPr="001508F4">
        <w:rPr>
          <w:rFonts w:ascii="Times New Roman" w:hAnsi="Times New Roman" w:cs="Times New Roman"/>
        </w:rPr>
        <w:t>post</w:t>
      </w:r>
      <w:r w:rsidRPr="001508F4">
        <w:rPr>
          <w:rFonts w:ascii="Times New Roman" w:hAnsi="Times New Roman" w:cs="Times New Roman"/>
        </w:rPr>
        <w:t>-</w:t>
      </w:r>
      <w:r w:rsidR="00A10911" w:rsidRPr="001508F4">
        <w:rPr>
          <w:rFonts w:ascii="Times New Roman" w:hAnsi="Times New Roman" w:cs="Times New Roman"/>
        </w:rPr>
        <w:t>cooking</w:t>
      </w:r>
      <w:r w:rsidR="00073045" w:rsidRPr="001508F4">
        <w:rPr>
          <w:rFonts w:ascii="Times New Roman" w:hAnsi="Times New Roman" w:cs="Times New Roman"/>
        </w:rPr>
        <w:t xml:space="preserve"> steps</w:t>
      </w:r>
      <w:r w:rsidR="00FB0C13" w:rsidRPr="001508F4">
        <w:rPr>
          <w:rFonts w:ascii="Times New Roman" w:hAnsi="Times New Roman" w:cs="Times New Roman"/>
        </w:rPr>
        <w:t xml:space="preserve"> such as salting and pressing that </w:t>
      </w:r>
      <w:r w:rsidRPr="001508F4">
        <w:rPr>
          <w:rFonts w:ascii="Times New Roman" w:hAnsi="Times New Roman" w:cs="Times New Roman"/>
        </w:rPr>
        <w:t xml:space="preserve">can </w:t>
      </w:r>
      <w:r w:rsidR="00411469" w:rsidRPr="001508F4">
        <w:rPr>
          <w:rFonts w:ascii="Times New Roman" w:hAnsi="Times New Roman" w:cs="Times New Roman"/>
        </w:rPr>
        <w:t>lead</w:t>
      </w:r>
      <w:r w:rsidR="00FB0C13" w:rsidRPr="001508F4">
        <w:rPr>
          <w:rFonts w:ascii="Times New Roman" w:hAnsi="Times New Roman" w:cs="Times New Roman"/>
        </w:rPr>
        <w:t xml:space="preserve"> to further expulsion of loosely bound proteins from the cheese matrix. </w:t>
      </w:r>
      <w:r w:rsidR="00411469" w:rsidRPr="001508F4">
        <w:rPr>
          <w:rFonts w:ascii="Times New Roman" w:hAnsi="Times New Roman" w:cs="Times New Roman"/>
        </w:rPr>
        <w:t>Therefore,</w:t>
      </w:r>
      <w:r w:rsidR="00FB0C13" w:rsidRPr="001508F4">
        <w:rPr>
          <w:rFonts w:ascii="Times New Roman" w:hAnsi="Times New Roman" w:cs="Times New Roman"/>
        </w:rPr>
        <w:t xml:space="preserve"> model cheeses were made </w:t>
      </w:r>
      <w:r w:rsidRPr="001508F4">
        <w:rPr>
          <w:rFonts w:ascii="Times New Roman" w:hAnsi="Times New Roman" w:cs="Times New Roman"/>
        </w:rPr>
        <w:t>from</w:t>
      </w:r>
      <w:r w:rsidR="00FB0C13" w:rsidRPr="001508F4">
        <w:rPr>
          <w:rFonts w:ascii="Times New Roman" w:hAnsi="Times New Roman" w:cs="Times New Roman"/>
        </w:rPr>
        <w:t xml:space="preserve"> 10 </w:t>
      </w:r>
      <w:r w:rsidRPr="001508F4">
        <w:rPr>
          <w:rFonts w:ascii="Times New Roman" w:hAnsi="Times New Roman" w:cs="Times New Roman"/>
        </w:rPr>
        <w:t>k</w:t>
      </w:r>
      <w:r w:rsidR="00FB0C13" w:rsidRPr="001508F4">
        <w:rPr>
          <w:rFonts w:ascii="Times New Roman" w:hAnsi="Times New Roman" w:cs="Times New Roman"/>
        </w:rPr>
        <w:t>g</w:t>
      </w:r>
      <w:r w:rsidRPr="001508F4">
        <w:rPr>
          <w:rFonts w:ascii="Times New Roman" w:hAnsi="Times New Roman" w:cs="Times New Roman"/>
        </w:rPr>
        <w:t xml:space="preserve"> batche</w:t>
      </w:r>
      <w:r w:rsidR="00FB0C13" w:rsidRPr="001508F4">
        <w:rPr>
          <w:rFonts w:ascii="Times New Roman" w:hAnsi="Times New Roman" w:cs="Times New Roman"/>
        </w:rPr>
        <w:t xml:space="preserve">s of </w:t>
      </w:r>
      <w:r w:rsidRPr="001508F4">
        <w:rPr>
          <w:rFonts w:ascii="Times New Roman" w:hAnsi="Times New Roman" w:cs="Times New Roman"/>
        </w:rPr>
        <w:t xml:space="preserve">the different WPC </w:t>
      </w:r>
      <w:r w:rsidR="00FB0C13" w:rsidRPr="001508F4">
        <w:rPr>
          <w:rFonts w:ascii="Times New Roman" w:hAnsi="Times New Roman" w:cs="Times New Roman"/>
        </w:rPr>
        <w:t>cheese milk</w:t>
      </w:r>
      <w:r w:rsidRPr="001508F4">
        <w:rPr>
          <w:rFonts w:ascii="Times New Roman" w:hAnsi="Times New Roman" w:cs="Times New Roman"/>
        </w:rPr>
        <w:t xml:space="preserve"> systems</w:t>
      </w:r>
      <w:r w:rsidR="00FB0C13" w:rsidRPr="001508F4">
        <w:rPr>
          <w:rFonts w:ascii="Times New Roman" w:hAnsi="Times New Roman" w:cs="Times New Roman"/>
        </w:rPr>
        <w:t xml:space="preserve"> to investigate </w:t>
      </w:r>
      <w:r w:rsidR="00411469" w:rsidRPr="001508F4">
        <w:rPr>
          <w:rFonts w:ascii="Times New Roman" w:hAnsi="Times New Roman" w:cs="Times New Roman"/>
        </w:rPr>
        <w:t xml:space="preserve">whether </w:t>
      </w:r>
      <w:r w:rsidR="00FB0C13" w:rsidRPr="001508F4">
        <w:rPr>
          <w:rFonts w:ascii="Times New Roman" w:hAnsi="Times New Roman" w:cs="Times New Roman"/>
        </w:rPr>
        <w:t>the whey protein</w:t>
      </w:r>
      <w:r w:rsidRPr="001508F4">
        <w:rPr>
          <w:rFonts w:ascii="Times New Roman" w:hAnsi="Times New Roman" w:cs="Times New Roman"/>
        </w:rPr>
        <w:t xml:space="preserve"> aggregate</w:t>
      </w:r>
      <w:r w:rsidR="00411469" w:rsidRPr="001508F4">
        <w:rPr>
          <w:rFonts w:ascii="Times New Roman" w:hAnsi="Times New Roman" w:cs="Times New Roman"/>
        </w:rPr>
        <w:t>s</w:t>
      </w:r>
      <w:r w:rsidR="00FB0C13" w:rsidRPr="001508F4">
        <w:rPr>
          <w:rFonts w:ascii="Times New Roman" w:hAnsi="Times New Roman" w:cs="Times New Roman"/>
        </w:rPr>
        <w:t xml:space="preserve"> </w:t>
      </w:r>
      <w:r w:rsidRPr="001508F4">
        <w:rPr>
          <w:rFonts w:ascii="Times New Roman" w:hAnsi="Times New Roman" w:cs="Times New Roman"/>
        </w:rPr>
        <w:t xml:space="preserve">retained in the curds </w:t>
      </w:r>
      <w:r w:rsidR="00FB0C13" w:rsidRPr="001508F4">
        <w:rPr>
          <w:rFonts w:ascii="Times New Roman" w:hAnsi="Times New Roman" w:cs="Times New Roman"/>
        </w:rPr>
        <w:t xml:space="preserve">could </w:t>
      </w:r>
      <w:r w:rsidRPr="001508F4">
        <w:rPr>
          <w:rFonts w:ascii="Times New Roman" w:hAnsi="Times New Roman" w:cs="Times New Roman"/>
        </w:rPr>
        <w:t xml:space="preserve">be maintained through </w:t>
      </w:r>
      <w:r w:rsidR="00FB0C13" w:rsidRPr="001508F4">
        <w:rPr>
          <w:rFonts w:ascii="Times New Roman" w:hAnsi="Times New Roman" w:cs="Times New Roman"/>
        </w:rPr>
        <w:t>the post</w:t>
      </w:r>
      <w:r w:rsidRPr="001508F4">
        <w:rPr>
          <w:rFonts w:ascii="Times New Roman" w:hAnsi="Times New Roman" w:cs="Times New Roman"/>
        </w:rPr>
        <w:t>-</w:t>
      </w:r>
      <w:r w:rsidR="00A10911" w:rsidRPr="001508F4">
        <w:rPr>
          <w:rFonts w:ascii="Times New Roman" w:hAnsi="Times New Roman" w:cs="Times New Roman"/>
        </w:rPr>
        <w:t>cooking</w:t>
      </w:r>
      <w:r w:rsidR="00FB0C13" w:rsidRPr="001508F4">
        <w:rPr>
          <w:rFonts w:ascii="Times New Roman" w:hAnsi="Times New Roman" w:cs="Times New Roman"/>
        </w:rPr>
        <w:t xml:space="preserve"> process. </w:t>
      </w:r>
    </w:p>
    <w:p w14:paraId="3122F20D" w14:textId="6DBFAEA8" w:rsidR="00F77DAD" w:rsidRPr="001508F4" w:rsidRDefault="00B65C70" w:rsidP="00F77DAD">
      <w:pPr>
        <w:spacing w:line="360" w:lineRule="auto"/>
        <w:jc w:val="both"/>
        <w:rPr>
          <w:rFonts w:ascii="Times New Roman" w:hAnsi="Times New Roman" w:cs="Times New Roman"/>
          <w:color w:val="ED7D31" w:themeColor="accent2"/>
        </w:rPr>
      </w:pPr>
      <w:r w:rsidRPr="001508F4">
        <w:rPr>
          <w:rFonts w:ascii="Times New Roman" w:hAnsi="Times New Roman" w:cs="Times New Roman"/>
        </w:rPr>
        <w:t>As with the curds, c</w:t>
      </w:r>
      <w:r w:rsidR="00FB0C13" w:rsidRPr="001508F4">
        <w:rPr>
          <w:rFonts w:ascii="Times New Roman" w:hAnsi="Times New Roman" w:cs="Times New Roman"/>
        </w:rPr>
        <w:t>ompositional analysis of the cheeses</w:t>
      </w:r>
      <w:r w:rsidR="008D397D" w:rsidRPr="001508F4">
        <w:rPr>
          <w:rFonts w:ascii="Times New Roman" w:hAnsi="Times New Roman" w:cs="Times New Roman"/>
        </w:rPr>
        <w:t xml:space="preserve"> </w:t>
      </w:r>
      <w:r w:rsidR="00FB0C13" w:rsidRPr="001508F4">
        <w:rPr>
          <w:rFonts w:ascii="Times New Roman" w:hAnsi="Times New Roman" w:cs="Times New Roman"/>
        </w:rPr>
        <w:t>showed a</w:t>
      </w:r>
      <w:r w:rsidRPr="001508F4">
        <w:rPr>
          <w:rFonts w:ascii="Times New Roman" w:hAnsi="Times New Roman" w:cs="Times New Roman"/>
        </w:rPr>
        <w:t xml:space="preserve">n </w:t>
      </w:r>
      <w:r w:rsidR="00FB0C13" w:rsidRPr="001508F4">
        <w:rPr>
          <w:rFonts w:ascii="Times New Roman" w:hAnsi="Times New Roman" w:cs="Times New Roman"/>
        </w:rPr>
        <w:t>increase in protein retention with heat and heat-coupled US treatment</w:t>
      </w:r>
      <w:r w:rsidRPr="001508F4">
        <w:rPr>
          <w:rFonts w:ascii="Times New Roman" w:hAnsi="Times New Roman" w:cs="Times New Roman"/>
        </w:rPr>
        <w:t xml:space="preserve"> (Table</w:t>
      </w:r>
      <w:r w:rsidR="002B52A2" w:rsidRPr="001508F4">
        <w:rPr>
          <w:rFonts w:ascii="Times New Roman" w:hAnsi="Times New Roman" w:cs="Times New Roman"/>
        </w:rPr>
        <w:t xml:space="preserve"> 4</w:t>
      </w:r>
      <w:r w:rsidRPr="001508F4">
        <w:rPr>
          <w:rFonts w:ascii="Times New Roman" w:hAnsi="Times New Roman" w:cs="Times New Roman"/>
        </w:rPr>
        <w:t>)</w:t>
      </w:r>
      <w:r w:rsidR="008D397D" w:rsidRPr="001508F4">
        <w:rPr>
          <w:rFonts w:ascii="Times New Roman" w:hAnsi="Times New Roman" w:cs="Times New Roman"/>
        </w:rPr>
        <w:t>.</w:t>
      </w:r>
      <w:r w:rsidR="005F2923" w:rsidRPr="001508F4">
        <w:rPr>
          <w:rFonts w:ascii="Times New Roman" w:hAnsi="Times New Roman" w:cs="Times New Roman"/>
        </w:rPr>
        <w:t xml:space="preserve"> </w:t>
      </w:r>
      <w:r w:rsidRPr="001508F4">
        <w:rPr>
          <w:rFonts w:ascii="Times New Roman" w:hAnsi="Times New Roman" w:cs="Times New Roman"/>
        </w:rPr>
        <w:t>The</w:t>
      </w:r>
      <w:r w:rsidR="00411469" w:rsidRPr="001508F4">
        <w:rPr>
          <w:rFonts w:ascii="Times New Roman" w:hAnsi="Times New Roman" w:cs="Times New Roman"/>
        </w:rPr>
        <w:t xml:space="preserve"> increase in protein retention </w:t>
      </w:r>
      <w:r w:rsidR="00095117" w:rsidRPr="001508F4">
        <w:rPr>
          <w:rFonts w:ascii="Times New Roman" w:eastAsia="Times New Roman" w:hAnsi="Times New Roman" w:cs="Times New Roman"/>
          <w:sz w:val="24"/>
          <w:szCs w:val="24"/>
          <w:lang w:eastAsia="en-AU"/>
        </w:rPr>
        <w:t>is likely due to an increase in the retention of whey protein</w:t>
      </w:r>
      <w:r w:rsidR="00411469" w:rsidRPr="001508F4">
        <w:rPr>
          <w:rFonts w:ascii="Times New Roman" w:hAnsi="Times New Roman" w:cs="Times New Roman"/>
        </w:rPr>
        <w:t xml:space="preserve">. </w:t>
      </w:r>
      <w:r w:rsidR="00E158A3" w:rsidRPr="001508F4">
        <w:rPr>
          <w:rFonts w:ascii="Times New Roman" w:hAnsi="Times New Roman" w:cs="Times New Roman"/>
        </w:rPr>
        <w:t>SDS</w:t>
      </w:r>
      <w:r w:rsidR="00FB38A0" w:rsidRPr="001508F4">
        <w:rPr>
          <w:rFonts w:ascii="Times New Roman" w:hAnsi="Times New Roman" w:cs="Times New Roman"/>
          <w:color w:val="ED7D31" w:themeColor="accent2"/>
        </w:rPr>
        <w:t>-</w:t>
      </w:r>
      <w:r w:rsidR="00E158A3" w:rsidRPr="001508F4">
        <w:rPr>
          <w:rFonts w:ascii="Times New Roman" w:hAnsi="Times New Roman" w:cs="Times New Roman"/>
        </w:rPr>
        <w:t xml:space="preserve">PAGE analysis </w:t>
      </w:r>
      <w:r w:rsidRPr="001508F4">
        <w:rPr>
          <w:rFonts w:ascii="Times New Roman" w:hAnsi="Times New Roman" w:cs="Times New Roman"/>
        </w:rPr>
        <w:t xml:space="preserve">of the </w:t>
      </w:r>
      <w:r w:rsidR="008D397D" w:rsidRPr="001508F4">
        <w:rPr>
          <w:rFonts w:ascii="Times New Roman" w:hAnsi="Times New Roman" w:cs="Times New Roman"/>
        </w:rPr>
        <w:t>sweet whey</w:t>
      </w:r>
      <w:r w:rsidRPr="001508F4">
        <w:rPr>
          <w:rFonts w:ascii="Times New Roman" w:hAnsi="Times New Roman" w:cs="Times New Roman"/>
        </w:rPr>
        <w:t xml:space="preserve"> was performed</w:t>
      </w:r>
      <w:r w:rsidR="008D397D" w:rsidRPr="001508F4">
        <w:rPr>
          <w:rFonts w:ascii="Times New Roman" w:hAnsi="Times New Roman" w:cs="Times New Roman"/>
        </w:rPr>
        <w:t xml:space="preserve"> </w:t>
      </w:r>
      <w:r w:rsidR="000053F4" w:rsidRPr="001508F4">
        <w:rPr>
          <w:rFonts w:ascii="Times New Roman" w:hAnsi="Times New Roman" w:cs="Times New Roman"/>
        </w:rPr>
        <w:t>that provided further evidence of whey protein retention in the DS HT US WPC cheese</w:t>
      </w:r>
      <w:r w:rsidR="00BB2112" w:rsidRPr="001508F4">
        <w:rPr>
          <w:rFonts w:ascii="Times New Roman" w:hAnsi="Times New Roman" w:cs="Times New Roman"/>
        </w:rPr>
        <w:t xml:space="preserve"> (Figure </w:t>
      </w:r>
      <w:r w:rsidR="007237CC" w:rsidRPr="001508F4">
        <w:rPr>
          <w:rFonts w:ascii="Times New Roman" w:hAnsi="Times New Roman" w:cs="Times New Roman"/>
        </w:rPr>
        <w:t>6</w:t>
      </w:r>
      <w:r w:rsidR="00BB2112" w:rsidRPr="001508F4">
        <w:rPr>
          <w:rFonts w:ascii="Times New Roman" w:hAnsi="Times New Roman" w:cs="Times New Roman"/>
        </w:rPr>
        <w:t>)</w:t>
      </w:r>
      <w:r w:rsidR="000053F4" w:rsidRPr="001508F4">
        <w:rPr>
          <w:rFonts w:ascii="Times New Roman" w:hAnsi="Times New Roman" w:cs="Times New Roman"/>
        </w:rPr>
        <w:t>.</w:t>
      </w:r>
      <w:r w:rsidR="00E669B1" w:rsidRPr="001508F4">
        <w:rPr>
          <w:rFonts w:ascii="Times New Roman" w:hAnsi="Times New Roman" w:cs="Times New Roman"/>
        </w:rPr>
        <w:t xml:space="preserve"> </w:t>
      </w:r>
      <w:r w:rsidR="00C421B8" w:rsidRPr="001508F4">
        <w:rPr>
          <w:rFonts w:ascii="Times New Roman" w:hAnsi="Times New Roman" w:cs="Times New Roman"/>
        </w:rPr>
        <w:t xml:space="preserve">Analysis of the cheese was not possible due to the difficulty of melting and solubilising the fat-free cheeses, even after EDTA addition. </w:t>
      </w:r>
      <w:r w:rsidR="000053F4" w:rsidRPr="001508F4">
        <w:rPr>
          <w:rFonts w:ascii="Times New Roman" w:hAnsi="Times New Roman" w:cs="Times New Roman"/>
        </w:rPr>
        <w:t>T</w:t>
      </w:r>
      <w:r w:rsidR="00BB2112" w:rsidRPr="001508F4">
        <w:rPr>
          <w:rFonts w:ascii="Times New Roman" w:hAnsi="Times New Roman" w:cs="Times New Roman"/>
        </w:rPr>
        <w:t>he</w:t>
      </w:r>
      <w:r w:rsidR="000053F4" w:rsidRPr="001508F4">
        <w:rPr>
          <w:rFonts w:ascii="Times New Roman" w:hAnsi="Times New Roman" w:cs="Times New Roman"/>
        </w:rPr>
        <w:t xml:space="preserve"> i</w:t>
      </w:r>
      <w:r w:rsidR="00BB2112" w:rsidRPr="001508F4">
        <w:rPr>
          <w:rFonts w:ascii="Times New Roman" w:hAnsi="Times New Roman" w:cs="Times New Roman"/>
        </w:rPr>
        <w:t xml:space="preserve">ntensities of </w:t>
      </w:r>
      <w:r w:rsidR="00BB2112" w:rsidRPr="001508F4">
        <w:rPr>
          <w:color w:val="000000"/>
          <w:kern w:val="24"/>
        </w:rPr>
        <w:t>α</w:t>
      </w:r>
      <w:r w:rsidR="00BB2112" w:rsidRPr="001508F4">
        <w:rPr>
          <w:rFonts w:ascii="Times New Roman" w:hAnsi="Times New Roman" w:cs="Times New Roman"/>
        </w:rPr>
        <w:t xml:space="preserve">-lactalbumin, </w:t>
      </w:r>
      <w:r w:rsidR="00BB2112" w:rsidRPr="001508F4">
        <w:rPr>
          <w:color w:val="000000"/>
          <w:kern w:val="24"/>
        </w:rPr>
        <w:t>β-</w:t>
      </w:r>
      <w:r w:rsidR="00BB2112" w:rsidRPr="001508F4">
        <w:rPr>
          <w:rFonts w:ascii="Times New Roman" w:hAnsi="Times New Roman" w:cs="Times New Roman"/>
        </w:rPr>
        <w:t xml:space="preserve">lactoglobulin and serum albumin bands of </w:t>
      </w:r>
      <w:r w:rsidR="000053F4" w:rsidRPr="001508F4">
        <w:rPr>
          <w:rFonts w:ascii="Times New Roman" w:hAnsi="Times New Roman" w:cs="Times New Roman"/>
        </w:rPr>
        <w:t xml:space="preserve">the </w:t>
      </w:r>
      <w:r w:rsidR="006C2CCB" w:rsidRPr="001508F4">
        <w:rPr>
          <w:rFonts w:ascii="Times New Roman" w:hAnsi="Times New Roman" w:cs="Times New Roman"/>
        </w:rPr>
        <w:t xml:space="preserve">sweet whey </w:t>
      </w:r>
      <w:r w:rsidR="000053F4" w:rsidRPr="001508F4">
        <w:rPr>
          <w:rFonts w:ascii="Times New Roman" w:hAnsi="Times New Roman" w:cs="Times New Roman"/>
        </w:rPr>
        <w:t xml:space="preserve">from the </w:t>
      </w:r>
      <w:r w:rsidR="006C2CCB" w:rsidRPr="001508F4">
        <w:rPr>
          <w:rFonts w:ascii="Times New Roman" w:hAnsi="Times New Roman" w:cs="Times New Roman"/>
        </w:rPr>
        <w:t>DS HT US WPC cheese</w:t>
      </w:r>
      <w:r w:rsidR="00BB2112" w:rsidRPr="001508F4">
        <w:rPr>
          <w:rFonts w:ascii="Times New Roman" w:hAnsi="Times New Roman" w:cs="Times New Roman"/>
        </w:rPr>
        <w:t xml:space="preserve"> </w:t>
      </w:r>
      <w:r w:rsidR="004C1790" w:rsidRPr="001508F4">
        <w:rPr>
          <w:rFonts w:ascii="Times New Roman" w:hAnsi="Times New Roman" w:cs="Times New Roman"/>
        </w:rPr>
        <w:t>were</w:t>
      </w:r>
      <w:r w:rsidR="00BB2112" w:rsidRPr="001508F4">
        <w:rPr>
          <w:rFonts w:ascii="Times New Roman" w:hAnsi="Times New Roman" w:cs="Times New Roman"/>
        </w:rPr>
        <w:t xml:space="preserve"> l</w:t>
      </w:r>
      <w:r w:rsidR="00F77DAD" w:rsidRPr="001508F4">
        <w:rPr>
          <w:rFonts w:ascii="Times New Roman" w:hAnsi="Times New Roman" w:cs="Times New Roman"/>
        </w:rPr>
        <w:t>ow</w:t>
      </w:r>
      <w:r w:rsidR="00BB2112" w:rsidRPr="001508F4">
        <w:rPr>
          <w:rFonts w:ascii="Times New Roman" w:hAnsi="Times New Roman" w:cs="Times New Roman"/>
        </w:rPr>
        <w:t xml:space="preserve"> compared to those </w:t>
      </w:r>
      <w:r w:rsidR="000053F4" w:rsidRPr="001508F4">
        <w:rPr>
          <w:rFonts w:ascii="Times New Roman" w:hAnsi="Times New Roman" w:cs="Times New Roman"/>
        </w:rPr>
        <w:t>from</w:t>
      </w:r>
      <w:r w:rsidR="00BB2112" w:rsidRPr="001508F4">
        <w:rPr>
          <w:rFonts w:ascii="Times New Roman" w:hAnsi="Times New Roman" w:cs="Times New Roman"/>
        </w:rPr>
        <w:t xml:space="preserve"> </w:t>
      </w:r>
      <w:r w:rsidR="000053F4" w:rsidRPr="001508F4">
        <w:rPr>
          <w:rFonts w:ascii="Times New Roman" w:hAnsi="Times New Roman" w:cs="Times New Roman"/>
        </w:rPr>
        <w:lastRenderedPageBreak/>
        <w:t>the</w:t>
      </w:r>
      <w:r w:rsidR="00BB2112" w:rsidRPr="001508F4">
        <w:rPr>
          <w:rFonts w:ascii="Times New Roman" w:hAnsi="Times New Roman" w:cs="Times New Roman"/>
        </w:rPr>
        <w:t xml:space="preserve"> </w:t>
      </w:r>
      <w:r w:rsidR="006C2CCB" w:rsidRPr="001508F4">
        <w:rPr>
          <w:rFonts w:ascii="Times New Roman" w:hAnsi="Times New Roman" w:cs="Times New Roman"/>
        </w:rPr>
        <w:t>DS WPC and DS HT WPC cheeses</w:t>
      </w:r>
      <w:r w:rsidR="00BB2112" w:rsidRPr="001508F4">
        <w:rPr>
          <w:rFonts w:ascii="Times New Roman" w:hAnsi="Times New Roman" w:cs="Times New Roman"/>
        </w:rPr>
        <w:t>, suggesting that more whey protein w</w:t>
      </w:r>
      <w:r w:rsidR="000053F4" w:rsidRPr="001508F4">
        <w:rPr>
          <w:rFonts w:ascii="Times New Roman" w:hAnsi="Times New Roman" w:cs="Times New Roman"/>
        </w:rPr>
        <w:t>as</w:t>
      </w:r>
      <w:r w:rsidR="00BB2112" w:rsidRPr="001508F4">
        <w:rPr>
          <w:rFonts w:ascii="Times New Roman" w:hAnsi="Times New Roman" w:cs="Times New Roman"/>
        </w:rPr>
        <w:t xml:space="preserve"> </w:t>
      </w:r>
      <w:r w:rsidR="000053F4" w:rsidRPr="001508F4">
        <w:rPr>
          <w:rFonts w:ascii="Times New Roman" w:hAnsi="Times New Roman" w:cs="Times New Roman"/>
        </w:rPr>
        <w:t>retain</w:t>
      </w:r>
      <w:r w:rsidR="00BB2112" w:rsidRPr="001508F4">
        <w:rPr>
          <w:rFonts w:ascii="Times New Roman" w:hAnsi="Times New Roman" w:cs="Times New Roman"/>
        </w:rPr>
        <w:t xml:space="preserve">ed in </w:t>
      </w:r>
      <w:r w:rsidR="000053F4" w:rsidRPr="001508F4">
        <w:rPr>
          <w:rFonts w:ascii="Times New Roman" w:hAnsi="Times New Roman" w:cs="Times New Roman"/>
        </w:rPr>
        <w:t xml:space="preserve">the </w:t>
      </w:r>
      <w:r w:rsidR="006C2CCB" w:rsidRPr="001508F4">
        <w:rPr>
          <w:rFonts w:ascii="Times New Roman" w:hAnsi="Times New Roman" w:cs="Times New Roman"/>
        </w:rPr>
        <w:t>DS HT US WPC</w:t>
      </w:r>
      <w:r w:rsidR="00BB2112" w:rsidRPr="001508F4">
        <w:rPr>
          <w:rFonts w:ascii="Times New Roman" w:hAnsi="Times New Roman" w:cs="Times New Roman"/>
        </w:rPr>
        <w:t xml:space="preserve"> cheese</w:t>
      </w:r>
      <w:r w:rsidR="00C421B8" w:rsidRPr="001508F4">
        <w:rPr>
          <w:rFonts w:ascii="Times New Roman" w:hAnsi="Times New Roman" w:cs="Times New Roman"/>
        </w:rPr>
        <w:t xml:space="preserve"> (Figure 6)</w:t>
      </w:r>
      <w:r w:rsidR="00BB2112" w:rsidRPr="001508F4">
        <w:rPr>
          <w:rFonts w:ascii="Times New Roman" w:hAnsi="Times New Roman" w:cs="Times New Roman"/>
        </w:rPr>
        <w:t>.</w:t>
      </w:r>
      <w:r w:rsidR="0017603E" w:rsidRPr="001508F4">
        <w:rPr>
          <w:rFonts w:ascii="Times New Roman" w:hAnsi="Times New Roman" w:cs="Times New Roman"/>
        </w:rPr>
        <w:t xml:space="preserve"> It should be noted that the low intensity of </w:t>
      </w:r>
      <w:r w:rsidR="000053F4" w:rsidRPr="001508F4">
        <w:rPr>
          <w:rFonts w:ascii="Times New Roman" w:hAnsi="Times New Roman" w:cs="Times New Roman"/>
        </w:rPr>
        <w:t xml:space="preserve">the </w:t>
      </w:r>
      <w:r w:rsidR="0017603E" w:rsidRPr="001508F4">
        <w:rPr>
          <w:rFonts w:ascii="Times New Roman" w:hAnsi="Times New Roman" w:cs="Times New Roman"/>
        </w:rPr>
        <w:t xml:space="preserve">whey protein bands in the DS </w:t>
      </w:r>
      <w:r w:rsidR="000053F4" w:rsidRPr="001508F4">
        <w:rPr>
          <w:rFonts w:ascii="Times New Roman" w:hAnsi="Times New Roman" w:cs="Times New Roman"/>
        </w:rPr>
        <w:t xml:space="preserve">sweet whey </w:t>
      </w:r>
      <w:r w:rsidR="0017603E" w:rsidRPr="001508F4">
        <w:rPr>
          <w:rFonts w:ascii="Times New Roman" w:hAnsi="Times New Roman" w:cs="Times New Roman"/>
        </w:rPr>
        <w:t xml:space="preserve">is due to the low initial whey protein concentration in </w:t>
      </w:r>
      <w:r w:rsidR="000053F4" w:rsidRPr="001508F4">
        <w:rPr>
          <w:rFonts w:ascii="Times New Roman" w:hAnsi="Times New Roman" w:cs="Times New Roman"/>
        </w:rPr>
        <w:t xml:space="preserve">the </w:t>
      </w:r>
      <w:r w:rsidR="0017603E" w:rsidRPr="001508F4">
        <w:rPr>
          <w:rFonts w:ascii="Times New Roman" w:hAnsi="Times New Roman" w:cs="Times New Roman"/>
        </w:rPr>
        <w:t>cheese milk</w:t>
      </w:r>
      <w:r w:rsidR="000053F4" w:rsidRPr="001508F4">
        <w:rPr>
          <w:rFonts w:ascii="Times New Roman" w:hAnsi="Times New Roman" w:cs="Times New Roman"/>
        </w:rPr>
        <w:t>, translating to</w:t>
      </w:r>
      <w:r w:rsidR="0017603E" w:rsidRPr="001508F4">
        <w:rPr>
          <w:rFonts w:ascii="Times New Roman" w:hAnsi="Times New Roman" w:cs="Times New Roman"/>
        </w:rPr>
        <w:t xml:space="preserve"> a</w:t>
      </w:r>
      <w:r w:rsidR="000053F4" w:rsidRPr="001508F4">
        <w:rPr>
          <w:rFonts w:ascii="Times New Roman" w:hAnsi="Times New Roman" w:cs="Times New Roman"/>
        </w:rPr>
        <w:t xml:space="preserve"> relatively</w:t>
      </w:r>
      <w:r w:rsidR="0017603E" w:rsidRPr="001508F4">
        <w:rPr>
          <w:rFonts w:ascii="Times New Roman" w:hAnsi="Times New Roman" w:cs="Times New Roman"/>
        </w:rPr>
        <w:t xml:space="preserve"> low whey protein loss.</w:t>
      </w:r>
      <w:r w:rsidR="00F77DAD" w:rsidRPr="001508F4">
        <w:rPr>
          <w:rFonts w:ascii="Times New Roman" w:hAnsi="Times New Roman" w:cs="Times New Roman"/>
        </w:rPr>
        <w:t xml:space="preserve"> </w:t>
      </w:r>
      <w:r w:rsidR="000053F4" w:rsidRPr="001508F4">
        <w:rPr>
          <w:rFonts w:ascii="Times New Roman" w:hAnsi="Times New Roman" w:cs="Times New Roman"/>
        </w:rPr>
        <w:t>Together the composition and</w:t>
      </w:r>
      <w:r w:rsidR="00F77DAD" w:rsidRPr="001508F4">
        <w:rPr>
          <w:rFonts w:ascii="Times New Roman" w:hAnsi="Times New Roman" w:cs="Times New Roman"/>
        </w:rPr>
        <w:t xml:space="preserve"> SDS</w:t>
      </w:r>
      <w:r w:rsidR="00FB38A0" w:rsidRPr="001508F4">
        <w:rPr>
          <w:rFonts w:ascii="Times New Roman" w:hAnsi="Times New Roman" w:cs="Times New Roman"/>
          <w:color w:val="ED7D31" w:themeColor="accent2"/>
        </w:rPr>
        <w:t>-</w:t>
      </w:r>
      <w:r w:rsidR="00F77DAD" w:rsidRPr="001508F4">
        <w:rPr>
          <w:rFonts w:ascii="Times New Roman" w:hAnsi="Times New Roman" w:cs="Times New Roman"/>
        </w:rPr>
        <w:t xml:space="preserve">PAGE data </w:t>
      </w:r>
      <w:r w:rsidR="000053F4" w:rsidRPr="001508F4">
        <w:rPr>
          <w:rFonts w:ascii="Times New Roman" w:hAnsi="Times New Roman" w:cs="Times New Roman"/>
        </w:rPr>
        <w:t>indicate</w:t>
      </w:r>
      <w:r w:rsidR="00F77DAD" w:rsidRPr="001508F4">
        <w:rPr>
          <w:rFonts w:ascii="Times New Roman" w:hAnsi="Times New Roman" w:cs="Times New Roman"/>
        </w:rPr>
        <w:t xml:space="preserve"> that more whey protein was incorporated in cheese when </w:t>
      </w:r>
      <w:r w:rsidR="000053F4" w:rsidRPr="001508F4">
        <w:rPr>
          <w:rFonts w:ascii="Times New Roman" w:hAnsi="Times New Roman" w:cs="Times New Roman"/>
        </w:rPr>
        <w:t xml:space="preserve">both the </w:t>
      </w:r>
      <w:r w:rsidR="00FB796E" w:rsidRPr="001508F4">
        <w:rPr>
          <w:rFonts w:ascii="Times New Roman" w:hAnsi="Times New Roman" w:cs="Times New Roman"/>
        </w:rPr>
        <w:t xml:space="preserve">aggregate size and </w:t>
      </w:r>
      <w:r w:rsidR="00F77DAD" w:rsidRPr="001508F4">
        <w:rPr>
          <w:rFonts w:ascii="Times New Roman" w:hAnsi="Times New Roman" w:cs="Times New Roman"/>
        </w:rPr>
        <w:t xml:space="preserve">the surface hydrophobicity of </w:t>
      </w:r>
      <w:r w:rsidR="00FB796E" w:rsidRPr="001508F4">
        <w:rPr>
          <w:rFonts w:ascii="Times New Roman" w:hAnsi="Times New Roman" w:cs="Times New Roman"/>
        </w:rPr>
        <w:t xml:space="preserve">the </w:t>
      </w:r>
      <w:r w:rsidR="00F77DAD" w:rsidRPr="001508F4">
        <w:rPr>
          <w:rFonts w:ascii="Times New Roman" w:hAnsi="Times New Roman" w:cs="Times New Roman"/>
        </w:rPr>
        <w:t xml:space="preserve">whey proteins </w:t>
      </w:r>
      <w:r w:rsidR="00FB796E" w:rsidRPr="001508F4">
        <w:rPr>
          <w:rFonts w:ascii="Times New Roman" w:hAnsi="Times New Roman" w:cs="Times New Roman"/>
        </w:rPr>
        <w:t>w</w:t>
      </w:r>
      <w:r w:rsidR="0055627C" w:rsidRPr="001508F4">
        <w:rPr>
          <w:rFonts w:ascii="Times New Roman" w:hAnsi="Times New Roman" w:cs="Times New Roman"/>
        </w:rPr>
        <w:t xml:space="preserve">ere </w:t>
      </w:r>
      <w:r w:rsidR="00F77DAD" w:rsidRPr="001508F4">
        <w:rPr>
          <w:rFonts w:ascii="Times New Roman" w:hAnsi="Times New Roman" w:cs="Times New Roman"/>
        </w:rPr>
        <w:t>increased by heat or heat coupled with ultrasound.</w:t>
      </w:r>
      <w:r w:rsidR="00E55F5B" w:rsidRPr="001508F4">
        <w:rPr>
          <w:rFonts w:ascii="Times New Roman" w:hAnsi="Times New Roman" w:cs="Times New Roman"/>
        </w:rPr>
        <w:t xml:space="preserve"> </w:t>
      </w:r>
      <w:bookmarkStart w:id="5" w:name="_Hlk26452980"/>
      <w:bookmarkStart w:id="6" w:name="_Hlk24196340"/>
      <w:r w:rsidR="00F416B6" w:rsidRPr="001508F4">
        <w:rPr>
          <w:rFonts w:ascii="Times New Roman" w:hAnsi="Times New Roman" w:cs="Times New Roman"/>
        </w:rPr>
        <w:t>While</w:t>
      </w:r>
      <w:r w:rsidR="000458D8" w:rsidRPr="001508F4">
        <w:rPr>
          <w:rFonts w:ascii="Times New Roman" w:hAnsi="Times New Roman" w:cs="Times New Roman"/>
        </w:rPr>
        <w:t xml:space="preserve"> the</w:t>
      </w:r>
      <w:r w:rsidR="00F416B6" w:rsidRPr="001508F4">
        <w:rPr>
          <w:rFonts w:ascii="Times New Roman" w:hAnsi="Times New Roman" w:cs="Times New Roman"/>
        </w:rPr>
        <w:t>re was an</w:t>
      </w:r>
      <w:r w:rsidR="000458D8" w:rsidRPr="001508F4">
        <w:rPr>
          <w:rFonts w:ascii="Times New Roman" w:hAnsi="Times New Roman" w:cs="Times New Roman"/>
        </w:rPr>
        <w:t xml:space="preserve"> increase in whey protein retention with increased size and hydrophobicity </w:t>
      </w:r>
      <w:r w:rsidR="00D870C5" w:rsidRPr="001508F4">
        <w:rPr>
          <w:rFonts w:ascii="Times New Roman" w:hAnsi="Times New Roman" w:cs="Times New Roman"/>
        </w:rPr>
        <w:t>for the</w:t>
      </w:r>
      <w:r w:rsidR="000458D8" w:rsidRPr="001508F4">
        <w:rPr>
          <w:rFonts w:ascii="Times New Roman" w:hAnsi="Times New Roman" w:cs="Times New Roman"/>
        </w:rPr>
        <w:t xml:space="preserve"> WPC </w:t>
      </w:r>
      <w:r w:rsidR="00D870C5" w:rsidRPr="001508F4">
        <w:rPr>
          <w:rFonts w:ascii="Times New Roman" w:hAnsi="Times New Roman" w:cs="Times New Roman"/>
        </w:rPr>
        <w:t xml:space="preserve">augmented </w:t>
      </w:r>
      <w:r w:rsidR="000458D8" w:rsidRPr="001508F4">
        <w:rPr>
          <w:rFonts w:ascii="Times New Roman" w:hAnsi="Times New Roman" w:cs="Times New Roman"/>
        </w:rPr>
        <w:t>systems</w:t>
      </w:r>
      <w:r w:rsidR="007A1598" w:rsidRPr="001508F4">
        <w:rPr>
          <w:rFonts w:ascii="Times New Roman" w:hAnsi="Times New Roman" w:cs="Times New Roman"/>
        </w:rPr>
        <w:t xml:space="preserve">, </w:t>
      </w:r>
      <w:r w:rsidR="00D870C5" w:rsidRPr="001508F4">
        <w:rPr>
          <w:rFonts w:ascii="Times New Roman" w:hAnsi="Times New Roman" w:cs="Times New Roman"/>
        </w:rPr>
        <w:t xml:space="preserve">the </w:t>
      </w:r>
      <w:r w:rsidR="0095117F" w:rsidRPr="001508F4">
        <w:rPr>
          <w:rFonts w:ascii="Times New Roman" w:hAnsi="Times New Roman" w:cs="Times New Roman"/>
        </w:rPr>
        <w:t xml:space="preserve">protein retention in </w:t>
      </w:r>
      <w:r w:rsidR="00D870C5" w:rsidRPr="001508F4">
        <w:rPr>
          <w:rFonts w:ascii="Times New Roman" w:hAnsi="Times New Roman" w:cs="Times New Roman"/>
        </w:rPr>
        <w:t xml:space="preserve">the </w:t>
      </w:r>
      <w:r w:rsidR="0097235C" w:rsidRPr="001508F4">
        <w:rPr>
          <w:rFonts w:ascii="Times New Roman" w:hAnsi="Times New Roman" w:cs="Times New Roman"/>
        </w:rPr>
        <w:t>WPC-enriched cheeses w</w:t>
      </w:r>
      <w:r w:rsidR="00D870C5" w:rsidRPr="001508F4">
        <w:rPr>
          <w:rFonts w:ascii="Times New Roman" w:hAnsi="Times New Roman" w:cs="Times New Roman"/>
        </w:rPr>
        <w:t>as</w:t>
      </w:r>
      <w:r w:rsidR="0097235C" w:rsidRPr="001508F4">
        <w:rPr>
          <w:rFonts w:ascii="Times New Roman" w:hAnsi="Times New Roman" w:cs="Times New Roman"/>
        </w:rPr>
        <w:t xml:space="preserve"> significantly low</w:t>
      </w:r>
      <w:r w:rsidR="00D870C5" w:rsidRPr="001508F4">
        <w:rPr>
          <w:rFonts w:ascii="Times New Roman" w:hAnsi="Times New Roman" w:cs="Times New Roman"/>
        </w:rPr>
        <w:t>er than in the</w:t>
      </w:r>
      <w:r w:rsidR="000458D8" w:rsidRPr="001508F4">
        <w:rPr>
          <w:rFonts w:ascii="Times New Roman" w:hAnsi="Times New Roman" w:cs="Times New Roman"/>
        </w:rPr>
        <w:t xml:space="preserve"> DS cheese</w:t>
      </w:r>
      <w:r w:rsidR="008425CA" w:rsidRPr="001508F4">
        <w:rPr>
          <w:rFonts w:ascii="Times New Roman" w:hAnsi="Times New Roman" w:cs="Times New Roman"/>
        </w:rPr>
        <w:t>,</w:t>
      </w:r>
      <w:r w:rsidR="000458D8" w:rsidRPr="001508F4">
        <w:rPr>
          <w:rFonts w:ascii="Times New Roman" w:hAnsi="Times New Roman" w:cs="Times New Roman"/>
        </w:rPr>
        <w:t xml:space="preserve"> </w:t>
      </w:r>
      <w:r w:rsidR="0097235C" w:rsidRPr="001508F4">
        <w:rPr>
          <w:rFonts w:ascii="Times New Roman" w:hAnsi="Times New Roman" w:cs="Times New Roman"/>
        </w:rPr>
        <w:t xml:space="preserve">suggesting that </w:t>
      </w:r>
      <w:r w:rsidR="00D870C5" w:rsidRPr="001508F4">
        <w:rPr>
          <w:rFonts w:ascii="Times New Roman" w:hAnsi="Times New Roman" w:cs="Times New Roman"/>
        </w:rPr>
        <w:t xml:space="preserve">the </w:t>
      </w:r>
      <w:r w:rsidR="0097235C" w:rsidRPr="001508F4">
        <w:rPr>
          <w:rFonts w:ascii="Times New Roman" w:hAnsi="Times New Roman" w:cs="Times New Roman"/>
        </w:rPr>
        <w:t xml:space="preserve">majority of the added whey proteins </w:t>
      </w:r>
      <w:r w:rsidR="00D870C5" w:rsidRPr="001508F4">
        <w:rPr>
          <w:rFonts w:ascii="Times New Roman" w:hAnsi="Times New Roman" w:cs="Times New Roman"/>
        </w:rPr>
        <w:t>we</w:t>
      </w:r>
      <w:r w:rsidR="0097235C" w:rsidRPr="001508F4">
        <w:rPr>
          <w:rFonts w:ascii="Times New Roman" w:hAnsi="Times New Roman" w:cs="Times New Roman"/>
        </w:rPr>
        <w:t xml:space="preserve">re </w:t>
      </w:r>
      <w:r w:rsidR="00E55F5B" w:rsidRPr="001508F4">
        <w:rPr>
          <w:rFonts w:ascii="Times New Roman" w:hAnsi="Times New Roman" w:cs="Times New Roman"/>
        </w:rPr>
        <w:t xml:space="preserve">still </w:t>
      </w:r>
      <w:r w:rsidR="0097235C" w:rsidRPr="001508F4">
        <w:rPr>
          <w:rFonts w:ascii="Times New Roman" w:hAnsi="Times New Roman" w:cs="Times New Roman"/>
        </w:rPr>
        <w:t xml:space="preserve">released </w:t>
      </w:r>
      <w:r w:rsidR="008425CA" w:rsidRPr="001508F4">
        <w:rPr>
          <w:rFonts w:ascii="Times New Roman" w:hAnsi="Times New Roman" w:cs="Times New Roman"/>
        </w:rPr>
        <w:t>during syneresis</w:t>
      </w:r>
      <w:r w:rsidR="000458D8" w:rsidRPr="001508F4">
        <w:rPr>
          <w:rFonts w:ascii="Times New Roman" w:hAnsi="Times New Roman" w:cs="Times New Roman"/>
        </w:rPr>
        <w:t>.</w:t>
      </w:r>
      <w:bookmarkEnd w:id="5"/>
    </w:p>
    <w:bookmarkEnd w:id="6"/>
    <w:p w14:paraId="587557C0" w14:textId="23F6A234" w:rsidR="000053F4" w:rsidRPr="001508F4" w:rsidRDefault="000053F4" w:rsidP="000053F4">
      <w:pPr>
        <w:spacing w:line="360" w:lineRule="auto"/>
        <w:jc w:val="both"/>
        <w:rPr>
          <w:rFonts w:ascii="Times New Roman" w:hAnsi="Times New Roman" w:cs="Times New Roman"/>
        </w:rPr>
      </w:pPr>
      <w:r w:rsidRPr="001508F4">
        <w:rPr>
          <w:rFonts w:ascii="Times New Roman" w:hAnsi="Times New Roman" w:cs="Times New Roman"/>
        </w:rPr>
        <w:t xml:space="preserve">Table </w:t>
      </w:r>
      <w:r w:rsidR="002B52A2" w:rsidRPr="001508F4">
        <w:rPr>
          <w:rFonts w:ascii="Times New Roman" w:hAnsi="Times New Roman" w:cs="Times New Roman"/>
        </w:rPr>
        <w:t>4</w:t>
      </w:r>
      <w:r w:rsidRPr="001508F4">
        <w:rPr>
          <w:rFonts w:ascii="Times New Roman" w:hAnsi="Times New Roman" w:cs="Times New Roman"/>
        </w:rPr>
        <w:t xml:space="preserve">: Compositional analysis of model cheeses. </w:t>
      </w:r>
    </w:p>
    <w:tbl>
      <w:tblPr>
        <w:tblStyle w:val="TableGrid"/>
        <w:tblW w:w="93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134"/>
        <w:gridCol w:w="1418"/>
        <w:gridCol w:w="1276"/>
        <w:gridCol w:w="1280"/>
        <w:gridCol w:w="1276"/>
        <w:gridCol w:w="1271"/>
      </w:tblGrid>
      <w:tr w:rsidR="000409BA" w:rsidRPr="001508F4" w14:paraId="07A46B71" w14:textId="77777777" w:rsidTr="002B6659">
        <w:trPr>
          <w:trHeight w:val="3075"/>
        </w:trPr>
        <w:tc>
          <w:tcPr>
            <w:tcW w:w="1696" w:type="dxa"/>
            <w:tcBorders>
              <w:top w:val="single" w:sz="4" w:space="0" w:color="auto"/>
              <w:bottom w:val="single" w:sz="4" w:space="0" w:color="auto"/>
            </w:tcBorders>
            <w:hideMark/>
          </w:tcPr>
          <w:p w14:paraId="28B44874"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rPr>
              <w:t>Cheese type</w:t>
            </w:r>
          </w:p>
        </w:tc>
        <w:tc>
          <w:tcPr>
            <w:tcW w:w="1134" w:type="dxa"/>
            <w:tcBorders>
              <w:top w:val="single" w:sz="4" w:space="0" w:color="auto"/>
              <w:bottom w:val="single" w:sz="4" w:space="0" w:color="auto"/>
            </w:tcBorders>
            <w:hideMark/>
          </w:tcPr>
          <w:p w14:paraId="274C4C9B"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rPr>
              <w:t>Total solids in sweet whey (% w/w)</w:t>
            </w:r>
          </w:p>
        </w:tc>
        <w:tc>
          <w:tcPr>
            <w:tcW w:w="1418" w:type="dxa"/>
            <w:tcBorders>
              <w:top w:val="single" w:sz="4" w:space="0" w:color="auto"/>
              <w:bottom w:val="single" w:sz="4" w:space="0" w:color="auto"/>
            </w:tcBorders>
            <w:hideMark/>
          </w:tcPr>
          <w:p w14:paraId="35238E35"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rPr>
              <w:t>Moisture content in pressed curd (% w/w)</w:t>
            </w:r>
          </w:p>
        </w:tc>
        <w:tc>
          <w:tcPr>
            <w:tcW w:w="1276" w:type="dxa"/>
            <w:tcBorders>
              <w:top w:val="single" w:sz="4" w:space="0" w:color="auto"/>
              <w:bottom w:val="single" w:sz="4" w:space="0" w:color="auto"/>
            </w:tcBorders>
            <w:hideMark/>
          </w:tcPr>
          <w:p w14:paraId="30134E10"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rPr>
              <w:t>Total protein in sweet whey (% w/w)</w:t>
            </w:r>
          </w:p>
        </w:tc>
        <w:tc>
          <w:tcPr>
            <w:tcW w:w="1280" w:type="dxa"/>
            <w:tcBorders>
              <w:top w:val="single" w:sz="4" w:space="0" w:color="auto"/>
              <w:bottom w:val="single" w:sz="4" w:space="0" w:color="auto"/>
            </w:tcBorders>
            <w:hideMark/>
          </w:tcPr>
          <w:p w14:paraId="6FA6883D" w14:textId="7E329FEB" w:rsidR="000409BA" w:rsidRPr="001508F4" w:rsidRDefault="005C6788" w:rsidP="00FB6C82">
            <w:pPr>
              <w:spacing w:line="360" w:lineRule="auto"/>
              <w:jc w:val="both"/>
              <w:rPr>
                <w:rFonts w:ascii="Times New Roman" w:hAnsi="Times New Roman" w:cs="Times New Roman"/>
              </w:rPr>
            </w:pPr>
            <w:r w:rsidRPr="001508F4">
              <w:rPr>
                <w:rFonts w:ascii="Times New Roman" w:hAnsi="Times New Roman" w:cs="Times New Roman"/>
              </w:rPr>
              <w:t>P</w:t>
            </w:r>
            <w:r w:rsidR="000409BA" w:rsidRPr="001508F4">
              <w:rPr>
                <w:rFonts w:ascii="Times New Roman" w:hAnsi="Times New Roman" w:cs="Times New Roman"/>
              </w:rPr>
              <w:t>rotein</w:t>
            </w:r>
            <w:r w:rsidRPr="001508F4">
              <w:rPr>
                <w:rFonts w:ascii="Times New Roman" w:hAnsi="Times New Roman" w:cs="Times New Roman"/>
              </w:rPr>
              <w:t xml:space="preserve"> content</w:t>
            </w:r>
            <w:r w:rsidR="000409BA" w:rsidRPr="001508F4">
              <w:rPr>
                <w:rFonts w:ascii="Times New Roman" w:hAnsi="Times New Roman" w:cs="Times New Roman"/>
              </w:rPr>
              <w:t xml:space="preserve"> in pressed curd (% w/w) </w:t>
            </w:r>
          </w:p>
        </w:tc>
        <w:tc>
          <w:tcPr>
            <w:tcW w:w="1276" w:type="dxa"/>
            <w:tcBorders>
              <w:top w:val="single" w:sz="4" w:space="0" w:color="auto"/>
              <w:bottom w:val="single" w:sz="4" w:space="0" w:color="auto"/>
            </w:tcBorders>
            <w:hideMark/>
          </w:tcPr>
          <w:p w14:paraId="62C5707D"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rPr>
              <w:t xml:space="preserve">Protein retention in pressed curd (% of input protein) </w:t>
            </w:r>
          </w:p>
        </w:tc>
        <w:tc>
          <w:tcPr>
            <w:tcW w:w="1271" w:type="dxa"/>
            <w:tcBorders>
              <w:top w:val="single" w:sz="4" w:space="0" w:color="auto"/>
              <w:bottom w:val="single" w:sz="4" w:space="0" w:color="auto"/>
            </w:tcBorders>
          </w:tcPr>
          <w:p w14:paraId="4B794DA4" w14:textId="77777777" w:rsidR="000409BA" w:rsidRPr="001508F4" w:rsidRDefault="000409BA" w:rsidP="00FB6C82">
            <w:pPr>
              <w:spacing w:line="360" w:lineRule="auto"/>
              <w:jc w:val="both"/>
              <w:rPr>
                <w:rFonts w:ascii="Times New Roman" w:hAnsi="Times New Roman" w:cs="Times New Roman"/>
              </w:rPr>
            </w:pPr>
            <w:r w:rsidRPr="001508F4">
              <w:rPr>
                <w:rFonts w:ascii="Times New Roman" w:hAnsi="Times New Roman" w:cs="Times New Roman"/>
                <w:b/>
              </w:rPr>
              <w:t>Ratio of total protein in cheese: casein content in cheese milk</w:t>
            </w:r>
          </w:p>
        </w:tc>
      </w:tr>
      <w:tr w:rsidR="000053F4" w:rsidRPr="001508F4" w14:paraId="557A05CA" w14:textId="77777777" w:rsidTr="002B6659">
        <w:trPr>
          <w:trHeight w:val="290"/>
        </w:trPr>
        <w:tc>
          <w:tcPr>
            <w:tcW w:w="1696" w:type="dxa"/>
            <w:tcBorders>
              <w:top w:val="single" w:sz="4" w:space="0" w:color="auto"/>
            </w:tcBorders>
            <w:noWrap/>
            <w:hideMark/>
          </w:tcPr>
          <w:p w14:paraId="729362C6" w14:textId="77777777" w:rsidR="000053F4" w:rsidRPr="001508F4" w:rsidRDefault="000053F4" w:rsidP="00FB6C82">
            <w:pPr>
              <w:spacing w:line="360" w:lineRule="auto"/>
              <w:jc w:val="both"/>
              <w:rPr>
                <w:rFonts w:ascii="Times New Roman" w:hAnsi="Times New Roman" w:cs="Times New Roman"/>
              </w:rPr>
            </w:pPr>
            <w:r w:rsidRPr="001508F4">
              <w:rPr>
                <w:rFonts w:ascii="Times New Roman" w:hAnsi="Times New Roman" w:cs="Times New Roman"/>
              </w:rPr>
              <w:t>DS</w:t>
            </w:r>
          </w:p>
        </w:tc>
        <w:tc>
          <w:tcPr>
            <w:tcW w:w="1134" w:type="dxa"/>
            <w:tcBorders>
              <w:top w:val="single" w:sz="4" w:space="0" w:color="auto"/>
            </w:tcBorders>
            <w:noWrap/>
          </w:tcPr>
          <w:p w14:paraId="1B412923" w14:textId="7130E699" w:rsidR="000053F4" w:rsidRPr="001508F4" w:rsidRDefault="000053F4" w:rsidP="00FB6C82">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5.7</w:t>
            </w:r>
            <w:r w:rsidR="00EF7008" w:rsidRPr="001508F4">
              <w:rPr>
                <w:rFonts w:ascii="Times New Roman" w:hAnsi="Times New Roman" w:cs="Times New Roman"/>
                <w:sz w:val="20"/>
                <w:szCs w:val="20"/>
              </w:rPr>
              <w:t>3</w:t>
            </w:r>
            <w:r w:rsidRPr="001508F4">
              <w:rPr>
                <w:rFonts w:ascii="Times New Roman" w:hAnsi="Times New Roman" w:cs="Times New Roman"/>
                <w:sz w:val="20"/>
                <w:szCs w:val="20"/>
              </w:rPr>
              <w:t>±0.0</w:t>
            </w:r>
            <w:r w:rsidR="00EF7008" w:rsidRPr="001508F4">
              <w:rPr>
                <w:rFonts w:ascii="Times New Roman" w:hAnsi="Times New Roman" w:cs="Times New Roman"/>
                <w:sz w:val="20"/>
                <w:szCs w:val="20"/>
              </w:rPr>
              <w:t>1</w:t>
            </w:r>
            <w:r w:rsidRPr="001508F4">
              <w:rPr>
                <w:rFonts w:ascii="Times New Roman" w:hAnsi="Times New Roman" w:cs="Times New Roman"/>
                <w:sz w:val="20"/>
                <w:szCs w:val="20"/>
                <w:vertAlign w:val="superscript"/>
              </w:rPr>
              <w:t>a</w:t>
            </w:r>
          </w:p>
        </w:tc>
        <w:tc>
          <w:tcPr>
            <w:tcW w:w="1418" w:type="dxa"/>
            <w:tcBorders>
              <w:top w:val="single" w:sz="4" w:space="0" w:color="auto"/>
            </w:tcBorders>
            <w:noWrap/>
            <w:hideMark/>
          </w:tcPr>
          <w:p w14:paraId="2DD3EA13" w14:textId="7282339B" w:rsidR="000053F4" w:rsidRPr="001508F4" w:rsidRDefault="000053F4" w:rsidP="00FB6C82">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54.3±0.3</w:t>
            </w:r>
            <w:r w:rsidRPr="001508F4">
              <w:rPr>
                <w:rFonts w:ascii="Times New Roman" w:hAnsi="Times New Roman" w:cs="Times New Roman"/>
                <w:sz w:val="20"/>
                <w:szCs w:val="20"/>
                <w:vertAlign w:val="superscript"/>
              </w:rPr>
              <w:t>a</w:t>
            </w:r>
          </w:p>
        </w:tc>
        <w:tc>
          <w:tcPr>
            <w:tcW w:w="1276" w:type="dxa"/>
            <w:tcBorders>
              <w:top w:val="single" w:sz="4" w:space="0" w:color="auto"/>
            </w:tcBorders>
            <w:noWrap/>
            <w:hideMark/>
          </w:tcPr>
          <w:p w14:paraId="35C7A3E2" w14:textId="73926608" w:rsidR="000053F4" w:rsidRPr="001508F4" w:rsidRDefault="000053F4" w:rsidP="00FB6C82">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0.</w:t>
            </w:r>
            <w:r w:rsidR="000E16AF" w:rsidRPr="001508F4">
              <w:rPr>
                <w:rFonts w:ascii="Times New Roman" w:hAnsi="Times New Roman" w:cs="Times New Roman"/>
                <w:sz w:val="20"/>
                <w:szCs w:val="20"/>
              </w:rPr>
              <w:t>79</w:t>
            </w:r>
            <w:r w:rsidRPr="001508F4">
              <w:rPr>
                <w:rFonts w:ascii="Times New Roman" w:hAnsi="Times New Roman" w:cs="Times New Roman"/>
                <w:sz w:val="20"/>
                <w:szCs w:val="20"/>
              </w:rPr>
              <w:t>±0.0</w:t>
            </w:r>
            <w:r w:rsidR="000E16AF" w:rsidRPr="001508F4">
              <w:rPr>
                <w:rFonts w:ascii="Times New Roman" w:hAnsi="Times New Roman" w:cs="Times New Roman"/>
                <w:sz w:val="20"/>
                <w:szCs w:val="20"/>
              </w:rPr>
              <w:t>3</w:t>
            </w:r>
            <w:r w:rsidRPr="001508F4">
              <w:rPr>
                <w:rFonts w:ascii="Times New Roman" w:hAnsi="Times New Roman" w:cs="Times New Roman"/>
                <w:sz w:val="20"/>
                <w:szCs w:val="20"/>
                <w:vertAlign w:val="superscript"/>
              </w:rPr>
              <w:t>a</w:t>
            </w:r>
          </w:p>
        </w:tc>
        <w:tc>
          <w:tcPr>
            <w:tcW w:w="1280" w:type="dxa"/>
            <w:tcBorders>
              <w:top w:val="single" w:sz="4" w:space="0" w:color="auto"/>
            </w:tcBorders>
            <w:noWrap/>
            <w:hideMark/>
          </w:tcPr>
          <w:p w14:paraId="46E6EBCB" w14:textId="22BCF954" w:rsidR="000053F4" w:rsidRPr="001508F4" w:rsidRDefault="000053F4" w:rsidP="00FB6C82">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40.7</w:t>
            </w:r>
            <w:r w:rsidR="0064163E" w:rsidRPr="001508F4">
              <w:rPr>
                <w:rFonts w:ascii="Times New Roman" w:hAnsi="Times New Roman" w:cs="Times New Roman"/>
                <w:sz w:val="20"/>
                <w:szCs w:val="20"/>
              </w:rPr>
              <w:t>8</w:t>
            </w:r>
            <w:r w:rsidRPr="001508F4">
              <w:rPr>
                <w:rFonts w:ascii="Times New Roman" w:hAnsi="Times New Roman" w:cs="Times New Roman"/>
                <w:sz w:val="20"/>
                <w:szCs w:val="20"/>
              </w:rPr>
              <w:t>±0.</w:t>
            </w:r>
            <w:r w:rsidR="007278BB" w:rsidRPr="001508F4">
              <w:rPr>
                <w:rFonts w:ascii="Times New Roman" w:hAnsi="Times New Roman" w:cs="Times New Roman"/>
                <w:sz w:val="20"/>
                <w:szCs w:val="20"/>
              </w:rPr>
              <w:t>24</w:t>
            </w:r>
            <w:r w:rsidR="007278BB" w:rsidRPr="001508F4">
              <w:rPr>
                <w:rFonts w:ascii="Times New Roman" w:hAnsi="Times New Roman" w:cs="Times New Roman"/>
                <w:sz w:val="20"/>
                <w:szCs w:val="20"/>
                <w:vertAlign w:val="superscript"/>
              </w:rPr>
              <w:t>a</w:t>
            </w:r>
          </w:p>
        </w:tc>
        <w:tc>
          <w:tcPr>
            <w:tcW w:w="1276" w:type="dxa"/>
            <w:tcBorders>
              <w:top w:val="single" w:sz="4" w:space="0" w:color="auto"/>
            </w:tcBorders>
            <w:noWrap/>
            <w:hideMark/>
          </w:tcPr>
          <w:p w14:paraId="23F0AAA8" w14:textId="7F05ADDB" w:rsidR="000053F4" w:rsidRPr="001508F4" w:rsidRDefault="00DC4AAD" w:rsidP="00FB6C82">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85</w:t>
            </w:r>
            <w:r w:rsidR="000053F4" w:rsidRPr="001508F4">
              <w:rPr>
                <w:rFonts w:ascii="Times New Roman" w:hAnsi="Times New Roman" w:cs="Times New Roman"/>
                <w:sz w:val="20"/>
                <w:szCs w:val="20"/>
              </w:rPr>
              <w:t>.</w:t>
            </w:r>
            <w:r w:rsidRPr="001508F4">
              <w:rPr>
                <w:rFonts w:ascii="Times New Roman" w:hAnsi="Times New Roman" w:cs="Times New Roman"/>
                <w:sz w:val="20"/>
                <w:szCs w:val="20"/>
              </w:rPr>
              <w:t>8</w:t>
            </w:r>
            <w:r w:rsidR="000053F4" w:rsidRPr="001508F4">
              <w:rPr>
                <w:rFonts w:ascii="Times New Roman" w:hAnsi="Times New Roman" w:cs="Times New Roman"/>
                <w:sz w:val="20"/>
                <w:szCs w:val="20"/>
              </w:rPr>
              <w:t>±0.5</w:t>
            </w:r>
            <w:r w:rsidR="000053F4" w:rsidRPr="001508F4">
              <w:rPr>
                <w:rFonts w:ascii="Times New Roman" w:hAnsi="Times New Roman" w:cs="Times New Roman"/>
                <w:sz w:val="20"/>
                <w:szCs w:val="20"/>
                <w:vertAlign w:val="superscript"/>
              </w:rPr>
              <w:t>a</w:t>
            </w:r>
          </w:p>
        </w:tc>
        <w:tc>
          <w:tcPr>
            <w:tcW w:w="1271" w:type="dxa"/>
            <w:tcBorders>
              <w:top w:val="single" w:sz="4" w:space="0" w:color="auto"/>
            </w:tcBorders>
          </w:tcPr>
          <w:p w14:paraId="62CFB5B0" w14:textId="1C23606D" w:rsidR="000053F4" w:rsidRPr="001508F4" w:rsidRDefault="00F57A1A" w:rsidP="00FB6C82">
            <w:pPr>
              <w:spacing w:line="360" w:lineRule="auto"/>
              <w:jc w:val="both"/>
              <w:rPr>
                <w:rFonts w:ascii="Times New Roman" w:hAnsi="Times New Roman" w:cs="Times New Roman"/>
                <w:sz w:val="20"/>
                <w:szCs w:val="20"/>
              </w:rPr>
            </w:pPr>
            <w:r w:rsidRPr="001508F4">
              <w:rPr>
                <w:rFonts w:ascii="Times New Roman" w:hAnsi="Times New Roman" w:cs="Times New Roman"/>
                <w:sz w:val="20"/>
                <w:szCs w:val="20"/>
              </w:rPr>
              <w:t>1.11±0.01</w:t>
            </w:r>
            <w:r w:rsidR="00481FB1" w:rsidRPr="001508F4">
              <w:rPr>
                <w:rFonts w:ascii="Times New Roman" w:hAnsi="Times New Roman" w:cs="Times New Roman"/>
                <w:sz w:val="20"/>
                <w:szCs w:val="20"/>
                <w:vertAlign w:val="superscript"/>
              </w:rPr>
              <w:t xml:space="preserve"> a</w:t>
            </w:r>
            <w:r w:rsidR="00470BE5" w:rsidRPr="001508F4">
              <w:rPr>
                <w:rFonts w:ascii="Times New Roman" w:hAnsi="Times New Roman" w:cs="Times New Roman"/>
                <w:sz w:val="20"/>
                <w:szCs w:val="20"/>
                <w:vertAlign w:val="superscript"/>
              </w:rPr>
              <w:t>b</w:t>
            </w:r>
          </w:p>
        </w:tc>
      </w:tr>
      <w:tr w:rsidR="00040443" w:rsidRPr="001508F4" w14:paraId="60E057DB" w14:textId="77777777" w:rsidTr="002B6659">
        <w:trPr>
          <w:trHeight w:val="290"/>
        </w:trPr>
        <w:tc>
          <w:tcPr>
            <w:tcW w:w="1696" w:type="dxa"/>
            <w:noWrap/>
            <w:hideMark/>
          </w:tcPr>
          <w:p w14:paraId="453D02F4" w14:textId="77777777" w:rsidR="00040443" w:rsidRPr="001508F4" w:rsidRDefault="00040443" w:rsidP="00040443">
            <w:pPr>
              <w:spacing w:line="360" w:lineRule="auto"/>
              <w:jc w:val="both"/>
              <w:rPr>
                <w:rFonts w:ascii="Times New Roman" w:hAnsi="Times New Roman" w:cs="Times New Roman"/>
              </w:rPr>
            </w:pPr>
            <w:r w:rsidRPr="001508F4">
              <w:rPr>
                <w:rFonts w:ascii="Times New Roman" w:hAnsi="Times New Roman" w:cs="Times New Roman"/>
              </w:rPr>
              <w:t>DS WPC</w:t>
            </w:r>
          </w:p>
        </w:tc>
        <w:tc>
          <w:tcPr>
            <w:tcW w:w="1134" w:type="dxa"/>
            <w:noWrap/>
          </w:tcPr>
          <w:p w14:paraId="50A72C0C" w14:textId="5828D317"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w:t>
            </w:r>
            <w:r w:rsidR="00F66441" w:rsidRPr="001508F4">
              <w:rPr>
                <w:rFonts w:ascii="Times New Roman" w:hAnsi="Times New Roman" w:cs="Times New Roman"/>
                <w:sz w:val="20"/>
                <w:szCs w:val="20"/>
              </w:rPr>
              <w:t>31</w:t>
            </w:r>
            <w:r w:rsidRPr="001508F4">
              <w:rPr>
                <w:rFonts w:ascii="Times New Roman" w:hAnsi="Times New Roman" w:cs="Times New Roman"/>
                <w:sz w:val="20"/>
                <w:szCs w:val="20"/>
              </w:rPr>
              <w:t>±0.</w:t>
            </w:r>
            <w:r w:rsidR="00801C67" w:rsidRPr="001508F4">
              <w:rPr>
                <w:rFonts w:ascii="Times New Roman" w:hAnsi="Times New Roman" w:cs="Times New Roman"/>
                <w:sz w:val="20"/>
                <w:szCs w:val="20"/>
              </w:rPr>
              <w:t>02</w:t>
            </w:r>
            <w:r w:rsidR="00801C67" w:rsidRPr="001508F4">
              <w:rPr>
                <w:rFonts w:ascii="Times New Roman" w:hAnsi="Times New Roman" w:cs="Times New Roman"/>
                <w:sz w:val="20"/>
                <w:szCs w:val="20"/>
                <w:vertAlign w:val="superscript"/>
              </w:rPr>
              <w:t>b</w:t>
            </w:r>
          </w:p>
        </w:tc>
        <w:tc>
          <w:tcPr>
            <w:tcW w:w="1418" w:type="dxa"/>
            <w:noWrap/>
            <w:hideMark/>
          </w:tcPr>
          <w:p w14:paraId="3851A74B" w14:textId="63D597A3"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53.</w:t>
            </w:r>
            <w:r w:rsidR="00042512" w:rsidRPr="001508F4">
              <w:rPr>
                <w:rFonts w:ascii="Times New Roman" w:hAnsi="Times New Roman" w:cs="Times New Roman"/>
                <w:sz w:val="20"/>
                <w:szCs w:val="20"/>
              </w:rPr>
              <w:t>2</w:t>
            </w:r>
            <w:r w:rsidRPr="001508F4">
              <w:rPr>
                <w:rFonts w:ascii="Times New Roman" w:hAnsi="Times New Roman" w:cs="Times New Roman"/>
                <w:sz w:val="20"/>
                <w:szCs w:val="20"/>
              </w:rPr>
              <w:t>±0.</w:t>
            </w:r>
            <w:r w:rsidRPr="001508F4">
              <w:rPr>
                <w:rFonts w:ascii="Times New Roman" w:hAnsi="Times New Roman" w:cs="Times New Roman"/>
                <w:iCs/>
                <w:sz w:val="20"/>
                <w:szCs w:val="20"/>
              </w:rPr>
              <w:t>3</w:t>
            </w:r>
            <w:r w:rsidR="00D238A7" w:rsidRPr="001508F4">
              <w:rPr>
                <w:rFonts w:ascii="Times New Roman" w:hAnsi="Times New Roman" w:cs="Times New Roman"/>
                <w:i/>
                <w:iCs/>
                <w:sz w:val="20"/>
                <w:szCs w:val="20"/>
                <w:vertAlign w:val="superscript"/>
              </w:rPr>
              <w:t>a</w:t>
            </w:r>
          </w:p>
        </w:tc>
        <w:tc>
          <w:tcPr>
            <w:tcW w:w="1276" w:type="dxa"/>
            <w:noWrap/>
            <w:hideMark/>
          </w:tcPr>
          <w:p w14:paraId="2F8BC768" w14:textId="5D4AA234"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w:t>
            </w:r>
            <w:r w:rsidR="008A373D" w:rsidRPr="001508F4">
              <w:rPr>
                <w:rFonts w:ascii="Times New Roman" w:hAnsi="Times New Roman" w:cs="Times New Roman"/>
                <w:sz w:val="20"/>
                <w:szCs w:val="20"/>
              </w:rPr>
              <w:t>30</w:t>
            </w:r>
            <w:r w:rsidRPr="001508F4">
              <w:rPr>
                <w:rFonts w:ascii="Times New Roman" w:hAnsi="Times New Roman" w:cs="Times New Roman"/>
                <w:sz w:val="20"/>
                <w:szCs w:val="20"/>
              </w:rPr>
              <w:t>±0.</w:t>
            </w:r>
            <w:r w:rsidR="006E321F" w:rsidRPr="001508F4">
              <w:rPr>
                <w:rFonts w:ascii="Times New Roman" w:hAnsi="Times New Roman" w:cs="Times New Roman"/>
                <w:sz w:val="20"/>
                <w:szCs w:val="20"/>
              </w:rPr>
              <w:t>00</w:t>
            </w:r>
            <w:r w:rsidR="006E321F" w:rsidRPr="001508F4">
              <w:rPr>
                <w:rFonts w:ascii="Times New Roman" w:hAnsi="Times New Roman" w:cs="Times New Roman"/>
                <w:sz w:val="20"/>
                <w:szCs w:val="20"/>
                <w:vertAlign w:val="superscript"/>
              </w:rPr>
              <w:t>b</w:t>
            </w:r>
          </w:p>
        </w:tc>
        <w:tc>
          <w:tcPr>
            <w:tcW w:w="1280" w:type="dxa"/>
            <w:noWrap/>
            <w:hideMark/>
          </w:tcPr>
          <w:p w14:paraId="206DAE7C" w14:textId="01BD80BF"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40.</w:t>
            </w:r>
            <w:r w:rsidR="008E3BA3" w:rsidRPr="001508F4">
              <w:rPr>
                <w:rFonts w:ascii="Times New Roman" w:hAnsi="Times New Roman" w:cs="Times New Roman"/>
                <w:sz w:val="20"/>
                <w:szCs w:val="20"/>
              </w:rPr>
              <w:t>89</w:t>
            </w:r>
            <w:r w:rsidRPr="001508F4">
              <w:rPr>
                <w:rFonts w:ascii="Times New Roman" w:hAnsi="Times New Roman" w:cs="Times New Roman"/>
                <w:sz w:val="20"/>
                <w:szCs w:val="20"/>
              </w:rPr>
              <w:t>±0.</w:t>
            </w:r>
            <w:r w:rsidR="008E3BA3" w:rsidRPr="001508F4">
              <w:rPr>
                <w:rFonts w:ascii="Times New Roman" w:hAnsi="Times New Roman" w:cs="Times New Roman"/>
                <w:sz w:val="20"/>
                <w:szCs w:val="20"/>
              </w:rPr>
              <w:t>27</w:t>
            </w:r>
            <w:r w:rsidR="008E3BA3" w:rsidRPr="001508F4">
              <w:rPr>
                <w:rFonts w:ascii="Times New Roman" w:hAnsi="Times New Roman" w:cs="Times New Roman"/>
                <w:sz w:val="20"/>
                <w:szCs w:val="20"/>
                <w:vertAlign w:val="superscript"/>
              </w:rPr>
              <w:t>a</w:t>
            </w:r>
          </w:p>
        </w:tc>
        <w:tc>
          <w:tcPr>
            <w:tcW w:w="1276" w:type="dxa"/>
            <w:noWrap/>
            <w:hideMark/>
          </w:tcPr>
          <w:p w14:paraId="2ACB8C63" w14:textId="07694BDD" w:rsidR="00040443" w:rsidRPr="001508F4" w:rsidRDefault="00426656"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8.3</w:t>
            </w:r>
            <w:r w:rsidR="00040443" w:rsidRPr="001508F4">
              <w:rPr>
                <w:rFonts w:ascii="Times New Roman" w:hAnsi="Times New Roman" w:cs="Times New Roman"/>
                <w:sz w:val="20"/>
                <w:szCs w:val="20"/>
              </w:rPr>
              <w:t>±0.</w:t>
            </w:r>
            <w:r w:rsidRPr="001508F4">
              <w:rPr>
                <w:rFonts w:ascii="Times New Roman" w:hAnsi="Times New Roman" w:cs="Times New Roman"/>
                <w:sz w:val="20"/>
                <w:szCs w:val="20"/>
              </w:rPr>
              <w:t>4</w:t>
            </w:r>
            <w:r w:rsidR="00BC4F35" w:rsidRPr="001508F4">
              <w:rPr>
                <w:rFonts w:ascii="Times New Roman" w:hAnsi="Times New Roman" w:cs="Times New Roman"/>
                <w:sz w:val="20"/>
                <w:szCs w:val="20"/>
                <w:vertAlign w:val="superscript"/>
              </w:rPr>
              <w:t>b</w:t>
            </w:r>
          </w:p>
        </w:tc>
        <w:tc>
          <w:tcPr>
            <w:tcW w:w="1271" w:type="dxa"/>
          </w:tcPr>
          <w:p w14:paraId="5DD5746D" w14:textId="4CC5A4A8" w:rsidR="00040443" w:rsidRPr="001508F4" w:rsidRDefault="00040443" w:rsidP="00040443">
            <w:pPr>
              <w:spacing w:line="360" w:lineRule="auto"/>
              <w:jc w:val="both"/>
              <w:rPr>
                <w:rFonts w:ascii="Times New Roman" w:hAnsi="Times New Roman" w:cs="Times New Roman"/>
                <w:sz w:val="20"/>
                <w:szCs w:val="20"/>
              </w:rPr>
            </w:pPr>
            <w:r w:rsidRPr="001508F4">
              <w:rPr>
                <w:rFonts w:ascii="Times New Roman" w:hAnsi="Times New Roman" w:cs="Times New Roman"/>
                <w:sz w:val="20"/>
                <w:szCs w:val="20"/>
              </w:rPr>
              <w:t>1.</w:t>
            </w:r>
            <w:r w:rsidR="00740DB1" w:rsidRPr="001508F4">
              <w:rPr>
                <w:rFonts w:ascii="Times New Roman" w:hAnsi="Times New Roman" w:cs="Times New Roman"/>
                <w:sz w:val="20"/>
                <w:szCs w:val="20"/>
              </w:rPr>
              <w:t>10</w:t>
            </w:r>
            <w:r w:rsidRPr="001508F4">
              <w:rPr>
                <w:rFonts w:ascii="Times New Roman" w:hAnsi="Times New Roman" w:cs="Times New Roman"/>
                <w:sz w:val="20"/>
                <w:szCs w:val="20"/>
              </w:rPr>
              <w:t>±0.01</w:t>
            </w:r>
            <w:r w:rsidR="00481FB1" w:rsidRPr="001508F4">
              <w:rPr>
                <w:rFonts w:ascii="Times New Roman" w:hAnsi="Times New Roman" w:cs="Times New Roman"/>
                <w:sz w:val="20"/>
                <w:szCs w:val="20"/>
                <w:vertAlign w:val="superscript"/>
              </w:rPr>
              <w:t xml:space="preserve"> </w:t>
            </w:r>
            <w:r w:rsidR="007D39D7" w:rsidRPr="001508F4">
              <w:rPr>
                <w:rFonts w:ascii="Times New Roman" w:hAnsi="Times New Roman" w:cs="Times New Roman"/>
                <w:sz w:val="20"/>
                <w:szCs w:val="20"/>
                <w:vertAlign w:val="superscript"/>
              </w:rPr>
              <w:t>a</w:t>
            </w:r>
          </w:p>
        </w:tc>
      </w:tr>
      <w:tr w:rsidR="00040443" w:rsidRPr="001508F4" w14:paraId="50DEB3EF" w14:textId="77777777" w:rsidTr="002B6659">
        <w:trPr>
          <w:trHeight w:val="290"/>
        </w:trPr>
        <w:tc>
          <w:tcPr>
            <w:tcW w:w="1696" w:type="dxa"/>
            <w:noWrap/>
            <w:hideMark/>
          </w:tcPr>
          <w:p w14:paraId="199759BB" w14:textId="77777777" w:rsidR="00040443" w:rsidRPr="001508F4" w:rsidRDefault="00040443" w:rsidP="00040443">
            <w:pPr>
              <w:spacing w:line="360" w:lineRule="auto"/>
              <w:jc w:val="both"/>
              <w:rPr>
                <w:rFonts w:ascii="Times New Roman" w:hAnsi="Times New Roman" w:cs="Times New Roman"/>
              </w:rPr>
            </w:pPr>
            <w:r w:rsidRPr="001508F4">
              <w:rPr>
                <w:rFonts w:ascii="Times New Roman" w:hAnsi="Times New Roman" w:cs="Times New Roman"/>
              </w:rPr>
              <w:t>DS HT WPC</w:t>
            </w:r>
          </w:p>
        </w:tc>
        <w:tc>
          <w:tcPr>
            <w:tcW w:w="1134" w:type="dxa"/>
            <w:noWrap/>
          </w:tcPr>
          <w:p w14:paraId="5E5A275C" w14:textId="676F1E75"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7</w:t>
            </w:r>
            <w:r w:rsidR="00051B5E" w:rsidRPr="001508F4">
              <w:rPr>
                <w:rFonts w:ascii="Times New Roman" w:hAnsi="Times New Roman" w:cs="Times New Roman"/>
                <w:sz w:val="20"/>
                <w:szCs w:val="20"/>
              </w:rPr>
              <w:t>3</w:t>
            </w:r>
            <w:r w:rsidRPr="001508F4">
              <w:rPr>
                <w:rFonts w:ascii="Times New Roman" w:hAnsi="Times New Roman" w:cs="Times New Roman"/>
                <w:sz w:val="20"/>
                <w:szCs w:val="20"/>
              </w:rPr>
              <w:t>±0.0</w:t>
            </w:r>
            <w:r w:rsidR="00051B5E" w:rsidRPr="001508F4">
              <w:rPr>
                <w:rFonts w:ascii="Times New Roman" w:hAnsi="Times New Roman" w:cs="Times New Roman"/>
                <w:sz w:val="20"/>
                <w:szCs w:val="20"/>
              </w:rPr>
              <w:t>2</w:t>
            </w:r>
            <w:r w:rsidRPr="001508F4">
              <w:rPr>
                <w:rFonts w:ascii="Times New Roman" w:hAnsi="Times New Roman" w:cs="Times New Roman"/>
                <w:sz w:val="20"/>
                <w:szCs w:val="20"/>
                <w:vertAlign w:val="superscript"/>
              </w:rPr>
              <w:t>c</w:t>
            </w:r>
          </w:p>
        </w:tc>
        <w:tc>
          <w:tcPr>
            <w:tcW w:w="1418" w:type="dxa"/>
            <w:noWrap/>
            <w:hideMark/>
          </w:tcPr>
          <w:p w14:paraId="43A4D8C0" w14:textId="1A050A27"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58.6±0.5</w:t>
            </w:r>
            <w:r w:rsidR="00D238A7" w:rsidRPr="001508F4">
              <w:rPr>
                <w:rFonts w:ascii="Times New Roman" w:hAnsi="Times New Roman" w:cs="Times New Roman"/>
                <w:sz w:val="20"/>
                <w:szCs w:val="20"/>
                <w:vertAlign w:val="superscript"/>
              </w:rPr>
              <w:t>b</w:t>
            </w:r>
          </w:p>
        </w:tc>
        <w:tc>
          <w:tcPr>
            <w:tcW w:w="1276" w:type="dxa"/>
            <w:noWrap/>
            <w:hideMark/>
          </w:tcPr>
          <w:p w14:paraId="261C1FE8" w14:textId="30FE48B3"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w:t>
            </w:r>
            <w:r w:rsidR="00FD2C7F" w:rsidRPr="001508F4">
              <w:rPr>
                <w:rFonts w:ascii="Times New Roman" w:hAnsi="Times New Roman" w:cs="Times New Roman"/>
                <w:sz w:val="20"/>
                <w:szCs w:val="20"/>
              </w:rPr>
              <w:t>18</w:t>
            </w:r>
            <w:r w:rsidRPr="001508F4">
              <w:rPr>
                <w:rFonts w:ascii="Times New Roman" w:hAnsi="Times New Roman" w:cs="Times New Roman"/>
                <w:sz w:val="20"/>
                <w:szCs w:val="20"/>
              </w:rPr>
              <w:t>±0.0</w:t>
            </w:r>
            <w:r w:rsidR="00FD2C7F" w:rsidRPr="001508F4">
              <w:rPr>
                <w:rFonts w:ascii="Times New Roman" w:hAnsi="Times New Roman" w:cs="Times New Roman"/>
                <w:sz w:val="20"/>
                <w:szCs w:val="20"/>
              </w:rPr>
              <w:t>5</w:t>
            </w:r>
            <w:r w:rsidRPr="001508F4">
              <w:rPr>
                <w:rFonts w:ascii="Times New Roman" w:hAnsi="Times New Roman" w:cs="Times New Roman"/>
                <w:sz w:val="20"/>
                <w:szCs w:val="20"/>
                <w:vertAlign w:val="superscript"/>
              </w:rPr>
              <w:t>c</w:t>
            </w:r>
          </w:p>
        </w:tc>
        <w:tc>
          <w:tcPr>
            <w:tcW w:w="1280" w:type="dxa"/>
            <w:noWrap/>
            <w:hideMark/>
          </w:tcPr>
          <w:p w14:paraId="2000DF2D" w14:textId="4D25CCC3"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36.</w:t>
            </w:r>
            <w:r w:rsidR="00C0190A" w:rsidRPr="001508F4">
              <w:rPr>
                <w:rFonts w:ascii="Times New Roman" w:hAnsi="Times New Roman" w:cs="Times New Roman"/>
                <w:sz w:val="20"/>
                <w:szCs w:val="20"/>
              </w:rPr>
              <w:t>34</w:t>
            </w:r>
            <w:r w:rsidRPr="001508F4">
              <w:rPr>
                <w:rFonts w:ascii="Times New Roman" w:hAnsi="Times New Roman" w:cs="Times New Roman"/>
                <w:sz w:val="20"/>
                <w:szCs w:val="20"/>
              </w:rPr>
              <w:t>±0.0</w:t>
            </w:r>
            <w:r w:rsidR="00D06347" w:rsidRPr="001508F4">
              <w:rPr>
                <w:rFonts w:ascii="Times New Roman" w:hAnsi="Times New Roman" w:cs="Times New Roman"/>
                <w:sz w:val="20"/>
                <w:szCs w:val="20"/>
              </w:rPr>
              <w:t>4</w:t>
            </w:r>
            <w:r w:rsidRPr="001508F4">
              <w:rPr>
                <w:rFonts w:ascii="Times New Roman" w:hAnsi="Times New Roman" w:cs="Times New Roman"/>
                <w:sz w:val="20"/>
                <w:szCs w:val="20"/>
                <w:vertAlign w:val="superscript"/>
              </w:rPr>
              <w:t>b</w:t>
            </w:r>
          </w:p>
        </w:tc>
        <w:tc>
          <w:tcPr>
            <w:tcW w:w="1276" w:type="dxa"/>
            <w:noWrap/>
            <w:hideMark/>
          </w:tcPr>
          <w:p w14:paraId="5C7E774B" w14:textId="29CD48CA" w:rsidR="00040443" w:rsidRPr="001508F4" w:rsidRDefault="00426656" w:rsidP="00040443">
            <w:pPr>
              <w:spacing w:line="360" w:lineRule="auto"/>
              <w:jc w:val="both"/>
              <w:rPr>
                <w:rFonts w:ascii="Times New Roman" w:hAnsi="Times New Roman" w:cs="Times New Roman"/>
                <w:sz w:val="20"/>
                <w:szCs w:val="20"/>
              </w:rPr>
            </w:pPr>
            <w:r w:rsidRPr="001508F4">
              <w:rPr>
                <w:rFonts w:ascii="Times New Roman" w:hAnsi="Times New Roman" w:cs="Times New Roman"/>
                <w:sz w:val="20"/>
                <w:szCs w:val="20"/>
              </w:rPr>
              <w:t>70</w:t>
            </w:r>
            <w:r w:rsidR="00040443" w:rsidRPr="001508F4">
              <w:rPr>
                <w:rFonts w:ascii="Times New Roman" w:hAnsi="Times New Roman" w:cs="Times New Roman"/>
                <w:sz w:val="20"/>
                <w:szCs w:val="20"/>
              </w:rPr>
              <w:t>.</w:t>
            </w:r>
            <w:r w:rsidRPr="001508F4">
              <w:rPr>
                <w:rFonts w:ascii="Times New Roman" w:hAnsi="Times New Roman" w:cs="Times New Roman"/>
                <w:sz w:val="20"/>
                <w:szCs w:val="20"/>
              </w:rPr>
              <w:t>7</w:t>
            </w:r>
            <w:r w:rsidR="00040443" w:rsidRPr="001508F4">
              <w:rPr>
                <w:rFonts w:ascii="Times New Roman" w:hAnsi="Times New Roman" w:cs="Times New Roman"/>
                <w:sz w:val="20"/>
                <w:szCs w:val="20"/>
              </w:rPr>
              <w:t>±0.</w:t>
            </w:r>
            <w:r w:rsidR="00BC4F35" w:rsidRPr="001508F4">
              <w:rPr>
                <w:rFonts w:ascii="Times New Roman" w:hAnsi="Times New Roman" w:cs="Times New Roman"/>
                <w:sz w:val="20"/>
                <w:szCs w:val="20"/>
              </w:rPr>
              <w:t>1</w:t>
            </w:r>
            <w:r w:rsidR="00BC4F35" w:rsidRPr="001508F4">
              <w:rPr>
                <w:rFonts w:ascii="Times New Roman" w:hAnsi="Times New Roman" w:cs="Times New Roman"/>
                <w:sz w:val="20"/>
                <w:szCs w:val="20"/>
                <w:vertAlign w:val="superscript"/>
              </w:rPr>
              <w:t>c</w:t>
            </w:r>
          </w:p>
        </w:tc>
        <w:tc>
          <w:tcPr>
            <w:tcW w:w="1271" w:type="dxa"/>
          </w:tcPr>
          <w:p w14:paraId="7AB3700E" w14:textId="436E23EE" w:rsidR="00040443" w:rsidRPr="001508F4" w:rsidRDefault="00040443" w:rsidP="00040443">
            <w:pPr>
              <w:spacing w:line="360" w:lineRule="auto"/>
              <w:jc w:val="both"/>
              <w:rPr>
                <w:rFonts w:ascii="Times New Roman" w:hAnsi="Times New Roman" w:cs="Times New Roman"/>
                <w:sz w:val="20"/>
                <w:szCs w:val="20"/>
              </w:rPr>
            </w:pPr>
            <w:r w:rsidRPr="001508F4">
              <w:rPr>
                <w:rFonts w:ascii="Times New Roman" w:hAnsi="Times New Roman" w:cs="Times New Roman"/>
                <w:sz w:val="20"/>
                <w:szCs w:val="20"/>
              </w:rPr>
              <w:t>1.14±0.00</w:t>
            </w:r>
            <w:r w:rsidR="00481FB1" w:rsidRPr="001508F4">
              <w:rPr>
                <w:rFonts w:ascii="Times New Roman" w:hAnsi="Times New Roman" w:cs="Times New Roman"/>
                <w:sz w:val="20"/>
                <w:szCs w:val="20"/>
                <w:vertAlign w:val="superscript"/>
              </w:rPr>
              <w:t xml:space="preserve"> </w:t>
            </w:r>
            <w:r w:rsidR="00973DB3" w:rsidRPr="001508F4">
              <w:rPr>
                <w:rFonts w:ascii="Times New Roman" w:hAnsi="Times New Roman" w:cs="Times New Roman"/>
                <w:sz w:val="20"/>
                <w:szCs w:val="20"/>
                <w:vertAlign w:val="superscript"/>
              </w:rPr>
              <w:t>a</w:t>
            </w:r>
            <w:r w:rsidR="00481FB1" w:rsidRPr="001508F4">
              <w:rPr>
                <w:rFonts w:ascii="Times New Roman" w:hAnsi="Times New Roman" w:cs="Times New Roman"/>
                <w:sz w:val="20"/>
                <w:szCs w:val="20"/>
                <w:vertAlign w:val="superscript"/>
              </w:rPr>
              <w:t>b</w:t>
            </w:r>
          </w:p>
        </w:tc>
      </w:tr>
      <w:tr w:rsidR="00040443" w:rsidRPr="001508F4" w14:paraId="2B6B516E" w14:textId="77777777" w:rsidTr="002B6659">
        <w:trPr>
          <w:trHeight w:val="290"/>
        </w:trPr>
        <w:tc>
          <w:tcPr>
            <w:tcW w:w="1696" w:type="dxa"/>
            <w:noWrap/>
            <w:hideMark/>
          </w:tcPr>
          <w:p w14:paraId="0AA9B291" w14:textId="77777777" w:rsidR="00040443" w:rsidRPr="001508F4" w:rsidRDefault="00040443" w:rsidP="00040443">
            <w:pPr>
              <w:spacing w:line="360" w:lineRule="auto"/>
              <w:jc w:val="both"/>
              <w:rPr>
                <w:rFonts w:ascii="Times New Roman" w:hAnsi="Times New Roman" w:cs="Times New Roman"/>
              </w:rPr>
            </w:pPr>
            <w:r w:rsidRPr="001508F4">
              <w:rPr>
                <w:rFonts w:ascii="Times New Roman" w:hAnsi="Times New Roman" w:cs="Times New Roman"/>
              </w:rPr>
              <w:t>DS HT US WPC</w:t>
            </w:r>
          </w:p>
        </w:tc>
        <w:tc>
          <w:tcPr>
            <w:tcW w:w="1134" w:type="dxa"/>
            <w:noWrap/>
          </w:tcPr>
          <w:p w14:paraId="2B3416E1" w14:textId="4B0B1225"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3</w:t>
            </w:r>
            <w:r w:rsidR="004C0EE5" w:rsidRPr="001508F4">
              <w:rPr>
                <w:rFonts w:ascii="Times New Roman" w:hAnsi="Times New Roman" w:cs="Times New Roman"/>
                <w:sz w:val="20"/>
                <w:szCs w:val="20"/>
              </w:rPr>
              <w:t>6</w:t>
            </w:r>
            <w:r w:rsidRPr="001508F4">
              <w:rPr>
                <w:rFonts w:ascii="Times New Roman" w:hAnsi="Times New Roman" w:cs="Times New Roman"/>
                <w:sz w:val="20"/>
                <w:szCs w:val="20"/>
              </w:rPr>
              <w:t>±0.0</w:t>
            </w:r>
            <w:r w:rsidR="004C0EE5" w:rsidRPr="001508F4">
              <w:rPr>
                <w:rFonts w:ascii="Times New Roman" w:hAnsi="Times New Roman" w:cs="Times New Roman"/>
                <w:sz w:val="20"/>
                <w:szCs w:val="20"/>
              </w:rPr>
              <w:t>2</w:t>
            </w:r>
            <w:r w:rsidRPr="001508F4">
              <w:rPr>
                <w:rFonts w:ascii="Times New Roman" w:hAnsi="Times New Roman" w:cs="Times New Roman"/>
                <w:sz w:val="20"/>
                <w:szCs w:val="20"/>
                <w:vertAlign w:val="superscript"/>
              </w:rPr>
              <w:t>b</w:t>
            </w:r>
          </w:p>
        </w:tc>
        <w:tc>
          <w:tcPr>
            <w:tcW w:w="1418" w:type="dxa"/>
            <w:noWrap/>
            <w:hideMark/>
          </w:tcPr>
          <w:p w14:paraId="085E840B" w14:textId="1D8C985D"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61.1±1.2</w:t>
            </w:r>
            <w:r w:rsidR="00D238A7" w:rsidRPr="001508F4">
              <w:rPr>
                <w:rFonts w:ascii="Times New Roman" w:hAnsi="Times New Roman" w:cs="Times New Roman"/>
                <w:sz w:val="20"/>
                <w:szCs w:val="20"/>
                <w:vertAlign w:val="superscript"/>
              </w:rPr>
              <w:t>c</w:t>
            </w:r>
          </w:p>
        </w:tc>
        <w:tc>
          <w:tcPr>
            <w:tcW w:w="1276" w:type="dxa"/>
            <w:noWrap/>
            <w:hideMark/>
          </w:tcPr>
          <w:p w14:paraId="2CFC465B" w14:textId="50E77B9F"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1.</w:t>
            </w:r>
            <w:r w:rsidR="006E321F" w:rsidRPr="001508F4">
              <w:rPr>
                <w:rFonts w:ascii="Times New Roman" w:hAnsi="Times New Roman" w:cs="Times New Roman"/>
                <w:sz w:val="20"/>
                <w:szCs w:val="20"/>
              </w:rPr>
              <w:t>06</w:t>
            </w:r>
            <w:r w:rsidRPr="001508F4">
              <w:rPr>
                <w:rFonts w:ascii="Times New Roman" w:hAnsi="Times New Roman" w:cs="Times New Roman"/>
                <w:sz w:val="20"/>
                <w:szCs w:val="20"/>
              </w:rPr>
              <w:t>±0.0</w:t>
            </w:r>
            <w:r w:rsidR="005C6788" w:rsidRPr="001508F4">
              <w:rPr>
                <w:rFonts w:ascii="Times New Roman" w:hAnsi="Times New Roman" w:cs="Times New Roman"/>
                <w:sz w:val="20"/>
                <w:szCs w:val="20"/>
              </w:rPr>
              <w:t>1</w:t>
            </w:r>
            <w:r w:rsidRPr="001508F4">
              <w:rPr>
                <w:rFonts w:ascii="Times New Roman" w:hAnsi="Times New Roman" w:cs="Times New Roman"/>
                <w:sz w:val="20"/>
                <w:szCs w:val="20"/>
                <w:vertAlign w:val="superscript"/>
              </w:rPr>
              <w:t>d</w:t>
            </w:r>
          </w:p>
        </w:tc>
        <w:tc>
          <w:tcPr>
            <w:tcW w:w="1280" w:type="dxa"/>
            <w:noWrap/>
            <w:hideMark/>
          </w:tcPr>
          <w:p w14:paraId="6523D8EA" w14:textId="42A9E079" w:rsidR="00040443" w:rsidRPr="001508F4" w:rsidRDefault="00040443"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33.8</w:t>
            </w:r>
            <w:r w:rsidR="00264F99" w:rsidRPr="001508F4">
              <w:rPr>
                <w:rFonts w:ascii="Times New Roman" w:hAnsi="Times New Roman" w:cs="Times New Roman"/>
                <w:sz w:val="20"/>
                <w:szCs w:val="20"/>
              </w:rPr>
              <w:t>2</w:t>
            </w:r>
            <w:r w:rsidRPr="001508F4">
              <w:rPr>
                <w:rFonts w:ascii="Times New Roman" w:hAnsi="Times New Roman" w:cs="Times New Roman"/>
                <w:sz w:val="20"/>
                <w:szCs w:val="20"/>
              </w:rPr>
              <w:t>±1.0</w:t>
            </w:r>
            <w:r w:rsidR="00264F99" w:rsidRPr="001508F4">
              <w:rPr>
                <w:rFonts w:ascii="Times New Roman" w:hAnsi="Times New Roman" w:cs="Times New Roman"/>
                <w:sz w:val="20"/>
                <w:szCs w:val="20"/>
              </w:rPr>
              <w:t>0</w:t>
            </w:r>
            <w:r w:rsidRPr="001508F4">
              <w:rPr>
                <w:rFonts w:ascii="Times New Roman" w:hAnsi="Times New Roman" w:cs="Times New Roman"/>
                <w:sz w:val="20"/>
                <w:szCs w:val="20"/>
                <w:vertAlign w:val="superscript"/>
              </w:rPr>
              <w:t>c</w:t>
            </w:r>
          </w:p>
        </w:tc>
        <w:tc>
          <w:tcPr>
            <w:tcW w:w="1276" w:type="dxa"/>
            <w:noWrap/>
            <w:hideMark/>
          </w:tcPr>
          <w:p w14:paraId="2B456A44" w14:textId="3D383FE6" w:rsidR="00040443" w:rsidRPr="001508F4" w:rsidRDefault="00F96E78" w:rsidP="00040443">
            <w:pPr>
              <w:spacing w:line="360" w:lineRule="auto"/>
              <w:jc w:val="both"/>
              <w:rPr>
                <w:rFonts w:ascii="Times New Roman" w:hAnsi="Times New Roman" w:cs="Times New Roman"/>
                <w:sz w:val="20"/>
                <w:szCs w:val="20"/>
                <w:vertAlign w:val="superscript"/>
              </w:rPr>
            </w:pPr>
            <w:r w:rsidRPr="001508F4">
              <w:rPr>
                <w:rFonts w:ascii="Times New Roman" w:hAnsi="Times New Roman" w:cs="Times New Roman"/>
                <w:sz w:val="20"/>
                <w:szCs w:val="20"/>
              </w:rPr>
              <w:t>72</w:t>
            </w:r>
            <w:r w:rsidR="00040443" w:rsidRPr="001508F4">
              <w:rPr>
                <w:rFonts w:ascii="Times New Roman" w:hAnsi="Times New Roman" w:cs="Times New Roman"/>
                <w:sz w:val="20"/>
                <w:szCs w:val="20"/>
              </w:rPr>
              <w:t>.</w:t>
            </w:r>
            <w:r w:rsidRPr="001508F4">
              <w:rPr>
                <w:rFonts w:ascii="Times New Roman" w:hAnsi="Times New Roman" w:cs="Times New Roman"/>
                <w:sz w:val="20"/>
                <w:szCs w:val="20"/>
              </w:rPr>
              <w:t>7</w:t>
            </w:r>
            <w:r w:rsidR="00040443" w:rsidRPr="001508F4">
              <w:rPr>
                <w:rFonts w:ascii="Times New Roman" w:hAnsi="Times New Roman" w:cs="Times New Roman"/>
                <w:sz w:val="20"/>
                <w:szCs w:val="20"/>
              </w:rPr>
              <w:t>±2.</w:t>
            </w:r>
            <w:r w:rsidRPr="001508F4">
              <w:rPr>
                <w:rFonts w:ascii="Times New Roman" w:hAnsi="Times New Roman" w:cs="Times New Roman"/>
                <w:sz w:val="20"/>
                <w:szCs w:val="20"/>
              </w:rPr>
              <w:t>1</w:t>
            </w:r>
            <w:r w:rsidRPr="001508F4">
              <w:rPr>
                <w:rFonts w:ascii="Times New Roman" w:hAnsi="Times New Roman" w:cs="Times New Roman"/>
                <w:sz w:val="20"/>
                <w:szCs w:val="20"/>
                <w:vertAlign w:val="superscript"/>
              </w:rPr>
              <w:t>c</w:t>
            </w:r>
          </w:p>
        </w:tc>
        <w:tc>
          <w:tcPr>
            <w:tcW w:w="1271" w:type="dxa"/>
          </w:tcPr>
          <w:p w14:paraId="210A83B4" w14:textId="31F8342C" w:rsidR="00040443" w:rsidRPr="001508F4" w:rsidRDefault="00F57A1A" w:rsidP="00040443">
            <w:pPr>
              <w:spacing w:line="360" w:lineRule="auto"/>
              <w:jc w:val="both"/>
              <w:rPr>
                <w:rFonts w:ascii="Times New Roman" w:hAnsi="Times New Roman" w:cs="Times New Roman"/>
                <w:sz w:val="20"/>
                <w:szCs w:val="20"/>
              </w:rPr>
            </w:pPr>
            <w:r w:rsidRPr="001508F4">
              <w:rPr>
                <w:rFonts w:ascii="Times New Roman" w:hAnsi="Times New Roman" w:cs="Times New Roman"/>
                <w:sz w:val="20"/>
                <w:szCs w:val="20"/>
              </w:rPr>
              <w:t>1.17±0.03</w:t>
            </w:r>
            <w:r w:rsidR="00481FB1" w:rsidRPr="001508F4">
              <w:rPr>
                <w:rFonts w:ascii="Times New Roman" w:hAnsi="Times New Roman" w:cs="Times New Roman"/>
                <w:sz w:val="20"/>
                <w:szCs w:val="20"/>
                <w:vertAlign w:val="superscript"/>
              </w:rPr>
              <w:t xml:space="preserve"> </w:t>
            </w:r>
            <w:r w:rsidR="007D39D7" w:rsidRPr="001508F4">
              <w:rPr>
                <w:rFonts w:ascii="Times New Roman" w:hAnsi="Times New Roman" w:cs="Times New Roman"/>
                <w:sz w:val="20"/>
                <w:szCs w:val="20"/>
                <w:vertAlign w:val="superscript"/>
              </w:rPr>
              <w:t>b</w:t>
            </w:r>
          </w:p>
        </w:tc>
      </w:tr>
    </w:tbl>
    <w:p w14:paraId="126DE705" w14:textId="77777777" w:rsidR="003A2C23" w:rsidRPr="001508F4" w:rsidRDefault="003A2C23" w:rsidP="00F77DAD">
      <w:pPr>
        <w:spacing w:line="360" w:lineRule="auto"/>
        <w:jc w:val="both"/>
        <w:rPr>
          <w:rFonts w:ascii="Times New Roman" w:hAnsi="Times New Roman" w:cs="Times New Roman"/>
        </w:rPr>
      </w:pPr>
      <w:r w:rsidRPr="001508F4">
        <w:rPr>
          <w:rFonts w:ascii="Times New Roman" w:hAnsi="Times New Roman" w:cs="Times New Roman"/>
        </w:rPr>
        <w:t xml:space="preserve">*The standard deviation of the measurements of duplicate or triplicate samples are denoted alongside the mean value. </w:t>
      </w:r>
    </w:p>
    <w:p w14:paraId="5B569042" w14:textId="7F809AA9" w:rsidR="003A2C23" w:rsidRPr="001508F4" w:rsidRDefault="003A2C23" w:rsidP="00F77DAD">
      <w:pPr>
        <w:spacing w:line="360" w:lineRule="auto"/>
        <w:jc w:val="both"/>
        <w:rPr>
          <w:rFonts w:ascii="Times New Roman" w:hAnsi="Times New Roman" w:cs="Times New Roman"/>
        </w:rPr>
      </w:pPr>
      <w:r w:rsidRPr="001508F4">
        <w:rPr>
          <w:rFonts w:ascii="Times New Roman" w:hAnsi="Times New Roman" w:cs="Times New Roman"/>
        </w:rPr>
        <w:t>**Significantly different values (p</w:t>
      </w:r>
      <w:r w:rsidR="003E4D28" w:rsidRPr="001508F4">
        <w:rPr>
          <w:rFonts w:ascii="Times New Roman" w:hAnsi="Times New Roman" w:cs="Times New Roman"/>
        </w:rPr>
        <w:t xml:space="preserve"> </w:t>
      </w:r>
      <w:r w:rsidRPr="001508F4">
        <w:rPr>
          <w:rFonts w:ascii="Times New Roman" w:hAnsi="Times New Roman" w:cs="Times New Roman"/>
        </w:rPr>
        <w:t>&lt;</w:t>
      </w:r>
      <w:r w:rsidR="003E4D28" w:rsidRPr="001508F4">
        <w:rPr>
          <w:rFonts w:ascii="Times New Roman" w:hAnsi="Times New Roman" w:cs="Times New Roman"/>
        </w:rPr>
        <w:t xml:space="preserve"> </w:t>
      </w:r>
      <w:r w:rsidRPr="001508F4">
        <w:rPr>
          <w:rFonts w:ascii="Times New Roman" w:hAnsi="Times New Roman" w:cs="Times New Roman"/>
        </w:rPr>
        <w:t xml:space="preserve">0.05) </w:t>
      </w:r>
      <w:r w:rsidR="003E4D28" w:rsidRPr="001508F4">
        <w:rPr>
          <w:rFonts w:ascii="Times New Roman" w:hAnsi="Times New Roman" w:cs="Times New Roman"/>
        </w:rPr>
        <w:t>within</w:t>
      </w:r>
      <w:r w:rsidRPr="001508F4">
        <w:rPr>
          <w:rFonts w:ascii="Times New Roman" w:hAnsi="Times New Roman" w:cs="Times New Roman"/>
        </w:rPr>
        <w:t xml:space="preserve"> a column are denoted using superscript letters. </w:t>
      </w:r>
    </w:p>
    <w:p w14:paraId="211365F7" w14:textId="2F0F4256" w:rsidR="00F72DAE" w:rsidRPr="001508F4" w:rsidRDefault="003A2C23" w:rsidP="00F77DAD">
      <w:pPr>
        <w:spacing w:line="360" w:lineRule="auto"/>
        <w:jc w:val="both"/>
        <w:rPr>
          <w:rFonts w:ascii="Times New Roman" w:hAnsi="Times New Roman" w:cs="Times New Roman"/>
        </w:rPr>
      </w:pPr>
      <w:r w:rsidRPr="001508F4">
        <w:rPr>
          <w:rFonts w:ascii="Times New Roman" w:hAnsi="Times New Roman" w:cs="Times New Roman"/>
        </w:rPr>
        <w:t>***Note that the total weight of curds and sweet whey used for protein retention and loss calculations were measured once.</w:t>
      </w:r>
    </w:p>
    <w:p w14:paraId="727772A3" w14:textId="18AD6663" w:rsidR="00E220AE" w:rsidRPr="001508F4" w:rsidRDefault="00E220AE" w:rsidP="00F77DAD">
      <w:pPr>
        <w:spacing w:line="360" w:lineRule="auto"/>
        <w:jc w:val="both"/>
        <w:rPr>
          <w:rFonts w:ascii="Times New Roman" w:hAnsi="Times New Roman" w:cs="Times New Roman"/>
        </w:rPr>
      </w:pPr>
    </w:p>
    <w:p w14:paraId="4F3DA3CE" w14:textId="44B77723" w:rsidR="00E220AE" w:rsidRPr="001508F4" w:rsidRDefault="00E220AE" w:rsidP="00F77DAD">
      <w:pPr>
        <w:spacing w:line="360" w:lineRule="auto"/>
        <w:jc w:val="both"/>
        <w:rPr>
          <w:rFonts w:ascii="Times New Roman" w:hAnsi="Times New Roman" w:cs="Times New Roman"/>
        </w:rPr>
      </w:pPr>
    </w:p>
    <w:p w14:paraId="4D62404C" w14:textId="48B472AD" w:rsidR="00E220AE" w:rsidRPr="001508F4" w:rsidRDefault="00E220AE" w:rsidP="00F77DAD">
      <w:pPr>
        <w:spacing w:line="360" w:lineRule="auto"/>
        <w:jc w:val="both"/>
        <w:rPr>
          <w:rFonts w:ascii="Times New Roman" w:hAnsi="Times New Roman" w:cs="Times New Roman"/>
        </w:rPr>
      </w:pPr>
    </w:p>
    <w:p w14:paraId="458B4C7A" w14:textId="7B4D7BC6" w:rsidR="00CE19EC" w:rsidRPr="001508F4" w:rsidRDefault="00972A53" w:rsidP="00F77DAD">
      <w:pPr>
        <w:spacing w:line="360" w:lineRule="auto"/>
        <w:jc w:val="both"/>
        <w:rPr>
          <w:rFonts w:ascii="Times New Roman" w:hAnsi="Times New Roman" w:cs="Times New Roman"/>
        </w:rPr>
      </w:pPr>
      <w:r w:rsidRPr="001508F4">
        <w:rPr>
          <w:rFonts w:ascii="Times New Roman" w:hAnsi="Times New Roman" w:cs="Times New Roman"/>
          <w:noProof/>
        </w:rPr>
        <w:lastRenderedPageBreak/>
        <w:drawing>
          <wp:inline distT="0" distB="0" distL="0" distR="0" wp14:anchorId="235FB375" wp14:editId="02BFBF1D">
            <wp:extent cx="3877310" cy="440182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77310" cy="4401820"/>
                    </a:xfrm>
                    <a:prstGeom prst="rect">
                      <a:avLst/>
                    </a:prstGeom>
                    <a:noFill/>
                  </pic:spPr>
                </pic:pic>
              </a:graphicData>
            </a:graphic>
          </wp:inline>
        </w:drawing>
      </w:r>
    </w:p>
    <w:p w14:paraId="26BD1447" w14:textId="5543C1C2" w:rsidR="00BB2112" w:rsidRPr="001508F4" w:rsidRDefault="00BB2112" w:rsidP="00BB2112">
      <w:pPr>
        <w:spacing w:line="360" w:lineRule="auto"/>
        <w:jc w:val="both"/>
        <w:rPr>
          <w:rFonts w:ascii="Times New Roman" w:hAnsi="Times New Roman" w:cs="Times New Roman"/>
        </w:rPr>
      </w:pPr>
      <w:r w:rsidRPr="001508F4">
        <w:rPr>
          <w:rFonts w:ascii="Times New Roman" w:hAnsi="Times New Roman" w:cs="Times New Roman"/>
        </w:rPr>
        <w:t xml:space="preserve">Figure </w:t>
      </w:r>
      <w:r w:rsidR="007237CC" w:rsidRPr="001508F4">
        <w:rPr>
          <w:rFonts w:ascii="Times New Roman" w:hAnsi="Times New Roman" w:cs="Times New Roman"/>
        </w:rPr>
        <w:t>6</w:t>
      </w:r>
      <w:r w:rsidRPr="001508F4">
        <w:rPr>
          <w:rFonts w:ascii="Times New Roman" w:hAnsi="Times New Roman" w:cs="Times New Roman"/>
        </w:rPr>
        <w:t>: SDS</w:t>
      </w:r>
      <w:r w:rsidR="00FB38A0" w:rsidRPr="001508F4">
        <w:rPr>
          <w:rFonts w:ascii="Times New Roman" w:hAnsi="Times New Roman" w:cs="Times New Roman"/>
        </w:rPr>
        <w:t>-</w:t>
      </w:r>
      <w:r w:rsidRPr="001508F4">
        <w:rPr>
          <w:rFonts w:ascii="Times New Roman" w:hAnsi="Times New Roman" w:cs="Times New Roman"/>
        </w:rPr>
        <w:t>PAGE gel of sweet whey samples</w:t>
      </w:r>
      <w:r w:rsidR="00410E64" w:rsidRPr="001508F4">
        <w:rPr>
          <w:rFonts w:ascii="Times New Roman" w:hAnsi="Times New Roman" w:cs="Times New Roman"/>
        </w:rPr>
        <w:t xml:space="preserve"> </w:t>
      </w:r>
      <w:r w:rsidR="00FB796E" w:rsidRPr="001508F4">
        <w:rPr>
          <w:rFonts w:ascii="Times New Roman" w:hAnsi="Times New Roman" w:cs="Times New Roman"/>
        </w:rPr>
        <w:t>from cheeses made from diluted skim milk (DS), diluted skim milk with untreated whey protein concentrate (DS WPC), diluted skim milk with heat-treated WPC (DS HT WPC) and diluted skim milk with heat-treated and sonicated WPC (DS HT US WPC).</w:t>
      </w:r>
    </w:p>
    <w:p w14:paraId="728F44CB" w14:textId="3E392BFE" w:rsidR="00D541E6" w:rsidRPr="001508F4" w:rsidRDefault="0003009A" w:rsidP="00C7384D">
      <w:pPr>
        <w:spacing w:line="360" w:lineRule="auto"/>
        <w:jc w:val="both"/>
        <w:rPr>
          <w:rFonts w:ascii="Times New Roman" w:hAnsi="Times New Roman" w:cs="Times New Roman"/>
        </w:rPr>
      </w:pPr>
      <w:r w:rsidRPr="001508F4">
        <w:rPr>
          <w:rFonts w:ascii="Times New Roman" w:hAnsi="Times New Roman" w:cs="Times New Roman"/>
        </w:rPr>
        <w:t>In traditionally made cheddar cheeses, fat</w:t>
      </w:r>
      <w:r w:rsidR="00E22737" w:rsidRPr="001508F4">
        <w:rPr>
          <w:rFonts w:ascii="Times New Roman" w:hAnsi="Times New Roman" w:cs="Times New Roman"/>
        </w:rPr>
        <w:t xml:space="preserve"> globules trapped inside the protein matrix</w:t>
      </w:r>
      <w:r w:rsidRPr="001508F4">
        <w:rPr>
          <w:rFonts w:ascii="Times New Roman" w:hAnsi="Times New Roman" w:cs="Times New Roman"/>
        </w:rPr>
        <w:t xml:space="preserve"> </w:t>
      </w:r>
      <w:r w:rsidRPr="001508F4">
        <w:rPr>
          <w:rFonts w:ascii="Times New Roman" w:hAnsi="Times New Roman" w:cs="Times New Roman"/>
          <w:color w:val="000000" w:themeColor="text1"/>
        </w:rPr>
        <w:t>acts as a cheese structure breaker providing an ‘openness’ t</w:t>
      </w:r>
      <w:r w:rsidR="00E22737" w:rsidRPr="001508F4">
        <w:rPr>
          <w:rFonts w:ascii="Times New Roman" w:hAnsi="Times New Roman" w:cs="Times New Roman"/>
          <w:color w:val="000000" w:themeColor="text1"/>
        </w:rPr>
        <w:t xml:space="preserve">o its </w:t>
      </w:r>
      <w:r w:rsidRPr="001508F4">
        <w:rPr>
          <w:rFonts w:ascii="Times New Roman" w:hAnsi="Times New Roman" w:cs="Times New Roman"/>
          <w:color w:val="000000" w:themeColor="text1"/>
        </w:rPr>
        <w:t>microstructure</w:t>
      </w:r>
      <w:r w:rsidR="00D541E6" w:rsidRPr="001508F4">
        <w:rPr>
          <w:rFonts w:ascii="Times New Roman" w:hAnsi="Times New Roman" w:cs="Times New Roman"/>
          <w:color w:val="000000" w:themeColor="text1"/>
        </w:rPr>
        <w:t xml:space="preserve"> </w:t>
      </w:r>
      <w:r w:rsidRPr="001508F4">
        <w:rPr>
          <w:rFonts w:ascii="Times New Roman" w:hAnsi="Times New Roman" w:cs="Times New Roman"/>
          <w:color w:val="000000" w:themeColor="text1"/>
        </w:rPr>
        <w:fldChar w:fldCharType="begin"/>
      </w:r>
      <w:r w:rsidR="00D92977" w:rsidRPr="001508F4">
        <w:rPr>
          <w:rFonts w:ascii="Times New Roman" w:hAnsi="Times New Roman" w:cs="Times New Roman"/>
          <w:color w:val="000000" w:themeColor="text1"/>
        </w:rPr>
        <w:instrText xml:space="preserve"> ADDIN EN.CITE &lt;EndNote&gt;&lt;Cite&gt;&lt;Author&gt;Lobato-Calleros&lt;/Author&gt;&lt;Year&gt;2007&lt;/Year&gt;&lt;RecNum&gt;50&lt;/RecNum&gt;&lt;DisplayText&gt;(Lobato-Calleros et al., 2007)&lt;/DisplayText&gt;&lt;record&gt;&lt;rec-number&gt;50&lt;/rec-number&gt;&lt;foreign-keys&gt;&lt;key app="EN" db-id="z5vzzfv9zd0a5gees9bpswa22tzevedpxr09" timestamp="1566279978"&gt;50&lt;/key&gt;&lt;/foreign-keys&gt;&lt;ref-type name="Journal Article"&gt;17&lt;/ref-type&gt;&lt;contributors&gt;&lt;authors&gt;&lt;author&gt;Lobato-Calleros, C&lt;/author&gt;&lt;author&gt;Reyes-Hernández, J&lt;/author&gt;&lt;author&gt;Beristain, CI&lt;/author&gt;&lt;author&gt;Hornelas-Uribe, Y&lt;/author&gt;&lt;author&gt;Sanchez-Garcia, JE&lt;/author&gt;&lt;author&gt;Vernon-Carter, EJ&lt;/author&gt;&lt;/authors&gt;&lt;/contributors&gt;&lt;titles&gt;&lt;title&gt;Microstructure and texture of white fresh cheese made with canola oil and whey protein concentrate in partial or total replacement of milk fat&lt;/title&gt;&lt;secondary-title&gt;Food research international&lt;/secondary-title&gt;&lt;/titles&gt;&lt;periodical&gt;&lt;full-title&gt;Food research international&lt;/full-title&gt;&lt;/periodical&gt;&lt;pages&gt;529-537&lt;/pages&gt;&lt;volume&gt;40&lt;/volume&gt;&lt;number&gt;4&lt;/number&gt;&lt;dates&gt;&lt;year&gt;2007&lt;/year&gt;&lt;/dates&gt;&lt;isbn&gt;0963-9969&lt;/isbn&gt;&lt;urls&gt;&lt;/urls&gt;&lt;electronic-resource-num&gt;https://doi.org/10.1016/j.foodres.2006.10.011 &lt;/electronic-resource-num&gt;&lt;/record&gt;&lt;/Cite&gt;&lt;/EndNote&gt;</w:instrText>
      </w:r>
      <w:r w:rsidRPr="001508F4">
        <w:rPr>
          <w:rFonts w:ascii="Times New Roman" w:hAnsi="Times New Roman" w:cs="Times New Roman"/>
          <w:color w:val="000000" w:themeColor="text1"/>
        </w:rPr>
        <w:fldChar w:fldCharType="separate"/>
      </w:r>
      <w:r w:rsidR="00A327DA" w:rsidRPr="001508F4">
        <w:rPr>
          <w:rFonts w:ascii="Times New Roman" w:hAnsi="Times New Roman" w:cs="Times New Roman"/>
          <w:noProof/>
          <w:color w:val="000000" w:themeColor="text1"/>
        </w:rPr>
        <w:t>(Lobato-Calleros et al., 2007)</w:t>
      </w:r>
      <w:r w:rsidRPr="001508F4">
        <w:rPr>
          <w:rFonts w:ascii="Times New Roman" w:hAnsi="Times New Roman" w:cs="Times New Roman"/>
          <w:color w:val="000000" w:themeColor="text1"/>
        </w:rPr>
        <w:fldChar w:fldCharType="end"/>
      </w:r>
      <w:r w:rsidR="00E22737" w:rsidRPr="001508F4">
        <w:rPr>
          <w:rFonts w:ascii="Times New Roman" w:hAnsi="Times New Roman" w:cs="Times New Roman"/>
          <w:color w:val="000000" w:themeColor="text1"/>
        </w:rPr>
        <w:t>. Therefore, a common problem associated with low</w:t>
      </w:r>
      <w:r w:rsidR="00D541E6" w:rsidRPr="001508F4">
        <w:rPr>
          <w:rFonts w:ascii="Times New Roman" w:hAnsi="Times New Roman" w:cs="Times New Roman"/>
          <w:color w:val="000000" w:themeColor="text1"/>
        </w:rPr>
        <w:t>-</w:t>
      </w:r>
      <w:r w:rsidR="00E22737" w:rsidRPr="001508F4">
        <w:rPr>
          <w:rFonts w:ascii="Times New Roman" w:hAnsi="Times New Roman" w:cs="Times New Roman"/>
          <w:color w:val="000000" w:themeColor="text1"/>
        </w:rPr>
        <w:t>fat cheese is the rigidity caused by a strong</w:t>
      </w:r>
      <w:r w:rsidR="00D541E6" w:rsidRPr="001508F4">
        <w:rPr>
          <w:rFonts w:ascii="Times New Roman" w:hAnsi="Times New Roman" w:cs="Times New Roman"/>
          <w:color w:val="000000" w:themeColor="text1"/>
        </w:rPr>
        <w:t>ly</w:t>
      </w:r>
      <w:r w:rsidR="00E22737" w:rsidRPr="001508F4">
        <w:rPr>
          <w:rFonts w:ascii="Times New Roman" w:hAnsi="Times New Roman" w:cs="Times New Roman"/>
          <w:color w:val="000000" w:themeColor="text1"/>
        </w:rPr>
        <w:t xml:space="preserve"> interlinked protein structure.</w:t>
      </w:r>
      <w:r w:rsidR="00E22737" w:rsidRPr="001508F4">
        <w:rPr>
          <w:rFonts w:ascii="Times New Roman" w:hAnsi="Times New Roman" w:cs="Times New Roman"/>
        </w:rPr>
        <w:t xml:space="preserve"> </w:t>
      </w:r>
      <w:r w:rsidR="00BB2112" w:rsidRPr="001508F4">
        <w:rPr>
          <w:rFonts w:ascii="Times New Roman" w:hAnsi="Times New Roman" w:cs="Times New Roman"/>
        </w:rPr>
        <w:t>Due to the very low fat content (</w:t>
      </w:r>
      <w:r w:rsidR="00E22737" w:rsidRPr="001508F4">
        <w:rPr>
          <w:rFonts w:ascii="Times New Roman" w:hAnsi="Times New Roman" w:cs="Times New Roman"/>
        </w:rPr>
        <w:t>&lt;</w:t>
      </w:r>
      <w:r w:rsidR="00BB2112" w:rsidRPr="001508F4">
        <w:rPr>
          <w:rFonts w:ascii="Times New Roman" w:hAnsi="Times New Roman" w:cs="Times New Roman"/>
        </w:rPr>
        <w:t>0.02% w/w) in the milk formulation used</w:t>
      </w:r>
      <w:r w:rsidR="00D541E6" w:rsidRPr="001508F4">
        <w:rPr>
          <w:rFonts w:ascii="Times New Roman" w:hAnsi="Times New Roman" w:cs="Times New Roman"/>
        </w:rPr>
        <w:t xml:space="preserve"> in these experiments</w:t>
      </w:r>
      <w:r w:rsidR="00BB2112" w:rsidRPr="001508F4">
        <w:rPr>
          <w:rFonts w:ascii="Times New Roman" w:hAnsi="Times New Roman" w:cs="Times New Roman"/>
        </w:rPr>
        <w:t xml:space="preserve">, </w:t>
      </w:r>
      <w:r w:rsidR="00D541E6" w:rsidRPr="001508F4">
        <w:rPr>
          <w:rFonts w:ascii="Times New Roman" w:hAnsi="Times New Roman" w:cs="Times New Roman"/>
        </w:rPr>
        <w:t xml:space="preserve">the </w:t>
      </w:r>
      <w:r w:rsidR="006C2CCB" w:rsidRPr="001508F4">
        <w:rPr>
          <w:rFonts w:ascii="Times New Roman" w:hAnsi="Times New Roman" w:cs="Times New Roman"/>
        </w:rPr>
        <w:t>DS cheese</w:t>
      </w:r>
      <w:r w:rsidR="00BB2112" w:rsidRPr="001508F4">
        <w:rPr>
          <w:rFonts w:ascii="Times New Roman" w:hAnsi="Times New Roman" w:cs="Times New Roman"/>
        </w:rPr>
        <w:t xml:space="preserve"> (Figure </w:t>
      </w:r>
      <w:r w:rsidR="007237CC" w:rsidRPr="001508F4">
        <w:rPr>
          <w:rFonts w:ascii="Times New Roman" w:hAnsi="Times New Roman" w:cs="Times New Roman"/>
        </w:rPr>
        <w:t xml:space="preserve">7a </w:t>
      </w:r>
      <w:r w:rsidR="005828F8" w:rsidRPr="001508F4">
        <w:rPr>
          <w:rFonts w:ascii="Times New Roman" w:hAnsi="Times New Roman" w:cs="Times New Roman"/>
        </w:rPr>
        <w:t xml:space="preserve">top </w:t>
      </w:r>
      <w:r w:rsidR="00421607" w:rsidRPr="001508F4">
        <w:rPr>
          <w:rFonts w:ascii="Times New Roman" w:hAnsi="Times New Roman" w:cs="Times New Roman"/>
        </w:rPr>
        <w:t xml:space="preserve">two </w:t>
      </w:r>
      <w:r w:rsidR="005828F8" w:rsidRPr="001508F4">
        <w:rPr>
          <w:rFonts w:ascii="Times New Roman" w:hAnsi="Times New Roman" w:cs="Times New Roman"/>
        </w:rPr>
        <w:t>r</w:t>
      </w:r>
      <w:r w:rsidR="00421607" w:rsidRPr="001508F4">
        <w:rPr>
          <w:rFonts w:ascii="Times New Roman" w:hAnsi="Times New Roman" w:cs="Times New Roman"/>
        </w:rPr>
        <w:t>o</w:t>
      </w:r>
      <w:r w:rsidR="005828F8" w:rsidRPr="001508F4">
        <w:rPr>
          <w:rFonts w:ascii="Times New Roman" w:hAnsi="Times New Roman" w:cs="Times New Roman"/>
        </w:rPr>
        <w:t>w</w:t>
      </w:r>
      <w:r w:rsidR="00421607" w:rsidRPr="001508F4">
        <w:rPr>
          <w:rFonts w:ascii="Times New Roman" w:hAnsi="Times New Roman" w:cs="Times New Roman"/>
        </w:rPr>
        <w:t>s</w:t>
      </w:r>
      <w:r w:rsidR="00BB2112" w:rsidRPr="001508F4">
        <w:rPr>
          <w:rFonts w:ascii="Times New Roman" w:hAnsi="Times New Roman" w:cs="Times New Roman"/>
        </w:rPr>
        <w:t xml:space="preserve">) </w:t>
      </w:r>
      <w:r w:rsidR="00D541E6" w:rsidRPr="001508F4">
        <w:rPr>
          <w:rFonts w:ascii="Times New Roman" w:hAnsi="Times New Roman" w:cs="Times New Roman"/>
        </w:rPr>
        <w:t xml:space="preserve">and </w:t>
      </w:r>
      <w:r w:rsidR="006C2CCB" w:rsidRPr="001508F4">
        <w:rPr>
          <w:rFonts w:ascii="Times New Roman" w:hAnsi="Times New Roman" w:cs="Times New Roman"/>
        </w:rPr>
        <w:t>DS WPC cheese</w:t>
      </w:r>
      <w:r w:rsidR="00BB2112" w:rsidRPr="001508F4">
        <w:rPr>
          <w:rFonts w:ascii="Times New Roman" w:hAnsi="Times New Roman" w:cs="Times New Roman"/>
        </w:rPr>
        <w:t xml:space="preserve"> (Figure </w:t>
      </w:r>
      <w:r w:rsidR="007237CC" w:rsidRPr="001508F4">
        <w:rPr>
          <w:rFonts w:ascii="Times New Roman" w:hAnsi="Times New Roman" w:cs="Times New Roman"/>
        </w:rPr>
        <w:t>7</w:t>
      </w:r>
      <w:r w:rsidR="00BB2112" w:rsidRPr="001508F4">
        <w:rPr>
          <w:rFonts w:ascii="Times New Roman" w:hAnsi="Times New Roman" w:cs="Times New Roman"/>
        </w:rPr>
        <w:t>b</w:t>
      </w:r>
      <w:r w:rsidR="005828F8" w:rsidRPr="001508F4">
        <w:rPr>
          <w:rFonts w:ascii="Times New Roman" w:hAnsi="Times New Roman" w:cs="Times New Roman"/>
        </w:rPr>
        <w:t xml:space="preserve"> top </w:t>
      </w:r>
      <w:r w:rsidR="00421607" w:rsidRPr="001508F4">
        <w:rPr>
          <w:rFonts w:ascii="Times New Roman" w:hAnsi="Times New Roman" w:cs="Times New Roman"/>
        </w:rPr>
        <w:t xml:space="preserve">two </w:t>
      </w:r>
      <w:r w:rsidR="005828F8" w:rsidRPr="001508F4">
        <w:rPr>
          <w:rFonts w:ascii="Times New Roman" w:hAnsi="Times New Roman" w:cs="Times New Roman"/>
        </w:rPr>
        <w:t>r</w:t>
      </w:r>
      <w:r w:rsidR="00421607" w:rsidRPr="001508F4">
        <w:rPr>
          <w:rFonts w:ascii="Times New Roman" w:hAnsi="Times New Roman" w:cs="Times New Roman"/>
        </w:rPr>
        <w:t>o</w:t>
      </w:r>
      <w:r w:rsidR="005828F8" w:rsidRPr="001508F4">
        <w:rPr>
          <w:rFonts w:ascii="Times New Roman" w:hAnsi="Times New Roman" w:cs="Times New Roman"/>
        </w:rPr>
        <w:t>w</w:t>
      </w:r>
      <w:r w:rsidR="00421607" w:rsidRPr="001508F4">
        <w:rPr>
          <w:rFonts w:ascii="Times New Roman" w:hAnsi="Times New Roman" w:cs="Times New Roman"/>
        </w:rPr>
        <w:t>s</w:t>
      </w:r>
      <w:r w:rsidR="00BB2112" w:rsidRPr="001508F4">
        <w:rPr>
          <w:rFonts w:ascii="Times New Roman" w:hAnsi="Times New Roman" w:cs="Times New Roman"/>
        </w:rPr>
        <w:t xml:space="preserve">) </w:t>
      </w:r>
      <w:r w:rsidR="00956631" w:rsidRPr="001508F4">
        <w:rPr>
          <w:rFonts w:ascii="Times New Roman" w:hAnsi="Times New Roman" w:cs="Times New Roman"/>
        </w:rPr>
        <w:t xml:space="preserve">had a </w:t>
      </w:r>
      <w:r w:rsidR="00940CB9" w:rsidRPr="001508F4">
        <w:rPr>
          <w:rFonts w:ascii="Times New Roman" w:hAnsi="Times New Roman" w:cs="Times New Roman"/>
        </w:rPr>
        <w:t>h</w:t>
      </w:r>
      <w:r w:rsidR="00956631" w:rsidRPr="001508F4">
        <w:rPr>
          <w:rFonts w:ascii="Times New Roman" w:hAnsi="Times New Roman" w:cs="Times New Roman"/>
        </w:rPr>
        <w:t xml:space="preserve">ard and gummy </w:t>
      </w:r>
      <w:r w:rsidR="00D541E6" w:rsidRPr="001508F4">
        <w:rPr>
          <w:rFonts w:ascii="Times New Roman" w:hAnsi="Times New Roman" w:cs="Times New Roman"/>
        </w:rPr>
        <w:t>texture</w:t>
      </w:r>
      <w:r w:rsidR="00BB2112" w:rsidRPr="001508F4">
        <w:rPr>
          <w:rFonts w:ascii="Times New Roman" w:hAnsi="Times New Roman" w:cs="Times New Roman"/>
        </w:rPr>
        <w:t xml:space="preserve">.  </w:t>
      </w:r>
      <w:r w:rsidR="00E22737" w:rsidRPr="001508F4">
        <w:rPr>
          <w:rFonts w:ascii="Times New Roman" w:hAnsi="Times New Roman" w:cs="Times New Roman"/>
        </w:rPr>
        <w:t>However, d</w:t>
      </w:r>
      <w:r w:rsidR="00BB2112" w:rsidRPr="001508F4">
        <w:rPr>
          <w:rFonts w:ascii="Times New Roman" w:hAnsi="Times New Roman" w:cs="Times New Roman"/>
        </w:rPr>
        <w:t xml:space="preserve">espite the </w:t>
      </w:r>
      <w:r w:rsidR="000E7C77" w:rsidRPr="001508F4">
        <w:rPr>
          <w:rFonts w:ascii="Times New Roman" w:hAnsi="Times New Roman" w:cs="Times New Roman"/>
        </w:rPr>
        <w:t>low-fat</w:t>
      </w:r>
      <w:r w:rsidR="00BB2112" w:rsidRPr="001508F4">
        <w:rPr>
          <w:rFonts w:ascii="Times New Roman" w:hAnsi="Times New Roman" w:cs="Times New Roman"/>
        </w:rPr>
        <w:t xml:space="preserve"> content, cheese made </w:t>
      </w:r>
      <w:r w:rsidR="00D541E6" w:rsidRPr="001508F4">
        <w:rPr>
          <w:rFonts w:ascii="Times New Roman" w:hAnsi="Times New Roman" w:cs="Times New Roman"/>
        </w:rPr>
        <w:t xml:space="preserve">with </w:t>
      </w:r>
      <w:r w:rsidR="00BB2112" w:rsidRPr="001508F4">
        <w:rPr>
          <w:rFonts w:ascii="Times New Roman" w:hAnsi="Times New Roman" w:cs="Times New Roman"/>
        </w:rPr>
        <w:t xml:space="preserve">incorporation of heated (Figure </w:t>
      </w:r>
      <w:r w:rsidR="007237CC" w:rsidRPr="001508F4">
        <w:rPr>
          <w:rFonts w:ascii="Times New Roman" w:hAnsi="Times New Roman" w:cs="Times New Roman"/>
        </w:rPr>
        <w:t>7</w:t>
      </w:r>
      <w:r w:rsidR="00BB2112" w:rsidRPr="001508F4">
        <w:rPr>
          <w:rFonts w:ascii="Times New Roman" w:hAnsi="Times New Roman" w:cs="Times New Roman"/>
        </w:rPr>
        <w:t>c</w:t>
      </w:r>
      <w:r w:rsidR="005828F8" w:rsidRPr="001508F4">
        <w:rPr>
          <w:rFonts w:ascii="Times New Roman" w:hAnsi="Times New Roman" w:cs="Times New Roman"/>
        </w:rPr>
        <w:t xml:space="preserve"> top</w:t>
      </w:r>
      <w:r w:rsidR="00421607" w:rsidRPr="001508F4">
        <w:rPr>
          <w:rFonts w:ascii="Times New Roman" w:hAnsi="Times New Roman" w:cs="Times New Roman"/>
        </w:rPr>
        <w:t xml:space="preserve"> two </w:t>
      </w:r>
      <w:r w:rsidR="005828F8" w:rsidRPr="001508F4">
        <w:rPr>
          <w:rFonts w:ascii="Times New Roman" w:hAnsi="Times New Roman" w:cs="Times New Roman"/>
        </w:rPr>
        <w:t>r</w:t>
      </w:r>
      <w:r w:rsidR="00421607" w:rsidRPr="001508F4">
        <w:rPr>
          <w:rFonts w:ascii="Times New Roman" w:hAnsi="Times New Roman" w:cs="Times New Roman"/>
        </w:rPr>
        <w:t>o</w:t>
      </w:r>
      <w:r w:rsidR="005828F8" w:rsidRPr="001508F4">
        <w:rPr>
          <w:rFonts w:ascii="Times New Roman" w:hAnsi="Times New Roman" w:cs="Times New Roman"/>
        </w:rPr>
        <w:t>w</w:t>
      </w:r>
      <w:r w:rsidR="00421607" w:rsidRPr="001508F4">
        <w:rPr>
          <w:rFonts w:ascii="Times New Roman" w:hAnsi="Times New Roman" w:cs="Times New Roman"/>
        </w:rPr>
        <w:t>s</w:t>
      </w:r>
      <w:r w:rsidR="00BB2112" w:rsidRPr="001508F4">
        <w:rPr>
          <w:rFonts w:ascii="Times New Roman" w:hAnsi="Times New Roman" w:cs="Times New Roman"/>
        </w:rPr>
        <w:t xml:space="preserve">) or heated and sonicated (Figure </w:t>
      </w:r>
      <w:r w:rsidR="007237CC" w:rsidRPr="001508F4">
        <w:rPr>
          <w:rFonts w:ascii="Times New Roman" w:hAnsi="Times New Roman" w:cs="Times New Roman"/>
        </w:rPr>
        <w:t>7</w:t>
      </w:r>
      <w:r w:rsidR="00BB2112" w:rsidRPr="001508F4">
        <w:rPr>
          <w:rFonts w:ascii="Times New Roman" w:hAnsi="Times New Roman" w:cs="Times New Roman"/>
        </w:rPr>
        <w:t>d</w:t>
      </w:r>
      <w:r w:rsidR="005828F8" w:rsidRPr="001508F4">
        <w:rPr>
          <w:rFonts w:ascii="Times New Roman" w:hAnsi="Times New Roman" w:cs="Times New Roman"/>
        </w:rPr>
        <w:t xml:space="preserve"> top</w:t>
      </w:r>
      <w:r w:rsidR="00421607" w:rsidRPr="001508F4">
        <w:rPr>
          <w:rFonts w:ascii="Times New Roman" w:hAnsi="Times New Roman" w:cs="Times New Roman"/>
        </w:rPr>
        <w:t xml:space="preserve"> two</w:t>
      </w:r>
      <w:r w:rsidR="005828F8" w:rsidRPr="001508F4">
        <w:rPr>
          <w:rFonts w:ascii="Times New Roman" w:hAnsi="Times New Roman" w:cs="Times New Roman"/>
        </w:rPr>
        <w:t xml:space="preserve"> r</w:t>
      </w:r>
      <w:r w:rsidR="00421607" w:rsidRPr="001508F4">
        <w:rPr>
          <w:rFonts w:ascii="Times New Roman" w:hAnsi="Times New Roman" w:cs="Times New Roman"/>
        </w:rPr>
        <w:t>o</w:t>
      </w:r>
      <w:r w:rsidR="005828F8" w:rsidRPr="001508F4">
        <w:rPr>
          <w:rFonts w:ascii="Times New Roman" w:hAnsi="Times New Roman" w:cs="Times New Roman"/>
        </w:rPr>
        <w:t>w</w:t>
      </w:r>
      <w:r w:rsidR="00421607" w:rsidRPr="001508F4">
        <w:rPr>
          <w:rFonts w:ascii="Times New Roman" w:hAnsi="Times New Roman" w:cs="Times New Roman"/>
        </w:rPr>
        <w:t>s</w:t>
      </w:r>
      <w:r w:rsidR="00BB2112" w:rsidRPr="001508F4">
        <w:rPr>
          <w:rFonts w:ascii="Times New Roman" w:hAnsi="Times New Roman" w:cs="Times New Roman"/>
        </w:rPr>
        <w:t xml:space="preserve">) WPC were </w:t>
      </w:r>
      <w:r w:rsidR="00E22737" w:rsidRPr="001508F4">
        <w:rPr>
          <w:rFonts w:ascii="Times New Roman" w:hAnsi="Times New Roman" w:cs="Times New Roman"/>
        </w:rPr>
        <w:t>softer</w:t>
      </w:r>
      <w:r w:rsidR="00BB2112" w:rsidRPr="001508F4">
        <w:rPr>
          <w:rFonts w:ascii="Times New Roman" w:hAnsi="Times New Roman" w:cs="Times New Roman"/>
        </w:rPr>
        <w:t xml:space="preserve"> a</w:t>
      </w:r>
      <w:r w:rsidR="00D541E6" w:rsidRPr="001508F4">
        <w:rPr>
          <w:rFonts w:ascii="Times New Roman" w:hAnsi="Times New Roman" w:cs="Times New Roman"/>
        </w:rPr>
        <w:t>nd</w:t>
      </w:r>
      <w:r w:rsidR="00BB2112" w:rsidRPr="001508F4">
        <w:rPr>
          <w:rFonts w:ascii="Times New Roman" w:hAnsi="Times New Roman" w:cs="Times New Roman"/>
        </w:rPr>
        <w:t xml:space="preserve"> </w:t>
      </w:r>
      <w:r w:rsidR="00D541E6" w:rsidRPr="001508F4">
        <w:rPr>
          <w:rFonts w:ascii="Times New Roman" w:hAnsi="Times New Roman" w:cs="Times New Roman"/>
        </w:rPr>
        <w:t>closer to regular cheddar cheese in</w:t>
      </w:r>
      <w:r w:rsidR="00BB2112" w:rsidRPr="001508F4">
        <w:rPr>
          <w:rFonts w:ascii="Times New Roman" w:hAnsi="Times New Roman" w:cs="Times New Roman"/>
        </w:rPr>
        <w:t xml:space="preserve"> appearance. </w:t>
      </w:r>
    </w:p>
    <w:p w14:paraId="0DD80E37" w14:textId="1C93D610" w:rsidR="00804A3E" w:rsidRPr="001508F4" w:rsidRDefault="00D541E6" w:rsidP="006B23F2">
      <w:pPr>
        <w:spacing w:line="360" w:lineRule="auto"/>
        <w:jc w:val="both"/>
        <w:rPr>
          <w:rFonts w:ascii="Times New Roman" w:hAnsi="Times New Roman" w:cs="Times New Roman"/>
          <w:color w:val="ED7D31" w:themeColor="accent2"/>
        </w:rPr>
      </w:pPr>
      <w:r w:rsidRPr="001508F4">
        <w:rPr>
          <w:rFonts w:ascii="Times New Roman" w:hAnsi="Times New Roman" w:cs="Times New Roman"/>
        </w:rPr>
        <w:t xml:space="preserve">Confocal microscopy was used to </w:t>
      </w:r>
      <w:r w:rsidR="00E22737" w:rsidRPr="001508F4">
        <w:rPr>
          <w:rFonts w:ascii="Times New Roman" w:hAnsi="Times New Roman" w:cs="Times New Roman"/>
        </w:rPr>
        <w:t>investigat</w:t>
      </w:r>
      <w:r w:rsidRPr="001508F4">
        <w:rPr>
          <w:rFonts w:ascii="Times New Roman" w:hAnsi="Times New Roman" w:cs="Times New Roman"/>
        </w:rPr>
        <w:t>e</w:t>
      </w:r>
      <w:r w:rsidR="00E22737" w:rsidRPr="001508F4">
        <w:rPr>
          <w:rFonts w:ascii="Times New Roman" w:hAnsi="Times New Roman" w:cs="Times New Roman"/>
        </w:rPr>
        <w:t xml:space="preserve"> the </w:t>
      </w:r>
      <w:r w:rsidRPr="001508F4">
        <w:rPr>
          <w:rFonts w:ascii="Times New Roman" w:hAnsi="Times New Roman" w:cs="Times New Roman"/>
        </w:rPr>
        <w:t xml:space="preserve">role of the incorporated whey protein aggregates on the cheese microstructure (Figure </w:t>
      </w:r>
      <w:r w:rsidR="007237CC" w:rsidRPr="001508F4">
        <w:rPr>
          <w:rFonts w:ascii="Times New Roman" w:hAnsi="Times New Roman" w:cs="Times New Roman"/>
        </w:rPr>
        <w:t>7</w:t>
      </w:r>
      <w:r w:rsidRPr="001508F4">
        <w:rPr>
          <w:rFonts w:ascii="Times New Roman" w:hAnsi="Times New Roman" w:cs="Times New Roman"/>
        </w:rPr>
        <w:t>, bottom rows)</w:t>
      </w:r>
      <w:r w:rsidR="00E22737" w:rsidRPr="001508F4">
        <w:rPr>
          <w:rFonts w:ascii="Times New Roman" w:hAnsi="Times New Roman" w:cs="Times New Roman"/>
        </w:rPr>
        <w:t>.</w:t>
      </w:r>
      <w:r w:rsidRPr="001508F4">
        <w:rPr>
          <w:rFonts w:ascii="Times New Roman" w:hAnsi="Times New Roman" w:cs="Times New Roman"/>
        </w:rPr>
        <w:t xml:space="preserve"> </w:t>
      </w:r>
      <w:r w:rsidR="00BB2112" w:rsidRPr="001508F4">
        <w:rPr>
          <w:rFonts w:ascii="Times New Roman" w:hAnsi="Times New Roman" w:cs="Times New Roman"/>
        </w:rPr>
        <w:t xml:space="preserve">Cheese made from </w:t>
      </w:r>
      <w:r w:rsidR="00885947" w:rsidRPr="001508F4">
        <w:rPr>
          <w:rFonts w:ascii="Times New Roman" w:hAnsi="Times New Roman" w:cs="Times New Roman"/>
        </w:rPr>
        <w:t xml:space="preserve">diluted </w:t>
      </w:r>
      <w:r w:rsidR="00BB2112" w:rsidRPr="001508F4">
        <w:rPr>
          <w:rFonts w:ascii="Times New Roman" w:hAnsi="Times New Roman" w:cs="Times New Roman"/>
        </w:rPr>
        <w:t xml:space="preserve">skim milk and </w:t>
      </w:r>
      <w:r w:rsidR="00F3059F" w:rsidRPr="001508F4">
        <w:rPr>
          <w:rFonts w:ascii="Times New Roman" w:hAnsi="Times New Roman" w:cs="Times New Roman"/>
        </w:rPr>
        <w:t xml:space="preserve">diluted </w:t>
      </w:r>
      <w:r w:rsidR="00BB2112" w:rsidRPr="001508F4">
        <w:rPr>
          <w:rFonts w:ascii="Times New Roman" w:hAnsi="Times New Roman" w:cs="Times New Roman"/>
        </w:rPr>
        <w:t xml:space="preserve">skim milk with added untreated WPC showed a smoother more compact cheese protein structure (represented in green) with small </w:t>
      </w:r>
      <w:r w:rsidR="0091061D" w:rsidRPr="001508F4">
        <w:rPr>
          <w:rFonts w:ascii="Times New Roman" w:hAnsi="Times New Roman" w:cs="Times New Roman"/>
        </w:rPr>
        <w:t xml:space="preserve">pore </w:t>
      </w:r>
      <w:r w:rsidR="00BB2112" w:rsidRPr="001508F4">
        <w:rPr>
          <w:rFonts w:ascii="Times New Roman" w:hAnsi="Times New Roman" w:cs="Times New Roman"/>
        </w:rPr>
        <w:t>(represented in black)</w:t>
      </w:r>
      <w:r w:rsidR="005828F8" w:rsidRPr="001508F4">
        <w:rPr>
          <w:rFonts w:ascii="Times New Roman" w:hAnsi="Times New Roman" w:cs="Times New Roman"/>
        </w:rPr>
        <w:t xml:space="preserve"> (Figure </w:t>
      </w:r>
      <w:r w:rsidR="007237CC" w:rsidRPr="001508F4">
        <w:rPr>
          <w:rFonts w:ascii="Times New Roman" w:hAnsi="Times New Roman" w:cs="Times New Roman"/>
        </w:rPr>
        <w:t xml:space="preserve">7a </w:t>
      </w:r>
      <w:r w:rsidR="005828F8" w:rsidRPr="001508F4">
        <w:rPr>
          <w:rFonts w:ascii="Times New Roman" w:hAnsi="Times New Roman" w:cs="Times New Roman"/>
        </w:rPr>
        <w:t xml:space="preserve">bottom </w:t>
      </w:r>
      <w:r w:rsidR="00421607" w:rsidRPr="001508F4">
        <w:rPr>
          <w:rFonts w:ascii="Times New Roman" w:hAnsi="Times New Roman" w:cs="Times New Roman"/>
        </w:rPr>
        <w:t xml:space="preserve">two </w:t>
      </w:r>
      <w:r w:rsidR="005828F8" w:rsidRPr="001508F4">
        <w:rPr>
          <w:rFonts w:ascii="Times New Roman" w:hAnsi="Times New Roman" w:cs="Times New Roman"/>
        </w:rPr>
        <w:t>r</w:t>
      </w:r>
      <w:r w:rsidR="00421607" w:rsidRPr="001508F4">
        <w:rPr>
          <w:rFonts w:ascii="Times New Roman" w:hAnsi="Times New Roman" w:cs="Times New Roman"/>
        </w:rPr>
        <w:t>ows</w:t>
      </w:r>
      <w:r w:rsidR="005828F8" w:rsidRPr="001508F4">
        <w:rPr>
          <w:rFonts w:ascii="Times New Roman" w:hAnsi="Times New Roman" w:cs="Times New Roman"/>
        </w:rPr>
        <w:t>)</w:t>
      </w:r>
      <w:r w:rsidR="00BB2112" w:rsidRPr="001508F4">
        <w:rPr>
          <w:rFonts w:ascii="Times New Roman" w:hAnsi="Times New Roman" w:cs="Times New Roman"/>
        </w:rPr>
        <w:t xml:space="preserve">. This </w:t>
      </w:r>
      <w:r w:rsidRPr="001508F4">
        <w:rPr>
          <w:rFonts w:ascii="Times New Roman" w:hAnsi="Times New Roman" w:cs="Times New Roman"/>
        </w:rPr>
        <w:t xml:space="preserve">is a more compact </w:t>
      </w:r>
      <w:r w:rsidR="005828F8" w:rsidRPr="001508F4">
        <w:rPr>
          <w:rFonts w:ascii="Times New Roman" w:hAnsi="Times New Roman" w:cs="Times New Roman"/>
        </w:rPr>
        <w:t xml:space="preserve">microstructures </w:t>
      </w:r>
      <w:r w:rsidRPr="001508F4">
        <w:rPr>
          <w:rFonts w:ascii="Times New Roman" w:hAnsi="Times New Roman" w:cs="Times New Roman"/>
        </w:rPr>
        <w:t>than is typical of</w:t>
      </w:r>
      <w:r w:rsidR="005828F8" w:rsidRPr="001508F4">
        <w:rPr>
          <w:rFonts w:ascii="Times New Roman" w:hAnsi="Times New Roman" w:cs="Times New Roman"/>
        </w:rPr>
        <w:t xml:space="preserve"> </w:t>
      </w:r>
      <w:r w:rsidR="00BB2112" w:rsidRPr="001508F4">
        <w:rPr>
          <w:rFonts w:ascii="Times New Roman" w:hAnsi="Times New Roman" w:cs="Times New Roman"/>
        </w:rPr>
        <w:t xml:space="preserve">cheese made from full cream milk (with </w:t>
      </w:r>
      <w:r w:rsidR="00FB6C82" w:rsidRPr="001508F4">
        <w:rPr>
          <w:rFonts w:ascii="Times New Roman" w:hAnsi="Times New Roman" w:cs="Times New Roman"/>
        </w:rPr>
        <w:t>~</w:t>
      </w:r>
      <w:r w:rsidR="00BB2112" w:rsidRPr="001508F4">
        <w:rPr>
          <w:rFonts w:ascii="Times New Roman" w:hAnsi="Times New Roman" w:cs="Times New Roman"/>
        </w:rPr>
        <w:t xml:space="preserve">3.4% fat) </w:t>
      </w:r>
      <w:r w:rsidR="00BB2112" w:rsidRPr="001508F4">
        <w:rPr>
          <w:rFonts w:ascii="Times New Roman" w:hAnsi="Times New Roman" w:cs="Times New Roman"/>
          <w:color w:val="000000" w:themeColor="text1"/>
        </w:rPr>
        <w:fldChar w:fldCharType="begin"/>
      </w:r>
      <w:r w:rsidR="00D92977" w:rsidRPr="001508F4">
        <w:rPr>
          <w:rFonts w:ascii="Times New Roman" w:hAnsi="Times New Roman" w:cs="Times New Roman"/>
          <w:color w:val="000000" w:themeColor="text1"/>
        </w:rPr>
        <w:instrText xml:space="preserve"> ADDIN EN.CITE &lt;EndNote&gt;&lt;Cite&gt;&lt;Author&gt;Lobato-Calleros&lt;/Author&gt;&lt;Year&gt;2007&lt;/Year&gt;&lt;RecNum&gt;50&lt;/RecNum&gt;&lt;DisplayText&gt;(Lobato-Calleros et al., 2007)&lt;/DisplayText&gt;&lt;record&gt;&lt;rec-number&gt;50&lt;/rec-number&gt;&lt;foreign-keys&gt;&lt;key app="EN" db-id="z5vzzfv9zd0a5gees9bpswa22tzevedpxr09" timestamp="1566279978"&gt;50&lt;/key&gt;&lt;/foreign-keys&gt;&lt;ref-type name="Journal Article"&gt;17&lt;/ref-type&gt;&lt;contributors&gt;&lt;authors&gt;&lt;author&gt;Lobato-Calleros, C&lt;/author&gt;&lt;author&gt;Reyes-Hernández, J&lt;/author&gt;&lt;author&gt;Beristain, CI&lt;/author&gt;&lt;author&gt;Hornelas-Uribe, Y&lt;/author&gt;&lt;author&gt;Sanchez-Garcia, JE&lt;/author&gt;&lt;author&gt;Vernon-Carter, EJ&lt;/author&gt;&lt;/authors&gt;&lt;/contributors&gt;&lt;titles&gt;&lt;title&gt;Microstructure and texture of white fresh cheese made with canola oil and whey protein concentrate in partial or total replacement of milk fat&lt;/title&gt;&lt;secondary-title&gt;Food research international&lt;/secondary-title&gt;&lt;/titles&gt;&lt;periodical&gt;&lt;full-title&gt;Food research international&lt;/full-title&gt;&lt;/periodical&gt;&lt;pages&gt;529-537&lt;/pages&gt;&lt;volume&gt;40&lt;/volume&gt;&lt;number&gt;4&lt;/number&gt;&lt;dates&gt;&lt;year&gt;2007&lt;/year&gt;&lt;/dates&gt;&lt;isbn&gt;0963-9969&lt;/isbn&gt;&lt;urls&gt;&lt;/urls&gt;&lt;electronic-resource-num&gt;https://doi.org/10.1016/j.foodres.2006.10.011 &lt;/electronic-resource-num&gt;&lt;/record&gt;&lt;/Cite&gt;&lt;/EndNote&gt;</w:instrText>
      </w:r>
      <w:r w:rsidR="00BB2112" w:rsidRPr="001508F4">
        <w:rPr>
          <w:rFonts w:ascii="Times New Roman" w:hAnsi="Times New Roman" w:cs="Times New Roman"/>
          <w:color w:val="000000" w:themeColor="text1"/>
        </w:rPr>
        <w:fldChar w:fldCharType="separate"/>
      </w:r>
      <w:r w:rsidR="00A327DA" w:rsidRPr="001508F4">
        <w:rPr>
          <w:rFonts w:ascii="Times New Roman" w:hAnsi="Times New Roman" w:cs="Times New Roman"/>
          <w:noProof/>
          <w:color w:val="000000" w:themeColor="text1"/>
        </w:rPr>
        <w:t>(Lobato-Calleros et al., 2007)</w:t>
      </w:r>
      <w:r w:rsidR="00BB2112" w:rsidRPr="001508F4">
        <w:rPr>
          <w:rFonts w:ascii="Times New Roman" w:hAnsi="Times New Roman" w:cs="Times New Roman"/>
          <w:color w:val="000000" w:themeColor="text1"/>
        </w:rPr>
        <w:fldChar w:fldCharType="end"/>
      </w:r>
      <w:r w:rsidR="00BB2112" w:rsidRPr="001508F4">
        <w:rPr>
          <w:rFonts w:ascii="Times New Roman" w:hAnsi="Times New Roman" w:cs="Times New Roman"/>
          <w:color w:val="000000" w:themeColor="text1"/>
        </w:rPr>
        <w:t>. With the addition of heat</w:t>
      </w:r>
      <w:r w:rsidR="000F6D0F" w:rsidRPr="001508F4">
        <w:rPr>
          <w:rFonts w:ascii="Times New Roman" w:hAnsi="Times New Roman" w:cs="Times New Roman"/>
          <w:color w:val="000000" w:themeColor="text1"/>
        </w:rPr>
        <w:t>-</w:t>
      </w:r>
      <w:r w:rsidR="005828F8" w:rsidRPr="001508F4">
        <w:rPr>
          <w:rFonts w:ascii="Times New Roman" w:hAnsi="Times New Roman" w:cs="Times New Roman"/>
          <w:color w:val="000000" w:themeColor="text1"/>
        </w:rPr>
        <w:t>treat</w:t>
      </w:r>
      <w:r w:rsidR="000F6D0F" w:rsidRPr="001508F4">
        <w:rPr>
          <w:rFonts w:ascii="Times New Roman" w:hAnsi="Times New Roman" w:cs="Times New Roman"/>
          <w:color w:val="000000" w:themeColor="text1"/>
        </w:rPr>
        <w:t>ed WPC the</w:t>
      </w:r>
      <w:r w:rsidR="005828F8" w:rsidRPr="001508F4">
        <w:rPr>
          <w:rFonts w:ascii="Times New Roman" w:hAnsi="Times New Roman" w:cs="Times New Roman"/>
          <w:color w:val="000000" w:themeColor="text1"/>
        </w:rPr>
        <w:t xml:space="preserve"> </w:t>
      </w:r>
      <w:r w:rsidR="006C2CCB" w:rsidRPr="001508F4">
        <w:rPr>
          <w:rFonts w:ascii="Times New Roman" w:hAnsi="Times New Roman" w:cs="Times New Roman"/>
          <w:color w:val="000000" w:themeColor="text1"/>
        </w:rPr>
        <w:t>microstructure</w:t>
      </w:r>
      <w:r w:rsidR="005828F8" w:rsidRPr="001508F4">
        <w:rPr>
          <w:rFonts w:ascii="Times New Roman" w:hAnsi="Times New Roman" w:cs="Times New Roman"/>
          <w:color w:val="000000" w:themeColor="text1"/>
        </w:rPr>
        <w:t xml:space="preserve"> was </w:t>
      </w:r>
      <w:r w:rsidR="000F6D0F" w:rsidRPr="001508F4">
        <w:rPr>
          <w:rFonts w:ascii="Times New Roman" w:hAnsi="Times New Roman" w:cs="Times New Roman"/>
          <w:color w:val="000000" w:themeColor="text1"/>
        </w:rPr>
        <w:t>interrupted</w:t>
      </w:r>
      <w:r w:rsidR="006069B8" w:rsidRPr="001508F4">
        <w:rPr>
          <w:rFonts w:ascii="Times New Roman" w:hAnsi="Times New Roman" w:cs="Times New Roman"/>
          <w:color w:val="000000" w:themeColor="text1"/>
        </w:rPr>
        <w:t xml:space="preserve"> with larger </w:t>
      </w:r>
      <w:r w:rsidR="0091061D" w:rsidRPr="001508F4">
        <w:rPr>
          <w:rFonts w:ascii="Times New Roman" w:hAnsi="Times New Roman" w:cs="Times New Roman"/>
          <w:color w:val="000000" w:themeColor="text1"/>
        </w:rPr>
        <w:t>pore</w:t>
      </w:r>
      <w:r w:rsidR="006069B8" w:rsidRPr="001508F4">
        <w:rPr>
          <w:rFonts w:ascii="Times New Roman" w:hAnsi="Times New Roman" w:cs="Times New Roman"/>
          <w:color w:val="000000" w:themeColor="text1"/>
        </w:rPr>
        <w:t xml:space="preserve">s and cracks </w:t>
      </w:r>
      <w:r w:rsidR="006069B8" w:rsidRPr="001508F4">
        <w:rPr>
          <w:rFonts w:ascii="Times New Roman" w:hAnsi="Times New Roman" w:cs="Times New Roman"/>
        </w:rPr>
        <w:t xml:space="preserve">(Figure </w:t>
      </w:r>
      <w:r w:rsidR="007237CC" w:rsidRPr="001508F4">
        <w:rPr>
          <w:rFonts w:ascii="Times New Roman" w:hAnsi="Times New Roman" w:cs="Times New Roman"/>
        </w:rPr>
        <w:t xml:space="preserve">7c </w:t>
      </w:r>
      <w:r w:rsidR="006069B8" w:rsidRPr="001508F4">
        <w:rPr>
          <w:rFonts w:ascii="Times New Roman" w:hAnsi="Times New Roman" w:cs="Times New Roman"/>
        </w:rPr>
        <w:t xml:space="preserve">bottom </w:t>
      </w:r>
      <w:r w:rsidR="00421607" w:rsidRPr="001508F4">
        <w:rPr>
          <w:rFonts w:ascii="Times New Roman" w:hAnsi="Times New Roman" w:cs="Times New Roman"/>
        </w:rPr>
        <w:t>two rows</w:t>
      </w:r>
      <w:r w:rsidR="006069B8" w:rsidRPr="001508F4">
        <w:rPr>
          <w:rFonts w:ascii="Times New Roman" w:hAnsi="Times New Roman" w:cs="Times New Roman"/>
        </w:rPr>
        <w:t>)</w:t>
      </w:r>
      <w:r w:rsidR="000F6D0F" w:rsidRPr="001508F4">
        <w:rPr>
          <w:rFonts w:ascii="Times New Roman" w:hAnsi="Times New Roman" w:cs="Times New Roman"/>
        </w:rPr>
        <w:t>,</w:t>
      </w:r>
      <w:r w:rsidR="005828F8" w:rsidRPr="001508F4">
        <w:rPr>
          <w:rFonts w:ascii="Times New Roman" w:hAnsi="Times New Roman" w:cs="Times New Roman"/>
          <w:color w:val="000000" w:themeColor="text1"/>
        </w:rPr>
        <w:t xml:space="preserve"> </w:t>
      </w:r>
      <w:r w:rsidR="00BB2112" w:rsidRPr="001508F4">
        <w:rPr>
          <w:rFonts w:ascii="Times New Roman" w:hAnsi="Times New Roman" w:cs="Times New Roman"/>
          <w:color w:val="000000" w:themeColor="text1"/>
        </w:rPr>
        <w:t xml:space="preserve">and </w:t>
      </w:r>
      <w:r w:rsidR="006069B8" w:rsidRPr="001508F4">
        <w:rPr>
          <w:rFonts w:ascii="Times New Roman" w:hAnsi="Times New Roman" w:cs="Times New Roman"/>
          <w:color w:val="000000" w:themeColor="text1"/>
        </w:rPr>
        <w:t xml:space="preserve">with </w:t>
      </w:r>
      <w:r w:rsidR="000F6D0F" w:rsidRPr="001508F4">
        <w:rPr>
          <w:rFonts w:ascii="Times New Roman" w:hAnsi="Times New Roman" w:cs="Times New Roman"/>
          <w:color w:val="000000" w:themeColor="text1"/>
        </w:rPr>
        <w:t xml:space="preserve">heat-treated then </w:t>
      </w:r>
      <w:r w:rsidR="00BB2112" w:rsidRPr="001508F4">
        <w:rPr>
          <w:rFonts w:ascii="Times New Roman" w:hAnsi="Times New Roman" w:cs="Times New Roman"/>
          <w:color w:val="000000" w:themeColor="text1"/>
        </w:rPr>
        <w:t>sonicat</w:t>
      </w:r>
      <w:r w:rsidR="000F6D0F" w:rsidRPr="001508F4">
        <w:rPr>
          <w:rFonts w:ascii="Times New Roman" w:hAnsi="Times New Roman" w:cs="Times New Roman"/>
          <w:color w:val="000000" w:themeColor="text1"/>
        </w:rPr>
        <w:t>ed WPC</w:t>
      </w:r>
      <w:r w:rsidR="00BB2112" w:rsidRPr="001508F4">
        <w:rPr>
          <w:rFonts w:ascii="Times New Roman" w:hAnsi="Times New Roman" w:cs="Times New Roman"/>
          <w:color w:val="000000" w:themeColor="text1"/>
        </w:rPr>
        <w:t xml:space="preserve"> the structure </w:t>
      </w:r>
      <w:r w:rsidR="000F6D0F" w:rsidRPr="001508F4">
        <w:rPr>
          <w:rFonts w:ascii="Times New Roman" w:hAnsi="Times New Roman" w:cs="Times New Roman"/>
          <w:color w:val="000000" w:themeColor="text1"/>
        </w:rPr>
        <w:t xml:space="preserve">was </w:t>
      </w:r>
      <w:r w:rsidR="00BB2112" w:rsidRPr="001508F4">
        <w:rPr>
          <w:rFonts w:ascii="Times New Roman" w:hAnsi="Times New Roman" w:cs="Times New Roman"/>
          <w:color w:val="000000" w:themeColor="text1"/>
        </w:rPr>
        <w:t xml:space="preserve">more granular </w:t>
      </w:r>
      <w:r w:rsidR="005828F8" w:rsidRPr="001508F4">
        <w:rPr>
          <w:rFonts w:ascii="Times New Roman" w:hAnsi="Times New Roman" w:cs="Times New Roman"/>
        </w:rPr>
        <w:t>(Figures</w:t>
      </w:r>
      <w:r w:rsidR="006069B8" w:rsidRPr="001508F4">
        <w:rPr>
          <w:rFonts w:ascii="Times New Roman" w:hAnsi="Times New Roman" w:cs="Times New Roman"/>
        </w:rPr>
        <w:t xml:space="preserve"> </w:t>
      </w:r>
      <w:r w:rsidR="00D03751" w:rsidRPr="001508F4">
        <w:rPr>
          <w:rFonts w:ascii="Times New Roman" w:hAnsi="Times New Roman" w:cs="Times New Roman"/>
        </w:rPr>
        <w:t xml:space="preserve">7d </w:t>
      </w:r>
      <w:r w:rsidR="005828F8" w:rsidRPr="001508F4">
        <w:rPr>
          <w:rFonts w:ascii="Times New Roman" w:hAnsi="Times New Roman" w:cs="Times New Roman"/>
        </w:rPr>
        <w:t xml:space="preserve">bottom </w:t>
      </w:r>
      <w:r w:rsidR="00421607" w:rsidRPr="001508F4">
        <w:rPr>
          <w:rFonts w:ascii="Times New Roman" w:hAnsi="Times New Roman" w:cs="Times New Roman"/>
        </w:rPr>
        <w:t>two rows</w:t>
      </w:r>
      <w:r w:rsidR="005828F8" w:rsidRPr="001508F4">
        <w:rPr>
          <w:rFonts w:ascii="Times New Roman" w:hAnsi="Times New Roman" w:cs="Times New Roman"/>
        </w:rPr>
        <w:t>)</w:t>
      </w:r>
      <w:r w:rsidR="00BB2112" w:rsidRPr="001508F4">
        <w:rPr>
          <w:rFonts w:ascii="Times New Roman" w:hAnsi="Times New Roman" w:cs="Times New Roman"/>
          <w:color w:val="000000" w:themeColor="text1"/>
        </w:rPr>
        <w:t xml:space="preserve">. </w:t>
      </w:r>
      <w:r w:rsidR="00C14B08" w:rsidRPr="001508F4">
        <w:rPr>
          <w:rFonts w:ascii="Times New Roman" w:hAnsi="Times New Roman" w:cs="Times New Roman"/>
          <w:color w:val="000000" w:themeColor="text1"/>
        </w:rPr>
        <w:t xml:space="preserve">Due to the very low fat content in the </w:t>
      </w:r>
      <w:r w:rsidR="00C14B08" w:rsidRPr="001508F4">
        <w:rPr>
          <w:rFonts w:ascii="Times New Roman" w:hAnsi="Times New Roman" w:cs="Times New Roman"/>
          <w:color w:val="000000" w:themeColor="text1"/>
        </w:rPr>
        <w:lastRenderedPageBreak/>
        <w:t>cheese milk (&lt;0.02% w/w), there were no distinguishable areas of Nile red-stained fat (represented in red).</w:t>
      </w:r>
      <w:r w:rsidR="00C14B08" w:rsidRPr="001508F4">
        <w:rPr>
          <w:rFonts w:ascii="Times New Roman" w:hAnsi="Times New Roman" w:cs="Times New Roman"/>
          <w:color w:val="000000" w:themeColor="text1"/>
          <w:sz w:val="24"/>
          <w:szCs w:val="24"/>
        </w:rPr>
        <w:t xml:space="preserve"> </w:t>
      </w:r>
      <w:r w:rsidR="004E504C" w:rsidRPr="001508F4">
        <w:rPr>
          <w:rFonts w:ascii="Times New Roman" w:hAnsi="Times New Roman" w:cs="Times New Roman"/>
          <w:color w:val="000000" w:themeColor="text1"/>
        </w:rPr>
        <w:t xml:space="preserve">While the </w:t>
      </w:r>
      <w:r w:rsidR="00956631" w:rsidRPr="001508F4">
        <w:rPr>
          <w:rFonts w:ascii="Times New Roman" w:hAnsi="Times New Roman" w:cs="Times New Roman"/>
          <w:color w:val="000000" w:themeColor="text1"/>
        </w:rPr>
        <w:t xml:space="preserve">protein analysis </w:t>
      </w:r>
      <w:r w:rsidR="004E504C" w:rsidRPr="001508F4">
        <w:rPr>
          <w:rFonts w:ascii="Times New Roman" w:hAnsi="Times New Roman" w:cs="Times New Roman"/>
          <w:color w:val="000000" w:themeColor="text1"/>
        </w:rPr>
        <w:t>indicated retention of</w:t>
      </w:r>
      <w:r w:rsidR="00956631" w:rsidRPr="001508F4">
        <w:rPr>
          <w:rFonts w:ascii="Times New Roman" w:hAnsi="Times New Roman" w:cs="Times New Roman"/>
          <w:color w:val="000000" w:themeColor="text1"/>
        </w:rPr>
        <w:t xml:space="preserve"> whey protein in the </w:t>
      </w:r>
      <w:r w:rsidR="004E504C" w:rsidRPr="001508F4">
        <w:rPr>
          <w:rFonts w:ascii="Times New Roman" w:hAnsi="Times New Roman" w:cs="Times New Roman"/>
          <w:color w:val="000000" w:themeColor="text1"/>
        </w:rPr>
        <w:t xml:space="preserve">DS HT WPC and DS HT US WPC </w:t>
      </w:r>
      <w:r w:rsidR="00956631" w:rsidRPr="001508F4">
        <w:rPr>
          <w:rFonts w:ascii="Times New Roman" w:hAnsi="Times New Roman" w:cs="Times New Roman"/>
          <w:color w:val="000000" w:themeColor="text1"/>
        </w:rPr>
        <w:t>cheese</w:t>
      </w:r>
      <w:r w:rsidR="004E504C" w:rsidRPr="001508F4">
        <w:rPr>
          <w:rFonts w:ascii="Times New Roman" w:hAnsi="Times New Roman" w:cs="Times New Roman"/>
          <w:color w:val="000000" w:themeColor="text1"/>
        </w:rPr>
        <w:t>s</w:t>
      </w:r>
      <w:r w:rsidR="00956631" w:rsidRPr="001508F4">
        <w:rPr>
          <w:rFonts w:ascii="Times New Roman" w:hAnsi="Times New Roman" w:cs="Times New Roman"/>
          <w:color w:val="000000" w:themeColor="text1"/>
        </w:rPr>
        <w:t xml:space="preserve">, </w:t>
      </w:r>
      <w:r w:rsidR="004E504C" w:rsidRPr="001508F4">
        <w:rPr>
          <w:rFonts w:ascii="Times New Roman" w:hAnsi="Times New Roman" w:cs="Times New Roman"/>
          <w:color w:val="000000" w:themeColor="text1"/>
        </w:rPr>
        <w:t>the</w:t>
      </w:r>
      <w:r w:rsidR="00956631" w:rsidRPr="001508F4">
        <w:rPr>
          <w:rFonts w:ascii="Times New Roman" w:hAnsi="Times New Roman" w:cs="Times New Roman"/>
          <w:color w:val="000000" w:themeColor="text1"/>
        </w:rPr>
        <w:t xml:space="preserve"> majority </w:t>
      </w:r>
      <w:r w:rsidR="004E504C" w:rsidRPr="001508F4">
        <w:rPr>
          <w:rFonts w:ascii="Times New Roman" w:hAnsi="Times New Roman" w:cs="Times New Roman"/>
          <w:color w:val="000000" w:themeColor="text1"/>
        </w:rPr>
        <w:t>of the whey protein wa</w:t>
      </w:r>
      <w:r w:rsidR="00956631" w:rsidRPr="001508F4">
        <w:rPr>
          <w:rFonts w:ascii="Times New Roman" w:hAnsi="Times New Roman" w:cs="Times New Roman"/>
          <w:color w:val="000000" w:themeColor="text1"/>
        </w:rPr>
        <w:t xml:space="preserve">s still </w:t>
      </w:r>
      <w:r w:rsidR="004E504C" w:rsidRPr="001508F4">
        <w:rPr>
          <w:rFonts w:ascii="Times New Roman" w:hAnsi="Times New Roman" w:cs="Times New Roman"/>
          <w:color w:val="000000" w:themeColor="text1"/>
        </w:rPr>
        <w:t>lost</w:t>
      </w:r>
      <w:r w:rsidR="00956631" w:rsidRPr="001508F4">
        <w:rPr>
          <w:rFonts w:ascii="Times New Roman" w:hAnsi="Times New Roman" w:cs="Times New Roman"/>
          <w:color w:val="000000" w:themeColor="text1"/>
        </w:rPr>
        <w:t xml:space="preserve"> during syneresis. </w:t>
      </w:r>
      <w:r w:rsidR="004E504C" w:rsidRPr="001508F4">
        <w:rPr>
          <w:rFonts w:ascii="Times New Roman" w:hAnsi="Times New Roman" w:cs="Times New Roman"/>
          <w:color w:val="000000" w:themeColor="text1"/>
        </w:rPr>
        <w:t>It is possible</w:t>
      </w:r>
      <w:r w:rsidR="00F3059F" w:rsidRPr="001508F4">
        <w:rPr>
          <w:rFonts w:ascii="Times New Roman" w:hAnsi="Times New Roman" w:cs="Times New Roman"/>
          <w:color w:val="000000" w:themeColor="text1"/>
        </w:rPr>
        <w:t xml:space="preserve"> that the expulsion o</w:t>
      </w:r>
      <w:r w:rsidR="00956631" w:rsidRPr="001508F4">
        <w:rPr>
          <w:rFonts w:ascii="Times New Roman" w:hAnsi="Times New Roman" w:cs="Times New Roman"/>
          <w:color w:val="000000" w:themeColor="text1"/>
        </w:rPr>
        <w:t>f</w:t>
      </w:r>
      <w:r w:rsidR="00F3059F" w:rsidRPr="001508F4">
        <w:rPr>
          <w:rFonts w:ascii="Times New Roman" w:hAnsi="Times New Roman" w:cs="Times New Roman"/>
          <w:color w:val="000000" w:themeColor="text1"/>
        </w:rPr>
        <w:t xml:space="preserve"> </w:t>
      </w:r>
      <w:r w:rsidR="00BF215A" w:rsidRPr="001508F4">
        <w:rPr>
          <w:rFonts w:ascii="Times New Roman" w:hAnsi="Times New Roman" w:cs="Times New Roman"/>
        </w:rPr>
        <w:t xml:space="preserve">the differently sized </w:t>
      </w:r>
      <w:r w:rsidR="00086B7A" w:rsidRPr="001508F4">
        <w:rPr>
          <w:rFonts w:ascii="Times New Roman" w:hAnsi="Times New Roman" w:cs="Times New Roman"/>
        </w:rPr>
        <w:t>whey protein</w:t>
      </w:r>
      <w:r w:rsidR="00855351" w:rsidRPr="001508F4">
        <w:rPr>
          <w:rFonts w:ascii="Times New Roman" w:hAnsi="Times New Roman" w:cs="Times New Roman"/>
        </w:rPr>
        <w:t>s or whey protein aggregates during syneresi</w:t>
      </w:r>
      <w:r w:rsidR="00BF215A" w:rsidRPr="001508F4">
        <w:rPr>
          <w:rFonts w:ascii="Times New Roman" w:hAnsi="Times New Roman" w:cs="Times New Roman"/>
        </w:rPr>
        <w:t xml:space="preserve">s </w:t>
      </w:r>
      <w:r w:rsidR="009B1502" w:rsidRPr="001508F4">
        <w:rPr>
          <w:rFonts w:ascii="Times New Roman" w:hAnsi="Times New Roman" w:cs="Times New Roman"/>
        </w:rPr>
        <w:t xml:space="preserve">along with </w:t>
      </w:r>
      <w:r w:rsidR="00804A3E" w:rsidRPr="001508F4">
        <w:rPr>
          <w:rFonts w:ascii="Times New Roman" w:hAnsi="Times New Roman" w:cs="Times New Roman"/>
        </w:rPr>
        <w:t xml:space="preserve">changes in </w:t>
      </w:r>
      <w:r w:rsidR="004C0606" w:rsidRPr="001508F4">
        <w:rPr>
          <w:rFonts w:ascii="Times New Roman" w:hAnsi="Times New Roman" w:cs="Times New Roman"/>
        </w:rPr>
        <w:t>moisture content</w:t>
      </w:r>
      <w:r w:rsidR="009B1502" w:rsidRPr="001508F4">
        <w:rPr>
          <w:rFonts w:ascii="Times New Roman" w:hAnsi="Times New Roman" w:cs="Times New Roman"/>
        </w:rPr>
        <w:t xml:space="preserve"> </w:t>
      </w:r>
      <w:r w:rsidR="00BF215A" w:rsidRPr="001508F4">
        <w:rPr>
          <w:rFonts w:ascii="Times New Roman" w:hAnsi="Times New Roman" w:cs="Times New Roman"/>
        </w:rPr>
        <w:t>contributed to changes in the cheese microstructure</w:t>
      </w:r>
      <w:r w:rsidR="00600AE7" w:rsidRPr="001508F4">
        <w:rPr>
          <w:rFonts w:ascii="Times New Roman" w:hAnsi="Times New Roman" w:cs="Times New Roman"/>
        </w:rPr>
        <w:t xml:space="preserve">. </w:t>
      </w:r>
    </w:p>
    <w:p w14:paraId="42C08504" w14:textId="79CF1295" w:rsidR="00341505" w:rsidRPr="001508F4" w:rsidRDefault="004C0606" w:rsidP="006B23F2">
      <w:pPr>
        <w:spacing w:line="360" w:lineRule="auto"/>
        <w:jc w:val="both"/>
        <w:rPr>
          <w:rFonts w:ascii="Times New Roman" w:hAnsi="Times New Roman" w:cs="Times New Roman"/>
        </w:rPr>
      </w:pPr>
      <w:r w:rsidRPr="001508F4">
        <w:rPr>
          <w:rFonts w:ascii="Times New Roman" w:hAnsi="Times New Roman" w:cs="Times New Roman"/>
        </w:rPr>
        <w:t>Denatured whey protein ha</w:t>
      </w:r>
      <w:r w:rsidR="00A54B26" w:rsidRPr="001508F4">
        <w:rPr>
          <w:rFonts w:ascii="Times New Roman" w:hAnsi="Times New Roman" w:cs="Times New Roman"/>
        </w:rPr>
        <w:t>s</w:t>
      </w:r>
      <w:r w:rsidRPr="001508F4">
        <w:rPr>
          <w:rFonts w:ascii="Times New Roman" w:hAnsi="Times New Roman" w:cs="Times New Roman"/>
        </w:rPr>
        <w:t xml:space="preserve"> a high moisture binding </w:t>
      </w:r>
      <w:r w:rsidR="00303635" w:rsidRPr="001508F4">
        <w:rPr>
          <w:rFonts w:ascii="Times New Roman" w:hAnsi="Times New Roman" w:cs="Times New Roman"/>
        </w:rPr>
        <w:t>capacity than native whey proteins, as</w:t>
      </w:r>
      <w:r w:rsidRPr="001508F4">
        <w:rPr>
          <w:rFonts w:ascii="Times New Roman" w:hAnsi="Times New Roman" w:cs="Times New Roman"/>
        </w:rPr>
        <w:t xml:space="preserve"> </w:t>
      </w:r>
      <w:r w:rsidR="00804A3E" w:rsidRPr="001508F4">
        <w:rPr>
          <w:rFonts w:ascii="Times New Roman" w:hAnsi="Times New Roman" w:cs="Times New Roman"/>
        </w:rPr>
        <w:t>is</w:t>
      </w:r>
      <w:r w:rsidRPr="001508F4">
        <w:rPr>
          <w:rFonts w:ascii="Times New Roman" w:hAnsi="Times New Roman" w:cs="Times New Roman"/>
        </w:rPr>
        <w:t xml:space="preserve"> known to increase the moisture content in cheese</w:t>
      </w:r>
      <w:r w:rsidR="00DC3098" w:rsidRPr="001508F4">
        <w:rPr>
          <w:rFonts w:ascii="Times New Roman" w:hAnsi="Times New Roman" w:cs="Times New Roman"/>
        </w:rPr>
        <w:t>, thereby</w:t>
      </w:r>
      <w:r w:rsidRPr="001508F4">
        <w:rPr>
          <w:rFonts w:ascii="Times New Roman" w:hAnsi="Times New Roman" w:cs="Times New Roman"/>
        </w:rPr>
        <w:t xml:space="preserve"> </w:t>
      </w:r>
      <w:r w:rsidR="00DC3098" w:rsidRPr="001508F4">
        <w:rPr>
          <w:rFonts w:ascii="Times New Roman" w:hAnsi="Times New Roman" w:cs="Times New Roman"/>
        </w:rPr>
        <w:t>conveying</w:t>
      </w:r>
      <w:r w:rsidRPr="001508F4">
        <w:rPr>
          <w:rFonts w:ascii="Times New Roman" w:hAnsi="Times New Roman" w:cs="Times New Roman"/>
        </w:rPr>
        <w:t xml:space="preserve"> a softer texture</w:t>
      </w:r>
      <w:r w:rsidR="00BF6DC9" w:rsidRPr="001508F4">
        <w:rPr>
          <w:rFonts w:ascii="Times New Roman" w:hAnsi="Times New Roman" w:cs="Times New Roman"/>
        </w:rPr>
        <w:t xml:space="preserve"> </w:t>
      </w:r>
      <w:r w:rsidR="00DC3098" w:rsidRPr="001508F4">
        <w:rPr>
          <w:rFonts w:ascii="Times New Roman" w:hAnsi="Times New Roman" w:cs="Times New Roman"/>
        </w:rPr>
        <w:t xml:space="preserve">via hydration of the protein matrix </w:t>
      </w:r>
      <w:r w:rsidR="00BF6DC9" w:rsidRPr="001508F4">
        <w:rPr>
          <w:rFonts w:ascii="Times New Roman" w:hAnsi="Times New Roman" w:cs="Times New Roman"/>
        </w:rPr>
        <w:fldChar w:fldCharType="begin"/>
      </w:r>
      <w:r w:rsidR="00BF6DC9" w:rsidRPr="001508F4">
        <w:rPr>
          <w:rFonts w:ascii="Times New Roman" w:hAnsi="Times New Roman" w:cs="Times New Roman"/>
        </w:rPr>
        <w:instrText xml:space="preserve"> ADDIN EN.CITE &lt;EndNote&gt;&lt;Cite&gt;&lt;Author&gt;Stankey&lt;/Author&gt;&lt;Year&gt;2017&lt;/Year&gt;&lt;RecNum&gt;18&lt;/RecNum&gt;&lt;DisplayText&gt;(Stankey et al., 2017)&lt;/DisplayText&gt;&lt;record&gt;&lt;rec-number&gt;18&lt;/rec-number&gt;&lt;foreign-keys&gt;&lt;key app="EN" db-id="z5vzzfv9zd0a5gees9bpswa22tzevedpxr09" timestamp="1566279975"&gt;18&lt;/key&gt;&lt;/foreign-keys&gt;&lt;ref-type name="Journal Article"&gt;17&lt;/ref-type&gt;&lt;contributors&gt;&lt;authors&gt;&lt;author&gt;Stankey, Jessica A&lt;/author&gt;&lt;author&gt;Lu, Yanjie&lt;/author&gt;&lt;author&gt;Abdalla, Abdelmoneim&lt;/author&gt;&lt;author&gt;Govindasamy‐Lucey, Selvarani&lt;/author&gt;&lt;author&gt;Jaeggi, John J&lt;/author&gt;&lt;author&gt;Ø Mikkelsen, Bente&lt;/author&gt;&lt;author&gt;Pedersen, Kenneth T&lt;/author&gt;&lt;author&gt;Andersen, Claus B&lt;/author&gt;&lt;/authors&gt;&lt;/contributors&gt;&lt;titles&gt;&lt;title&gt;Low‐fat Cheddar cheese made using microparticulated whey proteins: Effect on yield and cheese quality&lt;/title&gt;&lt;secondary-title&gt;International Journal of Dairy Technology&lt;/secondary-title&gt;&lt;/titles&gt;&lt;periodical&gt;&lt;full-title&gt;International Journal of Dairy Technology&lt;/full-title&gt;&lt;/periodical&gt;&lt;pages&gt;481-491&lt;/pages&gt;&lt;volume&gt;70&lt;/volume&gt;&lt;number&gt;4&lt;/number&gt;&lt;dates&gt;&lt;year&gt;2017&lt;/year&gt;&lt;/dates&gt;&lt;isbn&gt;1364-727X&lt;/isbn&gt;&lt;urls&gt;&lt;/urls&gt;&lt;electronic-resource-num&gt;https://doi.org/10.1111/1471-0307.12413 &lt;/electronic-resource-num&gt;&lt;/record&gt;&lt;/Cite&gt;&lt;/EndNote&gt;</w:instrText>
      </w:r>
      <w:r w:rsidR="00BF6DC9" w:rsidRPr="001508F4">
        <w:rPr>
          <w:rFonts w:ascii="Times New Roman" w:hAnsi="Times New Roman" w:cs="Times New Roman"/>
        </w:rPr>
        <w:fldChar w:fldCharType="separate"/>
      </w:r>
      <w:r w:rsidR="00BF6DC9" w:rsidRPr="001508F4">
        <w:rPr>
          <w:rFonts w:ascii="Times New Roman" w:hAnsi="Times New Roman" w:cs="Times New Roman"/>
          <w:noProof/>
        </w:rPr>
        <w:t>(Stankey et al., 2017)</w:t>
      </w:r>
      <w:r w:rsidR="00BF6DC9" w:rsidRPr="001508F4">
        <w:rPr>
          <w:rFonts w:ascii="Times New Roman" w:hAnsi="Times New Roman" w:cs="Times New Roman"/>
        </w:rPr>
        <w:fldChar w:fldCharType="end"/>
      </w:r>
      <w:r w:rsidRPr="001508F4">
        <w:rPr>
          <w:rFonts w:ascii="Times New Roman" w:hAnsi="Times New Roman" w:cs="Times New Roman"/>
        </w:rPr>
        <w:t xml:space="preserve">. </w:t>
      </w:r>
      <w:r w:rsidR="00D27787" w:rsidRPr="001508F4">
        <w:rPr>
          <w:rFonts w:ascii="Times New Roman" w:hAnsi="Times New Roman" w:cs="Times New Roman"/>
        </w:rPr>
        <w:t xml:space="preserve">It has been reported that </w:t>
      </w:r>
      <w:r w:rsidR="00C77B5D" w:rsidRPr="001508F4">
        <w:rPr>
          <w:rFonts w:ascii="Times New Roman" w:hAnsi="Times New Roman" w:cs="Times New Roman"/>
        </w:rPr>
        <w:t xml:space="preserve">at moisture contents </w:t>
      </w:r>
      <w:r w:rsidR="00D27787" w:rsidRPr="001508F4">
        <w:rPr>
          <w:rFonts w:ascii="Times New Roman" w:hAnsi="Times New Roman" w:cs="Times New Roman"/>
        </w:rPr>
        <w:t xml:space="preserve">up to 50% w/w, </w:t>
      </w:r>
      <w:r w:rsidR="00C77B5D" w:rsidRPr="001508F4">
        <w:rPr>
          <w:rFonts w:ascii="Times New Roman" w:hAnsi="Times New Roman" w:cs="Times New Roman"/>
        </w:rPr>
        <w:t xml:space="preserve">the </w:t>
      </w:r>
      <w:r w:rsidR="00D27787" w:rsidRPr="001508F4">
        <w:rPr>
          <w:rFonts w:ascii="Times New Roman" w:hAnsi="Times New Roman" w:cs="Times New Roman"/>
        </w:rPr>
        <w:t xml:space="preserve">moisture in </w:t>
      </w:r>
      <w:r w:rsidR="00C77B5D" w:rsidRPr="001508F4">
        <w:rPr>
          <w:rFonts w:ascii="Times New Roman" w:hAnsi="Times New Roman" w:cs="Times New Roman"/>
        </w:rPr>
        <w:t xml:space="preserve">acid gel </w:t>
      </w:r>
      <w:r w:rsidR="00D27787" w:rsidRPr="001508F4">
        <w:rPr>
          <w:rFonts w:ascii="Times New Roman" w:hAnsi="Times New Roman" w:cs="Times New Roman"/>
        </w:rPr>
        <w:t xml:space="preserve">cheese remains almost entirely bound to the protein matrix as water of hydration </w:t>
      </w:r>
      <w:r w:rsidR="00492551" w:rsidRPr="001508F4">
        <w:rPr>
          <w:rFonts w:ascii="Times New Roman" w:hAnsi="Times New Roman" w:cs="Times New Roman"/>
        </w:rPr>
        <w:fldChar w:fldCharType="begin"/>
      </w:r>
      <w:r w:rsidR="00492551" w:rsidRPr="001508F4">
        <w:rPr>
          <w:rFonts w:ascii="Times New Roman" w:hAnsi="Times New Roman" w:cs="Times New Roman"/>
        </w:rPr>
        <w:instrText xml:space="preserve"> ADDIN EN.CITE &lt;EndNote&gt;&lt;Cite&gt;&lt;Author&gt;Hennelly&lt;/Author&gt;&lt;Year&gt;2005&lt;/Year&gt;&lt;RecNum&gt;76&lt;/RecNum&gt;&lt;DisplayText&gt;(Hennelly, Dunne, O’Sullivan, &amp;amp; O’Riordan, 2005)&lt;/DisplayText&gt;&lt;record&gt;&lt;rec-number&gt;76&lt;/rec-number&gt;&lt;foreign-keys&gt;&lt;key app="EN" db-id="z5vzzfv9zd0a5gees9bpswa22tzevedpxr09" timestamp="1574667695"&gt;76&lt;/key&gt;&lt;/foreign-keys&gt;&lt;ref-type name="Journal Article"&gt;17&lt;/ref-type&gt;&lt;contributors&gt;&lt;authors&gt;&lt;author&gt;Hennelly, Paul J&lt;/author&gt;&lt;author&gt;Dunne, Peter G&lt;/author&gt;&lt;author&gt;O’Sullivan, Michael&lt;/author&gt;&lt;author&gt;O’Riordan, Dolores&lt;/author&gt;&lt;/authors&gt;&lt;/contributors&gt;&lt;titles&gt;&lt;title&gt;Increasing the moisture content of imitation cheese: effects on texture, rheology and microstructure&lt;/title&gt;&lt;secondary-title&gt;European Food Research and Technology&lt;/secondary-title&gt;&lt;/titles&gt;&lt;periodical&gt;&lt;full-title&gt;European Food Research and Technology&lt;/full-title&gt;&lt;/periodical&gt;&lt;pages&gt;415-420&lt;/pages&gt;&lt;volume&gt;220&lt;/volume&gt;&lt;number&gt;3-4&lt;/number&gt;&lt;dates&gt;&lt;year&gt;2005&lt;/year&gt;&lt;/dates&gt;&lt;isbn&gt;1438-2377&lt;/isbn&gt;&lt;urls&gt;&lt;/urls&gt;&lt;/record&gt;&lt;/Cite&gt;&lt;/EndNote&gt;</w:instrText>
      </w:r>
      <w:r w:rsidR="00492551" w:rsidRPr="001508F4">
        <w:rPr>
          <w:rFonts w:ascii="Times New Roman" w:hAnsi="Times New Roman" w:cs="Times New Roman"/>
        </w:rPr>
        <w:fldChar w:fldCharType="separate"/>
      </w:r>
      <w:r w:rsidR="00492551" w:rsidRPr="001508F4">
        <w:rPr>
          <w:rFonts w:ascii="Times New Roman" w:hAnsi="Times New Roman" w:cs="Times New Roman"/>
          <w:noProof/>
        </w:rPr>
        <w:t>(Hennelly, Dunne, O’Sullivan, &amp; O’Riordan, 2005)</w:t>
      </w:r>
      <w:r w:rsidR="00492551" w:rsidRPr="001508F4">
        <w:rPr>
          <w:rFonts w:ascii="Times New Roman" w:hAnsi="Times New Roman" w:cs="Times New Roman"/>
        </w:rPr>
        <w:fldChar w:fldCharType="end"/>
      </w:r>
      <w:r w:rsidR="00C77B5D" w:rsidRPr="001508F4">
        <w:rPr>
          <w:rFonts w:ascii="Times New Roman" w:hAnsi="Times New Roman" w:cs="Times New Roman"/>
        </w:rPr>
        <w:t>.</w:t>
      </w:r>
      <w:r w:rsidR="0076231E" w:rsidRPr="001508F4">
        <w:rPr>
          <w:rFonts w:ascii="Times New Roman" w:hAnsi="Times New Roman" w:cs="Times New Roman"/>
        </w:rPr>
        <w:t xml:space="preserve"> </w:t>
      </w:r>
      <w:r w:rsidR="00C77B5D" w:rsidRPr="001508F4">
        <w:rPr>
          <w:rFonts w:ascii="Times New Roman" w:hAnsi="Times New Roman" w:cs="Times New Roman"/>
        </w:rPr>
        <w:t>A</w:t>
      </w:r>
      <w:r w:rsidR="00680FCA" w:rsidRPr="001508F4">
        <w:rPr>
          <w:rFonts w:ascii="Times New Roman" w:hAnsi="Times New Roman" w:cs="Times New Roman"/>
        </w:rPr>
        <w:t xml:space="preserve">bove </w:t>
      </w:r>
      <w:r w:rsidR="001222F3" w:rsidRPr="001508F4">
        <w:rPr>
          <w:rFonts w:ascii="Times New Roman" w:hAnsi="Times New Roman" w:cs="Times New Roman"/>
        </w:rPr>
        <w:t xml:space="preserve">54% w/w moisture </w:t>
      </w:r>
      <w:r w:rsidR="001B1462" w:rsidRPr="001508F4">
        <w:rPr>
          <w:rFonts w:ascii="Times New Roman" w:hAnsi="Times New Roman" w:cs="Times New Roman"/>
        </w:rPr>
        <w:t xml:space="preserve">content, finely distributed water </w:t>
      </w:r>
      <w:r w:rsidR="00C77B5D" w:rsidRPr="001508F4">
        <w:rPr>
          <w:rFonts w:ascii="Times New Roman" w:hAnsi="Times New Roman" w:cs="Times New Roman"/>
        </w:rPr>
        <w:t xml:space="preserve">can </w:t>
      </w:r>
      <w:r w:rsidR="001C7496" w:rsidRPr="001508F4">
        <w:rPr>
          <w:rFonts w:ascii="Times New Roman" w:hAnsi="Times New Roman" w:cs="Times New Roman"/>
        </w:rPr>
        <w:t>coalesce</w:t>
      </w:r>
      <w:r w:rsidR="00C77B5D" w:rsidRPr="001508F4">
        <w:rPr>
          <w:rFonts w:ascii="Times New Roman" w:hAnsi="Times New Roman" w:cs="Times New Roman"/>
        </w:rPr>
        <w:t xml:space="preserve"> to </w:t>
      </w:r>
      <w:r w:rsidR="00F474A6" w:rsidRPr="001508F4">
        <w:rPr>
          <w:rFonts w:ascii="Times New Roman" w:hAnsi="Times New Roman" w:cs="Times New Roman"/>
        </w:rPr>
        <w:t xml:space="preserve">form </w:t>
      </w:r>
      <w:r w:rsidR="009D7D9B" w:rsidRPr="001508F4">
        <w:rPr>
          <w:rFonts w:ascii="Times New Roman" w:hAnsi="Times New Roman" w:cs="Times New Roman"/>
        </w:rPr>
        <w:t xml:space="preserve">free water in the protein matrix. Although </w:t>
      </w:r>
      <w:r w:rsidR="00B2509D" w:rsidRPr="001508F4">
        <w:rPr>
          <w:rFonts w:ascii="Times New Roman" w:hAnsi="Times New Roman" w:cs="Times New Roman"/>
        </w:rPr>
        <w:t xml:space="preserve">such ‘limiting’ moisture contents </w:t>
      </w:r>
      <w:r w:rsidR="00FD7F68" w:rsidRPr="001508F4">
        <w:rPr>
          <w:rFonts w:ascii="Times New Roman" w:hAnsi="Times New Roman" w:cs="Times New Roman"/>
        </w:rPr>
        <w:t>have</w:t>
      </w:r>
      <w:r w:rsidR="00B2509D" w:rsidRPr="001508F4">
        <w:rPr>
          <w:rFonts w:ascii="Times New Roman" w:hAnsi="Times New Roman" w:cs="Times New Roman"/>
        </w:rPr>
        <w:t xml:space="preserve"> not </w:t>
      </w:r>
      <w:r w:rsidR="00FD7F68" w:rsidRPr="001508F4">
        <w:rPr>
          <w:rFonts w:ascii="Times New Roman" w:hAnsi="Times New Roman" w:cs="Times New Roman"/>
        </w:rPr>
        <w:t xml:space="preserve">been </w:t>
      </w:r>
      <w:r w:rsidR="00B2509D" w:rsidRPr="001508F4">
        <w:rPr>
          <w:rFonts w:ascii="Times New Roman" w:hAnsi="Times New Roman" w:cs="Times New Roman"/>
        </w:rPr>
        <w:t xml:space="preserve">reported for </w:t>
      </w:r>
      <w:proofErr w:type="spellStart"/>
      <w:r w:rsidR="00B2509D" w:rsidRPr="001508F4">
        <w:rPr>
          <w:rFonts w:ascii="Times New Roman" w:hAnsi="Times New Roman" w:cs="Times New Roman"/>
        </w:rPr>
        <w:t>rennet</w:t>
      </w:r>
      <w:r w:rsidR="00FD7F68" w:rsidRPr="001508F4">
        <w:rPr>
          <w:rFonts w:ascii="Times New Roman" w:hAnsi="Times New Roman" w:cs="Times New Roman"/>
        </w:rPr>
        <w:t>ted</w:t>
      </w:r>
      <w:proofErr w:type="spellEnd"/>
      <w:r w:rsidR="00B2509D" w:rsidRPr="001508F4">
        <w:rPr>
          <w:rFonts w:ascii="Times New Roman" w:hAnsi="Times New Roman" w:cs="Times New Roman"/>
        </w:rPr>
        <w:t xml:space="preserve"> cheese, </w:t>
      </w:r>
      <w:r w:rsidR="001F2E50" w:rsidRPr="001508F4">
        <w:rPr>
          <w:rFonts w:ascii="Times New Roman" w:hAnsi="Times New Roman" w:cs="Times New Roman"/>
        </w:rPr>
        <w:t xml:space="preserve">dark ‘pores’ </w:t>
      </w:r>
      <w:r w:rsidR="00995A41" w:rsidRPr="001508F4">
        <w:rPr>
          <w:rFonts w:ascii="Times New Roman" w:hAnsi="Times New Roman" w:cs="Times New Roman"/>
        </w:rPr>
        <w:t xml:space="preserve">or serum pockets </w:t>
      </w:r>
      <w:r w:rsidR="00FD7F68" w:rsidRPr="001508F4">
        <w:rPr>
          <w:rFonts w:ascii="Times New Roman" w:hAnsi="Times New Roman" w:cs="Times New Roman"/>
        </w:rPr>
        <w:t xml:space="preserve">can be observed </w:t>
      </w:r>
      <w:r w:rsidR="001F2E50" w:rsidRPr="001508F4">
        <w:rPr>
          <w:rFonts w:ascii="Times New Roman" w:hAnsi="Times New Roman" w:cs="Times New Roman"/>
        </w:rPr>
        <w:t xml:space="preserve">in </w:t>
      </w:r>
      <w:r w:rsidR="00FD7F68" w:rsidRPr="001508F4">
        <w:rPr>
          <w:rFonts w:ascii="Times New Roman" w:hAnsi="Times New Roman" w:cs="Times New Roman"/>
        </w:rPr>
        <w:t xml:space="preserve">the </w:t>
      </w:r>
      <w:r w:rsidR="00B2509D" w:rsidRPr="001508F4">
        <w:rPr>
          <w:rFonts w:ascii="Times New Roman" w:hAnsi="Times New Roman" w:cs="Times New Roman"/>
        </w:rPr>
        <w:t xml:space="preserve">DS HT WPC </w:t>
      </w:r>
      <w:r w:rsidR="00995A41" w:rsidRPr="001508F4">
        <w:rPr>
          <w:rFonts w:ascii="Times New Roman" w:hAnsi="Times New Roman" w:cs="Times New Roman"/>
        </w:rPr>
        <w:t>(</w:t>
      </w:r>
      <w:r w:rsidR="0082292A" w:rsidRPr="001508F4">
        <w:rPr>
          <w:rFonts w:ascii="Times New Roman" w:hAnsi="Times New Roman" w:cs="Times New Roman"/>
        </w:rPr>
        <w:t>moisture content</w:t>
      </w:r>
      <w:r w:rsidR="00FD7F68" w:rsidRPr="001508F4">
        <w:rPr>
          <w:rFonts w:ascii="Times New Roman" w:hAnsi="Times New Roman" w:cs="Times New Roman"/>
        </w:rPr>
        <w:t xml:space="preserve"> =</w:t>
      </w:r>
      <w:r w:rsidR="0082292A" w:rsidRPr="001508F4">
        <w:rPr>
          <w:rFonts w:ascii="Times New Roman" w:hAnsi="Times New Roman" w:cs="Times New Roman"/>
        </w:rPr>
        <w:t xml:space="preserve"> 58.6%) </w:t>
      </w:r>
      <w:r w:rsidR="00B2509D" w:rsidRPr="001508F4">
        <w:rPr>
          <w:rFonts w:ascii="Times New Roman" w:hAnsi="Times New Roman" w:cs="Times New Roman"/>
        </w:rPr>
        <w:t xml:space="preserve">and DS HT </w:t>
      </w:r>
      <w:r w:rsidR="001F2E50" w:rsidRPr="001508F4">
        <w:rPr>
          <w:rFonts w:ascii="Times New Roman" w:hAnsi="Times New Roman" w:cs="Times New Roman"/>
        </w:rPr>
        <w:t xml:space="preserve">US </w:t>
      </w:r>
      <w:r w:rsidR="00B2509D" w:rsidRPr="001508F4">
        <w:rPr>
          <w:rFonts w:ascii="Times New Roman" w:hAnsi="Times New Roman" w:cs="Times New Roman"/>
        </w:rPr>
        <w:t>WPC</w:t>
      </w:r>
      <w:r w:rsidR="0082292A" w:rsidRPr="001508F4">
        <w:rPr>
          <w:rFonts w:ascii="Times New Roman" w:hAnsi="Times New Roman" w:cs="Times New Roman"/>
        </w:rPr>
        <w:t xml:space="preserve"> (moisture content</w:t>
      </w:r>
      <w:r w:rsidR="001D154F" w:rsidRPr="001508F4">
        <w:rPr>
          <w:rFonts w:ascii="Times New Roman" w:hAnsi="Times New Roman" w:cs="Times New Roman"/>
        </w:rPr>
        <w:t xml:space="preserve"> =</w:t>
      </w:r>
      <w:r w:rsidR="0082292A" w:rsidRPr="001508F4">
        <w:rPr>
          <w:rFonts w:ascii="Times New Roman" w:hAnsi="Times New Roman" w:cs="Times New Roman"/>
        </w:rPr>
        <w:t xml:space="preserve"> 61.1% w/w)</w:t>
      </w:r>
      <w:r w:rsidR="00B2509D" w:rsidRPr="001508F4">
        <w:rPr>
          <w:rFonts w:ascii="Times New Roman" w:hAnsi="Times New Roman" w:cs="Times New Roman"/>
        </w:rPr>
        <w:t xml:space="preserve"> </w:t>
      </w:r>
      <w:r w:rsidR="001F2E50" w:rsidRPr="001508F4">
        <w:rPr>
          <w:rFonts w:ascii="Times New Roman" w:hAnsi="Times New Roman" w:cs="Times New Roman"/>
        </w:rPr>
        <w:t xml:space="preserve">cheese </w:t>
      </w:r>
      <w:r w:rsidR="008D548D" w:rsidRPr="001508F4">
        <w:rPr>
          <w:rFonts w:ascii="Times New Roman" w:hAnsi="Times New Roman" w:cs="Times New Roman"/>
        </w:rPr>
        <w:t>microstructure</w:t>
      </w:r>
      <w:r w:rsidR="001D154F" w:rsidRPr="001508F4">
        <w:rPr>
          <w:rFonts w:ascii="Times New Roman" w:hAnsi="Times New Roman" w:cs="Times New Roman"/>
        </w:rPr>
        <w:t>, which</w:t>
      </w:r>
      <w:r w:rsidR="001F2E50" w:rsidRPr="001508F4">
        <w:rPr>
          <w:rFonts w:ascii="Times New Roman" w:hAnsi="Times New Roman" w:cs="Times New Roman"/>
        </w:rPr>
        <w:t xml:space="preserve"> </w:t>
      </w:r>
      <w:r w:rsidR="001D154F" w:rsidRPr="001508F4">
        <w:rPr>
          <w:rFonts w:ascii="Times New Roman" w:hAnsi="Times New Roman" w:cs="Times New Roman"/>
        </w:rPr>
        <w:t xml:space="preserve">could </w:t>
      </w:r>
      <w:r w:rsidR="0082292A" w:rsidRPr="001508F4">
        <w:rPr>
          <w:rFonts w:ascii="Times New Roman" w:hAnsi="Times New Roman" w:cs="Times New Roman"/>
        </w:rPr>
        <w:t xml:space="preserve">possibly </w:t>
      </w:r>
      <w:r w:rsidR="001D154F" w:rsidRPr="001508F4">
        <w:rPr>
          <w:rFonts w:ascii="Times New Roman" w:hAnsi="Times New Roman" w:cs="Times New Roman"/>
        </w:rPr>
        <w:t xml:space="preserve">have been </w:t>
      </w:r>
      <w:r w:rsidR="0082292A" w:rsidRPr="001508F4">
        <w:rPr>
          <w:rFonts w:ascii="Times New Roman" w:hAnsi="Times New Roman" w:cs="Times New Roman"/>
        </w:rPr>
        <w:t xml:space="preserve">formed by the coalescence of </w:t>
      </w:r>
      <w:r w:rsidR="001D154F" w:rsidRPr="001508F4">
        <w:rPr>
          <w:rFonts w:ascii="Times New Roman" w:hAnsi="Times New Roman" w:cs="Times New Roman"/>
        </w:rPr>
        <w:t xml:space="preserve">free </w:t>
      </w:r>
      <w:r w:rsidR="0082292A" w:rsidRPr="001508F4">
        <w:rPr>
          <w:rFonts w:ascii="Times New Roman" w:hAnsi="Times New Roman" w:cs="Times New Roman"/>
        </w:rPr>
        <w:t>water.</w:t>
      </w:r>
      <w:r w:rsidR="00F620A9" w:rsidRPr="001508F4">
        <w:rPr>
          <w:rFonts w:ascii="Times New Roman" w:hAnsi="Times New Roman" w:cs="Times New Roman"/>
        </w:rPr>
        <w:t xml:space="preserve"> </w:t>
      </w:r>
    </w:p>
    <w:p w14:paraId="62811367" w14:textId="6E87D723" w:rsidR="00705F2E" w:rsidRPr="001508F4" w:rsidRDefault="00341505" w:rsidP="006B23F2">
      <w:pPr>
        <w:spacing w:line="360" w:lineRule="auto"/>
        <w:jc w:val="both"/>
        <w:rPr>
          <w:rFonts w:ascii="Times New Roman" w:hAnsi="Times New Roman" w:cs="Times New Roman"/>
          <w:color w:val="000000" w:themeColor="text1"/>
        </w:rPr>
      </w:pPr>
      <w:r w:rsidRPr="001508F4">
        <w:rPr>
          <w:rFonts w:ascii="Times New Roman" w:hAnsi="Times New Roman" w:cs="Times New Roman"/>
        </w:rPr>
        <w:t>In addition to the presence of pores</w:t>
      </w:r>
      <w:r w:rsidR="0082292A" w:rsidRPr="001508F4">
        <w:rPr>
          <w:rFonts w:ascii="Times New Roman" w:hAnsi="Times New Roman" w:cs="Times New Roman"/>
        </w:rPr>
        <w:t>,</w:t>
      </w:r>
      <w:r w:rsidRPr="001508F4">
        <w:rPr>
          <w:rFonts w:ascii="Times New Roman" w:hAnsi="Times New Roman" w:cs="Times New Roman"/>
        </w:rPr>
        <w:t xml:space="preserve"> </w:t>
      </w:r>
      <w:r w:rsidR="001D154F" w:rsidRPr="001508F4">
        <w:rPr>
          <w:rFonts w:ascii="Times New Roman" w:hAnsi="Times New Roman" w:cs="Times New Roman"/>
        </w:rPr>
        <w:t xml:space="preserve">the </w:t>
      </w:r>
      <w:r w:rsidRPr="001508F4">
        <w:rPr>
          <w:rFonts w:ascii="Times New Roman" w:hAnsi="Times New Roman" w:cs="Times New Roman"/>
        </w:rPr>
        <w:t>DS HT WPC and DS HT US WPC cheese</w:t>
      </w:r>
      <w:r w:rsidR="00C26B51" w:rsidRPr="001508F4">
        <w:rPr>
          <w:rFonts w:ascii="Times New Roman" w:hAnsi="Times New Roman" w:cs="Times New Roman"/>
        </w:rPr>
        <w:t>s</w:t>
      </w:r>
      <w:r w:rsidRPr="001508F4">
        <w:rPr>
          <w:rFonts w:ascii="Times New Roman" w:hAnsi="Times New Roman" w:cs="Times New Roman"/>
        </w:rPr>
        <w:t xml:space="preserve"> </w:t>
      </w:r>
      <w:r w:rsidR="00B36444" w:rsidRPr="001508F4">
        <w:rPr>
          <w:rFonts w:ascii="Times New Roman" w:hAnsi="Times New Roman" w:cs="Times New Roman"/>
        </w:rPr>
        <w:t>ha</w:t>
      </w:r>
      <w:r w:rsidR="001D154F" w:rsidRPr="001508F4">
        <w:rPr>
          <w:rFonts w:ascii="Times New Roman" w:hAnsi="Times New Roman" w:cs="Times New Roman"/>
        </w:rPr>
        <w:t>d</w:t>
      </w:r>
      <w:r w:rsidR="00B36444" w:rsidRPr="001508F4">
        <w:rPr>
          <w:rFonts w:ascii="Times New Roman" w:hAnsi="Times New Roman" w:cs="Times New Roman"/>
        </w:rPr>
        <w:t xml:space="preserve"> a granular or ‘flaky</w:t>
      </w:r>
      <w:r w:rsidR="00C26B51" w:rsidRPr="001508F4">
        <w:rPr>
          <w:rFonts w:ascii="Times New Roman" w:hAnsi="Times New Roman" w:cs="Times New Roman"/>
        </w:rPr>
        <w:t>’</w:t>
      </w:r>
      <w:r w:rsidR="00B36444" w:rsidRPr="001508F4">
        <w:rPr>
          <w:rFonts w:ascii="Times New Roman" w:hAnsi="Times New Roman" w:cs="Times New Roman"/>
        </w:rPr>
        <w:t xml:space="preserve"> </w:t>
      </w:r>
      <w:r w:rsidR="005C4568" w:rsidRPr="001508F4">
        <w:rPr>
          <w:rFonts w:ascii="Times New Roman" w:hAnsi="Times New Roman" w:cs="Times New Roman"/>
        </w:rPr>
        <w:t>protein</w:t>
      </w:r>
      <w:r w:rsidR="00B36444" w:rsidRPr="001508F4">
        <w:rPr>
          <w:rFonts w:ascii="Times New Roman" w:hAnsi="Times New Roman" w:cs="Times New Roman"/>
        </w:rPr>
        <w:t xml:space="preserve"> microstructure. </w:t>
      </w:r>
      <w:r w:rsidR="00C26B51" w:rsidRPr="001508F4">
        <w:rPr>
          <w:rFonts w:ascii="Times New Roman" w:hAnsi="Times New Roman" w:cs="Times New Roman"/>
        </w:rPr>
        <w:t>This</w:t>
      </w:r>
      <w:r w:rsidR="00B71845" w:rsidRPr="001508F4">
        <w:rPr>
          <w:rFonts w:ascii="Times New Roman" w:hAnsi="Times New Roman" w:cs="Times New Roman"/>
        </w:rPr>
        <w:t xml:space="preserve"> granular structure </w:t>
      </w:r>
      <w:r w:rsidR="00C26B51" w:rsidRPr="001508F4">
        <w:rPr>
          <w:rFonts w:ascii="Times New Roman" w:hAnsi="Times New Roman" w:cs="Times New Roman"/>
        </w:rPr>
        <w:t xml:space="preserve">could </w:t>
      </w:r>
      <w:r w:rsidR="00B71845" w:rsidRPr="001508F4">
        <w:rPr>
          <w:rFonts w:ascii="Times New Roman" w:hAnsi="Times New Roman" w:cs="Times New Roman"/>
        </w:rPr>
        <w:t xml:space="preserve">result from the disturbance to the </w:t>
      </w:r>
      <w:r w:rsidR="00995A41" w:rsidRPr="001508F4">
        <w:rPr>
          <w:rFonts w:ascii="Times New Roman" w:hAnsi="Times New Roman" w:cs="Times New Roman"/>
        </w:rPr>
        <w:t>casein matrix</w:t>
      </w:r>
      <w:r w:rsidR="00B71845" w:rsidRPr="001508F4">
        <w:rPr>
          <w:rFonts w:ascii="Times New Roman" w:hAnsi="Times New Roman" w:cs="Times New Roman"/>
        </w:rPr>
        <w:t xml:space="preserve"> c</w:t>
      </w:r>
      <w:r w:rsidR="00AF0D42" w:rsidRPr="001508F4">
        <w:rPr>
          <w:rFonts w:ascii="Times New Roman" w:hAnsi="Times New Roman" w:cs="Times New Roman"/>
        </w:rPr>
        <w:t>au</w:t>
      </w:r>
      <w:r w:rsidR="00B71845" w:rsidRPr="001508F4">
        <w:rPr>
          <w:rFonts w:ascii="Times New Roman" w:hAnsi="Times New Roman" w:cs="Times New Roman"/>
        </w:rPr>
        <w:t xml:space="preserve">sed by the </w:t>
      </w:r>
      <w:r w:rsidR="00AF0D42" w:rsidRPr="001508F4">
        <w:rPr>
          <w:rFonts w:ascii="Times New Roman" w:hAnsi="Times New Roman" w:cs="Times New Roman"/>
        </w:rPr>
        <w:t xml:space="preserve">expulsion of </w:t>
      </w:r>
      <w:r w:rsidR="00B71845" w:rsidRPr="001508F4">
        <w:rPr>
          <w:rFonts w:ascii="Times New Roman" w:hAnsi="Times New Roman" w:cs="Times New Roman"/>
        </w:rPr>
        <w:t>differently sized whey protein aggregates</w:t>
      </w:r>
      <w:r w:rsidR="00EF308E" w:rsidRPr="001508F4">
        <w:rPr>
          <w:rFonts w:ascii="Times New Roman" w:hAnsi="Times New Roman" w:cs="Times New Roman"/>
        </w:rPr>
        <w:t xml:space="preserve"> from the </w:t>
      </w:r>
      <w:r w:rsidR="005C4568" w:rsidRPr="001508F4">
        <w:rPr>
          <w:rFonts w:ascii="Times New Roman" w:hAnsi="Times New Roman" w:cs="Times New Roman"/>
        </w:rPr>
        <w:t>gel.</w:t>
      </w:r>
      <w:r w:rsidR="00B71845" w:rsidRPr="001508F4">
        <w:rPr>
          <w:rFonts w:ascii="Times New Roman" w:hAnsi="Times New Roman" w:cs="Times New Roman"/>
        </w:rPr>
        <w:t xml:space="preserve"> </w:t>
      </w:r>
      <w:r w:rsidR="00DE5E22" w:rsidRPr="001508F4">
        <w:rPr>
          <w:rFonts w:ascii="Times New Roman" w:hAnsi="Times New Roman" w:cs="Times New Roman"/>
        </w:rPr>
        <w:t>Incorporating</w:t>
      </w:r>
      <w:r w:rsidR="00842EE8" w:rsidRPr="001508F4">
        <w:rPr>
          <w:rFonts w:ascii="Times New Roman" w:hAnsi="Times New Roman" w:cs="Times New Roman"/>
        </w:rPr>
        <w:t xml:space="preserve"> </w:t>
      </w:r>
      <w:r w:rsidR="00F3059F" w:rsidRPr="001508F4">
        <w:rPr>
          <w:rFonts w:ascii="Times New Roman" w:hAnsi="Times New Roman" w:cs="Times New Roman"/>
          <w:color w:val="000000" w:themeColor="text1"/>
        </w:rPr>
        <w:t>smaller</w:t>
      </w:r>
      <w:r w:rsidR="00F64F35" w:rsidRPr="001508F4">
        <w:rPr>
          <w:rFonts w:ascii="Times New Roman" w:hAnsi="Times New Roman" w:cs="Times New Roman"/>
          <w:color w:val="000000" w:themeColor="text1"/>
        </w:rPr>
        <w:t>,</w:t>
      </w:r>
      <w:r w:rsidR="00F3059F" w:rsidRPr="001508F4">
        <w:rPr>
          <w:rFonts w:ascii="Times New Roman" w:hAnsi="Times New Roman" w:cs="Times New Roman"/>
          <w:color w:val="000000" w:themeColor="text1"/>
        </w:rPr>
        <w:t xml:space="preserve"> untreated whey proteins </w:t>
      </w:r>
      <w:r w:rsidR="006C2CCB" w:rsidRPr="001508F4">
        <w:rPr>
          <w:rFonts w:ascii="Times New Roman" w:hAnsi="Times New Roman" w:cs="Times New Roman"/>
          <w:color w:val="000000" w:themeColor="text1"/>
        </w:rPr>
        <w:t>result</w:t>
      </w:r>
      <w:r w:rsidR="004E504C" w:rsidRPr="001508F4">
        <w:rPr>
          <w:rFonts w:ascii="Times New Roman" w:hAnsi="Times New Roman" w:cs="Times New Roman"/>
          <w:color w:val="000000" w:themeColor="text1"/>
        </w:rPr>
        <w:t>ed</w:t>
      </w:r>
      <w:r w:rsidR="00F3059F" w:rsidRPr="001508F4">
        <w:rPr>
          <w:rFonts w:ascii="Times New Roman" w:hAnsi="Times New Roman" w:cs="Times New Roman"/>
          <w:color w:val="000000" w:themeColor="text1"/>
        </w:rPr>
        <w:t xml:space="preserve"> in </w:t>
      </w:r>
      <w:r w:rsidR="004E504C" w:rsidRPr="001508F4">
        <w:rPr>
          <w:rFonts w:ascii="Times New Roman" w:hAnsi="Times New Roman" w:cs="Times New Roman"/>
          <w:color w:val="000000" w:themeColor="text1"/>
        </w:rPr>
        <w:t xml:space="preserve">the </w:t>
      </w:r>
      <w:r w:rsidR="00F3059F" w:rsidRPr="001508F4">
        <w:rPr>
          <w:rFonts w:ascii="Times New Roman" w:hAnsi="Times New Roman" w:cs="Times New Roman"/>
          <w:color w:val="000000" w:themeColor="text1"/>
        </w:rPr>
        <w:t xml:space="preserve">smaller </w:t>
      </w:r>
      <w:r w:rsidR="00EF308E" w:rsidRPr="001508F4">
        <w:rPr>
          <w:rFonts w:ascii="Times New Roman" w:hAnsi="Times New Roman" w:cs="Times New Roman"/>
        </w:rPr>
        <w:t>irregularities</w:t>
      </w:r>
      <w:r w:rsidR="00EF308E" w:rsidRPr="001508F4">
        <w:rPr>
          <w:rFonts w:ascii="Times New Roman" w:hAnsi="Times New Roman" w:cs="Times New Roman"/>
          <w:color w:val="000000" w:themeColor="text1"/>
        </w:rPr>
        <w:t xml:space="preserve"> </w:t>
      </w:r>
      <w:r w:rsidR="004E504C" w:rsidRPr="001508F4">
        <w:rPr>
          <w:rFonts w:ascii="Times New Roman" w:hAnsi="Times New Roman" w:cs="Times New Roman"/>
          <w:color w:val="000000" w:themeColor="text1"/>
        </w:rPr>
        <w:t xml:space="preserve">of the DS WPC cheese, </w:t>
      </w:r>
      <w:r w:rsidR="00F3059F" w:rsidRPr="001508F4">
        <w:rPr>
          <w:rFonts w:ascii="Times New Roman" w:hAnsi="Times New Roman" w:cs="Times New Roman"/>
          <w:color w:val="000000" w:themeColor="text1"/>
        </w:rPr>
        <w:t>while the expulsion of larger heat</w:t>
      </w:r>
      <w:r w:rsidR="006A06AB" w:rsidRPr="001508F4">
        <w:rPr>
          <w:rFonts w:ascii="Times New Roman" w:hAnsi="Times New Roman" w:cs="Times New Roman"/>
          <w:color w:val="000000" w:themeColor="text1"/>
        </w:rPr>
        <w:t>-</w:t>
      </w:r>
      <w:r w:rsidR="00F3059F" w:rsidRPr="001508F4">
        <w:rPr>
          <w:rFonts w:ascii="Times New Roman" w:hAnsi="Times New Roman" w:cs="Times New Roman"/>
          <w:color w:val="000000" w:themeColor="text1"/>
        </w:rPr>
        <w:t xml:space="preserve">treated whey aggregates </w:t>
      </w:r>
      <w:r w:rsidR="004E504C" w:rsidRPr="001508F4">
        <w:rPr>
          <w:rFonts w:ascii="Times New Roman" w:hAnsi="Times New Roman" w:cs="Times New Roman"/>
        </w:rPr>
        <w:t>caused</w:t>
      </w:r>
      <w:r w:rsidR="00F3059F" w:rsidRPr="001508F4">
        <w:rPr>
          <w:rFonts w:ascii="Times New Roman" w:hAnsi="Times New Roman" w:cs="Times New Roman"/>
        </w:rPr>
        <w:t xml:space="preserve"> </w:t>
      </w:r>
      <w:r w:rsidR="00022979" w:rsidRPr="001508F4">
        <w:rPr>
          <w:rFonts w:ascii="Times New Roman" w:hAnsi="Times New Roman" w:cs="Times New Roman"/>
        </w:rPr>
        <w:t xml:space="preserve">larger irregularities </w:t>
      </w:r>
      <w:r w:rsidR="00F64F35" w:rsidRPr="001508F4">
        <w:rPr>
          <w:rFonts w:ascii="Times New Roman" w:hAnsi="Times New Roman" w:cs="Times New Roman"/>
        </w:rPr>
        <w:t>responsible for</w:t>
      </w:r>
      <w:r w:rsidR="00022979" w:rsidRPr="001508F4">
        <w:rPr>
          <w:rFonts w:ascii="Times New Roman" w:hAnsi="Times New Roman" w:cs="Times New Roman"/>
        </w:rPr>
        <w:t xml:space="preserve"> </w:t>
      </w:r>
      <w:r w:rsidR="004E504C" w:rsidRPr="001508F4">
        <w:rPr>
          <w:rFonts w:ascii="Times New Roman" w:hAnsi="Times New Roman" w:cs="Times New Roman"/>
          <w:color w:val="000000" w:themeColor="text1"/>
        </w:rPr>
        <w:t>the</w:t>
      </w:r>
      <w:r w:rsidR="00F3059F" w:rsidRPr="001508F4">
        <w:rPr>
          <w:rFonts w:ascii="Times New Roman" w:hAnsi="Times New Roman" w:cs="Times New Roman"/>
          <w:color w:val="000000" w:themeColor="text1"/>
        </w:rPr>
        <w:t xml:space="preserve"> flaky microstructure. Meanwhile the expulsion of medium </w:t>
      </w:r>
      <w:r w:rsidR="004E504C" w:rsidRPr="001508F4">
        <w:rPr>
          <w:rFonts w:ascii="Times New Roman" w:hAnsi="Times New Roman" w:cs="Times New Roman"/>
          <w:color w:val="000000" w:themeColor="text1"/>
        </w:rPr>
        <w:t xml:space="preserve">sized </w:t>
      </w:r>
      <w:r w:rsidR="00F3059F" w:rsidRPr="001508F4">
        <w:rPr>
          <w:rFonts w:ascii="Times New Roman" w:hAnsi="Times New Roman" w:cs="Times New Roman"/>
          <w:color w:val="000000" w:themeColor="text1"/>
        </w:rPr>
        <w:t>aggregates produced with heat treatment and sonication provide</w:t>
      </w:r>
      <w:r w:rsidR="004E504C" w:rsidRPr="001508F4">
        <w:rPr>
          <w:rFonts w:ascii="Times New Roman" w:hAnsi="Times New Roman" w:cs="Times New Roman"/>
          <w:color w:val="000000" w:themeColor="text1"/>
        </w:rPr>
        <w:t>d</w:t>
      </w:r>
      <w:r w:rsidR="00F3059F" w:rsidRPr="001508F4">
        <w:rPr>
          <w:rFonts w:ascii="Times New Roman" w:hAnsi="Times New Roman" w:cs="Times New Roman"/>
          <w:color w:val="000000" w:themeColor="text1"/>
        </w:rPr>
        <w:t xml:space="preserve"> </w:t>
      </w:r>
      <w:r w:rsidR="00956631" w:rsidRPr="001508F4">
        <w:rPr>
          <w:rFonts w:ascii="Times New Roman" w:hAnsi="Times New Roman" w:cs="Times New Roman"/>
          <w:color w:val="000000" w:themeColor="text1"/>
        </w:rPr>
        <w:t xml:space="preserve">a </w:t>
      </w:r>
      <w:r w:rsidR="00F3059F" w:rsidRPr="001508F4">
        <w:rPr>
          <w:rFonts w:ascii="Times New Roman" w:hAnsi="Times New Roman" w:cs="Times New Roman"/>
          <w:color w:val="000000" w:themeColor="text1"/>
        </w:rPr>
        <w:t xml:space="preserve">more granular </w:t>
      </w:r>
      <w:r w:rsidR="00956631" w:rsidRPr="001508F4">
        <w:rPr>
          <w:rFonts w:ascii="Times New Roman" w:hAnsi="Times New Roman" w:cs="Times New Roman"/>
          <w:color w:val="000000" w:themeColor="text1"/>
        </w:rPr>
        <w:t>microstructure</w:t>
      </w:r>
      <w:r w:rsidR="004E504C" w:rsidRPr="001508F4">
        <w:rPr>
          <w:rFonts w:ascii="Times New Roman" w:hAnsi="Times New Roman" w:cs="Times New Roman"/>
          <w:color w:val="000000" w:themeColor="text1"/>
        </w:rPr>
        <w:t>.</w:t>
      </w:r>
    </w:p>
    <w:p w14:paraId="6B4C28FF" w14:textId="1E176432" w:rsidR="001A7463" w:rsidRPr="001508F4" w:rsidRDefault="001A7463" w:rsidP="001A7463">
      <w:pPr>
        <w:spacing w:line="360" w:lineRule="auto"/>
        <w:jc w:val="both"/>
        <w:rPr>
          <w:rFonts w:ascii="Times New Roman" w:hAnsi="Times New Roman" w:cs="Times New Roman"/>
          <w:color w:val="000000" w:themeColor="text1"/>
        </w:rPr>
      </w:pPr>
      <w:r w:rsidRPr="001508F4">
        <w:rPr>
          <w:rFonts w:ascii="Times New Roman" w:hAnsi="Times New Roman" w:cs="Times New Roman"/>
          <w:color w:val="000000" w:themeColor="text1"/>
        </w:rPr>
        <w:t xml:space="preserve">The present results </w:t>
      </w:r>
      <w:r w:rsidRPr="001508F4">
        <w:rPr>
          <w:rFonts w:ascii="Times New Roman" w:hAnsi="Times New Roman" w:cs="Times New Roman"/>
        </w:rPr>
        <w:t xml:space="preserve">suggest that during rennet gelation, incorporating heat-denatured (Figure 8c) and US-treated whey protein aggregates (Figure 8d) can reduce the impairment of rennet gelation caused by native whey proteins (Figure 8h). At the same whey protein concentration, incorporating larger aggregates that are less numerous results in less steric hindrance compared to smaller aggregates that are more numerous, leading to faster rennet gelation (Figure 8 i, j). During subsequent gelation large whey protein aggregates can become incorporated into the casein matrix, which is enhanced by their higher surface hydrophobicity (Figure 8 l, m) compared to native whey proteins. During post-gelation processing of the curd, the majority of the whey protein is released from the casein matrix, however some hydrophobic aggregates can be retained due to hydrophobic interactions with the </w:t>
      </w:r>
      <w:proofErr w:type="spellStart"/>
      <w:r w:rsidRPr="001508F4">
        <w:rPr>
          <w:rFonts w:ascii="Times New Roman" w:hAnsi="Times New Roman" w:cs="Times New Roman"/>
        </w:rPr>
        <w:t>renneted</w:t>
      </w:r>
      <w:proofErr w:type="spellEnd"/>
      <w:r w:rsidRPr="001508F4">
        <w:rPr>
          <w:rFonts w:ascii="Times New Roman" w:hAnsi="Times New Roman" w:cs="Times New Roman"/>
        </w:rPr>
        <w:t xml:space="preserve"> casein. The expulsion of whey sufficiently large protein aggregates (that were loosely bound to the casein gel) during cooking provides an “openness” and irregularity to the microstructure and reduce the rigidity of the casein matrix in low-fat cheese (Figure 8 o, p). </w:t>
      </w:r>
    </w:p>
    <w:p w14:paraId="7E246FA1" w14:textId="77777777" w:rsidR="001A7463" w:rsidRPr="001508F4" w:rsidRDefault="001A7463" w:rsidP="006B23F2">
      <w:pPr>
        <w:spacing w:line="360" w:lineRule="auto"/>
        <w:jc w:val="both"/>
        <w:rPr>
          <w:rFonts w:ascii="Times New Roman" w:hAnsi="Times New Roman" w:cs="Times New Roman"/>
          <w:color w:val="000000" w:themeColor="text1"/>
        </w:rPr>
      </w:pPr>
    </w:p>
    <w:p w14:paraId="449922A0" w14:textId="64CBE260" w:rsidR="00705F2E" w:rsidRPr="001508F4" w:rsidRDefault="00421607" w:rsidP="00BB2112">
      <w:pPr>
        <w:spacing w:line="360" w:lineRule="auto"/>
        <w:rPr>
          <w:rFonts w:ascii="Times New Roman" w:hAnsi="Times New Roman" w:cs="Times New Roman"/>
        </w:rPr>
      </w:pPr>
      <w:r w:rsidRPr="001508F4">
        <w:rPr>
          <w:noProof/>
          <w:lang w:eastAsia="en-AU"/>
        </w:rPr>
        <mc:AlternateContent>
          <mc:Choice Requires="wpg">
            <w:drawing>
              <wp:inline distT="0" distB="0" distL="0" distR="0" wp14:anchorId="31F03FFF" wp14:editId="751B96B1">
                <wp:extent cx="5734050" cy="6448425"/>
                <wp:effectExtent l="0" t="0" r="0" b="0"/>
                <wp:docPr id="366" name="Group 5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34050" cy="6448425"/>
                          <a:chOff x="0" y="0"/>
                          <a:chExt cx="4914442" cy="5435927"/>
                        </a:xfrm>
                      </wpg:grpSpPr>
                      <wpg:grpSp>
                        <wpg:cNvPr id="367" name="Group 367">
                          <a:extLst/>
                        </wpg:cNvPr>
                        <wpg:cNvGrpSpPr/>
                        <wpg:grpSpPr>
                          <a:xfrm>
                            <a:off x="0" y="0"/>
                            <a:ext cx="4914442" cy="5046500"/>
                            <a:chOff x="0" y="0"/>
                            <a:chExt cx="4914442" cy="5046500"/>
                          </a:xfrm>
                        </wpg:grpSpPr>
                        <pic:pic xmlns:pic="http://schemas.openxmlformats.org/drawingml/2006/picture">
                          <pic:nvPicPr>
                            <pic:cNvPr id="368" name="Picture 368">
                              <a:extLst/>
                            </pic:cNvPr>
                            <pic:cNvPicPr>
                              <a:picLocks noChangeAspect="1"/>
                            </pic:cNvPicPr>
                          </pic:nvPicPr>
                          <pic:blipFill rotWithShape="1">
                            <a:blip r:embed="rId30" cstate="screen">
                              <a:extLst>
                                <a:ext uri="{28A0092B-C50C-407E-A947-70E740481C1C}">
                                  <a14:useLocalDpi xmlns:a14="http://schemas.microsoft.com/office/drawing/2010/main"/>
                                </a:ext>
                              </a:extLst>
                            </a:blip>
                            <a:srcRect t="10639" r="79194" b="6904"/>
                            <a:stretch/>
                          </pic:blipFill>
                          <pic:spPr bwMode="auto">
                            <a:xfrm>
                              <a:off x="0" y="20852"/>
                              <a:ext cx="1201227" cy="123142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9" name="Picture 369">
                              <a:extLst/>
                            </pic:cNvPr>
                            <pic:cNvPicPr>
                              <a:picLocks noChangeAspect="1"/>
                            </pic:cNvPicPr>
                          </pic:nvPicPr>
                          <pic:blipFill rotWithShape="1">
                            <a:blip r:embed="rId31" cstate="screen">
                              <a:extLst>
                                <a:ext uri="{28A0092B-C50C-407E-A947-70E740481C1C}">
                                  <a14:useLocalDpi xmlns:a14="http://schemas.microsoft.com/office/drawing/2010/main"/>
                                </a:ext>
                              </a:extLst>
                            </a:blip>
                            <a:srcRect t="10419"/>
                            <a:stretch/>
                          </pic:blipFill>
                          <pic:spPr>
                            <a:xfrm>
                              <a:off x="7446" y="1288680"/>
                              <a:ext cx="1193781" cy="1293199"/>
                            </a:xfrm>
                            <a:prstGeom prst="rect">
                              <a:avLst/>
                            </a:prstGeom>
                          </pic:spPr>
                        </pic:pic>
                        <pic:pic xmlns:pic="http://schemas.openxmlformats.org/drawingml/2006/picture">
                          <pic:nvPicPr>
                            <pic:cNvPr id="370" name="Picture 370">
                              <a:extLst/>
                            </pic:cNvPr>
                            <pic:cNvPicPr>
                              <a:picLocks noChangeAspect="1"/>
                            </pic:cNvPicPr>
                          </pic:nvPicPr>
                          <pic:blipFill rotWithShape="1">
                            <a:blip r:embed="rId30" cstate="screen">
                              <a:extLst>
                                <a:ext uri="{28A0092B-C50C-407E-A947-70E740481C1C}">
                                  <a14:useLocalDpi xmlns:a14="http://schemas.microsoft.com/office/drawing/2010/main"/>
                                </a:ext>
                              </a:extLst>
                            </a:blip>
                            <a:srcRect l="25169" t="2131" r="52848" b="1035"/>
                            <a:stretch/>
                          </pic:blipFill>
                          <pic:spPr bwMode="auto">
                            <a:xfrm>
                              <a:off x="1219549" y="22525"/>
                              <a:ext cx="1204421" cy="12314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71" name="Picture 371">
                              <a:extLst/>
                            </pic:cNvPr>
                            <pic:cNvPicPr>
                              <a:picLocks noChangeAspect="1"/>
                            </pic:cNvPicPr>
                          </pic:nvPicPr>
                          <pic:blipFill rotWithShape="1">
                            <a:blip r:embed="rId32" cstate="screen">
                              <a:extLst>
                                <a:ext uri="{28A0092B-C50C-407E-A947-70E740481C1C}">
                                  <a14:useLocalDpi xmlns:a14="http://schemas.microsoft.com/office/drawing/2010/main"/>
                                </a:ext>
                              </a:extLst>
                            </a:blip>
                            <a:srcRect l="4326" t="9627" r="3166" b="4387"/>
                            <a:stretch/>
                          </pic:blipFill>
                          <pic:spPr>
                            <a:xfrm>
                              <a:off x="1225464" y="1283131"/>
                              <a:ext cx="1196910" cy="1298748"/>
                            </a:xfrm>
                            <a:prstGeom prst="rect">
                              <a:avLst/>
                            </a:prstGeom>
                          </pic:spPr>
                        </pic:pic>
                        <pic:pic xmlns:pic="http://schemas.openxmlformats.org/drawingml/2006/picture">
                          <pic:nvPicPr>
                            <pic:cNvPr id="372" name="Picture 372">
                              <a:extLst/>
                            </pic:cNvPr>
                            <pic:cNvPicPr>
                              <a:picLocks noChangeAspect="1"/>
                            </pic:cNvPicPr>
                          </pic:nvPicPr>
                          <pic:blipFill rotWithShape="1">
                            <a:blip r:embed="rId30" cstate="screen">
                              <a:extLst>
                                <a:ext uri="{28A0092B-C50C-407E-A947-70E740481C1C}">
                                  <a14:useLocalDpi xmlns:a14="http://schemas.microsoft.com/office/drawing/2010/main"/>
                                </a:ext>
                              </a:extLst>
                            </a:blip>
                            <a:srcRect l="49666" t="11115" r="27175" b="8308"/>
                            <a:stretch/>
                          </pic:blipFill>
                          <pic:spPr bwMode="auto">
                            <a:xfrm>
                              <a:off x="2457817" y="20852"/>
                              <a:ext cx="1201226" cy="123142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73" name="Picture 373">
                              <a:extLst/>
                            </pic:cNvPr>
                            <pic:cNvPicPr>
                              <a:picLocks noChangeAspect="1"/>
                            </pic:cNvPicPr>
                          </pic:nvPicPr>
                          <pic:blipFill rotWithShape="1">
                            <a:blip r:embed="rId30" cstate="screen">
                              <a:extLst>
                                <a:ext uri="{28A0092B-C50C-407E-A947-70E740481C1C}">
                                  <a14:useLocalDpi xmlns:a14="http://schemas.microsoft.com/office/drawing/2010/main"/>
                                </a:ext>
                              </a:extLst>
                            </a:blip>
                            <a:srcRect l="75841" b="9809"/>
                            <a:stretch/>
                          </pic:blipFill>
                          <pic:spPr bwMode="auto">
                            <a:xfrm>
                              <a:off x="3683280" y="0"/>
                              <a:ext cx="1231162" cy="125227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74" name="Picture 374">
                              <a:extLst/>
                            </pic:cNvPr>
                            <pic:cNvPicPr>
                              <a:picLocks noChangeAspect="1"/>
                            </pic:cNvPicPr>
                          </pic:nvPicPr>
                          <pic:blipFill rotWithShape="1">
                            <a:blip r:embed="rId33" cstate="screen">
                              <a:extLst>
                                <a:ext uri="{28A0092B-C50C-407E-A947-70E740481C1C}">
                                  <a14:useLocalDpi xmlns:a14="http://schemas.microsoft.com/office/drawing/2010/main"/>
                                </a:ext>
                              </a:extLst>
                            </a:blip>
                            <a:srcRect l="11122" t="4544" r="1187" b="4878"/>
                            <a:stretch/>
                          </pic:blipFill>
                          <pic:spPr>
                            <a:xfrm>
                              <a:off x="3690712" y="1288679"/>
                              <a:ext cx="1223730" cy="1292363"/>
                            </a:xfrm>
                            <a:prstGeom prst="rect">
                              <a:avLst/>
                            </a:prstGeom>
                          </pic:spPr>
                        </pic:pic>
                        <pic:pic xmlns:pic="http://schemas.openxmlformats.org/drawingml/2006/picture">
                          <pic:nvPicPr>
                            <pic:cNvPr id="375" name="Picture 375">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7447" y="2611065"/>
                              <a:ext cx="1201227" cy="1201227"/>
                            </a:xfrm>
                            <a:prstGeom prst="rect">
                              <a:avLst/>
                            </a:prstGeom>
                          </pic:spPr>
                        </pic:pic>
                        <pic:pic xmlns:pic="http://schemas.openxmlformats.org/drawingml/2006/picture">
                          <pic:nvPicPr>
                            <pic:cNvPr id="376" name="Picture 376">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3841478"/>
                              <a:ext cx="1201227" cy="1201227"/>
                            </a:xfrm>
                            <a:prstGeom prst="rect">
                              <a:avLst/>
                            </a:prstGeom>
                          </pic:spPr>
                        </pic:pic>
                        <pic:pic xmlns:pic="http://schemas.openxmlformats.org/drawingml/2006/picture">
                          <pic:nvPicPr>
                            <pic:cNvPr id="377" name="Picture 377">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225464" y="2611065"/>
                              <a:ext cx="1201227" cy="1201227"/>
                            </a:xfrm>
                            <a:prstGeom prst="rect">
                              <a:avLst/>
                            </a:prstGeom>
                          </pic:spPr>
                        </pic:pic>
                        <pic:pic xmlns:pic="http://schemas.openxmlformats.org/drawingml/2006/picture">
                          <pic:nvPicPr>
                            <pic:cNvPr id="378" name="Picture 378">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1225464" y="3835929"/>
                              <a:ext cx="1201227" cy="1201227"/>
                            </a:xfrm>
                            <a:prstGeom prst="rect">
                              <a:avLst/>
                            </a:prstGeom>
                          </pic:spPr>
                        </pic:pic>
                        <pic:pic xmlns:pic="http://schemas.openxmlformats.org/drawingml/2006/picture">
                          <pic:nvPicPr>
                            <pic:cNvPr id="379" name="Picture 379">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457816" y="2611065"/>
                              <a:ext cx="1201227" cy="1201227"/>
                            </a:xfrm>
                            <a:prstGeom prst="rect">
                              <a:avLst/>
                            </a:prstGeom>
                          </pic:spPr>
                        </pic:pic>
                        <pic:pic xmlns:pic="http://schemas.openxmlformats.org/drawingml/2006/picture">
                          <pic:nvPicPr>
                            <pic:cNvPr id="380" name="Picture 380">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2457816" y="3835929"/>
                              <a:ext cx="1210571" cy="1210571"/>
                            </a:xfrm>
                            <a:prstGeom prst="rect">
                              <a:avLst/>
                            </a:prstGeom>
                          </pic:spPr>
                        </pic:pic>
                        <pic:pic xmlns:pic="http://schemas.openxmlformats.org/drawingml/2006/picture">
                          <pic:nvPicPr>
                            <pic:cNvPr id="381" name="Picture 381">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683146" y="2610908"/>
                              <a:ext cx="1217959" cy="1201227"/>
                            </a:xfrm>
                            <a:prstGeom prst="rect">
                              <a:avLst/>
                            </a:prstGeom>
                          </pic:spPr>
                        </pic:pic>
                        <pic:pic xmlns:pic="http://schemas.openxmlformats.org/drawingml/2006/picture">
                          <pic:nvPicPr>
                            <pic:cNvPr id="382" name="Picture 382">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3690712" y="3835929"/>
                              <a:ext cx="1210571" cy="1210571"/>
                            </a:xfrm>
                            <a:prstGeom prst="rect">
                              <a:avLst/>
                            </a:prstGeom>
                          </pic:spPr>
                        </pic:pic>
                        <pic:pic xmlns:pic="http://schemas.openxmlformats.org/drawingml/2006/picture">
                          <pic:nvPicPr>
                            <pic:cNvPr id="383" name="Picture 383">
                              <a:extLst/>
                            </pic:cNvPr>
                            <pic:cNvPicPr/>
                          </pic:nvPicPr>
                          <pic:blipFill rotWithShape="1">
                            <a:blip r:embed="rId42" cstate="screen">
                              <a:extLst>
                                <a:ext uri="{28A0092B-C50C-407E-A947-70E740481C1C}">
                                  <a14:useLocalDpi xmlns:a14="http://schemas.microsoft.com/office/drawing/2010/main"/>
                                </a:ext>
                              </a:extLst>
                            </a:blip>
                            <a:srcRect l="6729" t="6601" r="3988" b="11227"/>
                            <a:stretch/>
                          </pic:blipFill>
                          <pic:spPr>
                            <a:xfrm>
                              <a:off x="2454056" y="1282294"/>
                              <a:ext cx="1207557" cy="1298749"/>
                            </a:xfrm>
                            <a:prstGeom prst="rect">
                              <a:avLst/>
                            </a:prstGeom>
                          </pic:spPr>
                        </pic:pic>
                      </wpg:grpSp>
                      <wps:wsp>
                        <wps:cNvPr id="384" name="TextBox 46">
                          <a:extLst/>
                        </wps:cNvPr>
                        <wps:cNvSpPr txBox="1"/>
                        <wps:spPr>
                          <a:xfrm>
                            <a:off x="423632" y="5171084"/>
                            <a:ext cx="353962" cy="261610"/>
                          </a:xfrm>
                          <a:prstGeom prst="rect">
                            <a:avLst/>
                          </a:prstGeom>
                          <a:noFill/>
                        </wps:spPr>
                        <wps:txbx>
                          <w:txbxContent>
                            <w:p w14:paraId="6B78488A"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a)</w:t>
                              </w:r>
                            </w:p>
                          </w:txbxContent>
                        </wps:txbx>
                        <wps:bodyPr wrap="square" rtlCol="0">
                          <a:noAutofit/>
                        </wps:bodyPr>
                      </wps:wsp>
                      <wps:wsp>
                        <wps:cNvPr id="385" name="TextBox 47">
                          <a:extLst/>
                        </wps:cNvPr>
                        <wps:cNvSpPr txBox="1"/>
                        <wps:spPr>
                          <a:xfrm>
                            <a:off x="1644778" y="5169412"/>
                            <a:ext cx="353962" cy="261610"/>
                          </a:xfrm>
                          <a:prstGeom prst="rect">
                            <a:avLst/>
                          </a:prstGeom>
                          <a:noFill/>
                        </wps:spPr>
                        <wps:txbx>
                          <w:txbxContent>
                            <w:p w14:paraId="0083BAFE"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b)</w:t>
                              </w:r>
                            </w:p>
                          </w:txbxContent>
                        </wps:txbx>
                        <wps:bodyPr wrap="square" rtlCol="0">
                          <a:noAutofit/>
                        </wps:bodyPr>
                      </wps:wsp>
                      <wps:wsp>
                        <wps:cNvPr id="386" name="TextBox 48">
                          <a:extLst/>
                        </wps:cNvPr>
                        <wps:cNvSpPr txBox="1"/>
                        <wps:spPr>
                          <a:xfrm>
                            <a:off x="2865924" y="5174317"/>
                            <a:ext cx="353962" cy="261610"/>
                          </a:xfrm>
                          <a:prstGeom prst="rect">
                            <a:avLst/>
                          </a:prstGeom>
                          <a:noFill/>
                        </wps:spPr>
                        <wps:txbx>
                          <w:txbxContent>
                            <w:p w14:paraId="58A94244"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c)</w:t>
                              </w:r>
                            </w:p>
                          </w:txbxContent>
                        </wps:txbx>
                        <wps:bodyPr wrap="square" rtlCol="0">
                          <a:noAutofit/>
                        </wps:bodyPr>
                      </wps:wsp>
                      <wps:wsp>
                        <wps:cNvPr id="387" name="TextBox 49">
                          <a:extLst/>
                        </wps:cNvPr>
                        <wps:cNvSpPr txBox="1"/>
                        <wps:spPr>
                          <a:xfrm>
                            <a:off x="4190820" y="5169412"/>
                            <a:ext cx="353962" cy="261610"/>
                          </a:xfrm>
                          <a:prstGeom prst="rect">
                            <a:avLst/>
                          </a:prstGeom>
                          <a:noFill/>
                        </wps:spPr>
                        <wps:txbx>
                          <w:txbxContent>
                            <w:p w14:paraId="70601A0C"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d)</w:t>
                              </w:r>
                            </w:p>
                          </w:txbxContent>
                        </wps:txbx>
                        <wps:bodyPr wrap="square" rtlCol="0">
                          <a:noAutofit/>
                        </wps:bodyPr>
                      </wps:wsp>
                    </wpg:wgp>
                  </a:graphicData>
                </a:graphic>
              </wp:inline>
            </w:drawing>
          </mc:Choice>
          <mc:Fallback>
            <w:pict>
              <v:group w14:anchorId="31F03FFF" id="Group 50" o:spid="_x0000_s1029" style="width:451.5pt;height:507.75pt;mso-position-horizontal-relative:char;mso-position-vertical-relative:line" coordsize="49144,54359"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">
                <v:group id="Group 367" o:spid="_x0000_s1030" style="position:absolute;width:49144;height:50465" coordsize="49144,50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8" o:spid="_x0000_s1031" type="#_x0000_t75" style="position:absolute;top:208;width:12012;height:12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">
                    <v:imagedata r:id="rId43" o:title="" croptop="6972f" cropbottom="4525f" cropright="51901f"/>
                  </v:shape>
                  <v:shape id="Picture 369" o:spid="_x0000_s1032" type="#_x0000_t75" style="position:absolute;left:74;top:12886;width:11938;height:12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">
                    <v:imagedata r:id="rId44" o:title="" croptop="6828f"/>
                  </v:shape>
                  <v:shape id="Picture 370" o:spid="_x0000_s1033" type="#_x0000_t75" style="position:absolute;left:12195;top:225;width:12044;height:12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">
                    <v:imagedata r:id="rId43" o:title="" croptop="1397f" cropbottom="678f" cropleft="16495f" cropright="34634f"/>
                  </v:shape>
                  <v:shape id="Picture 371" o:spid="_x0000_s1034" type="#_x0000_t75" style="position:absolute;left:12254;top:12831;width:11969;height:1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">
                    <v:imagedata r:id="rId45" o:title="" croptop="6309f" cropbottom="2875f" cropleft="2835f" cropright="2075f"/>
                  </v:shape>
                  <v:shape id="Picture 372" o:spid="_x0000_s1035" type="#_x0000_t75" style="position:absolute;left:24578;top:208;width:12012;height:12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">
                    <v:imagedata r:id="rId43" o:title="" croptop="7284f" cropbottom="5445f" cropleft="32549f" cropright="17809f"/>
                  </v:shape>
                  <v:shape id="Picture 373" o:spid="_x0000_s1036" type="#_x0000_t75" style="position:absolute;left:36832;width:12312;height:12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">
                    <v:imagedata r:id="rId43" o:title="" cropbottom="6428f" cropleft="49703f"/>
                  </v:shape>
                  <v:shape id="Picture 374" o:spid="_x0000_s1037" type="#_x0000_t75" style="position:absolute;left:36907;top:12886;width:12237;height:12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">
                    <v:imagedata r:id="rId46" o:title="" croptop="2978f" cropbottom="3197f" cropleft="7289f" cropright="778f"/>
                  </v:shape>
                  <v:shape id="Picture 375" o:spid="_x0000_s1038" type="#_x0000_t75" style="position:absolute;left:74;top:26110;width:12012;height:1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">
                    <v:imagedata r:id="rId47" o:title=""/>
                  </v:shape>
                  <v:shape id="Picture 376" o:spid="_x0000_s1039" type="#_x0000_t75" style="position:absolute;top:38414;width:12012;height:12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">
                    <v:imagedata r:id="rId48" o:title=""/>
                  </v:shape>
                  <v:shape id="Picture 377" o:spid="_x0000_s1040" type="#_x0000_t75" style="position:absolute;left:12254;top:26110;width:12012;height:1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">
                    <v:imagedata r:id="rId49" o:title=""/>
                  </v:shape>
                  <v:shape id="Picture 378" o:spid="_x0000_s1041" type="#_x0000_t75" style="position:absolute;left:12254;top:38359;width:12012;height:1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">
                    <v:imagedata r:id="rId50" o:title=""/>
                  </v:shape>
                  <v:shape id="Picture 379" o:spid="_x0000_s1042" type="#_x0000_t75" style="position:absolute;left:24578;top:26110;width:12012;height:1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">
                    <v:imagedata r:id="rId51" o:title=""/>
                  </v:shape>
                  <v:shape id="Picture 380" o:spid="_x0000_s1043" type="#_x0000_t75" style="position:absolute;left:24578;top:38359;width:12105;height:12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">
                    <v:imagedata r:id="rId52" o:title=""/>
                  </v:shape>
                  <v:shape id="Picture 381" o:spid="_x0000_s1044" type="#_x0000_t75" style="position:absolute;left:36831;top:26109;width:12180;height:12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">
                    <v:imagedata r:id="rId53" o:title=""/>
                  </v:shape>
                  <v:shape id="Picture 382" o:spid="_x0000_s1045" type="#_x0000_t75" style="position:absolute;left:36907;top:38359;width:12105;height:12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">
                    <v:imagedata r:id="rId54" o:title=""/>
                  </v:shape>
                  <v:shape id="Picture 383" o:spid="_x0000_s1046" type="#_x0000_t75" style="position:absolute;left:24540;top:12822;width:12076;height:12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">
                    <v:imagedata r:id="rId55" o:title="" croptop="4326f" cropbottom="7358f" cropleft="4410f" cropright="2614f"/>
                  </v:shape>
                </v:group>
                <v:shape id="TextBox 46" o:spid="_x0000_s1047" type="#_x0000_t202" style="position:absolute;left:4236;top:51710;width:3539;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6B78488A"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a)</w:t>
                        </w:r>
                      </w:p>
                    </w:txbxContent>
                  </v:textbox>
                </v:shape>
                <v:shape id="TextBox 47" o:spid="_x0000_s1048" type="#_x0000_t202" style="position:absolute;left:16447;top:51694;width:354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" filled="f" stroked="f">
                  <v:textbox>
                    <w:txbxContent>
                      <w:p w14:paraId="0083BAFE"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b)</w:t>
                        </w:r>
                      </w:p>
                    </w:txbxContent>
                  </v:textbox>
                </v:shape>
                <v:shape id="TextBox 48" o:spid="_x0000_s1049" type="#_x0000_t202" style="position:absolute;left:28659;top:51743;width:3539;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" filled="f" stroked="f">
                  <v:textbox>
                    <w:txbxContent>
                      <w:p w14:paraId="58A94244"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c)</w:t>
                        </w:r>
                      </w:p>
                    </w:txbxContent>
                  </v:textbox>
                </v:shape>
                <v:shape id="TextBox 49" o:spid="_x0000_s1050" type="#_x0000_t202" style="position:absolute;left:41908;top:51694;width:3539;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" filled="f" stroked="f">
                  <v:textbox>
                    <w:txbxContent>
                      <w:p w14:paraId="70601A0C" w14:textId="77777777" w:rsidR="00C3565E" w:rsidRDefault="00C3565E" w:rsidP="006B23F2">
                        <w:pPr>
                          <w:pStyle w:val="NormalWeb"/>
                          <w:spacing w:before="0" w:beforeAutospacing="0" w:after="0" w:afterAutospacing="0"/>
                        </w:pPr>
                        <w:r>
                          <w:rPr>
                            <w:rFonts w:asciiTheme="minorHAnsi" w:hAnsi="Calibri" w:cstheme="minorBidi"/>
                            <w:color w:val="000000" w:themeColor="text1"/>
                            <w:kern w:val="24"/>
                            <w:sz w:val="22"/>
                            <w:szCs w:val="22"/>
                          </w:rPr>
                          <w:t>(d)</w:t>
                        </w:r>
                      </w:p>
                    </w:txbxContent>
                  </v:textbox>
                </v:shape>
                <w10:anchorlock/>
              </v:group>
            </w:pict>
          </mc:Fallback>
        </mc:AlternateContent>
      </w:r>
    </w:p>
    <w:p w14:paraId="7D28D124" w14:textId="026B9FB8" w:rsidR="00466158" w:rsidRPr="001508F4" w:rsidRDefault="00E213E5" w:rsidP="00C7384D">
      <w:pPr>
        <w:spacing w:line="360" w:lineRule="auto"/>
        <w:jc w:val="both"/>
        <w:rPr>
          <w:rFonts w:ascii="Times New Roman" w:hAnsi="Times New Roman" w:cs="Times New Roman"/>
        </w:rPr>
      </w:pPr>
      <w:r w:rsidRPr="001508F4">
        <w:rPr>
          <w:rFonts w:ascii="Times New Roman" w:hAnsi="Times New Roman" w:cs="Times New Roman"/>
        </w:rPr>
        <w:t xml:space="preserve">Figure </w:t>
      </w:r>
      <w:r w:rsidR="00C14832" w:rsidRPr="001508F4">
        <w:rPr>
          <w:rFonts w:ascii="Times New Roman" w:hAnsi="Times New Roman" w:cs="Times New Roman"/>
        </w:rPr>
        <w:t>7</w:t>
      </w:r>
      <w:r w:rsidRPr="001508F4">
        <w:rPr>
          <w:rFonts w:ascii="Times New Roman" w:hAnsi="Times New Roman" w:cs="Times New Roman"/>
        </w:rPr>
        <w:t xml:space="preserve">: Visual appearance </w:t>
      </w:r>
      <w:r w:rsidR="004E504C" w:rsidRPr="001508F4">
        <w:rPr>
          <w:rFonts w:ascii="Times New Roman" w:hAnsi="Times New Roman" w:cs="Times New Roman"/>
        </w:rPr>
        <w:t xml:space="preserve">of the surface </w:t>
      </w:r>
      <w:r w:rsidRPr="001508F4">
        <w:rPr>
          <w:rFonts w:ascii="Times New Roman" w:hAnsi="Times New Roman" w:cs="Times New Roman"/>
        </w:rPr>
        <w:t>(top</w:t>
      </w:r>
      <w:r w:rsidR="004E504C" w:rsidRPr="001508F4">
        <w:rPr>
          <w:rFonts w:ascii="Times New Roman" w:hAnsi="Times New Roman" w:cs="Times New Roman"/>
        </w:rPr>
        <w:t xml:space="preserve"> </w:t>
      </w:r>
      <w:r w:rsidR="006B23F2" w:rsidRPr="001508F4">
        <w:rPr>
          <w:rFonts w:ascii="Times New Roman" w:hAnsi="Times New Roman" w:cs="Times New Roman"/>
        </w:rPr>
        <w:t>row</w:t>
      </w:r>
      <w:r w:rsidRPr="001508F4">
        <w:rPr>
          <w:rFonts w:ascii="Times New Roman" w:hAnsi="Times New Roman" w:cs="Times New Roman"/>
        </w:rPr>
        <w:t>)</w:t>
      </w:r>
      <w:r w:rsidR="004E504C" w:rsidRPr="001508F4">
        <w:rPr>
          <w:rFonts w:ascii="Times New Roman" w:hAnsi="Times New Roman" w:cs="Times New Roman"/>
        </w:rPr>
        <w:t xml:space="preserve"> and interior (second row),</w:t>
      </w:r>
      <w:r w:rsidRPr="001508F4">
        <w:rPr>
          <w:rFonts w:ascii="Times New Roman" w:hAnsi="Times New Roman" w:cs="Times New Roman"/>
        </w:rPr>
        <w:t xml:space="preserve"> and</w:t>
      </w:r>
      <w:r w:rsidR="004E504C" w:rsidRPr="001508F4">
        <w:rPr>
          <w:rFonts w:ascii="Times New Roman" w:hAnsi="Times New Roman" w:cs="Times New Roman"/>
        </w:rPr>
        <w:t xml:space="preserve"> the</w:t>
      </w:r>
      <w:r w:rsidRPr="001508F4">
        <w:rPr>
          <w:rFonts w:ascii="Times New Roman" w:hAnsi="Times New Roman" w:cs="Times New Roman"/>
        </w:rPr>
        <w:t xml:space="preserve"> microstructure (bottom </w:t>
      </w:r>
      <w:r w:rsidR="006B23F2" w:rsidRPr="001508F4">
        <w:rPr>
          <w:rFonts w:ascii="Times New Roman" w:hAnsi="Times New Roman" w:cs="Times New Roman"/>
        </w:rPr>
        <w:t>two rows</w:t>
      </w:r>
      <w:r w:rsidRPr="001508F4">
        <w:rPr>
          <w:rFonts w:ascii="Times New Roman" w:hAnsi="Times New Roman" w:cs="Times New Roman"/>
        </w:rPr>
        <w:t>) of model cheeses made with (a)</w:t>
      </w:r>
      <w:r w:rsidR="006069B8" w:rsidRPr="001508F4">
        <w:rPr>
          <w:rFonts w:ascii="Times New Roman" w:hAnsi="Times New Roman" w:cs="Times New Roman"/>
        </w:rPr>
        <w:t xml:space="preserve"> </w:t>
      </w:r>
      <w:r w:rsidR="00410E64" w:rsidRPr="001508F4">
        <w:rPr>
          <w:rFonts w:ascii="Times New Roman" w:hAnsi="Times New Roman" w:cs="Times New Roman"/>
        </w:rPr>
        <w:t>DS</w:t>
      </w:r>
      <w:r w:rsidRPr="001508F4">
        <w:rPr>
          <w:rFonts w:ascii="Times New Roman" w:hAnsi="Times New Roman" w:cs="Times New Roman"/>
        </w:rPr>
        <w:t xml:space="preserve">, (b) </w:t>
      </w:r>
      <w:r w:rsidR="00410E64" w:rsidRPr="001508F4">
        <w:rPr>
          <w:rFonts w:ascii="Times New Roman" w:hAnsi="Times New Roman" w:cs="Times New Roman"/>
        </w:rPr>
        <w:t>DS</w:t>
      </w:r>
      <w:r w:rsidRPr="001508F4">
        <w:rPr>
          <w:rFonts w:ascii="Times New Roman" w:hAnsi="Times New Roman" w:cs="Times New Roman"/>
        </w:rPr>
        <w:t xml:space="preserve"> WPC, (c) </w:t>
      </w:r>
      <w:r w:rsidR="00410E64" w:rsidRPr="001508F4">
        <w:rPr>
          <w:rFonts w:ascii="Times New Roman" w:hAnsi="Times New Roman" w:cs="Times New Roman"/>
        </w:rPr>
        <w:t>DS HT</w:t>
      </w:r>
      <w:r w:rsidRPr="001508F4">
        <w:rPr>
          <w:rFonts w:ascii="Times New Roman" w:hAnsi="Times New Roman" w:cs="Times New Roman"/>
        </w:rPr>
        <w:t xml:space="preserve"> WPC and (d) </w:t>
      </w:r>
      <w:r w:rsidR="00E6685A" w:rsidRPr="001508F4">
        <w:rPr>
          <w:rFonts w:ascii="Times New Roman" w:hAnsi="Times New Roman" w:cs="Times New Roman"/>
        </w:rPr>
        <w:t>DS HT US</w:t>
      </w:r>
      <w:r w:rsidRPr="001508F4">
        <w:rPr>
          <w:rFonts w:ascii="Times New Roman" w:hAnsi="Times New Roman" w:cs="Times New Roman"/>
        </w:rPr>
        <w:t xml:space="preserve"> WPC. Black areas in </w:t>
      </w:r>
      <w:r w:rsidR="004E504C" w:rsidRPr="001508F4">
        <w:rPr>
          <w:rFonts w:ascii="Times New Roman" w:hAnsi="Times New Roman" w:cs="Times New Roman"/>
        </w:rPr>
        <w:t xml:space="preserve">the </w:t>
      </w:r>
      <w:r w:rsidRPr="001508F4">
        <w:rPr>
          <w:rFonts w:ascii="Times New Roman" w:hAnsi="Times New Roman" w:cs="Times New Roman"/>
        </w:rPr>
        <w:t xml:space="preserve">microstructural images represent </w:t>
      </w:r>
      <w:r w:rsidR="006B23F2" w:rsidRPr="001508F4">
        <w:rPr>
          <w:rFonts w:ascii="Times New Roman" w:hAnsi="Times New Roman" w:cs="Times New Roman"/>
        </w:rPr>
        <w:t xml:space="preserve">pores </w:t>
      </w:r>
      <w:r w:rsidRPr="001508F4">
        <w:rPr>
          <w:rFonts w:ascii="Times New Roman" w:hAnsi="Times New Roman" w:cs="Times New Roman"/>
        </w:rPr>
        <w:t xml:space="preserve">in the cheese while green areas represent the protein matrix.            </w:t>
      </w:r>
    </w:p>
    <w:p w14:paraId="6BEC2353" w14:textId="75DB093E" w:rsidR="00466158" w:rsidRPr="001508F4" w:rsidRDefault="004B79B6" w:rsidP="00C7384D">
      <w:pPr>
        <w:spacing w:line="360" w:lineRule="auto"/>
        <w:jc w:val="both"/>
        <w:rPr>
          <w:rFonts w:ascii="Times New Roman" w:hAnsi="Times New Roman" w:cs="Times New Roman"/>
        </w:rPr>
      </w:pPr>
      <w:r w:rsidRPr="001508F4">
        <w:rPr>
          <w:noProof/>
        </w:rPr>
        <w:drawing>
          <wp:inline distT="0" distB="0" distL="0" distR="0" wp14:anchorId="57BF15BE" wp14:editId="2274A822">
            <wp:extent cx="5546785" cy="58350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5337" cy="5865051"/>
                    </a:xfrm>
                    <a:prstGeom prst="rect">
                      <a:avLst/>
                    </a:prstGeom>
                    <a:noFill/>
                    <a:ln>
                      <a:noFill/>
                    </a:ln>
                  </pic:spPr>
                </pic:pic>
              </a:graphicData>
            </a:graphic>
          </wp:inline>
        </w:drawing>
      </w:r>
    </w:p>
    <w:p w14:paraId="55765D5F" w14:textId="4697B055" w:rsidR="005A2F92" w:rsidRPr="001508F4" w:rsidRDefault="005A2F92" w:rsidP="005A2F92">
      <w:pPr>
        <w:spacing w:line="360" w:lineRule="auto"/>
        <w:jc w:val="both"/>
        <w:rPr>
          <w:rFonts w:ascii="Times New Roman" w:hAnsi="Times New Roman" w:cs="Times New Roman"/>
        </w:rPr>
      </w:pPr>
      <w:r w:rsidRPr="001508F4">
        <w:rPr>
          <w:rFonts w:ascii="Times New Roman" w:hAnsi="Times New Roman" w:cs="Times New Roman"/>
        </w:rPr>
        <w:t xml:space="preserve">Figure </w:t>
      </w:r>
      <w:r w:rsidR="00C14832" w:rsidRPr="001508F4">
        <w:rPr>
          <w:rFonts w:ascii="Times New Roman" w:hAnsi="Times New Roman" w:cs="Times New Roman"/>
        </w:rPr>
        <w:t>8</w:t>
      </w:r>
      <w:r w:rsidRPr="001508F4">
        <w:rPr>
          <w:rFonts w:ascii="Times New Roman" w:hAnsi="Times New Roman" w:cs="Times New Roman"/>
        </w:rPr>
        <w:t xml:space="preserve">: Proposed mechanism for the effect of whey protein aggregates on the rate of rennet gelation and the protein retention </w:t>
      </w:r>
      <w:r w:rsidR="003C0157" w:rsidRPr="001508F4">
        <w:rPr>
          <w:rFonts w:ascii="Times New Roman" w:hAnsi="Times New Roman" w:cs="Times New Roman"/>
        </w:rPr>
        <w:t>in</w:t>
      </w:r>
      <w:r w:rsidRPr="001508F4">
        <w:rPr>
          <w:rFonts w:ascii="Times New Roman" w:hAnsi="Times New Roman" w:cs="Times New Roman"/>
        </w:rPr>
        <w:t xml:space="preserve"> cheese.  Upon heat treatment, native whey proteins (</w:t>
      </w:r>
      <w:r w:rsidRPr="001508F4">
        <w:rPr>
          <w:rFonts w:ascii="Times New Roman" w:hAnsi="Times New Roman" w:cs="Times New Roman"/>
          <w:noProof/>
          <w:lang w:eastAsia="en-AU"/>
        </w:rPr>
        <mc:AlternateContent>
          <mc:Choice Requires="wpg">
            <w:drawing>
              <wp:inline distT="0" distB="0" distL="0" distR="0" wp14:anchorId="3A3716BA" wp14:editId="6E6FA44D">
                <wp:extent cx="75322" cy="70365"/>
                <wp:effectExtent l="19050" t="57150" r="20320" b="25400"/>
                <wp:docPr id="19" name="Group 502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75322" cy="70365"/>
                          <a:chOff x="0" y="0"/>
                          <a:chExt cx="336294" cy="225707"/>
                        </a:xfrm>
                      </wpg:grpSpPr>
                      <wps:wsp>
                        <wps:cNvPr id="21" name="Freeform: Shape 21">
                          <a:extLst/>
                        </wps:cNvPr>
                        <wps:cNvSpPr/>
                        <wps:spPr>
                          <a:xfrm>
                            <a:off x="0" y="0"/>
                            <a:ext cx="336294" cy="225707"/>
                          </a:xfrm>
                          <a:custGeom>
                            <a:avLst/>
                            <a:gdLst>
                              <a:gd name="connsiteX0" fmla="*/ 280770 w 336294"/>
                              <a:gd name="connsiteY0" fmla="*/ 83917 h 225707"/>
                              <a:gd name="connsiteX1" fmla="*/ 260514 w 336294"/>
                              <a:gd name="connsiteY1" fmla="*/ 66555 h 225707"/>
                              <a:gd name="connsiteX2" fmla="*/ 246046 w 336294"/>
                              <a:gd name="connsiteY2" fmla="*/ 57874 h 225707"/>
                              <a:gd name="connsiteX3" fmla="*/ 240258 w 336294"/>
                              <a:gd name="connsiteY3" fmla="*/ 52086 h 225707"/>
                              <a:gd name="connsiteX4" fmla="*/ 211322 w 336294"/>
                              <a:gd name="connsiteY4" fmla="*/ 43405 h 225707"/>
                              <a:gd name="connsiteX5" fmla="*/ 130299 w 336294"/>
                              <a:gd name="connsiteY5" fmla="*/ 46299 h 225707"/>
                              <a:gd name="connsiteX6" fmla="*/ 118724 w 336294"/>
                              <a:gd name="connsiteY6" fmla="*/ 49193 h 225707"/>
                              <a:gd name="connsiteX7" fmla="*/ 110043 w 336294"/>
                              <a:gd name="connsiteY7" fmla="*/ 54980 h 225707"/>
                              <a:gd name="connsiteX8" fmla="*/ 98469 w 336294"/>
                              <a:gd name="connsiteY8" fmla="*/ 57874 h 225707"/>
                              <a:gd name="connsiteX9" fmla="*/ 75319 w 336294"/>
                              <a:gd name="connsiteY9" fmla="*/ 63661 h 225707"/>
                              <a:gd name="connsiteX10" fmla="*/ 60851 w 336294"/>
                              <a:gd name="connsiteY10" fmla="*/ 75236 h 225707"/>
                              <a:gd name="connsiteX11" fmla="*/ 57957 w 336294"/>
                              <a:gd name="connsiteY11" fmla="*/ 86810 h 225707"/>
                              <a:gd name="connsiteX12" fmla="*/ 60851 w 336294"/>
                              <a:gd name="connsiteY12" fmla="*/ 138896 h 225707"/>
                              <a:gd name="connsiteX13" fmla="*/ 72426 w 336294"/>
                              <a:gd name="connsiteY13" fmla="*/ 167833 h 225707"/>
                              <a:gd name="connsiteX14" fmla="*/ 81107 w 336294"/>
                              <a:gd name="connsiteY14" fmla="*/ 188089 h 225707"/>
                              <a:gd name="connsiteX15" fmla="*/ 84000 w 336294"/>
                              <a:gd name="connsiteY15" fmla="*/ 199664 h 225707"/>
                              <a:gd name="connsiteX16" fmla="*/ 98469 w 336294"/>
                              <a:gd name="connsiteY16" fmla="*/ 208345 h 225707"/>
                              <a:gd name="connsiteX17" fmla="*/ 118724 w 336294"/>
                              <a:gd name="connsiteY17" fmla="*/ 214132 h 225707"/>
                              <a:gd name="connsiteX18" fmla="*/ 124512 w 336294"/>
                              <a:gd name="connsiteY18" fmla="*/ 219919 h 225707"/>
                              <a:gd name="connsiteX19" fmla="*/ 147661 w 336294"/>
                              <a:gd name="connsiteY19" fmla="*/ 225707 h 225707"/>
                              <a:gd name="connsiteX20" fmla="*/ 202641 w 336294"/>
                              <a:gd name="connsiteY20" fmla="*/ 222813 h 225707"/>
                              <a:gd name="connsiteX21" fmla="*/ 220003 w 336294"/>
                              <a:gd name="connsiteY21" fmla="*/ 211238 h 225707"/>
                              <a:gd name="connsiteX22" fmla="*/ 228684 w 336294"/>
                              <a:gd name="connsiteY22" fmla="*/ 205451 h 225707"/>
                              <a:gd name="connsiteX23" fmla="*/ 237365 w 336294"/>
                              <a:gd name="connsiteY23" fmla="*/ 199664 h 225707"/>
                              <a:gd name="connsiteX24" fmla="*/ 243152 w 336294"/>
                              <a:gd name="connsiteY24" fmla="*/ 193876 h 225707"/>
                              <a:gd name="connsiteX25" fmla="*/ 251833 w 336294"/>
                              <a:gd name="connsiteY25" fmla="*/ 190982 h 225707"/>
                              <a:gd name="connsiteX26" fmla="*/ 260514 w 336294"/>
                              <a:gd name="connsiteY26" fmla="*/ 182301 h 225707"/>
                              <a:gd name="connsiteX27" fmla="*/ 269195 w 336294"/>
                              <a:gd name="connsiteY27" fmla="*/ 176514 h 225707"/>
                              <a:gd name="connsiteX28" fmla="*/ 277876 w 336294"/>
                              <a:gd name="connsiteY28" fmla="*/ 159152 h 225707"/>
                              <a:gd name="connsiteX29" fmla="*/ 274982 w 336294"/>
                              <a:gd name="connsiteY29" fmla="*/ 130215 h 225707"/>
                              <a:gd name="connsiteX30" fmla="*/ 257620 w 336294"/>
                              <a:gd name="connsiteY30" fmla="*/ 104172 h 225707"/>
                              <a:gd name="connsiteX31" fmla="*/ 243152 w 336294"/>
                              <a:gd name="connsiteY31" fmla="*/ 81023 h 225707"/>
                              <a:gd name="connsiteX32" fmla="*/ 225790 w 336294"/>
                              <a:gd name="connsiteY32" fmla="*/ 75236 h 225707"/>
                              <a:gd name="connsiteX33" fmla="*/ 214215 w 336294"/>
                              <a:gd name="connsiteY33" fmla="*/ 63661 h 225707"/>
                              <a:gd name="connsiteX34" fmla="*/ 208428 w 336294"/>
                              <a:gd name="connsiteY34" fmla="*/ 54980 h 225707"/>
                              <a:gd name="connsiteX35" fmla="*/ 199747 w 336294"/>
                              <a:gd name="connsiteY35" fmla="*/ 49193 h 225707"/>
                              <a:gd name="connsiteX36" fmla="*/ 193960 w 336294"/>
                              <a:gd name="connsiteY36" fmla="*/ 43405 h 225707"/>
                              <a:gd name="connsiteX37" fmla="*/ 185279 w 336294"/>
                              <a:gd name="connsiteY37" fmla="*/ 37618 h 225707"/>
                              <a:gd name="connsiteX38" fmla="*/ 173704 w 336294"/>
                              <a:gd name="connsiteY38" fmla="*/ 26043 h 225707"/>
                              <a:gd name="connsiteX39" fmla="*/ 162129 w 336294"/>
                              <a:gd name="connsiteY39" fmla="*/ 17362 h 225707"/>
                              <a:gd name="connsiteX40" fmla="*/ 138980 w 336294"/>
                              <a:gd name="connsiteY40" fmla="*/ 2894 h 225707"/>
                              <a:gd name="connsiteX41" fmla="*/ 95575 w 336294"/>
                              <a:gd name="connsiteY41" fmla="*/ 0 h 225707"/>
                              <a:gd name="connsiteX42" fmla="*/ 60851 w 336294"/>
                              <a:gd name="connsiteY42" fmla="*/ 2894 h 225707"/>
                              <a:gd name="connsiteX43" fmla="*/ 46382 w 336294"/>
                              <a:gd name="connsiteY43" fmla="*/ 14469 h 225707"/>
                              <a:gd name="connsiteX44" fmla="*/ 26127 w 336294"/>
                              <a:gd name="connsiteY44" fmla="*/ 26043 h 225707"/>
                              <a:gd name="connsiteX45" fmla="*/ 11658 w 336294"/>
                              <a:gd name="connsiteY45" fmla="*/ 34724 h 225707"/>
                              <a:gd name="connsiteX46" fmla="*/ 5871 w 336294"/>
                              <a:gd name="connsiteY46" fmla="*/ 46299 h 225707"/>
                              <a:gd name="connsiteX47" fmla="*/ 84 w 336294"/>
                              <a:gd name="connsiteY47" fmla="*/ 54980 h 225707"/>
                              <a:gd name="connsiteX48" fmla="*/ 8765 w 336294"/>
                              <a:gd name="connsiteY48" fmla="*/ 107066 h 225707"/>
                              <a:gd name="connsiteX49" fmla="*/ 14552 w 336294"/>
                              <a:gd name="connsiteY49" fmla="*/ 115747 h 225707"/>
                              <a:gd name="connsiteX50" fmla="*/ 17446 w 336294"/>
                              <a:gd name="connsiteY50" fmla="*/ 124428 h 225707"/>
                              <a:gd name="connsiteX51" fmla="*/ 31914 w 336294"/>
                              <a:gd name="connsiteY51" fmla="*/ 147577 h 225707"/>
                              <a:gd name="connsiteX52" fmla="*/ 43489 w 336294"/>
                              <a:gd name="connsiteY52" fmla="*/ 150471 h 225707"/>
                              <a:gd name="connsiteX53" fmla="*/ 55064 w 336294"/>
                              <a:gd name="connsiteY53" fmla="*/ 156258 h 225707"/>
                              <a:gd name="connsiteX54" fmla="*/ 124512 w 336294"/>
                              <a:gd name="connsiteY54" fmla="*/ 164939 h 225707"/>
                              <a:gd name="connsiteX55" fmla="*/ 176598 w 336294"/>
                              <a:gd name="connsiteY55" fmla="*/ 170727 h 225707"/>
                              <a:gd name="connsiteX56" fmla="*/ 196853 w 336294"/>
                              <a:gd name="connsiteY56" fmla="*/ 176514 h 225707"/>
                              <a:gd name="connsiteX57" fmla="*/ 289451 w 336294"/>
                              <a:gd name="connsiteY57" fmla="*/ 173620 h 225707"/>
                              <a:gd name="connsiteX58" fmla="*/ 318388 w 336294"/>
                              <a:gd name="connsiteY58" fmla="*/ 167833 h 225707"/>
                              <a:gd name="connsiteX59" fmla="*/ 327069 w 336294"/>
                              <a:gd name="connsiteY59" fmla="*/ 162046 h 225707"/>
                              <a:gd name="connsiteX60" fmla="*/ 332856 w 336294"/>
                              <a:gd name="connsiteY60" fmla="*/ 156258 h 225707"/>
                              <a:gd name="connsiteX61" fmla="*/ 332856 w 336294"/>
                              <a:gd name="connsiteY61" fmla="*/ 127322 h 225707"/>
                              <a:gd name="connsiteX62" fmla="*/ 329962 w 336294"/>
                              <a:gd name="connsiteY62" fmla="*/ 124428 h 225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Lst>
                            <a:rect l="l" t="t" r="r" b="b"/>
                            <a:pathLst>
                              <a:path w="336294" h="225707">
                                <a:moveTo>
                                  <a:pt x="280770" y="83917"/>
                                </a:moveTo>
                                <a:cubicBezTo>
                                  <a:pt x="255206" y="51961"/>
                                  <a:pt x="281022" y="78860"/>
                                  <a:pt x="260514" y="66555"/>
                                </a:cubicBezTo>
                                <a:cubicBezTo>
                                  <a:pt x="240654" y="54639"/>
                                  <a:pt x="270637" y="66069"/>
                                  <a:pt x="246046" y="57874"/>
                                </a:cubicBezTo>
                                <a:cubicBezTo>
                                  <a:pt x="244117" y="55945"/>
                                  <a:pt x="242698" y="53306"/>
                                  <a:pt x="240258" y="52086"/>
                                </a:cubicBezTo>
                                <a:cubicBezTo>
                                  <a:pt x="233217" y="48566"/>
                                  <a:pt x="219626" y="45481"/>
                                  <a:pt x="211322" y="43405"/>
                                </a:cubicBezTo>
                                <a:cubicBezTo>
                                  <a:pt x="184314" y="44370"/>
                                  <a:pt x="157271" y="44613"/>
                                  <a:pt x="130299" y="46299"/>
                                </a:cubicBezTo>
                                <a:cubicBezTo>
                                  <a:pt x="126330" y="46547"/>
                                  <a:pt x="122380" y="47626"/>
                                  <a:pt x="118724" y="49193"/>
                                </a:cubicBezTo>
                                <a:cubicBezTo>
                                  <a:pt x="115527" y="50563"/>
                                  <a:pt x="113239" y="53610"/>
                                  <a:pt x="110043" y="54980"/>
                                </a:cubicBezTo>
                                <a:cubicBezTo>
                                  <a:pt x="106388" y="56547"/>
                                  <a:pt x="102351" y="57011"/>
                                  <a:pt x="98469" y="57874"/>
                                </a:cubicBezTo>
                                <a:cubicBezTo>
                                  <a:pt x="92519" y="59196"/>
                                  <a:pt x="81528" y="60557"/>
                                  <a:pt x="75319" y="63661"/>
                                </a:cubicBezTo>
                                <a:cubicBezTo>
                                  <a:pt x="68016" y="67312"/>
                                  <a:pt x="66235" y="69851"/>
                                  <a:pt x="60851" y="75236"/>
                                </a:cubicBezTo>
                                <a:cubicBezTo>
                                  <a:pt x="59886" y="79094"/>
                                  <a:pt x="57957" y="82833"/>
                                  <a:pt x="57957" y="86810"/>
                                </a:cubicBezTo>
                                <a:cubicBezTo>
                                  <a:pt x="57957" y="104199"/>
                                  <a:pt x="58694" y="121641"/>
                                  <a:pt x="60851" y="138896"/>
                                </a:cubicBezTo>
                                <a:cubicBezTo>
                                  <a:pt x="62401" y="151299"/>
                                  <a:pt x="67870" y="157203"/>
                                  <a:pt x="72426" y="167833"/>
                                </a:cubicBezTo>
                                <a:cubicBezTo>
                                  <a:pt x="85200" y="197638"/>
                                  <a:pt x="61910" y="149698"/>
                                  <a:pt x="81107" y="188089"/>
                                </a:cubicBezTo>
                                <a:cubicBezTo>
                                  <a:pt x="82071" y="191947"/>
                                  <a:pt x="82221" y="196107"/>
                                  <a:pt x="84000" y="199664"/>
                                </a:cubicBezTo>
                                <a:cubicBezTo>
                                  <a:pt x="87029" y="205723"/>
                                  <a:pt x="92696" y="206695"/>
                                  <a:pt x="98469" y="208345"/>
                                </a:cubicBezTo>
                                <a:cubicBezTo>
                                  <a:pt x="123903" y="215612"/>
                                  <a:pt x="97909" y="207193"/>
                                  <a:pt x="118724" y="214132"/>
                                </a:cubicBezTo>
                                <a:cubicBezTo>
                                  <a:pt x="120653" y="216061"/>
                                  <a:pt x="121979" y="218906"/>
                                  <a:pt x="124512" y="219919"/>
                                </a:cubicBezTo>
                                <a:cubicBezTo>
                                  <a:pt x="131897" y="222873"/>
                                  <a:pt x="147661" y="225707"/>
                                  <a:pt x="147661" y="225707"/>
                                </a:cubicBezTo>
                                <a:cubicBezTo>
                                  <a:pt x="165988" y="224742"/>
                                  <a:pt x="184645" y="226412"/>
                                  <a:pt x="202641" y="222813"/>
                                </a:cubicBezTo>
                                <a:cubicBezTo>
                                  <a:pt x="209461" y="221449"/>
                                  <a:pt x="214216" y="215096"/>
                                  <a:pt x="220003" y="211238"/>
                                </a:cubicBezTo>
                                <a:lnTo>
                                  <a:pt x="228684" y="205451"/>
                                </a:lnTo>
                                <a:cubicBezTo>
                                  <a:pt x="231578" y="203522"/>
                                  <a:pt x="234906" y="202123"/>
                                  <a:pt x="237365" y="199664"/>
                                </a:cubicBezTo>
                                <a:cubicBezTo>
                                  <a:pt x="239294" y="197735"/>
                                  <a:pt x="240813" y="195280"/>
                                  <a:pt x="243152" y="193876"/>
                                </a:cubicBezTo>
                                <a:cubicBezTo>
                                  <a:pt x="245767" y="192307"/>
                                  <a:pt x="248939" y="191947"/>
                                  <a:pt x="251833" y="190982"/>
                                </a:cubicBezTo>
                                <a:cubicBezTo>
                                  <a:pt x="254727" y="188088"/>
                                  <a:pt x="257370" y="184921"/>
                                  <a:pt x="260514" y="182301"/>
                                </a:cubicBezTo>
                                <a:cubicBezTo>
                                  <a:pt x="263186" y="180075"/>
                                  <a:pt x="266736" y="178973"/>
                                  <a:pt x="269195" y="176514"/>
                                </a:cubicBezTo>
                                <a:cubicBezTo>
                                  <a:pt x="274804" y="170905"/>
                                  <a:pt x="275523" y="166211"/>
                                  <a:pt x="277876" y="159152"/>
                                </a:cubicBezTo>
                                <a:cubicBezTo>
                                  <a:pt x="276911" y="149506"/>
                                  <a:pt x="277873" y="139468"/>
                                  <a:pt x="274982" y="130215"/>
                                </a:cubicBezTo>
                                <a:cubicBezTo>
                                  <a:pt x="274617" y="129048"/>
                                  <a:pt x="260697" y="109095"/>
                                  <a:pt x="257620" y="104172"/>
                                </a:cubicBezTo>
                                <a:cubicBezTo>
                                  <a:pt x="252797" y="96456"/>
                                  <a:pt x="251785" y="83900"/>
                                  <a:pt x="243152" y="81023"/>
                                </a:cubicBezTo>
                                <a:lnTo>
                                  <a:pt x="225790" y="75236"/>
                                </a:lnTo>
                                <a:cubicBezTo>
                                  <a:pt x="221932" y="71378"/>
                                  <a:pt x="217242" y="68201"/>
                                  <a:pt x="214215" y="63661"/>
                                </a:cubicBezTo>
                                <a:cubicBezTo>
                                  <a:pt x="212286" y="60767"/>
                                  <a:pt x="210887" y="57439"/>
                                  <a:pt x="208428" y="54980"/>
                                </a:cubicBezTo>
                                <a:cubicBezTo>
                                  <a:pt x="205969" y="52521"/>
                                  <a:pt x="202463" y="51366"/>
                                  <a:pt x="199747" y="49193"/>
                                </a:cubicBezTo>
                                <a:cubicBezTo>
                                  <a:pt x="197617" y="47489"/>
                                  <a:pt x="196090" y="45109"/>
                                  <a:pt x="193960" y="43405"/>
                                </a:cubicBezTo>
                                <a:cubicBezTo>
                                  <a:pt x="191244" y="41232"/>
                                  <a:pt x="187919" y="39881"/>
                                  <a:pt x="185279" y="37618"/>
                                </a:cubicBezTo>
                                <a:cubicBezTo>
                                  <a:pt x="181136" y="34067"/>
                                  <a:pt x="178069" y="29317"/>
                                  <a:pt x="173704" y="26043"/>
                                </a:cubicBezTo>
                                <a:cubicBezTo>
                                  <a:pt x="169846" y="23149"/>
                                  <a:pt x="165791" y="20501"/>
                                  <a:pt x="162129" y="17362"/>
                                </a:cubicBezTo>
                                <a:cubicBezTo>
                                  <a:pt x="152367" y="8995"/>
                                  <a:pt x="153958" y="5141"/>
                                  <a:pt x="138980" y="2894"/>
                                </a:cubicBezTo>
                                <a:cubicBezTo>
                                  <a:pt x="124640" y="743"/>
                                  <a:pt x="110043" y="965"/>
                                  <a:pt x="95575" y="0"/>
                                </a:cubicBezTo>
                                <a:cubicBezTo>
                                  <a:pt x="84000" y="965"/>
                                  <a:pt x="72240" y="616"/>
                                  <a:pt x="60851" y="2894"/>
                                </a:cubicBezTo>
                                <a:cubicBezTo>
                                  <a:pt x="54913" y="4082"/>
                                  <a:pt x="50696" y="11018"/>
                                  <a:pt x="46382" y="14469"/>
                                </a:cubicBezTo>
                                <a:cubicBezTo>
                                  <a:pt x="31583" y="26308"/>
                                  <a:pt x="43949" y="14161"/>
                                  <a:pt x="26127" y="26043"/>
                                </a:cubicBezTo>
                                <a:cubicBezTo>
                                  <a:pt x="10240" y="36634"/>
                                  <a:pt x="31806" y="28010"/>
                                  <a:pt x="11658" y="34724"/>
                                </a:cubicBezTo>
                                <a:cubicBezTo>
                                  <a:pt x="9729" y="38582"/>
                                  <a:pt x="8011" y="42554"/>
                                  <a:pt x="5871" y="46299"/>
                                </a:cubicBezTo>
                                <a:cubicBezTo>
                                  <a:pt x="4146" y="49319"/>
                                  <a:pt x="315" y="51510"/>
                                  <a:pt x="84" y="54980"/>
                                </a:cubicBezTo>
                                <a:cubicBezTo>
                                  <a:pt x="-443" y="62881"/>
                                  <a:pt x="1366" y="95967"/>
                                  <a:pt x="8765" y="107066"/>
                                </a:cubicBezTo>
                                <a:cubicBezTo>
                                  <a:pt x="10694" y="109960"/>
                                  <a:pt x="12997" y="112636"/>
                                  <a:pt x="14552" y="115747"/>
                                </a:cubicBezTo>
                                <a:cubicBezTo>
                                  <a:pt x="15916" y="118475"/>
                                  <a:pt x="16244" y="121624"/>
                                  <a:pt x="17446" y="124428"/>
                                </a:cubicBezTo>
                                <a:cubicBezTo>
                                  <a:pt x="19901" y="130157"/>
                                  <a:pt x="26781" y="143910"/>
                                  <a:pt x="31914" y="147577"/>
                                </a:cubicBezTo>
                                <a:cubicBezTo>
                                  <a:pt x="35150" y="149889"/>
                                  <a:pt x="39765" y="149075"/>
                                  <a:pt x="43489" y="150471"/>
                                </a:cubicBezTo>
                                <a:cubicBezTo>
                                  <a:pt x="47528" y="151986"/>
                                  <a:pt x="51059" y="154656"/>
                                  <a:pt x="55064" y="156258"/>
                                </a:cubicBezTo>
                                <a:cubicBezTo>
                                  <a:pt x="82372" y="167182"/>
                                  <a:pt x="85004" y="162745"/>
                                  <a:pt x="124512" y="164939"/>
                                </a:cubicBezTo>
                                <a:cubicBezTo>
                                  <a:pt x="150406" y="173571"/>
                                  <a:pt x="113718" y="162152"/>
                                  <a:pt x="176598" y="170727"/>
                                </a:cubicBezTo>
                                <a:cubicBezTo>
                                  <a:pt x="183555" y="171676"/>
                                  <a:pt x="190101" y="174585"/>
                                  <a:pt x="196853" y="176514"/>
                                </a:cubicBezTo>
                                <a:lnTo>
                                  <a:pt x="289451" y="173620"/>
                                </a:lnTo>
                                <a:cubicBezTo>
                                  <a:pt x="295397" y="173315"/>
                                  <a:pt x="310986" y="171534"/>
                                  <a:pt x="318388" y="167833"/>
                                </a:cubicBezTo>
                                <a:cubicBezTo>
                                  <a:pt x="321499" y="166278"/>
                                  <a:pt x="324353" y="164219"/>
                                  <a:pt x="327069" y="162046"/>
                                </a:cubicBezTo>
                                <a:cubicBezTo>
                                  <a:pt x="329199" y="160342"/>
                                  <a:pt x="330927" y="158187"/>
                                  <a:pt x="332856" y="156258"/>
                                </a:cubicBezTo>
                                <a:cubicBezTo>
                                  <a:pt x="337270" y="143019"/>
                                  <a:pt x="337607" y="146322"/>
                                  <a:pt x="332856" y="127322"/>
                                </a:cubicBezTo>
                                <a:cubicBezTo>
                                  <a:pt x="332525" y="125998"/>
                                  <a:pt x="330927" y="125393"/>
                                  <a:pt x="329962" y="124428"/>
                                </a:cubicBezTo>
                              </a:path>
                            </a:pathLst>
                          </a:custGeom>
                          <a:ln w="19050">
                            <a:solidFill>
                              <a:schemeClr val="accent4"/>
                            </a:solidFill>
                          </a:ln>
                        </wps:spPr>
                        <wps:style>
                          <a:lnRef idx="1">
                            <a:schemeClr val="accent4"/>
                          </a:lnRef>
                          <a:fillRef idx="0">
                            <a:schemeClr val="accent4"/>
                          </a:fillRef>
                          <a:effectRef idx="0">
                            <a:schemeClr val="accent4"/>
                          </a:effectRef>
                          <a:fontRef idx="minor">
                            <a:schemeClr val="tx1"/>
                          </a:fontRef>
                        </wps:style>
                        <wps:bodyPr rot="0" spcFirstLastPara="0" vert="horz" wrap="square" lIns="63305" tIns="31652" rIns="63305" bIns="31652" numCol="1" spcCol="0" rtlCol="0" fromWordArt="0" anchor="ctr" anchorCtr="0" forceAA="0" compatLnSpc="1">
                          <a:prstTxWarp prst="textNoShape">
                            <a:avLst/>
                          </a:prstTxWarp>
                          <a:noAutofit/>
                        </wps:bodyPr>
                      </wps:wsp>
                      <wps:wsp>
                        <wps:cNvPr id="22" name="Freeform: Shape 22">
                          <a:extLst/>
                        </wps:cNvPr>
                        <wps:cNvSpPr/>
                        <wps:spPr>
                          <a:xfrm rot="20481615">
                            <a:off x="99955" y="67999"/>
                            <a:ext cx="44841" cy="17346"/>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63305" tIns="31652" rIns="63305" bIns="31652" numCol="1" spcCol="0" rtlCol="0" fromWordArt="0" anchor="ctr" anchorCtr="0" forceAA="0" compatLnSpc="1">
                          <a:prstTxWarp prst="textNoShape">
                            <a:avLst/>
                          </a:prstTxWarp>
                          <a:noAutofit/>
                        </wps:bodyPr>
                      </wps:wsp>
                      <wps:wsp>
                        <wps:cNvPr id="26" name="Freeform: Shape 26">
                          <a:extLst/>
                        </wps:cNvPr>
                        <wps:cNvSpPr/>
                        <wps:spPr>
                          <a:xfrm rot="10800000">
                            <a:off x="130428" y="141536"/>
                            <a:ext cx="44841" cy="17346"/>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63305" tIns="31652" rIns="63305" bIns="31652" numCol="1" spcCol="0" rtlCol="0" fromWordArt="0" anchor="ctr" anchorCtr="0" forceAA="0" compatLnSpc="1">
                          <a:prstTxWarp prst="textNoShape">
                            <a:avLst/>
                          </a:prstTxWarp>
                          <a:noAutofit/>
                        </wps:bodyPr>
                      </wps:wsp>
                      <wps:wsp>
                        <wps:cNvPr id="28" name="Freeform: Shape 28">
                          <a:extLst/>
                        </wps:cNvPr>
                        <wps:cNvSpPr/>
                        <wps:spPr>
                          <a:xfrm rot="3632937">
                            <a:off x="225113" y="111876"/>
                            <a:ext cx="44841" cy="17346"/>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63305" tIns="31652" rIns="63305" bIns="31652" numCol="1" spcCol="0" rtlCol="0" fromWordArt="0" anchor="ctr" anchorCtr="0" forceAA="0" compatLnSpc="1">
                          <a:prstTxWarp prst="textNoShape">
                            <a:avLst/>
                          </a:prstTxWarp>
                          <a:noAutofit/>
                        </wps:bodyPr>
                      </wps:wsp>
                      <wps:wsp>
                        <wps:cNvPr id="225" name="Freeform: Shape 225">
                          <a:extLst/>
                        </wps:cNvPr>
                        <wps:cNvSpPr/>
                        <wps:spPr>
                          <a:xfrm rot="17777460">
                            <a:off x="11080" y="44056"/>
                            <a:ext cx="44841" cy="17346"/>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63305" tIns="31652" rIns="63305" bIns="31652" numCol="1" spcCol="0" rtlCol="0" fromWordArt="0" anchor="ctr" anchorCtr="0" forceAA="0" compatLnSpc="1">
                          <a:prstTxWarp prst="textNoShape">
                            <a:avLst/>
                          </a:prstTxWarp>
                          <a:noAutofit/>
                        </wps:bodyPr>
                      </wps:wsp>
                      <wps:wsp>
                        <wps:cNvPr id="226" name="Freeform: Shape 226">
                          <a:extLst/>
                        </wps:cNvPr>
                        <wps:cNvSpPr/>
                        <wps:spPr>
                          <a:xfrm rot="10357402">
                            <a:off x="163480" y="196456"/>
                            <a:ext cx="44841" cy="17346"/>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63305" tIns="31652" rIns="63305" bIns="31652" numCol="1" spcCol="0" rtlCol="0" fromWordArt="0" anchor="ctr" anchorCtr="0" forceAA="0" compatLnSpc="1">
                          <a:prstTxWarp prst="textNoShape">
                            <a:avLst/>
                          </a:prstTxWarp>
                          <a:noAutofit/>
                        </wps:bodyPr>
                      </wps:wsp>
                    </wpg:wgp>
                  </a:graphicData>
                </a:graphic>
              </wp:inline>
            </w:drawing>
          </mc:Choice>
          <mc:Fallback>
            <w:pict>
              <v:group w14:anchorId="3F5357C5" id="Group 5027" o:spid="_x0000_s1026" style="width:5.95pt;height:5.55pt;mso-position-horizontal-relative:char;mso-position-vertical-relative:line" coordsize="336294,225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">
                <v:shape id="Freeform: Shape 21" o:spid="_x0000_s1027" style="position:absolute;width:336294;height:225707;visibility:visible;mso-wrap-style:square;v-text-anchor:middle" coordsize="336294,22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" path="m280770,83917v-25564,-31956,252,-5057,-20256,-17362c240654,54639,270637,66069,246046,57874v-1929,-1929,-3348,-4568,-5788,-5788c233217,48566,219626,45481,211322,43405v-27008,965,-54051,1208,-81023,2894c126330,46547,122380,47626,118724,49193v-3197,1370,-5485,4417,-8681,5787c106388,56547,102351,57011,98469,57874v-5950,1322,-16941,2683,-23150,5787c68016,67312,66235,69851,60851,75236v-965,3858,-2894,7597,-2894,11574c57957,104199,58694,121641,60851,138896v1550,12403,7019,18307,11575,28937c85200,197638,61910,149698,81107,188089v964,3858,1114,8018,2893,11575c87029,205723,92696,206695,98469,208345v25434,7267,-560,-1152,20255,5787c120653,216061,121979,218906,124512,219919v7385,2954,23149,5788,23149,5788c165988,224742,184645,226412,202641,222813v6820,-1364,11575,-7717,17362,-11575l228684,205451v2894,-1929,6222,-3328,8681,-5787c239294,197735,240813,195280,243152,193876v2615,-1569,5787,-1929,8681,-2894c254727,188088,257370,184921,260514,182301v2672,-2226,6222,-3328,8681,-5787c274804,170905,275523,166211,277876,159152v-965,-9646,-3,-19684,-2894,-28937c274617,129048,260697,109095,257620,104172,252797,96456,251785,83900,243152,81023l225790,75236v-3858,-3858,-8548,-7035,-11575,-11575c212286,60767,210887,57439,208428,54980v-2459,-2459,-5965,-3614,-8681,-5787c197617,47489,196090,45109,193960,43405v-2716,-2173,-6041,-3524,-8681,-5787c181136,34067,178069,29317,173704,26043v-3858,-2894,-7913,-5542,-11575,-8681c152367,8995,153958,5141,138980,2894,124640,743,110043,965,95575,,84000,965,72240,616,60851,2894,54913,4082,50696,11018,46382,14469,31583,26308,43949,14161,26127,26043v-15887,10591,5679,1967,-14469,8681c9729,38582,8011,42554,5871,46299,4146,49319,315,51510,84,54980v-527,7901,1282,40987,8681,52086c10694,109960,12997,112636,14552,115747v1364,2728,1692,5877,2894,8681c19901,130157,26781,143910,31914,147577v3236,2312,7851,1498,11575,2894c47528,151986,51059,154656,55064,156258v27308,10924,29940,6487,69448,8681c150406,173571,113718,162152,176598,170727v6957,949,13503,3858,20255,5787l289451,173620v5946,-305,21535,-2086,28937,-5787c321499,166278,324353,164219,327069,162046v2130,-1704,3858,-3859,5787,-5788c337270,143019,337607,146322,332856,127322v-331,-1324,-1929,-1929,-2894,-2894e" filled="f" strokecolor="#ffc000 [3207]" strokeweight="1.5pt">
                  <v:stroke joinstyle="miter"/>
                  <v:path arrowok="t" o:connecttype="custom" o:connectlocs="280770,83917;260514,66555;246046,57874;240258,52086;211322,43405;130299,46299;118724,49193;110043,54980;98469,57874;75319,63661;60851,75236;57957,86810;60851,138896;72426,167833;81107,188089;84000,199664;98469,208345;118724,214132;124512,219919;147661,225707;202641,222813;220003,211238;228684,205451;237365,199664;243152,193876;251833,190982;260514,182301;269195,176514;277876,159152;274982,130215;257620,104172;243152,81023;225790,75236;214215,63661;208428,54980;199747,49193;193960,43405;185279,37618;173704,26043;162129,17362;138980,2894;95575,0;60851,2894;46382,14469;26127,26043;11658,34724;5871,46299;84,54980;8765,107066;14552,115747;17446,124428;31914,147577;43489,150471;55064,156258;124512,164939;176598,170727;196853,176514;289451,173620;318388,167833;327069,162046;332856,156258;332856,127322;329962,124428" o:connectangles="0,0,0,0,0,0,0,0,0,0,0,0,0,0,0,0,0,0,0,0,0,0,0,0,0,0,0,0,0,0,0,0,0,0,0,0,0,0,0,0,0,0,0,0,0,0,0,0,0,0,0,0,0,0,0,0,0,0,0,0,0,0,0"/>
                </v:shape>
                <v:shape id="Freeform: Shape 22" o:spid="_x0000_s1028" style="position:absolute;left:99955;top:67999;width:44841;height:17346;rotation:-1221575fd;visibility:visible;mso-wrap-style:square;v-text-anchor:middle" coordsize="4484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" path="m1407,1449c-3898,3378,7079,14102,12982,15918,23249,19077,41838,17729,44812,4343,46067,-1307,6712,-480,1407,1449xe" fillcolor="#ed7d31 [3205]" strokecolor="#ed7d31 [3205]" strokeweight="1pt">
                  <v:stroke joinstyle="miter"/>
                  <v:path arrowok="t" o:connecttype="custom" o:connectlocs="1407,1449;12982,15918;44812,4343;1407,1449" o:connectangles="0,0,0,0"/>
                </v:shape>
                <v:shape id="Freeform: Shape 26" o:spid="_x0000_s1029" style="position:absolute;left:130428;top:141536;width:44841;height:17346;rotation:180;visibility:visible;mso-wrap-style:square;v-text-anchor:middle" coordsize="4484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" path="m1407,1449c-3898,3378,7079,14102,12982,15918,23249,19077,41838,17729,44812,4343,46067,-1307,6712,-480,1407,1449xe" fillcolor="#ed7d31 [3205]" strokecolor="#ed7d31 [3205]" strokeweight="1pt">
                  <v:stroke joinstyle="miter"/>
                  <v:path arrowok="t" o:connecttype="custom" o:connectlocs="1407,1449;12982,15918;44812,4343;1407,1449" o:connectangles="0,0,0,0"/>
                </v:shape>
                <v:shape id="Freeform: Shape 28" o:spid="_x0000_s1030" style="position:absolute;left:225113;top:111876;width:44841;height:17346;rotation:3968136fd;visibility:visible;mso-wrap-style:square;v-text-anchor:middle" coordsize="4484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" path="m1407,1449c-3898,3378,7079,14102,12982,15918,23249,19077,41838,17729,44812,4343,46067,-1307,6712,-480,1407,1449xe" fillcolor="#ed7d31 [3205]" strokecolor="#ed7d31 [3205]" strokeweight="1pt">
                  <v:stroke joinstyle="miter"/>
                  <v:path arrowok="t" o:connecttype="custom" o:connectlocs="1407,1449;12982,15918;44812,4343;1407,1449" o:connectangles="0,0,0,0"/>
                </v:shape>
                <v:shape id="Freeform: Shape 225" o:spid="_x0000_s1031" style="position:absolute;left:11080;top:44056;width:44841;height:17346;rotation:-4175233fd;visibility:visible;mso-wrap-style:square;v-text-anchor:middle" coordsize="4484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" path="m1407,1449c-3898,3378,7079,14102,12982,15918,23249,19077,41838,17729,44812,4343,46067,-1307,6712,-480,1407,1449xe" fillcolor="#ed7d31 [3205]" strokecolor="#ed7d31 [3205]" strokeweight="1pt">
                  <v:stroke joinstyle="miter"/>
                  <v:path arrowok="t" o:connecttype="custom" o:connectlocs="1407,1449;12982,15918;44812,4343;1407,1449" o:connectangles="0,0,0,0"/>
                </v:shape>
                <v:shape id="Freeform: Shape 226" o:spid="_x0000_s1032" style="position:absolute;left:163480;top:196456;width:44841;height:17346;rotation:11313045fd;visibility:visible;mso-wrap-style:square;v-text-anchor:middle" coordsize="44841,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" path="m1407,1449c-3898,3378,7079,14102,12982,15918,23249,19077,41838,17729,44812,4343,46067,-1307,6712,-480,1407,1449xe" fillcolor="#ed7d31 [3205]" strokecolor="#ed7d31 [3205]" strokeweight="1pt">
                  <v:stroke joinstyle="miter"/>
                  <v:path arrowok="t" o:connecttype="custom" o:connectlocs="1407,1449;12982,15918;44812,4343;1407,1449" o:connectangles="0,0,0,0"/>
                </v:shape>
                <w10:anchorlock/>
              </v:group>
            </w:pict>
          </mc:Fallback>
        </mc:AlternateContent>
      </w:r>
      <w:r w:rsidRPr="001508F4">
        <w:rPr>
          <w:rFonts w:ascii="Times New Roman" w:hAnsi="Times New Roman" w:cs="Times New Roman"/>
        </w:rPr>
        <w:t xml:space="preserve">) (a) </w:t>
      </w:r>
      <w:r w:rsidR="004A6B98" w:rsidRPr="001508F4">
        <w:rPr>
          <w:rFonts w:ascii="Times New Roman" w:hAnsi="Times New Roman" w:cs="Times New Roman"/>
        </w:rPr>
        <w:t xml:space="preserve">unfold (b) </w:t>
      </w:r>
      <w:r w:rsidRPr="001508F4">
        <w:rPr>
          <w:rFonts w:ascii="Times New Roman" w:hAnsi="Times New Roman" w:cs="Times New Roman"/>
        </w:rPr>
        <w:t>and expose their buried hydrophobic residues (</w:t>
      </w:r>
      <w:r w:rsidRPr="001508F4">
        <w:rPr>
          <w:rFonts w:ascii="Times New Roman" w:hAnsi="Times New Roman" w:cs="Times New Roman"/>
          <w:noProof/>
          <w:lang w:eastAsia="en-AU"/>
        </w:rPr>
        <mc:AlternateContent>
          <mc:Choice Requires="wps">
            <w:drawing>
              <wp:inline distT="0" distB="0" distL="0" distR="0" wp14:anchorId="4BFF09CB" wp14:editId="12279946">
                <wp:extent cx="51747" cy="45719"/>
                <wp:effectExtent l="19050" t="19050" r="24765" b="12065"/>
                <wp:docPr id="5591" name="Freeform: Shape 5590">
                  <a:extLst xmlns:a="http://schemas.openxmlformats.org/drawingml/2006/main">
                    <a:ext uri="{FF2B5EF4-FFF2-40B4-BE49-F238E27FC236}">
                      <a16:creationId xmlns:a16="http://schemas.microsoft.com/office/drawing/2014/main" id="{AB310DB8-D08F-435E-B06E-9FFAA3865126}"/>
                    </a:ext>
                  </a:extLst>
                </wp:docPr>
                <wp:cNvGraphicFramePr/>
                <a:graphic xmlns:a="http://schemas.openxmlformats.org/drawingml/2006/main">
                  <a:graphicData uri="http://schemas.microsoft.com/office/word/2010/wordprocessingShape">
                    <wps:wsp>
                      <wps:cNvSpPr/>
                      <wps:spPr>
                        <a:xfrm rot="21033933">
                          <a:off x="0" y="0"/>
                          <a:ext cx="51747" cy="45719"/>
                        </a:xfrm>
                        <a:custGeom>
                          <a:avLst/>
                          <a:gdLst>
                            <a:gd name="connsiteX0" fmla="*/ 1407 w 44841"/>
                            <a:gd name="connsiteY0" fmla="*/ 1449 h 17346"/>
                            <a:gd name="connsiteX1" fmla="*/ 12982 w 44841"/>
                            <a:gd name="connsiteY1" fmla="*/ 15918 h 17346"/>
                            <a:gd name="connsiteX2" fmla="*/ 44812 w 44841"/>
                            <a:gd name="connsiteY2" fmla="*/ 4343 h 17346"/>
                            <a:gd name="connsiteX3" fmla="*/ 1407 w 44841"/>
                            <a:gd name="connsiteY3" fmla="*/ 1449 h 17346"/>
                          </a:gdLst>
                          <a:ahLst/>
                          <a:cxnLst>
                            <a:cxn ang="0">
                              <a:pos x="connsiteX0" y="connsiteY0"/>
                            </a:cxn>
                            <a:cxn ang="0">
                              <a:pos x="connsiteX1" y="connsiteY1"/>
                            </a:cxn>
                            <a:cxn ang="0">
                              <a:pos x="connsiteX2" y="connsiteY2"/>
                            </a:cxn>
                            <a:cxn ang="0">
                              <a:pos x="connsiteX3" y="connsiteY3"/>
                            </a:cxn>
                          </a:cxnLst>
                          <a:rect l="l" t="t" r="r" b="b"/>
                          <a:pathLst>
                            <a:path w="44841" h="17346">
                              <a:moveTo>
                                <a:pt x="1407" y="1449"/>
                              </a:moveTo>
                              <a:cubicBezTo>
                                <a:pt x="-3898" y="3378"/>
                                <a:pt x="7079" y="14102"/>
                                <a:pt x="12982" y="15918"/>
                              </a:cubicBezTo>
                              <a:cubicBezTo>
                                <a:pt x="23249" y="19077"/>
                                <a:pt x="41838" y="17729"/>
                                <a:pt x="44812" y="4343"/>
                              </a:cubicBezTo>
                              <a:cubicBezTo>
                                <a:pt x="46067" y="-1307"/>
                                <a:pt x="6712" y="-480"/>
                                <a:pt x="1407" y="1449"/>
                              </a:cubicBezTo>
                              <a:close/>
                            </a:path>
                          </a:pathLst>
                        </a:cu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63305" tIns="31652" rIns="63305" bIns="31652" numCol="1" spcCol="0" rtlCol="0" fromWordArt="0" anchor="ctr" anchorCtr="0" forceAA="0" compatLnSpc="1">
                        <a:prstTxWarp prst="textNoShape">
                          <a:avLst/>
                        </a:prstTxWarp>
                        <a:noAutofit/>
                      </wps:bodyPr>
                    </wps:wsp>
                  </a:graphicData>
                </a:graphic>
              </wp:inline>
            </w:drawing>
          </mc:Choice>
          <mc:Fallback>
            <w:pict>
              <v:shape w14:anchorId="4F9273BB" id="Freeform: Shape 5590" o:spid="_x0000_s1026" style="width:4.05pt;height:3.6pt;rotation:-618296fd;visibility:visible;mso-wrap-style:square;mso-left-percent:-10001;mso-top-percent:-10001;mso-position-horizontal:absolute;mso-position-horizontal-relative:char;mso-position-vertical:absolute;mso-position-vertical-relative:line;mso-left-percent:-10001;mso-top-percent:-10001;v-text-anchor:middle" coordsize="44841,17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" path="m1407,1449c-3898,3378,7079,14102,12982,15918,23249,19077,41838,17729,44812,4343,46067,-1307,6712,-480,1407,1449xe" fillcolor="#ed7d31 [3205]" strokecolor="#ed7d31 [3205]" strokeweight="1pt">
                <v:stroke joinstyle="miter"/>
                <v:path arrowok="t" o:connecttype="custom" o:connectlocs="1624,3819;14981,41955;51714,11447;1624,3819" o:connectangles="0,0,0,0"/>
                <w10:anchorlock/>
              </v:shape>
            </w:pict>
          </mc:Fallback>
        </mc:AlternateContent>
      </w:r>
      <w:r w:rsidRPr="001508F4">
        <w:rPr>
          <w:rFonts w:ascii="Times New Roman" w:hAnsi="Times New Roman" w:cs="Times New Roman"/>
        </w:rPr>
        <w:t>). Subsequently, denatured whey proteins aggregate due to hydrophobic interactions (c). Acoustic shear disintegrates large whey aggregates into small</w:t>
      </w:r>
      <w:r w:rsidR="007E2AA0" w:rsidRPr="001508F4">
        <w:rPr>
          <w:rFonts w:ascii="Times New Roman" w:hAnsi="Times New Roman" w:cs="Times New Roman"/>
        </w:rPr>
        <w:t>er</w:t>
      </w:r>
      <w:r w:rsidRPr="001508F4">
        <w:rPr>
          <w:rFonts w:ascii="Times New Roman" w:hAnsi="Times New Roman" w:cs="Times New Roman"/>
        </w:rPr>
        <w:t xml:space="preserve"> </w:t>
      </w:r>
      <w:r w:rsidR="007E2AA0" w:rsidRPr="001508F4">
        <w:rPr>
          <w:rFonts w:ascii="Times New Roman" w:hAnsi="Times New Roman" w:cs="Times New Roman"/>
        </w:rPr>
        <w:t>particles</w:t>
      </w:r>
      <w:r w:rsidRPr="001508F4">
        <w:rPr>
          <w:rFonts w:ascii="Times New Roman" w:hAnsi="Times New Roman" w:cs="Times New Roman"/>
        </w:rPr>
        <w:t xml:space="preserve"> with more exposed hydrophobic residues (d). When whey proteins are added to a system containing casein micelles (</w:t>
      </w:r>
      <w:r w:rsidRPr="001508F4">
        <w:rPr>
          <w:rFonts w:ascii="Times New Roman" w:hAnsi="Times New Roman" w:cs="Times New Roman"/>
          <w:noProof/>
          <w:lang w:eastAsia="en-AU"/>
        </w:rPr>
        <mc:AlternateContent>
          <mc:Choice Requires="wpg">
            <w:drawing>
              <wp:inline distT="0" distB="0" distL="0" distR="0" wp14:anchorId="142FD4D2" wp14:editId="7996927C">
                <wp:extent cx="130317" cy="147359"/>
                <wp:effectExtent l="19050" t="19050" r="22225" b="24130"/>
                <wp:docPr id="227" name="Group 559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30317" cy="147359"/>
                          <a:chOff x="0" y="0"/>
                          <a:chExt cx="1458432" cy="1507620"/>
                        </a:xfrm>
                      </wpg:grpSpPr>
                      <wps:wsp>
                        <wps:cNvPr id="228" name="Oval 228">
                          <a:extLst/>
                        </wps:cNvPr>
                        <wps:cNvSpPr/>
                        <wps:spPr>
                          <a:xfrm>
                            <a:off x="93134" y="114316"/>
                            <a:ext cx="1272164" cy="130330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 name="Pentagon 35">
                          <a:extLst/>
                        </wps:cNvPr>
                        <wps:cNvSpPr/>
                        <wps:spPr>
                          <a:xfrm rot="14496575">
                            <a:off x="938307" y="1305104"/>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 name="Pentagon 106">
                          <a:extLst/>
                        </wps:cNvPr>
                        <wps:cNvSpPr/>
                        <wps:spPr>
                          <a:xfrm rot="16200000">
                            <a:off x="605844" y="1363259"/>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 name="Pentagon 107">
                          <a:extLst/>
                        </wps:cNvPr>
                        <wps:cNvSpPr/>
                        <wps:spPr>
                          <a:xfrm rot="10800000">
                            <a:off x="1272164" y="765968"/>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 name="Pentagon 108">
                          <a:extLst/>
                        </wps:cNvPr>
                        <wps:cNvSpPr/>
                        <wps:spPr>
                          <a:xfrm rot="13321750">
                            <a:off x="1170654" y="1079441"/>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 name="Pentagon 109">
                          <a:extLst/>
                        </wps:cNvPr>
                        <wps:cNvSpPr/>
                        <wps:spPr>
                          <a:xfrm rot="7368202">
                            <a:off x="1005567" y="169124"/>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8" name="Pentagon 112">
                          <a:extLst/>
                        </wps:cNvPr>
                        <wps:cNvSpPr/>
                        <wps:spPr>
                          <a:xfrm rot="5400000">
                            <a:off x="623661" y="41907"/>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9" name="Pentagon 116">
                          <a:extLst/>
                        </wps:cNvPr>
                        <wps:cNvSpPr/>
                        <wps:spPr>
                          <a:xfrm rot="9371253">
                            <a:off x="1217616" y="436595"/>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0" name="Pentagon 117">
                          <a:extLst/>
                        </wps:cNvPr>
                        <wps:cNvSpPr/>
                        <wps:spPr>
                          <a:xfrm>
                            <a:off x="0" y="765968"/>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 name="Pentagon 118">
                          <a:extLst/>
                        </wps:cNvPr>
                        <wps:cNvSpPr/>
                        <wps:spPr>
                          <a:xfrm rot="18103542">
                            <a:off x="302933" y="1289369"/>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3" name="Pentagon 119">
                          <a:extLst/>
                        </wps:cNvPr>
                        <wps:cNvSpPr/>
                        <wps:spPr>
                          <a:xfrm rot="19495704">
                            <a:off x="93134" y="1074475"/>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4" name="Pentagon 120">
                          <a:extLst/>
                        </wps:cNvPr>
                        <wps:cNvSpPr/>
                        <wps:spPr>
                          <a:xfrm rot="1673874">
                            <a:off x="54938" y="432211"/>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5" name="Pentagon 121">
                          <a:extLst/>
                        </wps:cNvPr>
                        <wps:cNvSpPr/>
                        <wps:spPr>
                          <a:xfrm rot="3293388">
                            <a:off x="277940" y="163275"/>
                            <a:ext cx="186268" cy="102453"/>
                          </a:xfrm>
                          <a:prstGeom prst="homePlat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DBBB1C3" id="Group 5591" o:spid="_x0000_s1026" style="width:10.25pt;height:11.6pt;mso-position-horizontal-relative:char;mso-position-vertical-relative:line" coordsize="14584,15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">
                <v:oval id="Oval 228" o:spid="_x0000_s1027" style="position:absolute;left:931;top:1143;width:12721;height:13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" fillcolor="#5b9bd5 [3204]" strokecolor="#1f4d78 [1604]" strokeweight="1pt">
                  <v:stroke joinstyle="miter"/>
                </v:oval>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35" o:spid="_x0000_s1028" type="#_x0000_t15" style="position:absolute;left:9382;top:13051;width:1863;height:1024;rotation:-77588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" adj="15660" fillcolor="#7030a0" strokecolor="#7030a0" strokeweight="1pt"/>
                <v:shape id="Pentagon 106" o:spid="_x0000_s1029" type="#_x0000_t15" style="position:absolute;left:6058;top:13632;width:1863;height:10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" adj="15660" fillcolor="#7030a0" strokecolor="#7030a0" strokeweight="1pt"/>
                <v:shape id="Pentagon 107" o:spid="_x0000_s1030" type="#_x0000_t15" style="position:absolute;left:12721;top:7659;width:1863;height:10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" adj="15660" fillcolor="#7030a0" strokecolor="#7030a0" strokeweight="1pt"/>
                <v:shape id="Pentagon 108" o:spid="_x0000_s1031" type="#_x0000_t15" style="position:absolute;left:11706;top:10794;width:1863;height:1024;rotation:-90420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" adj="15660" fillcolor="#7030a0" strokecolor="#7030a0" strokeweight="1pt"/>
                <v:shape id="Pentagon 109" o:spid="_x0000_s1032" type="#_x0000_t15" style="position:absolute;left:10056;top:1690;width:1862;height:1025;rotation:80480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" adj="15660" fillcolor="#7030a0" strokecolor="#7030a0" strokeweight="1pt"/>
                <v:shape id="Pentagon 112" o:spid="_x0000_s1033" type="#_x0000_t15" style="position:absolute;left:6237;top:418;width:1862;height:10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" adj="15660" fillcolor="#7030a0" strokecolor="#7030a0" strokeweight="1pt"/>
                <v:shape id="Pentagon 116" o:spid="_x0000_s1034" type="#_x0000_t15" style="position:absolute;left:12176;top:4365;width:1862;height:1025;rotation:1023590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" adj="15660" fillcolor="#7030a0" strokecolor="#7030a0" strokeweight="1pt"/>
                <v:shape id="Pentagon 117" o:spid="_x0000_s1035" type="#_x0000_t15" style="position:absolute;top:7659;width:1862;height:1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" adj="15660" fillcolor="#7030a0" strokecolor="#7030a0" strokeweight="1pt"/>
                <v:shape id="Pentagon 118" o:spid="_x0000_s1036" type="#_x0000_t15" style="position:absolute;left:3028;top:12894;width:1863;height:1024;rotation:-38190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" adj="15660" fillcolor="#7030a0" strokecolor="#7030a0" strokeweight="1pt"/>
                <v:shape id="Pentagon 119" o:spid="_x0000_s1037" type="#_x0000_t15" style="position:absolute;left:931;top:10744;width:1863;height:1025;rotation:-22984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" adj="15660" fillcolor="#7030a0" strokecolor="#7030a0" strokeweight="1pt"/>
                <v:shape id="Pentagon 120" o:spid="_x0000_s1038" type="#_x0000_t15" style="position:absolute;left:549;top:4322;width:1863;height:1024;rotation:182831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" adj="15660" fillcolor="#7030a0" strokecolor="#7030a0" strokeweight="1pt"/>
                <v:shape id="Pentagon 121" o:spid="_x0000_s1039" type="#_x0000_t15" style="position:absolute;left:2779;top:1632;width:1863;height:1025;rotation:359725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" adj="15660" fillcolor="#7030a0" strokecolor="#7030a0" strokeweight="1pt"/>
                <w10:anchorlock/>
              </v:group>
            </w:pict>
          </mc:Fallback>
        </mc:AlternateContent>
      </w:r>
      <w:r w:rsidRPr="001508F4">
        <w:rPr>
          <w:rFonts w:ascii="Times New Roman" w:hAnsi="Times New Roman" w:cs="Times New Roman"/>
        </w:rPr>
        <w:t xml:space="preserve"> ) and rennet (</w:t>
      </w:r>
      <w:r w:rsidRPr="001508F4">
        <w:rPr>
          <w:rFonts w:ascii="Times New Roman" w:hAnsi="Times New Roman" w:cs="Times New Roman"/>
          <w:noProof/>
          <w:lang w:eastAsia="en-AU"/>
        </w:rPr>
        <mc:AlternateContent>
          <mc:Choice Requires="wpg">
            <w:drawing>
              <wp:inline distT="0" distB="0" distL="0" distR="0" wp14:anchorId="5D478845" wp14:editId="1C43B17C">
                <wp:extent cx="139583" cy="175476"/>
                <wp:effectExtent l="20003" t="37147" r="14287" b="0"/>
                <wp:docPr id="246" name="Group 5720">
                  <a:extLst xmlns:a="http://schemas.openxmlformats.org/drawingml/2006/main"/>
                </wp:docPr>
                <wp:cNvGraphicFramePr/>
                <a:graphic xmlns:a="http://schemas.openxmlformats.org/drawingml/2006/main">
                  <a:graphicData uri="http://schemas.microsoft.com/office/word/2010/wordprocessingGroup">
                    <wpg:wgp>
                      <wpg:cNvGrpSpPr/>
                      <wpg:grpSpPr>
                        <a:xfrm rot="6586823">
                          <a:off x="0" y="0"/>
                          <a:ext cx="139583" cy="175476"/>
                          <a:chOff x="17946" y="-17946"/>
                          <a:chExt cx="353286" cy="330986"/>
                        </a:xfrm>
                      </wpg:grpSpPr>
                      <wps:wsp>
                        <wps:cNvPr id="247" name="Chord 247">
                          <a:extLst/>
                        </wps:cNvPr>
                        <wps:cNvSpPr/>
                        <wps:spPr>
                          <a:xfrm>
                            <a:off x="46593" y="-17946"/>
                            <a:ext cx="324639" cy="330986"/>
                          </a:xfrm>
                          <a:prstGeom prst="chord">
                            <a:avLst/>
                          </a:prstGeom>
                          <a:solidFill>
                            <a:srgbClr val="FF0000"/>
                          </a:solid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248" name="Pentagon 132">
                          <a:extLst/>
                        </wps:cNvPr>
                        <wps:cNvSpPr/>
                        <wps:spPr>
                          <a:xfrm rot="9176171">
                            <a:off x="17946" y="171359"/>
                            <a:ext cx="196596" cy="48380"/>
                          </a:xfrm>
                          <a:prstGeom prst="homePlat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6EA705D" id="Group 5720" o:spid="_x0000_s1026" style="width:11pt;height:13.8pt;rotation:7194567fd;mso-position-horizontal-relative:char;mso-position-vertical-relative:line" coordorigin="17946,-17946" coordsize="353286,33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">
                <v:shape id="Chord 247" o:spid="_x0000_s1027" style="position:absolute;left:46593;top:-17946;width:324639;height:330986;visibility:visible;mso-wrap-style:square;v-text-anchor:middle" coordsize="324639,330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" path="m278202,281376c225992,335647,144233,346674,79978,308112,17352,270528,-13141,195085,5330,123428,24077,50699,88562,,162319,l278202,281376xe" fillcolor="red" strokecolor="red" strokeweight="1pt">
                  <v:stroke joinstyle="miter"/>
                  <v:path arrowok="t" o:connecttype="custom" o:connectlocs="278202,281376;79978,308112;5330,123428;162319,0;278202,281376" o:connectangles="0,0,0,0,0"/>
                </v:shape>
                <v:shape id="Pentagon 132" o:spid="_x0000_s1028" type="#_x0000_t15" style="position:absolute;left:17946;top:171359;width:196596;height:48380;rotation:100228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" adj="18942" fillcolor="white [3212]" strokecolor="white [3212]" strokeweight="1pt"/>
                <w10:anchorlock/>
              </v:group>
            </w:pict>
          </mc:Fallback>
        </mc:AlternateContent>
      </w:r>
      <w:r w:rsidRPr="001508F4">
        <w:rPr>
          <w:rFonts w:ascii="Times New Roman" w:hAnsi="Times New Roman" w:cs="Times New Roman"/>
        </w:rPr>
        <w:t xml:space="preserve"> ) (e),</w:t>
      </w:r>
      <w:r w:rsidR="007E2AA0" w:rsidRPr="001508F4">
        <w:rPr>
          <w:rFonts w:ascii="Times New Roman" w:hAnsi="Times New Roman" w:cs="Times New Roman"/>
        </w:rPr>
        <w:t xml:space="preserve"> </w:t>
      </w:r>
      <w:r w:rsidRPr="001508F4">
        <w:rPr>
          <w:rFonts w:ascii="Times New Roman" w:hAnsi="Times New Roman" w:cs="Times New Roman"/>
        </w:rPr>
        <w:t>(f),</w:t>
      </w:r>
      <w:r w:rsidR="007E2AA0" w:rsidRPr="001508F4">
        <w:rPr>
          <w:rFonts w:ascii="Times New Roman" w:hAnsi="Times New Roman" w:cs="Times New Roman"/>
        </w:rPr>
        <w:t xml:space="preserve"> </w:t>
      </w:r>
      <w:r w:rsidRPr="001508F4">
        <w:rPr>
          <w:rFonts w:ascii="Times New Roman" w:hAnsi="Times New Roman" w:cs="Times New Roman"/>
        </w:rPr>
        <w:t xml:space="preserve">(g), native whey proteins occupy the spaces created on the micelle surface from the cleavage </w:t>
      </w:r>
      <w:r w:rsidR="007E2AA0" w:rsidRPr="001508F4">
        <w:rPr>
          <w:rFonts w:ascii="Times New Roman" w:hAnsi="Times New Roman" w:cs="Times New Roman"/>
        </w:rPr>
        <w:t>κ</w:t>
      </w:r>
      <w:r w:rsidRPr="001508F4">
        <w:rPr>
          <w:rFonts w:ascii="Times New Roman" w:hAnsi="Times New Roman" w:cs="Times New Roman"/>
        </w:rPr>
        <w:t xml:space="preserve">-casein </w:t>
      </w:r>
      <w:r w:rsidR="00FC4531" w:rsidRPr="001508F4">
        <w:rPr>
          <w:rFonts w:ascii="Times New Roman" w:hAnsi="Times New Roman" w:cs="Times New Roman"/>
        </w:rPr>
        <w:t>impairing</w:t>
      </w:r>
      <w:r w:rsidRPr="001508F4">
        <w:rPr>
          <w:rFonts w:ascii="Times New Roman" w:hAnsi="Times New Roman" w:cs="Times New Roman"/>
        </w:rPr>
        <w:t xml:space="preserve"> the enzyme hydrolysis</w:t>
      </w:r>
      <w:r w:rsidR="007E2AA0" w:rsidRPr="001508F4">
        <w:rPr>
          <w:rFonts w:ascii="Times New Roman" w:hAnsi="Times New Roman" w:cs="Times New Roman"/>
        </w:rPr>
        <w:t xml:space="preserve"> </w:t>
      </w:r>
      <w:r w:rsidR="00FC4531" w:rsidRPr="001508F4">
        <w:rPr>
          <w:rFonts w:ascii="Times New Roman" w:hAnsi="Times New Roman" w:cs="Times New Roman"/>
        </w:rPr>
        <w:t>process</w:t>
      </w:r>
      <w:r w:rsidRPr="001508F4">
        <w:rPr>
          <w:rFonts w:ascii="Times New Roman" w:hAnsi="Times New Roman" w:cs="Times New Roman"/>
        </w:rPr>
        <w:t xml:space="preserve">. They further provide a steric barrier </w:t>
      </w:r>
      <w:r w:rsidR="00FC4531" w:rsidRPr="001508F4">
        <w:rPr>
          <w:rFonts w:ascii="Times New Roman" w:hAnsi="Times New Roman" w:cs="Times New Roman"/>
        </w:rPr>
        <w:t>to</w:t>
      </w:r>
      <w:r w:rsidRPr="001508F4">
        <w:rPr>
          <w:rFonts w:ascii="Times New Roman" w:hAnsi="Times New Roman" w:cs="Times New Roman"/>
        </w:rPr>
        <w:t xml:space="preserve"> interaction</w:t>
      </w:r>
      <w:r w:rsidR="00FC4531" w:rsidRPr="001508F4">
        <w:rPr>
          <w:rFonts w:ascii="Times New Roman" w:hAnsi="Times New Roman" w:cs="Times New Roman"/>
        </w:rPr>
        <w:t>s</w:t>
      </w:r>
      <w:r w:rsidRPr="001508F4">
        <w:rPr>
          <w:rFonts w:ascii="Times New Roman" w:hAnsi="Times New Roman" w:cs="Times New Roman"/>
        </w:rPr>
        <w:t xml:space="preserve"> between cleaved micelles</w:t>
      </w:r>
      <w:r w:rsidR="003C284F" w:rsidRPr="001508F4">
        <w:rPr>
          <w:rFonts w:ascii="Times New Roman" w:hAnsi="Times New Roman" w:cs="Times New Roman"/>
        </w:rPr>
        <w:t xml:space="preserve"> (  </w:t>
      </w:r>
      <w:r w:rsidR="003C284F" w:rsidRPr="001508F4">
        <w:rPr>
          <w:rFonts w:ascii="Times New Roman" w:hAnsi="Times New Roman" w:cs="Times New Roman"/>
          <w:noProof/>
          <w:lang w:eastAsia="en-AU"/>
        </w:rPr>
        <mc:AlternateContent>
          <mc:Choice Requires="wpg">
            <w:drawing>
              <wp:inline distT="0" distB="0" distL="0" distR="0" wp14:anchorId="6314BA7C" wp14:editId="7D475C99">
                <wp:extent cx="296675" cy="45719"/>
                <wp:effectExtent l="0" t="38100" r="27305" b="31115"/>
                <wp:docPr id="399"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96675" cy="45719"/>
                          <a:chOff x="0" y="0"/>
                          <a:chExt cx="296675" cy="45719"/>
                        </a:xfrm>
                      </wpg:grpSpPr>
                      <wps:wsp>
                        <wps:cNvPr id="400" name="Arrow: Down 400">
                          <a:extLst/>
                        </wps:cNvPr>
                        <wps:cNvSpPr/>
                        <wps:spPr>
                          <a:xfrm rot="5603334">
                            <a:off x="226887" y="-24069"/>
                            <a:ext cx="45719" cy="93857"/>
                          </a:xfrm>
                          <a:prstGeom prst="downArrow">
                            <a:avLst/>
                          </a:prstGeom>
                          <a:noFill/>
                          <a:ln w="19050">
                            <a:solidFill>
                              <a:schemeClr val="accent6">
                                <a:lumMod val="60000"/>
                                <a:lumOff val="40000"/>
                              </a:schemeClr>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401" name="Arrow: Down 401">
                          <a:extLst/>
                        </wps:cNvPr>
                        <wps:cNvSpPr/>
                        <wps:spPr>
                          <a:xfrm rot="16200000">
                            <a:off x="24069" y="-24069"/>
                            <a:ext cx="45719" cy="93857"/>
                          </a:xfrm>
                          <a:prstGeom prst="downArrow">
                            <a:avLst/>
                          </a:prstGeom>
                          <a:noFill/>
                          <a:ln w="19050">
                            <a:solidFill>
                              <a:schemeClr val="accent6">
                                <a:lumMod val="60000"/>
                                <a:lumOff val="40000"/>
                              </a:schemeClr>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g:wgp>
                  </a:graphicData>
                </a:graphic>
              </wp:inline>
            </w:drawing>
          </mc:Choice>
          <mc:Fallback>
            <w:pict>
              <v:group w14:anchorId="253BDA44" id="Group 4" o:spid="_x0000_s1026" style="width:23.35pt;height:3.6pt;mso-position-horizontal-relative:char;mso-position-vertical-relative:line" coordsize="296675,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00" o:spid="_x0000_s1027" type="#_x0000_t67" style="position:absolute;left:226887;top:-24069;width:45719;height:93857;rotation:612033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" adj="16339" filled="f" strokecolor="#a8d08d [1945]" strokeweight="1.5pt"/>
                <v:shape id="Arrow: Down 401" o:spid="_x0000_s1028" type="#_x0000_t67" style="position:absolute;left:24069;top:-24069;width:45719;height:938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" adj="16339" filled="f" strokecolor="#a8d08d [1945]" strokeweight="1.5pt"/>
                <w10:anchorlock/>
              </v:group>
            </w:pict>
          </mc:Fallback>
        </mc:AlternateContent>
      </w:r>
      <w:r w:rsidR="003C284F" w:rsidRPr="001508F4">
        <w:rPr>
          <w:rFonts w:ascii="Times New Roman" w:hAnsi="Times New Roman" w:cs="Times New Roman"/>
        </w:rPr>
        <w:t>)</w:t>
      </w:r>
      <w:r w:rsidR="00FC4531" w:rsidRPr="001508F4">
        <w:rPr>
          <w:rFonts w:ascii="Times New Roman" w:hAnsi="Times New Roman" w:cs="Times New Roman"/>
        </w:rPr>
        <w:t>, reducing</w:t>
      </w:r>
      <w:r w:rsidRPr="001508F4">
        <w:rPr>
          <w:rFonts w:ascii="Times New Roman" w:hAnsi="Times New Roman" w:cs="Times New Roman"/>
        </w:rPr>
        <w:t xml:space="preserve"> the rate of gelation (h)</w:t>
      </w:r>
      <w:r w:rsidR="00FC4531" w:rsidRPr="001508F4">
        <w:rPr>
          <w:rFonts w:ascii="Times New Roman" w:hAnsi="Times New Roman" w:cs="Times New Roman"/>
        </w:rPr>
        <w:t>.</w:t>
      </w:r>
      <w:r w:rsidRPr="001508F4">
        <w:rPr>
          <w:rFonts w:ascii="Times New Roman" w:hAnsi="Times New Roman" w:cs="Times New Roman"/>
        </w:rPr>
        <w:t xml:space="preserve"> </w:t>
      </w:r>
      <w:r w:rsidR="00F379E4" w:rsidRPr="001508F4">
        <w:rPr>
          <w:rFonts w:ascii="Times New Roman" w:hAnsi="Times New Roman" w:cs="Times New Roman"/>
        </w:rPr>
        <w:t>Sufficiently large</w:t>
      </w:r>
      <w:r w:rsidRPr="001508F4">
        <w:rPr>
          <w:rFonts w:ascii="Times New Roman" w:hAnsi="Times New Roman" w:cs="Times New Roman"/>
        </w:rPr>
        <w:t xml:space="preserve"> heat</w:t>
      </w:r>
      <w:r w:rsidR="00E6007A" w:rsidRPr="001508F4">
        <w:rPr>
          <w:rFonts w:ascii="Times New Roman" w:hAnsi="Times New Roman" w:cs="Times New Roman"/>
        </w:rPr>
        <w:t>-</w:t>
      </w:r>
      <w:r w:rsidRPr="001508F4">
        <w:rPr>
          <w:rFonts w:ascii="Times New Roman" w:hAnsi="Times New Roman" w:cs="Times New Roman"/>
        </w:rPr>
        <w:t>treated or heat</w:t>
      </w:r>
      <w:r w:rsidR="00E6007A" w:rsidRPr="001508F4">
        <w:rPr>
          <w:rFonts w:ascii="Times New Roman" w:hAnsi="Times New Roman" w:cs="Times New Roman"/>
        </w:rPr>
        <w:t>-</w:t>
      </w:r>
      <w:r w:rsidRPr="001508F4">
        <w:rPr>
          <w:rFonts w:ascii="Times New Roman" w:hAnsi="Times New Roman" w:cs="Times New Roman"/>
        </w:rPr>
        <w:t xml:space="preserve"> and ultrasound</w:t>
      </w:r>
      <w:r w:rsidR="00E6007A" w:rsidRPr="001508F4">
        <w:rPr>
          <w:rFonts w:ascii="Times New Roman" w:hAnsi="Times New Roman" w:cs="Times New Roman"/>
        </w:rPr>
        <w:t>-</w:t>
      </w:r>
      <w:r w:rsidRPr="001508F4">
        <w:rPr>
          <w:rFonts w:ascii="Times New Roman" w:hAnsi="Times New Roman" w:cs="Times New Roman"/>
        </w:rPr>
        <w:t xml:space="preserve">treated whey protein aggregates are unable to interact with cleaved casein micelles, </w:t>
      </w:r>
      <w:r w:rsidR="004D544D" w:rsidRPr="001508F4">
        <w:rPr>
          <w:rFonts w:ascii="Times New Roman" w:hAnsi="Times New Roman" w:cs="Times New Roman"/>
        </w:rPr>
        <w:t>or obstruct</w:t>
      </w:r>
      <w:r w:rsidRPr="001508F4">
        <w:rPr>
          <w:rFonts w:ascii="Times New Roman" w:hAnsi="Times New Roman" w:cs="Times New Roman"/>
        </w:rPr>
        <w:t xml:space="preserve"> aggregat</w:t>
      </w:r>
      <w:r w:rsidR="009959A2" w:rsidRPr="001508F4">
        <w:rPr>
          <w:rFonts w:ascii="Times New Roman" w:hAnsi="Times New Roman" w:cs="Times New Roman"/>
        </w:rPr>
        <w:t>ion</w:t>
      </w:r>
      <w:r w:rsidRPr="001508F4">
        <w:rPr>
          <w:rFonts w:ascii="Times New Roman" w:hAnsi="Times New Roman" w:cs="Times New Roman"/>
        </w:rPr>
        <w:t xml:space="preserve"> and </w:t>
      </w:r>
      <w:r w:rsidR="009959A2" w:rsidRPr="001508F4">
        <w:rPr>
          <w:rFonts w:ascii="Times New Roman" w:hAnsi="Times New Roman" w:cs="Times New Roman"/>
        </w:rPr>
        <w:t>allow</w:t>
      </w:r>
      <w:r w:rsidR="004D544D" w:rsidRPr="001508F4">
        <w:rPr>
          <w:rFonts w:ascii="Times New Roman" w:hAnsi="Times New Roman" w:cs="Times New Roman"/>
        </w:rPr>
        <w:t>s</w:t>
      </w:r>
      <w:r w:rsidR="009959A2" w:rsidRPr="001508F4">
        <w:rPr>
          <w:rFonts w:ascii="Times New Roman" w:hAnsi="Times New Roman" w:cs="Times New Roman"/>
        </w:rPr>
        <w:t xml:space="preserve"> </w:t>
      </w:r>
      <w:r w:rsidRPr="001508F4">
        <w:rPr>
          <w:rFonts w:ascii="Times New Roman" w:hAnsi="Times New Roman" w:cs="Times New Roman"/>
        </w:rPr>
        <w:t xml:space="preserve">a stronger coagulum </w:t>
      </w:r>
      <w:r w:rsidR="009959A2" w:rsidRPr="001508F4">
        <w:rPr>
          <w:rFonts w:ascii="Times New Roman" w:hAnsi="Times New Roman" w:cs="Times New Roman"/>
        </w:rPr>
        <w:t xml:space="preserve">to be formed </w:t>
      </w:r>
      <w:r w:rsidRPr="001508F4">
        <w:rPr>
          <w:rFonts w:ascii="Times New Roman" w:hAnsi="Times New Roman" w:cs="Times New Roman"/>
        </w:rPr>
        <w:t xml:space="preserve">(i), (j). More hydrophobic aggregates can interact (  </w:t>
      </w:r>
      <w:r w:rsidRPr="001508F4">
        <w:rPr>
          <w:rFonts w:ascii="Times New Roman" w:hAnsi="Times New Roman" w:cs="Times New Roman"/>
          <w:noProof/>
          <w:lang w:eastAsia="en-AU"/>
        </w:rPr>
        <mc:AlternateContent>
          <mc:Choice Requires="wpg">
            <w:drawing>
              <wp:inline distT="0" distB="0" distL="0" distR="0" wp14:anchorId="6BFCA388" wp14:editId="561A8F2B">
                <wp:extent cx="296675" cy="45719"/>
                <wp:effectExtent l="0" t="38100" r="27305" b="31115"/>
                <wp:docPr id="255"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96675" cy="45719"/>
                          <a:chOff x="0" y="0"/>
                          <a:chExt cx="296675" cy="45719"/>
                        </a:xfrm>
                      </wpg:grpSpPr>
                      <wps:wsp>
                        <wps:cNvPr id="32" name="Arrow: Down 32">
                          <a:extLst/>
                        </wps:cNvPr>
                        <wps:cNvSpPr/>
                        <wps:spPr>
                          <a:xfrm rot="5603334">
                            <a:off x="226887" y="-24069"/>
                            <a:ext cx="45719" cy="93857"/>
                          </a:xfrm>
                          <a:prstGeom prst="downArrow">
                            <a:avLst/>
                          </a:prstGeom>
                          <a:noFill/>
                          <a:ln w="19050">
                            <a:solidFill>
                              <a:srgbClr val="C00000"/>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33" name="Arrow: Down 33">
                          <a:extLst/>
                        </wps:cNvPr>
                        <wps:cNvSpPr/>
                        <wps:spPr>
                          <a:xfrm rot="16200000">
                            <a:off x="24069" y="-24069"/>
                            <a:ext cx="45719" cy="93857"/>
                          </a:xfrm>
                          <a:prstGeom prst="downArrow">
                            <a:avLst/>
                          </a:prstGeom>
                          <a:noFill/>
                          <a:ln w="19050">
                            <a:solidFill>
                              <a:srgbClr val="C00000"/>
                            </a:solidFill>
                          </a:ln>
                        </wps:spPr>
                        <wps:style>
                          <a:lnRef idx="2">
                            <a:schemeClr val="accent6">
                              <a:shade val="50000"/>
                            </a:schemeClr>
                          </a:lnRef>
                          <a:fillRef idx="1">
                            <a:schemeClr val="accent6"/>
                          </a:fillRef>
                          <a:effectRef idx="0">
                            <a:schemeClr val="accent6"/>
                          </a:effectRef>
                          <a:fontRef idx="minor">
                            <a:schemeClr val="lt1"/>
                          </a:fontRef>
                        </wps:style>
                        <wps:bodyPr rtlCol="0" anchor="ctr"/>
                      </wps:wsp>
                    </wpg:wgp>
                  </a:graphicData>
                </a:graphic>
              </wp:inline>
            </w:drawing>
          </mc:Choice>
          <mc:Fallback>
            <w:pict>
              <v:group w14:anchorId="0EB4161E" id="Group 4" o:spid="_x0000_s1026" style="width:23.35pt;height:3.6pt;mso-position-horizontal-relative:char;mso-position-vertical-relative:line" coordsize="296675,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">
                <v:shape id="Arrow: Down 32" o:spid="_x0000_s1027" type="#_x0000_t67" style="position:absolute;left:226887;top:-24069;width:45719;height:93857;rotation:612033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" adj="16339" filled="f" strokecolor="#c00000" strokeweight="1.5pt"/>
                <v:shape id="Arrow: Down 33" o:spid="_x0000_s1028" type="#_x0000_t67" style="position:absolute;left:24069;top:-24069;width:45719;height:938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" adj="16339" filled="f" strokecolor="#c00000" strokeweight="1.5pt"/>
                <w10:anchorlock/>
              </v:group>
            </w:pict>
          </mc:Fallback>
        </mc:AlternateContent>
      </w:r>
      <w:r w:rsidRPr="001508F4">
        <w:rPr>
          <w:rFonts w:ascii="Times New Roman" w:hAnsi="Times New Roman" w:cs="Times New Roman"/>
        </w:rPr>
        <w:t>)</w:t>
      </w:r>
      <w:r w:rsidR="009959A2" w:rsidRPr="001508F4">
        <w:rPr>
          <w:rFonts w:ascii="Times New Roman" w:hAnsi="Times New Roman" w:cs="Times New Roman"/>
        </w:rPr>
        <w:t xml:space="preserve"> </w:t>
      </w:r>
      <w:r w:rsidRPr="001508F4">
        <w:rPr>
          <w:rFonts w:ascii="Times New Roman" w:hAnsi="Times New Roman" w:cs="Times New Roman"/>
        </w:rPr>
        <w:t xml:space="preserve">with the casein matrix more (l), (m) compared to native </w:t>
      </w:r>
      <w:r w:rsidR="009959A2" w:rsidRPr="001508F4">
        <w:rPr>
          <w:rFonts w:ascii="Times New Roman" w:hAnsi="Times New Roman" w:cs="Times New Roman"/>
        </w:rPr>
        <w:t xml:space="preserve">whey </w:t>
      </w:r>
      <w:r w:rsidRPr="001508F4">
        <w:rPr>
          <w:rFonts w:ascii="Times New Roman" w:hAnsi="Times New Roman" w:cs="Times New Roman"/>
        </w:rPr>
        <w:t>proteins (k)</w:t>
      </w:r>
      <w:r w:rsidR="009959A2" w:rsidRPr="001508F4">
        <w:rPr>
          <w:rFonts w:ascii="Times New Roman" w:hAnsi="Times New Roman" w:cs="Times New Roman"/>
        </w:rPr>
        <w:t>,</w:t>
      </w:r>
      <w:r w:rsidR="00303F49" w:rsidRPr="001508F4">
        <w:rPr>
          <w:rFonts w:ascii="Times New Roman" w:hAnsi="Times New Roman" w:cs="Times New Roman"/>
        </w:rPr>
        <w:t xml:space="preserve"> </w:t>
      </w:r>
      <w:r w:rsidRPr="001508F4">
        <w:rPr>
          <w:rFonts w:ascii="Times New Roman" w:hAnsi="Times New Roman" w:cs="Times New Roman"/>
        </w:rPr>
        <w:t xml:space="preserve">and </w:t>
      </w:r>
      <w:r w:rsidR="00BD7EDC" w:rsidRPr="001508F4">
        <w:rPr>
          <w:rFonts w:ascii="Times New Roman" w:hAnsi="Times New Roman" w:cs="Times New Roman"/>
        </w:rPr>
        <w:t>are therefore less likely to be</w:t>
      </w:r>
      <w:r w:rsidRPr="001508F4">
        <w:rPr>
          <w:rFonts w:ascii="Times New Roman" w:hAnsi="Times New Roman" w:cs="Times New Roman"/>
          <w:lang w:val="en-US"/>
        </w:rPr>
        <w:t xml:space="preserve"> expuls</w:t>
      </w:r>
      <w:r w:rsidR="00BD7EDC" w:rsidRPr="001508F4">
        <w:rPr>
          <w:rFonts w:ascii="Times New Roman" w:hAnsi="Times New Roman" w:cs="Times New Roman"/>
          <w:lang w:val="en-US"/>
        </w:rPr>
        <w:t>ed</w:t>
      </w:r>
      <w:r w:rsidR="0075112C" w:rsidRPr="001508F4">
        <w:rPr>
          <w:rFonts w:ascii="Times New Roman" w:hAnsi="Times New Roman" w:cs="Times New Roman"/>
          <w:lang w:val="en-US"/>
        </w:rPr>
        <w:t xml:space="preserve"> during</w:t>
      </w:r>
      <w:r w:rsidRPr="001508F4">
        <w:rPr>
          <w:rFonts w:ascii="Times New Roman" w:hAnsi="Times New Roman" w:cs="Times New Roman"/>
          <w:lang w:val="en-US"/>
        </w:rPr>
        <w:t xml:space="preserve"> whey syneresis</w:t>
      </w:r>
      <w:r w:rsidRPr="001508F4">
        <w:rPr>
          <w:rFonts w:ascii="Times New Roman" w:hAnsi="Times New Roman" w:cs="Times New Roman"/>
        </w:rPr>
        <w:t xml:space="preserve">. </w:t>
      </w:r>
      <w:r w:rsidR="0075112C" w:rsidRPr="001508F4">
        <w:rPr>
          <w:rFonts w:ascii="Times New Roman" w:hAnsi="Times New Roman" w:cs="Times New Roman"/>
        </w:rPr>
        <w:t>The m</w:t>
      </w:r>
      <w:r w:rsidRPr="001508F4">
        <w:rPr>
          <w:rFonts w:ascii="Times New Roman" w:hAnsi="Times New Roman" w:cs="Times New Roman"/>
        </w:rPr>
        <w:t>ajority of the smaller native whey proteins escape the coagulum (n) during syneresis. T</w:t>
      </w:r>
      <w:r w:rsidRPr="001508F4">
        <w:rPr>
          <w:rFonts w:ascii="Times New Roman" w:hAnsi="Times New Roman" w:cs="Times New Roman"/>
          <w:lang w:val="en-US"/>
        </w:rPr>
        <w:t xml:space="preserve">he expulsion of larger whey protein aggregates facilitates a more </w:t>
      </w:r>
      <w:r w:rsidR="00303F49" w:rsidRPr="001508F4">
        <w:rPr>
          <w:rFonts w:ascii="Times New Roman" w:hAnsi="Times New Roman" w:cs="Times New Roman"/>
          <w:lang w:val="en-US"/>
        </w:rPr>
        <w:t>granular</w:t>
      </w:r>
      <w:r w:rsidRPr="001508F4">
        <w:rPr>
          <w:rFonts w:ascii="Times New Roman" w:hAnsi="Times New Roman" w:cs="Times New Roman"/>
          <w:lang w:val="en-US"/>
        </w:rPr>
        <w:t xml:space="preserve"> cheese structure </w:t>
      </w:r>
      <w:r w:rsidR="005A50D4" w:rsidRPr="001508F4">
        <w:rPr>
          <w:rFonts w:ascii="Times New Roman" w:hAnsi="Times New Roman" w:cs="Times New Roman"/>
          <w:lang w:val="en-US"/>
        </w:rPr>
        <w:t xml:space="preserve">with irregularities </w:t>
      </w:r>
      <w:r w:rsidRPr="001508F4">
        <w:rPr>
          <w:rFonts w:ascii="Times New Roman" w:hAnsi="Times New Roman" w:cs="Times New Roman"/>
          <w:lang w:val="en-US"/>
        </w:rPr>
        <w:t>(o), (p).</w:t>
      </w:r>
      <w:r w:rsidRPr="001508F4">
        <w:rPr>
          <w:rFonts w:ascii="Times New Roman" w:hAnsi="Times New Roman" w:cs="Times New Roman"/>
        </w:rPr>
        <w:t xml:space="preserve">                                                                                                                                                                                                                                                                                                                                                                                                                                                                                                                                                                                                                                                                                                                                                                                                                                                                                                                                                                                                                                                                                                                                                                                                                                                                                                                                                                                                                                                                                                                                                                  </w:t>
      </w:r>
    </w:p>
    <w:p w14:paraId="08BAA9B2" w14:textId="28A6AD1C" w:rsidR="00BB2112" w:rsidRPr="001508F4" w:rsidRDefault="002A72D9" w:rsidP="00BB2112">
      <w:pPr>
        <w:spacing w:line="360" w:lineRule="auto"/>
        <w:rPr>
          <w:rFonts w:ascii="Times New Roman" w:hAnsi="Times New Roman" w:cs="Times New Roman"/>
          <w:sz w:val="28"/>
          <w:szCs w:val="28"/>
        </w:rPr>
      </w:pPr>
      <w:r w:rsidRPr="001508F4">
        <w:rPr>
          <w:rFonts w:ascii="Times New Roman" w:hAnsi="Times New Roman" w:cs="Times New Roman"/>
          <w:sz w:val="28"/>
          <w:szCs w:val="28"/>
        </w:rPr>
        <w:t xml:space="preserve">4. </w:t>
      </w:r>
      <w:r w:rsidR="00BB2112" w:rsidRPr="001508F4">
        <w:rPr>
          <w:rFonts w:ascii="Times New Roman" w:hAnsi="Times New Roman" w:cs="Times New Roman"/>
          <w:sz w:val="28"/>
          <w:szCs w:val="28"/>
        </w:rPr>
        <w:t>Conclusion</w:t>
      </w:r>
      <w:r w:rsidR="001942B5" w:rsidRPr="001508F4">
        <w:rPr>
          <w:rFonts w:ascii="Times New Roman" w:hAnsi="Times New Roman" w:cs="Times New Roman"/>
          <w:sz w:val="28"/>
          <w:szCs w:val="28"/>
        </w:rPr>
        <w:t>s</w:t>
      </w:r>
    </w:p>
    <w:p w14:paraId="1DAF8731" w14:textId="4978A25F" w:rsidR="00717685" w:rsidRPr="001508F4" w:rsidRDefault="0034241C" w:rsidP="00C7384D">
      <w:pPr>
        <w:spacing w:line="360" w:lineRule="auto"/>
        <w:jc w:val="both"/>
        <w:rPr>
          <w:rFonts w:ascii="Times New Roman" w:hAnsi="Times New Roman" w:cs="Times New Roman"/>
        </w:rPr>
      </w:pPr>
      <w:r w:rsidRPr="001508F4">
        <w:rPr>
          <w:rFonts w:ascii="Times New Roman" w:hAnsi="Times New Roman" w:cs="Times New Roman"/>
        </w:rPr>
        <w:t xml:space="preserve">This </w:t>
      </w:r>
      <w:r w:rsidR="00BB2112" w:rsidRPr="001508F4">
        <w:rPr>
          <w:rFonts w:ascii="Times New Roman" w:hAnsi="Times New Roman" w:cs="Times New Roman"/>
        </w:rPr>
        <w:t>study demonstrate</w:t>
      </w:r>
      <w:r w:rsidRPr="001508F4">
        <w:rPr>
          <w:rFonts w:ascii="Times New Roman" w:hAnsi="Times New Roman" w:cs="Times New Roman"/>
        </w:rPr>
        <w:t>d</w:t>
      </w:r>
      <w:r w:rsidR="00BB2112" w:rsidRPr="001508F4">
        <w:rPr>
          <w:rFonts w:ascii="Times New Roman" w:hAnsi="Times New Roman" w:cs="Times New Roman"/>
        </w:rPr>
        <w:t xml:space="preserve"> that</w:t>
      </w:r>
      <w:r w:rsidR="00CA6A26" w:rsidRPr="001508F4">
        <w:rPr>
          <w:rFonts w:ascii="Times New Roman" w:hAnsi="Times New Roman" w:cs="Times New Roman"/>
        </w:rPr>
        <w:t xml:space="preserve"> </w:t>
      </w:r>
      <w:r w:rsidR="005061D9" w:rsidRPr="001508F4">
        <w:rPr>
          <w:rFonts w:ascii="Times New Roman" w:hAnsi="Times New Roman" w:cs="Times New Roman"/>
        </w:rPr>
        <w:t>sufficiently large whey protein aggregates</w:t>
      </w:r>
      <w:r w:rsidR="00420154" w:rsidRPr="001508F4">
        <w:rPr>
          <w:rFonts w:ascii="Times New Roman" w:hAnsi="Times New Roman" w:cs="Times New Roman"/>
        </w:rPr>
        <w:t>,</w:t>
      </w:r>
      <w:r w:rsidR="005061D9" w:rsidRPr="001508F4">
        <w:rPr>
          <w:rFonts w:ascii="Times New Roman" w:hAnsi="Times New Roman" w:cs="Times New Roman"/>
        </w:rPr>
        <w:t xml:space="preserve"> formed</w:t>
      </w:r>
      <w:r w:rsidR="00FA0815" w:rsidRPr="001508F4">
        <w:rPr>
          <w:rFonts w:ascii="Times New Roman" w:hAnsi="Times New Roman" w:cs="Times New Roman"/>
        </w:rPr>
        <w:t xml:space="preserve"> </w:t>
      </w:r>
      <w:r w:rsidR="00CA6A26" w:rsidRPr="001508F4">
        <w:rPr>
          <w:rFonts w:ascii="Times New Roman" w:hAnsi="Times New Roman" w:cs="Times New Roman"/>
        </w:rPr>
        <w:t xml:space="preserve">using heat </w:t>
      </w:r>
      <w:r w:rsidR="00B70042" w:rsidRPr="001508F4">
        <w:rPr>
          <w:rFonts w:ascii="Times New Roman" w:hAnsi="Times New Roman" w:cs="Times New Roman"/>
        </w:rPr>
        <w:t>or</w:t>
      </w:r>
      <w:r w:rsidR="00E2613A" w:rsidRPr="001508F4">
        <w:rPr>
          <w:rFonts w:ascii="Times New Roman" w:hAnsi="Times New Roman" w:cs="Times New Roman"/>
        </w:rPr>
        <w:t xml:space="preserve"> heat</w:t>
      </w:r>
      <w:r w:rsidR="00420154" w:rsidRPr="001508F4">
        <w:rPr>
          <w:rFonts w:ascii="Times New Roman" w:hAnsi="Times New Roman" w:cs="Times New Roman"/>
        </w:rPr>
        <w:t>-</w:t>
      </w:r>
      <w:r w:rsidR="00E2613A" w:rsidRPr="001508F4">
        <w:rPr>
          <w:rFonts w:ascii="Times New Roman" w:hAnsi="Times New Roman" w:cs="Times New Roman"/>
        </w:rPr>
        <w:t>plus</w:t>
      </w:r>
      <w:r w:rsidR="00420154" w:rsidRPr="001508F4">
        <w:rPr>
          <w:rFonts w:ascii="Times New Roman" w:hAnsi="Times New Roman" w:cs="Times New Roman"/>
        </w:rPr>
        <w:t>-</w:t>
      </w:r>
      <w:r w:rsidR="00CA6A26" w:rsidRPr="001508F4">
        <w:rPr>
          <w:rFonts w:ascii="Times New Roman" w:hAnsi="Times New Roman" w:cs="Times New Roman"/>
        </w:rPr>
        <w:t>ultrasound treatment on whey protein streams</w:t>
      </w:r>
      <w:r w:rsidR="007A3FAE" w:rsidRPr="001508F4">
        <w:rPr>
          <w:rFonts w:ascii="Times New Roman" w:hAnsi="Times New Roman" w:cs="Times New Roman"/>
        </w:rPr>
        <w:t>,</w:t>
      </w:r>
      <w:r w:rsidR="00CA6A26" w:rsidRPr="001508F4">
        <w:rPr>
          <w:rFonts w:ascii="Times New Roman" w:hAnsi="Times New Roman" w:cs="Times New Roman"/>
        </w:rPr>
        <w:t xml:space="preserve"> </w:t>
      </w:r>
      <w:r w:rsidR="00305751" w:rsidRPr="001508F4">
        <w:rPr>
          <w:rFonts w:ascii="Times New Roman" w:hAnsi="Times New Roman" w:cs="Times New Roman"/>
        </w:rPr>
        <w:t>could avoid impairment of rennet gelation caused by native whey protein in whey protein-rich cheese milk</w:t>
      </w:r>
      <w:r w:rsidR="00B56053" w:rsidRPr="001508F4">
        <w:rPr>
          <w:rFonts w:ascii="Times New Roman" w:hAnsi="Times New Roman" w:cs="Times New Roman"/>
        </w:rPr>
        <w:t>s</w:t>
      </w:r>
      <w:r w:rsidR="00D5391C" w:rsidRPr="001508F4">
        <w:rPr>
          <w:rFonts w:ascii="Times New Roman" w:hAnsi="Times New Roman" w:cs="Times New Roman"/>
        </w:rPr>
        <w:t xml:space="preserve"> with a cons</w:t>
      </w:r>
      <w:r w:rsidR="00C67E5A" w:rsidRPr="001508F4">
        <w:rPr>
          <w:rFonts w:ascii="Times New Roman" w:hAnsi="Times New Roman" w:cs="Times New Roman"/>
        </w:rPr>
        <w:t>istent</w:t>
      </w:r>
      <w:r w:rsidR="00D5391C" w:rsidRPr="001508F4">
        <w:rPr>
          <w:rFonts w:ascii="Times New Roman" w:hAnsi="Times New Roman" w:cs="Times New Roman"/>
        </w:rPr>
        <w:t xml:space="preserve"> casein concentration</w:t>
      </w:r>
      <w:r w:rsidR="00305751" w:rsidRPr="001508F4">
        <w:rPr>
          <w:rFonts w:ascii="Times New Roman" w:hAnsi="Times New Roman" w:cs="Times New Roman"/>
        </w:rPr>
        <w:t xml:space="preserve">.  </w:t>
      </w:r>
      <w:bookmarkStart w:id="7" w:name="_Hlk24211712"/>
      <w:r w:rsidR="00B37505" w:rsidRPr="001508F4">
        <w:rPr>
          <w:rFonts w:ascii="Times New Roman" w:hAnsi="Times New Roman" w:cs="Times New Roman"/>
        </w:rPr>
        <w:t>Further</w:t>
      </w:r>
      <w:r w:rsidR="00B56053" w:rsidRPr="001508F4">
        <w:rPr>
          <w:rFonts w:ascii="Times New Roman" w:hAnsi="Times New Roman" w:cs="Times New Roman"/>
        </w:rPr>
        <w:t>,</w:t>
      </w:r>
      <w:r w:rsidR="00B37505" w:rsidRPr="001508F4">
        <w:rPr>
          <w:rFonts w:ascii="Times New Roman" w:hAnsi="Times New Roman" w:cs="Times New Roman"/>
        </w:rPr>
        <w:t xml:space="preserve"> </w:t>
      </w:r>
      <w:r w:rsidR="00BB1D06" w:rsidRPr="001508F4">
        <w:rPr>
          <w:rFonts w:ascii="Times New Roman" w:hAnsi="Times New Roman" w:cs="Times New Roman"/>
        </w:rPr>
        <w:t>the</w:t>
      </w:r>
      <w:r w:rsidR="00B56053" w:rsidRPr="001508F4">
        <w:rPr>
          <w:rFonts w:ascii="Times New Roman" w:hAnsi="Times New Roman" w:cs="Times New Roman"/>
        </w:rPr>
        <w:t>se treatments</w:t>
      </w:r>
      <w:r w:rsidR="00BB1D06" w:rsidRPr="001508F4">
        <w:rPr>
          <w:rFonts w:ascii="Times New Roman" w:hAnsi="Times New Roman" w:cs="Times New Roman"/>
        </w:rPr>
        <w:t xml:space="preserve"> c</w:t>
      </w:r>
      <w:r w:rsidR="00B56053" w:rsidRPr="001508F4">
        <w:rPr>
          <w:rFonts w:ascii="Times New Roman" w:hAnsi="Times New Roman" w:cs="Times New Roman"/>
        </w:rPr>
        <w:t>ould</w:t>
      </w:r>
      <w:r w:rsidR="00BB1D06" w:rsidRPr="001508F4">
        <w:rPr>
          <w:rFonts w:ascii="Times New Roman" w:hAnsi="Times New Roman" w:cs="Times New Roman"/>
        </w:rPr>
        <w:t xml:space="preserve"> improve</w:t>
      </w:r>
      <w:r w:rsidR="00CA6A26" w:rsidRPr="001508F4">
        <w:rPr>
          <w:rFonts w:ascii="Times New Roman" w:hAnsi="Times New Roman" w:cs="Times New Roman"/>
        </w:rPr>
        <w:t xml:space="preserve"> whey protein retention </w:t>
      </w:r>
      <w:r w:rsidR="003825F2" w:rsidRPr="001508F4">
        <w:rPr>
          <w:rFonts w:ascii="Times New Roman" w:hAnsi="Times New Roman" w:cs="Times New Roman"/>
        </w:rPr>
        <w:t xml:space="preserve">when incorporated into </w:t>
      </w:r>
      <w:r w:rsidR="00CA6A26" w:rsidRPr="001508F4">
        <w:rPr>
          <w:rFonts w:ascii="Times New Roman" w:hAnsi="Times New Roman" w:cs="Times New Roman"/>
        </w:rPr>
        <w:t xml:space="preserve">cheese </w:t>
      </w:r>
      <w:r w:rsidR="003825F2" w:rsidRPr="001508F4">
        <w:rPr>
          <w:rFonts w:ascii="Times New Roman" w:hAnsi="Times New Roman" w:cs="Times New Roman"/>
        </w:rPr>
        <w:t>production</w:t>
      </w:r>
      <w:r w:rsidR="00DC0A51" w:rsidRPr="001508F4">
        <w:rPr>
          <w:rFonts w:ascii="Times New Roman" w:hAnsi="Times New Roman" w:cs="Times New Roman"/>
        </w:rPr>
        <w:t xml:space="preserve"> from whey</w:t>
      </w:r>
      <w:r w:rsidR="00FC5D19" w:rsidRPr="001508F4">
        <w:rPr>
          <w:rFonts w:ascii="Times New Roman" w:hAnsi="Times New Roman" w:cs="Times New Roman"/>
        </w:rPr>
        <w:t xml:space="preserve"> protein- </w:t>
      </w:r>
      <w:r w:rsidR="00DC0A51" w:rsidRPr="001508F4">
        <w:rPr>
          <w:rFonts w:ascii="Times New Roman" w:hAnsi="Times New Roman" w:cs="Times New Roman"/>
        </w:rPr>
        <w:t>rich cheese milk</w:t>
      </w:r>
      <w:r w:rsidR="00E2613A" w:rsidRPr="001508F4">
        <w:rPr>
          <w:rFonts w:ascii="Times New Roman" w:hAnsi="Times New Roman" w:cs="Times New Roman"/>
        </w:rPr>
        <w:t>s</w:t>
      </w:r>
      <w:bookmarkEnd w:id="7"/>
      <w:r w:rsidR="00CA6A26" w:rsidRPr="001508F4">
        <w:rPr>
          <w:rFonts w:ascii="Times New Roman" w:hAnsi="Times New Roman" w:cs="Times New Roman"/>
        </w:rPr>
        <w:t xml:space="preserve">. Irrespective of </w:t>
      </w:r>
      <w:r w:rsidR="00BB2112" w:rsidRPr="001508F4">
        <w:rPr>
          <w:rFonts w:ascii="Times New Roman" w:hAnsi="Times New Roman" w:cs="Times New Roman"/>
        </w:rPr>
        <w:t xml:space="preserve">changes in the soluble calcium in the </w:t>
      </w:r>
      <w:r w:rsidR="00CA6A26" w:rsidRPr="001508F4">
        <w:rPr>
          <w:rFonts w:ascii="Times New Roman" w:hAnsi="Times New Roman" w:cs="Times New Roman"/>
        </w:rPr>
        <w:t xml:space="preserve">systems, larger aggregates </w:t>
      </w:r>
      <w:r w:rsidR="003825F2" w:rsidRPr="001508F4">
        <w:rPr>
          <w:rFonts w:ascii="Times New Roman" w:hAnsi="Times New Roman" w:cs="Times New Roman"/>
        </w:rPr>
        <w:t xml:space="preserve">can </w:t>
      </w:r>
      <w:r w:rsidR="00410E64" w:rsidRPr="001508F4">
        <w:rPr>
          <w:rFonts w:ascii="Times New Roman" w:hAnsi="Times New Roman" w:cs="Times New Roman"/>
        </w:rPr>
        <w:t xml:space="preserve">reduce </w:t>
      </w:r>
      <w:r w:rsidR="00CA6A26" w:rsidRPr="001508F4">
        <w:rPr>
          <w:rFonts w:ascii="Times New Roman" w:hAnsi="Times New Roman" w:cs="Times New Roman"/>
        </w:rPr>
        <w:t xml:space="preserve">the steric barrier created by </w:t>
      </w:r>
      <w:r w:rsidR="003825F2" w:rsidRPr="001508F4">
        <w:rPr>
          <w:rFonts w:ascii="Times New Roman" w:hAnsi="Times New Roman" w:cs="Times New Roman"/>
        </w:rPr>
        <w:t xml:space="preserve">native whey proteins and </w:t>
      </w:r>
      <w:r w:rsidR="00CA6A26" w:rsidRPr="001508F4">
        <w:rPr>
          <w:rFonts w:ascii="Times New Roman" w:hAnsi="Times New Roman" w:cs="Times New Roman"/>
        </w:rPr>
        <w:t xml:space="preserve">smaller </w:t>
      </w:r>
      <w:r w:rsidR="003825F2" w:rsidRPr="001508F4">
        <w:rPr>
          <w:rFonts w:ascii="Times New Roman" w:hAnsi="Times New Roman" w:cs="Times New Roman"/>
        </w:rPr>
        <w:t xml:space="preserve">whey protein </w:t>
      </w:r>
      <w:r w:rsidR="00CA6A26" w:rsidRPr="001508F4">
        <w:rPr>
          <w:rFonts w:ascii="Times New Roman" w:hAnsi="Times New Roman" w:cs="Times New Roman"/>
        </w:rPr>
        <w:t xml:space="preserve">aggregates. </w:t>
      </w:r>
      <w:r w:rsidR="003825F2" w:rsidRPr="001508F4">
        <w:rPr>
          <w:rFonts w:ascii="Times New Roman" w:hAnsi="Times New Roman" w:cs="Times New Roman"/>
        </w:rPr>
        <w:t>Further</w:t>
      </w:r>
      <w:r w:rsidR="00CA6A26" w:rsidRPr="001508F4">
        <w:rPr>
          <w:rFonts w:ascii="Times New Roman" w:hAnsi="Times New Roman" w:cs="Times New Roman"/>
        </w:rPr>
        <w:t>,</w:t>
      </w:r>
      <w:r w:rsidR="000E62BE" w:rsidRPr="001508F4">
        <w:rPr>
          <w:rFonts w:ascii="Times New Roman" w:hAnsi="Times New Roman" w:cs="Times New Roman"/>
        </w:rPr>
        <w:t xml:space="preserve"> more hydroph</w:t>
      </w:r>
      <w:r w:rsidR="00410E64" w:rsidRPr="001508F4">
        <w:rPr>
          <w:rFonts w:ascii="Times New Roman" w:hAnsi="Times New Roman" w:cs="Times New Roman"/>
        </w:rPr>
        <w:t>obic</w:t>
      </w:r>
      <w:r w:rsidR="000E62BE" w:rsidRPr="001508F4">
        <w:rPr>
          <w:rFonts w:ascii="Times New Roman" w:hAnsi="Times New Roman" w:cs="Times New Roman"/>
        </w:rPr>
        <w:t xml:space="preserve"> aggregates </w:t>
      </w:r>
      <w:r w:rsidR="003825F2" w:rsidRPr="001508F4">
        <w:rPr>
          <w:rFonts w:ascii="Times New Roman" w:hAnsi="Times New Roman" w:cs="Times New Roman"/>
        </w:rPr>
        <w:t>can interact</w:t>
      </w:r>
      <w:r w:rsidR="000E62BE" w:rsidRPr="001508F4">
        <w:rPr>
          <w:rFonts w:ascii="Times New Roman" w:hAnsi="Times New Roman" w:cs="Times New Roman"/>
        </w:rPr>
        <w:t xml:space="preserve"> with the casein matrix</w:t>
      </w:r>
      <w:r w:rsidR="003825F2" w:rsidRPr="001508F4">
        <w:rPr>
          <w:rFonts w:ascii="Times New Roman" w:hAnsi="Times New Roman" w:cs="Times New Roman"/>
        </w:rPr>
        <w:t xml:space="preserve">, which </w:t>
      </w:r>
      <w:r w:rsidR="000E62BE" w:rsidRPr="001508F4">
        <w:rPr>
          <w:rFonts w:ascii="Times New Roman" w:hAnsi="Times New Roman" w:cs="Times New Roman"/>
        </w:rPr>
        <w:t xml:space="preserve">reduces the expulsion of whey protein during </w:t>
      </w:r>
      <w:r w:rsidR="00CA6A26" w:rsidRPr="001508F4">
        <w:rPr>
          <w:rFonts w:ascii="Times New Roman" w:hAnsi="Times New Roman" w:cs="Times New Roman"/>
        </w:rPr>
        <w:t>syneresis. H</w:t>
      </w:r>
      <w:r w:rsidR="00BB2112" w:rsidRPr="001508F4">
        <w:rPr>
          <w:rFonts w:ascii="Times New Roman" w:hAnsi="Times New Roman" w:cs="Times New Roman"/>
        </w:rPr>
        <w:t>owever</w:t>
      </w:r>
      <w:r w:rsidR="00CA6A26" w:rsidRPr="001508F4">
        <w:rPr>
          <w:rFonts w:ascii="Times New Roman" w:hAnsi="Times New Roman" w:cs="Times New Roman"/>
        </w:rPr>
        <w:t xml:space="preserve">, the expulsion of larger whey protein aggregates facilitates a more open cheese microstructure and mitigates </w:t>
      </w:r>
      <w:r w:rsidR="00410E64" w:rsidRPr="001508F4">
        <w:rPr>
          <w:rFonts w:ascii="Times New Roman" w:hAnsi="Times New Roman" w:cs="Times New Roman"/>
        </w:rPr>
        <w:t>the</w:t>
      </w:r>
      <w:r w:rsidR="00CA6A26" w:rsidRPr="001508F4">
        <w:rPr>
          <w:rFonts w:ascii="Times New Roman" w:hAnsi="Times New Roman" w:cs="Times New Roman"/>
        </w:rPr>
        <w:t xml:space="preserve"> increased hardness that is observed in low fat cheeses. </w:t>
      </w:r>
      <w:r w:rsidR="003825F2" w:rsidRPr="001508F4">
        <w:rPr>
          <w:rFonts w:ascii="Times New Roman" w:hAnsi="Times New Roman" w:cs="Times New Roman"/>
        </w:rPr>
        <w:t>This study demonstrated the potential of using heat and ultrasound treatment to increase the retention of whey protein and improve the texture of low-fat cheese.</w:t>
      </w:r>
    </w:p>
    <w:p w14:paraId="15551478" w14:textId="7D5D52F8" w:rsidR="00D33601" w:rsidRPr="001508F4" w:rsidRDefault="00D33601" w:rsidP="00D33601">
      <w:pPr>
        <w:pStyle w:val="Heading1"/>
      </w:pPr>
      <w:r w:rsidRPr="001508F4">
        <w:t>Acknowledgements</w:t>
      </w:r>
    </w:p>
    <w:p w14:paraId="2B9C1899" w14:textId="32E630C9" w:rsidR="00D33601" w:rsidRPr="001508F4" w:rsidRDefault="00826F77" w:rsidP="00C7384D">
      <w:pPr>
        <w:spacing w:line="360" w:lineRule="auto"/>
        <w:jc w:val="both"/>
        <w:rPr>
          <w:rFonts w:ascii="Times New Roman" w:hAnsi="Times New Roman" w:cs="Times New Roman"/>
        </w:rPr>
      </w:pPr>
      <w:r w:rsidRPr="001508F4">
        <w:rPr>
          <w:rFonts w:ascii="Times New Roman" w:hAnsi="Times New Roman" w:cs="Times New Roman"/>
        </w:rPr>
        <w:t xml:space="preserve">Authors are </w:t>
      </w:r>
      <w:r w:rsidR="004A240E" w:rsidRPr="001508F4">
        <w:rPr>
          <w:rFonts w:ascii="Times New Roman" w:hAnsi="Times New Roman" w:cs="Times New Roman"/>
        </w:rPr>
        <w:t>grateful</w:t>
      </w:r>
      <w:r w:rsidRPr="001508F4">
        <w:rPr>
          <w:rFonts w:ascii="Times New Roman" w:hAnsi="Times New Roman" w:cs="Times New Roman"/>
        </w:rPr>
        <w:t xml:space="preserve"> for the support received from Ms. </w:t>
      </w:r>
      <w:r w:rsidR="004A240E" w:rsidRPr="001508F4">
        <w:rPr>
          <w:rFonts w:ascii="Times New Roman" w:hAnsi="Times New Roman" w:cs="Times New Roman"/>
        </w:rPr>
        <w:t>Masooma Munir during cheese trials</w:t>
      </w:r>
      <w:r w:rsidR="001F59C5" w:rsidRPr="001508F4">
        <w:rPr>
          <w:rFonts w:ascii="Times New Roman" w:hAnsi="Times New Roman" w:cs="Times New Roman"/>
        </w:rPr>
        <w:t xml:space="preserve"> and for </w:t>
      </w:r>
      <w:r w:rsidR="005625A9" w:rsidRPr="001508F4">
        <w:rPr>
          <w:rFonts w:ascii="Times New Roman" w:hAnsi="Times New Roman" w:cs="Times New Roman"/>
        </w:rPr>
        <w:t>Biological Optical Microscopy Platform</w:t>
      </w:r>
      <w:r w:rsidR="001F59C5" w:rsidRPr="001508F4">
        <w:rPr>
          <w:rFonts w:ascii="Times New Roman" w:hAnsi="Times New Roman" w:cs="Times New Roman"/>
        </w:rPr>
        <w:t xml:space="preserve"> (BOMP), The University of Melbourne for the support provided</w:t>
      </w:r>
      <w:r w:rsidR="00C52ED3" w:rsidRPr="001508F4">
        <w:rPr>
          <w:rFonts w:ascii="Times New Roman" w:hAnsi="Times New Roman" w:cs="Times New Roman"/>
        </w:rPr>
        <w:t xml:space="preserve"> for using the Confocal Laser Scanning </w:t>
      </w:r>
      <w:r w:rsidR="000E7E52" w:rsidRPr="001508F4">
        <w:rPr>
          <w:rFonts w:ascii="Times New Roman" w:hAnsi="Times New Roman" w:cs="Times New Roman"/>
        </w:rPr>
        <w:t xml:space="preserve">Microscope. </w:t>
      </w:r>
      <w:r w:rsidR="00C33A90" w:rsidRPr="001508F4">
        <w:rPr>
          <w:rFonts w:ascii="Times New Roman" w:hAnsi="Times New Roman" w:cs="Times New Roman"/>
        </w:rPr>
        <w:t xml:space="preserve">This research was supported under Australian Research Council’s Industrial Transformation Research Program (ITRP) funding scheme (project number IH120100005). The ARC Dairy Innovation Hub is a collaboration between The University of Melbourne, The University of Queensland and Dairy Innovation Australia Ltd. </w:t>
      </w:r>
    </w:p>
    <w:p w14:paraId="5DA39DCF" w14:textId="48593353" w:rsidR="000F22C4" w:rsidRPr="001508F4" w:rsidRDefault="000F22C4" w:rsidP="000F22C4">
      <w:pPr>
        <w:pStyle w:val="Heading1"/>
        <w:rPr>
          <w:rFonts w:cs="Times New Roman"/>
        </w:rPr>
      </w:pPr>
      <w:r w:rsidRPr="001508F4">
        <w:rPr>
          <w:rFonts w:cs="Times New Roman"/>
        </w:rPr>
        <w:t>Declaration of interest</w:t>
      </w:r>
    </w:p>
    <w:p w14:paraId="2112C0F5" w14:textId="446ACFD3" w:rsidR="000F22C4" w:rsidRPr="001508F4" w:rsidRDefault="000F22C4" w:rsidP="008C0B9C">
      <w:pPr>
        <w:rPr>
          <w:rFonts w:cs="Times New Roman"/>
        </w:rPr>
      </w:pPr>
      <w:r w:rsidRPr="001508F4">
        <w:rPr>
          <w:rFonts w:ascii="Times New Roman" w:hAnsi="Times New Roman" w:cs="Times New Roman"/>
        </w:rPr>
        <w:t>None</w:t>
      </w:r>
    </w:p>
    <w:p w14:paraId="43EA5839" w14:textId="77777777" w:rsidR="000F22C4" w:rsidRPr="001508F4" w:rsidRDefault="000F22C4" w:rsidP="00C7384D">
      <w:pPr>
        <w:spacing w:line="360" w:lineRule="auto"/>
        <w:jc w:val="both"/>
        <w:rPr>
          <w:rFonts w:ascii="Times New Roman" w:hAnsi="Times New Roman" w:cs="Times New Roman"/>
        </w:rPr>
      </w:pPr>
    </w:p>
    <w:p w14:paraId="767F5A29" w14:textId="77777777" w:rsidR="00775DF4" w:rsidRPr="001508F4" w:rsidRDefault="00775DF4" w:rsidP="00775DF4">
      <w:pPr>
        <w:pStyle w:val="Heading1"/>
      </w:pPr>
      <w:r w:rsidRPr="001508F4">
        <w:t>References</w:t>
      </w:r>
    </w:p>
    <w:p w14:paraId="0EB2DC1F" w14:textId="77777777" w:rsidR="006C6DE9" w:rsidRPr="001508F4" w:rsidRDefault="006C6DE9" w:rsidP="00581DC0">
      <w:pPr>
        <w:spacing w:line="360" w:lineRule="auto"/>
        <w:rPr>
          <w:rFonts w:ascii="Times New Roman" w:hAnsi="Times New Roman" w:cs="Times New Roman"/>
        </w:rPr>
      </w:pPr>
    </w:p>
    <w:p w14:paraId="314EF14E" w14:textId="77777777" w:rsidR="00E719BE" w:rsidRPr="001508F4" w:rsidRDefault="006C6DE9"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fldChar w:fldCharType="begin"/>
      </w:r>
      <w:r w:rsidRPr="001508F4">
        <w:rPr>
          <w:rFonts w:ascii="Times New Roman" w:hAnsi="Times New Roman" w:cs="Times New Roman"/>
        </w:rPr>
        <w:instrText xml:space="preserve"> ADDIN EN.REFLIST </w:instrText>
      </w:r>
      <w:r w:rsidRPr="001508F4">
        <w:rPr>
          <w:rFonts w:ascii="Times New Roman" w:hAnsi="Times New Roman" w:cs="Times New Roman"/>
        </w:rPr>
        <w:fldChar w:fldCharType="separate"/>
      </w:r>
      <w:r w:rsidR="00E719BE" w:rsidRPr="001508F4">
        <w:rPr>
          <w:rFonts w:ascii="Times New Roman" w:hAnsi="Times New Roman" w:cs="Times New Roman"/>
        </w:rPr>
        <w:t xml:space="preserve">Alizadeh-Pasdar, N., &amp; Li-Chan, E. C. (2000). Comparison of protein surface hydrophobicity measured at various pH values using three different fluorescent probes. </w:t>
      </w:r>
      <w:r w:rsidR="00E719BE" w:rsidRPr="001508F4">
        <w:rPr>
          <w:rFonts w:ascii="Times New Roman" w:hAnsi="Times New Roman" w:cs="Times New Roman"/>
          <w:i/>
        </w:rPr>
        <w:t>Journal of Agricultural and Food Chemistry, 48</w:t>
      </w:r>
      <w:r w:rsidR="00E719BE" w:rsidRPr="001508F4">
        <w:rPr>
          <w:rFonts w:ascii="Times New Roman" w:hAnsi="Times New Roman" w:cs="Times New Roman"/>
        </w:rPr>
        <w:t xml:space="preserve">(2), 328-334. doi:https://doi.org/10.1021/jf990393p </w:t>
      </w:r>
    </w:p>
    <w:p w14:paraId="63486334"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Ashokkumar, M., Lee, J., Zisu, B., Bhaskarcharya, R., Palmer, M., &amp; Kentish, S. (2009). Hot topic: Sonication increases the heat stability of whey proteins. </w:t>
      </w:r>
      <w:r w:rsidRPr="001508F4">
        <w:rPr>
          <w:rFonts w:ascii="Times New Roman" w:hAnsi="Times New Roman" w:cs="Times New Roman"/>
          <w:i/>
        </w:rPr>
        <w:t>Journal of Dairy Science, 92</w:t>
      </w:r>
      <w:r w:rsidRPr="001508F4">
        <w:rPr>
          <w:rFonts w:ascii="Times New Roman" w:hAnsi="Times New Roman" w:cs="Times New Roman"/>
        </w:rPr>
        <w:t xml:space="preserve">(11), 5353-5356. doi:https://doi.org/10.3168/jds.2009-2561 </w:t>
      </w:r>
    </w:p>
    <w:p w14:paraId="16F87609"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Baldwin, K. A., Baer, R., Parsons, J., Seas, S., Spurgeon, K., &amp; Torrey, G. (1986). Evaluation of yield and quality of cheddar cheese manufactured frommilk with added whey protein concentrate. </w:t>
      </w:r>
      <w:r w:rsidRPr="001508F4">
        <w:rPr>
          <w:rFonts w:ascii="Times New Roman" w:hAnsi="Times New Roman" w:cs="Times New Roman"/>
          <w:i/>
        </w:rPr>
        <w:t>Journal of Dairy Science, 69</w:t>
      </w:r>
      <w:r w:rsidRPr="001508F4">
        <w:rPr>
          <w:rFonts w:ascii="Times New Roman" w:hAnsi="Times New Roman" w:cs="Times New Roman"/>
        </w:rPr>
        <w:t xml:space="preserve">(10), 2543-2550. doi:https://doi.org/10.3168/jds.s0022-0302(86)80699-3 </w:t>
      </w:r>
    </w:p>
    <w:p w14:paraId="721D4AE6"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Banks, J. M., &amp; Muir, D. (1985). Effect of incorporation of denatured whey protein on the yield and quality of Cheddar cheese. </w:t>
      </w:r>
      <w:r w:rsidRPr="001508F4">
        <w:rPr>
          <w:rFonts w:ascii="Times New Roman" w:hAnsi="Times New Roman" w:cs="Times New Roman"/>
          <w:i/>
        </w:rPr>
        <w:t>International Journal of Dairy Technology, 38</w:t>
      </w:r>
      <w:r w:rsidRPr="001508F4">
        <w:rPr>
          <w:rFonts w:ascii="Times New Roman" w:hAnsi="Times New Roman" w:cs="Times New Roman"/>
        </w:rPr>
        <w:t xml:space="preserve">(1), 27-32. doi:https://doi.org/10.1111/j.1471-0307.1985.tb00536.x </w:t>
      </w:r>
    </w:p>
    <w:p w14:paraId="64803A72"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Barbero, N., Barni, E., Barolo, C., Quagliotto, P., Viscardi, G., Napione, L., Pavan, S., &amp; Bussolino, F. (2009). A study of the interaction between fluorescein sodium salt and bovine serum albumin by steady-state fluorescence. </w:t>
      </w:r>
      <w:r w:rsidRPr="001508F4">
        <w:rPr>
          <w:rFonts w:ascii="Times New Roman" w:hAnsi="Times New Roman" w:cs="Times New Roman"/>
          <w:i/>
        </w:rPr>
        <w:t>Dyes and pigments, 80</w:t>
      </w:r>
      <w:r w:rsidRPr="001508F4">
        <w:rPr>
          <w:rFonts w:ascii="Times New Roman" w:hAnsi="Times New Roman" w:cs="Times New Roman"/>
        </w:rPr>
        <w:t xml:space="preserve">(3), 307-313. </w:t>
      </w:r>
    </w:p>
    <w:p w14:paraId="5DCE3FFC"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Brown, R. J., &amp; Ernstrom, C. A. (1982). Incorporation of ultrafiltration concentratedwhey solids into cheddar cheese for increased yield. </w:t>
      </w:r>
      <w:r w:rsidRPr="001508F4">
        <w:rPr>
          <w:rFonts w:ascii="Times New Roman" w:hAnsi="Times New Roman" w:cs="Times New Roman"/>
          <w:i/>
        </w:rPr>
        <w:t>Journal of Dairy Science, 65</w:t>
      </w:r>
      <w:r w:rsidRPr="001508F4">
        <w:rPr>
          <w:rFonts w:ascii="Times New Roman" w:hAnsi="Times New Roman" w:cs="Times New Roman"/>
        </w:rPr>
        <w:t xml:space="preserve">(12), 2391-2395. doi:https://doi.org/10.3168/jds.s0022-0302(82)82514-9 </w:t>
      </w:r>
    </w:p>
    <w:p w14:paraId="7C5F9EE2"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Chamberland, J., Benoit, S., Harel-Oger, M., Pouliot, Y., Jeantet, R., &amp; Garric, G. (2019). Comparing economic and environmental performance of three industrial cheesemaking processes through a predictive analysis. </w:t>
      </w:r>
      <w:r w:rsidRPr="001508F4">
        <w:rPr>
          <w:rFonts w:ascii="Times New Roman" w:hAnsi="Times New Roman" w:cs="Times New Roman"/>
          <w:i/>
        </w:rPr>
        <w:t>Journal of Cleaner Production, 239</w:t>
      </w:r>
      <w:r w:rsidRPr="001508F4">
        <w:rPr>
          <w:rFonts w:ascii="Times New Roman" w:hAnsi="Times New Roman" w:cs="Times New Roman"/>
        </w:rPr>
        <w:t xml:space="preserve">, 118046. doi:https://doi.org/10.1016/j.jclepro.2019.118046 </w:t>
      </w:r>
    </w:p>
    <w:p w14:paraId="525B1D1E"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Chamberland, J., Mercier-Bouchard, D., Dussault-Chouinard, I., Benoit, S., Doyen, A., Britten, M., &amp; Pouliot, Y. (2019). On the Use of Ultrafiltration or Microfiltration Polymeric Spiral-Wound Membranes for Cheesemilk Standardization: Impact on Process Efficiency. </w:t>
      </w:r>
      <w:r w:rsidRPr="001508F4">
        <w:rPr>
          <w:rFonts w:ascii="Times New Roman" w:hAnsi="Times New Roman" w:cs="Times New Roman"/>
          <w:i/>
        </w:rPr>
        <w:t>Foods, 8</w:t>
      </w:r>
      <w:r w:rsidRPr="001508F4">
        <w:rPr>
          <w:rFonts w:ascii="Times New Roman" w:hAnsi="Times New Roman" w:cs="Times New Roman"/>
        </w:rPr>
        <w:t xml:space="preserve">(6), 198. doi:https://doi.org/10.3390/foods8060198 </w:t>
      </w:r>
    </w:p>
    <w:p w14:paraId="3157DB62" w14:textId="77777777"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Di Cagno, R., De Pasquale, I., De Angelis, M., Buchin, S., Rizzello, C., &amp; Gobbetti, M. (2014). Use of microparticulated whey protein concentrate, exopolysaccharide-producing </w:t>
      </w:r>
      <w:r w:rsidRPr="001508F4">
        <w:rPr>
          <w:rFonts w:ascii="Times New Roman" w:hAnsi="Times New Roman" w:cs="Times New Roman"/>
          <w:i/>
        </w:rPr>
        <w:t>Streptococcus thermophilus</w:t>
      </w:r>
      <w:r w:rsidRPr="001508F4">
        <w:rPr>
          <w:rFonts w:ascii="Times New Roman" w:hAnsi="Times New Roman" w:cs="Times New Roman"/>
        </w:rPr>
        <w:t xml:space="preserve">, and adjunct cultures for making low-fat Italian Caciotta-type cheese. </w:t>
      </w:r>
      <w:r w:rsidRPr="001508F4">
        <w:rPr>
          <w:rFonts w:ascii="Times New Roman" w:hAnsi="Times New Roman" w:cs="Times New Roman"/>
          <w:i/>
        </w:rPr>
        <w:t>Journal of Dairy Science, 97</w:t>
      </w:r>
      <w:r w:rsidRPr="001508F4">
        <w:rPr>
          <w:rFonts w:ascii="Times New Roman" w:hAnsi="Times New Roman" w:cs="Times New Roman"/>
        </w:rPr>
        <w:t xml:space="preserve">(1), 72-84. doi:https://doi.org/10.3168/jds.2013-7078 </w:t>
      </w:r>
    </w:p>
    <w:p w14:paraId="053CEE19" w14:textId="78C4A88C" w:rsidR="00E719BE" w:rsidRPr="001508F4" w:rsidRDefault="00E719BE" w:rsidP="00440BA2">
      <w:pPr>
        <w:pStyle w:val="EndNoteBibliography"/>
        <w:spacing w:after="0" w:line="360" w:lineRule="auto"/>
        <w:ind w:left="720" w:hanging="720"/>
        <w:rPr>
          <w:rFonts w:ascii="Times New Roman" w:hAnsi="Times New Roman" w:cs="Times New Roman"/>
        </w:rPr>
      </w:pPr>
      <w:r w:rsidRPr="001508F4">
        <w:rPr>
          <w:rFonts w:ascii="Times New Roman" w:hAnsi="Times New Roman" w:cs="Times New Roman"/>
        </w:rPr>
        <w:t xml:space="preserve">Fox, P. F., Guinee, T. P., Cogan, T. M., &amp; McSweeney, P. L. (2000). </w:t>
      </w:r>
      <w:r w:rsidRPr="001508F4">
        <w:rPr>
          <w:rFonts w:ascii="Times New Roman" w:hAnsi="Times New Roman" w:cs="Times New Roman"/>
          <w:i/>
        </w:rPr>
        <w:t>Fundamentals of cheese science</w:t>
      </w:r>
      <w:r w:rsidRPr="001508F4">
        <w:rPr>
          <w:rFonts w:ascii="Times New Roman" w:hAnsi="Times New Roman" w:cs="Times New Roman"/>
        </w:rPr>
        <w:t xml:space="preserve">. </w:t>
      </w:r>
      <w:r w:rsidR="00BC41DE" w:rsidRPr="001508F4">
        <w:rPr>
          <w:rFonts w:ascii="Times New Roman" w:hAnsi="Times New Roman" w:cs="Times New Roman"/>
        </w:rPr>
        <w:t>Gaithersburg</w:t>
      </w:r>
      <w:r w:rsidRPr="001508F4">
        <w:rPr>
          <w:rFonts w:ascii="Times New Roman" w:hAnsi="Times New Roman" w:cs="Times New Roman"/>
        </w:rPr>
        <w:t>: Aspen Publishers.</w:t>
      </w:r>
    </w:p>
    <w:p w14:paraId="3853349D"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Fox, P. F., Guinee, T. P., Cogan, T. M., &amp; McSweeney, P. L. (2017). Enzymatic coagulation of milk. In </w:t>
      </w:r>
      <w:r w:rsidRPr="001508F4">
        <w:rPr>
          <w:rFonts w:ascii="Times New Roman" w:hAnsi="Times New Roman" w:cs="Times New Roman"/>
          <w:i/>
        </w:rPr>
        <w:t>Fundamentals of cheese science</w:t>
      </w:r>
      <w:r w:rsidRPr="001508F4">
        <w:rPr>
          <w:rFonts w:ascii="Times New Roman" w:hAnsi="Times New Roman" w:cs="Times New Roman"/>
        </w:rPr>
        <w:t xml:space="preserve"> (pp. 185-229). Boston: Springer.</w:t>
      </w:r>
    </w:p>
    <w:p w14:paraId="4E2F702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Gamlath, C. J., Leong, T. S., Ashokkumar, M., &amp; Martin, G. J. (2018). The inhibitory roles of native whey protein on the rennet gelation of bovine milk. </w:t>
      </w:r>
      <w:r w:rsidRPr="001508F4">
        <w:rPr>
          <w:rFonts w:ascii="Times New Roman" w:hAnsi="Times New Roman" w:cs="Times New Roman"/>
          <w:i/>
        </w:rPr>
        <w:t>Food chemistry, 244</w:t>
      </w:r>
      <w:r w:rsidRPr="001508F4">
        <w:rPr>
          <w:rFonts w:ascii="Times New Roman" w:hAnsi="Times New Roman" w:cs="Times New Roman"/>
        </w:rPr>
        <w:t xml:space="preserve">, 36-43. doi:https://doi.org/10.1016/j.foodchem.2017.10.029 </w:t>
      </w:r>
    </w:p>
    <w:p w14:paraId="1836CCA4"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Giroux, H. J., Lanouette, G., &amp; Britten, M. (2015). Effect of whey protein aggregates of various sizes on the formation and properties of rennet-induced milk gels. </w:t>
      </w:r>
      <w:r w:rsidRPr="001508F4">
        <w:rPr>
          <w:rFonts w:ascii="Times New Roman" w:hAnsi="Times New Roman" w:cs="Times New Roman"/>
          <w:i/>
        </w:rPr>
        <w:t>Food Hydrocolloids, 45</w:t>
      </w:r>
      <w:r w:rsidRPr="001508F4">
        <w:rPr>
          <w:rFonts w:ascii="Times New Roman" w:hAnsi="Times New Roman" w:cs="Times New Roman"/>
        </w:rPr>
        <w:t xml:space="preserve">, 272-278. doi:https://doi.org/10.1016/j.foodhyd.2014.12.004 </w:t>
      </w:r>
    </w:p>
    <w:p w14:paraId="3B9C2428"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Glantz, M., Devold, T., Vegarud, G., Månsson, H. L., Stålhammar, H., &amp; Paulsson, M. (2010). Importance of casein micelle size and milk composition for milk gelation. </w:t>
      </w:r>
      <w:r w:rsidRPr="001508F4">
        <w:rPr>
          <w:rFonts w:ascii="Times New Roman" w:hAnsi="Times New Roman" w:cs="Times New Roman"/>
          <w:i/>
        </w:rPr>
        <w:t>Journal of Dairy Science, 93</w:t>
      </w:r>
      <w:r w:rsidRPr="001508F4">
        <w:rPr>
          <w:rFonts w:ascii="Times New Roman" w:hAnsi="Times New Roman" w:cs="Times New Roman"/>
        </w:rPr>
        <w:t xml:space="preserve">(4), 1444-1451. doi:https://doi.org/10.3168/jds.2009-2856 </w:t>
      </w:r>
    </w:p>
    <w:p w14:paraId="01F201E6"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Gordon, L., &amp; Pilosof, A. M. (2010). Application of high-intensity ultrasounds to control the size of whey proteins particles. </w:t>
      </w:r>
      <w:r w:rsidRPr="001508F4">
        <w:rPr>
          <w:rFonts w:ascii="Times New Roman" w:hAnsi="Times New Roman" w:cs="Times New Roman"/>
          <w:i/>
        </w:rPr>
        <w:t>Food Biophysics, 5</w:t>
      </w:r>
      <w:r w:rsidRPr="001508F4">
        <w:rPr>
          <w:rFonts w:ascii="Times New Roman" w:hAnsi="Times New Roman" w:cs="Times New Roman"/>
        </w:rPr>
        <w:t xml:space="preserve">(3), 203-210. doi:https://doi.org/10.1007/s11483-010-9161-4 </w:t>
      </w:r>
    </w:p>
    <w:p w14:paraId="7F7F25B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Guinee, T. P., &amp; Wilkinson, M. (1992). Rennet coagulation and coagulants in cheese manufacture. </w:t>
      </w:r>
      <w:r w:rsidRPr="001508F4">
        <w:rPr>
          <w:rFonts w:ascii="Times New Roman" w:hAnsi="Times New Roman" w:cs="Times New Roman"/>
          <w:i/>
        </w:rPr>
        <w:t>International Journal of Dairy Technology, 45</w:t>
      </w:r>
      <w:r w:rsidRPr="001508F4">
        <w:rPr>
          <w:rFonts w:ascii="Times New Roman" w:hAnsi="Times New Roman" w:cs="Times New Roman"/>
        </w:rPr>
        <w:t xml:space="preserve">(4), 94-104. doi:https://doi.org/10.1111/j.1471-0307.1992.tb01791.x </w:t>
      </w:r>
    </w:p>
    <w:p w14:paraId="2633D03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Hennelly, P. J., Dunne, P. G., O’Sullivan, M., &amp; O’Riordan, D. (2005). Increasing the moisture content of imitation cheese: effects on texture, rheology and microstructure. </w:t>
      </w:r>
      <w:r w:rsidRPr="001508F4">
        <w:rPr>
          <w:rFonts w:ascii="Times New Roman" w:hAnsi="Times New Roman" w:cs="Times New Roman"/>
          <w:i/>
        </w:rPr>
        <w:t>European Food Research and Technology, 220</w:t>
      </w:r>
      <w:r w:rsidRPr="001508F4">
        <w:rPr>
          <w:rFonts w:ascii="Times New Roman" w:hAnsi="Times New Roman" w:cs="Times New Roman"/>
        </w:rPr>
        <w:t xml:space="preserve">(3-4), 415-420. </w:t>
      </w:r>
    </w:p>
    <w:p w14:paraId="1ADB9FB5"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Hinrichs, J. (2001). Incorporation of whey proteins in cheese. </w:t>
      </w:r>
      <w:r w:rsidRPr="001508F4">
        <w:rPr>
          <w:rFonts w:ascii="Times New Roman" w:hAnsi="Times New Roman" w:cs="Times New Roman"/>
          <w:i/>
        </w:rPr>
        <w:t>International Dairy Journal, 11</w:t>
      </w:r>
      <w:r w:rsidRPr="001508F4">
        <w:rPr>
          <w:rFonts w:ascii="Times New Roman" w:hAnsi="Times New Roman" w:cs="Times New Roman"/>
        </w:rPr>
        <w:t xml:space="preserve">(4), 495-503. doi:https://doi.org/10.1016/s0958-6946(01)00071-1 </w:t>
      </w:r>
    </w:p>
    <w:p w14:paraId="7A41BB4A"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Ismail, M., Ammar, E. T., &amp; El</w:t>
      </w:r>
      <w:r w:rsidRPr="001508F4">
        <w:rPr>
          <w:rFonts w:ascii="Cambria Math" w:hAnsi="Cambria Math" w:cs="Cambria Math"/>
        </w:rPr>
        <w:t>‐</w:t>
      </w:r>
      <w:r w:rsidRPr="001508F4">
        <w:rPr>
          <w:rFonts w:ascii="Times New Roman" w:hAnsi="Times New Roman" w:cs="Times New Roman"/>
        </w:rPr>
        <w:t xml:space="preserve">Metwally, R. (2011). Improvement of low fat mozzarella cheese properties using denatured whey protein. </w:t>
      </w:r>
      <w:r w:rsidRPr="001508F4">
        <w:rPr>
          <w:rFonts w:ascii="Times New Roman" w:hAnsi="Times New Roman" w:cs="Times New Roman"/>
          <w:i/>
        </w:rPr>
        <w:t>International Journal of Dairy Technology, 64</w:t>
      </w:r>
      <w:r w:rsidRPr="001508F4">
        <w:rPr>
          <w:rFonts w:ascii="Times New Roman" w:hAnsi="Times New Roman" w:cs="Times New Roman"/>
        </w:rPr>
        <w:t xml:space="preserve">(2), 207-217. doi:https://doi.org/10.1111/j.1471-0307.2010.00654.x </w:t>
      </w:r>
    </w:p>
    <w:p w14:paraId="11245D76"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Jenness, R. (1999). Composition of Milk. In N. P. Wong (Ed.), </w:t>
      </w:r>
      <w:r w:rsidRPr="001508F4">
        <w:rPr>
          <w:rFonts w:ascii="Times New Roman" w:hAnsi="Times New Roman" w:cs="Times New Roman"/>
          <w:i/>
        </w:rPr>
        <w:t>Fundamentals of Dairy Chemistry</w:t>
      </w:r>
      <w:r w:rsidRPr="001508F4">
        <w:rPr>
          <w:rFonts w:ascii="Times New Roman" w:hAnsi="Times New Roman" w:cs="Times New Roman"/>
        </w:rPr>
        <w:t xml:space="preserve"> (pp. 1-38). Gaithersburg, Maryland: Aspen Publishers, Inc.</w:t>
      </w:r>
    </w:p>
    <w:p w14:paraId="628D2305"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Kethireddipalli, P., Hill, A. R., &amp; Dalgleish, D. G. (2010). Protein interactions in heat-treated milk and effect on rennet coagulation. </w:t>
      </w:r>
      <w:r w:rsidRPr="001508F4">
        <w:rPr>
          <w:rFonts w:ascii="Times New Roman" w:hAnsi="Times New Roman" w:cs="Times New Roman"/>
          <w:i/>
        </w:rPr>
        <w:t>International Dairy Journal, 20</w:t>
      </w:r>
      <w:r w:rsidRPr="001508F4">
        <w:rPr>
          <w:rFonts w:ascii="Times New Roman" w:hAnsi="Times New Roman" w:cs="Times New Roman"/>
        </w:rPr>
        <w:t xml:space="preserve">(12), 838-843. doi:https://doi.org/10.1016/j.idairyj.2010.06.003 </w:t>
      </w:r>
    </w:p>
    <w:p w14:paraId="711DF1FB"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aiho, S., Ercili-Cura, D., Forssell, P., Myllärinen, P., &amp; Partanen, R. (2015). The effect of dynamic heat treatments of native whey protein concentrate on its dispersion characteristics. </w:t>
      </w:r>
      <w:r w:rsidRPr="001508F4">
        <w:rPr>
          <w:rFonts w:ascii="Times New Roman" w:hAnsi="Times New Roman" w:cs="Times New Roman"/>
          <w:i/>
        </w:rPr>
        <w:t>International Dairy Journal, 49</w:t>
      </w:r>
      <w:r w:rsidRPr="001508F4">
        <w:rPr>
          <w:rFonts w:ascii="Times New Roman" w:hAnsi="Times New Roman" w:cs="Times New Roman"/>
        </w:rPr>
        <w:t xml:space="preserve">, 139-147. doi:https://doi.org/10.1016/j.idairyj.2015.05.002 </w:t>
      </w:r>
    </w:p>
    <w:p w14:paraId="042ADC7F"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eong, T. S., Walter, V., Gamlath, C. J., Yang, M., Martin, G. J., &amp; Ashokkumar, M. (2018). Functionalised dairy streams: Tailoring protein functionality using sonication and heating. </w:t>
      </w:r>
      <w:r w:rsidRPr="001508F4">
        <w:rPr>
          <w:rFonts w:ascii="Times New Roman" w:hAnsi="Times New Roman" w:cs="Times New Roman"/>
          <w:i/>
        </w:rPr>
        <w:t>Ultrasonics Sonochemistry, 48</w:t>
      </w:r>
      <w:r w:rsidRPr="001508F4">
        <w:rPr>
          <w:rFonts w:ascii="Times New Roman" w:hAnsi="Times New Roman" w:cs="Times New Roman"/>
        </w:rPr>
        <w:t xml:space="preserve">(1), 499-508. doi:https://doi.org/10.1016/j.ultsonch.2018.07.010 </w:t>
      </w:r>
    </w:p>
    <w:p w14:paraId="16A86F8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o, C., &amp; Bastian, E. (1998). Incorporation of native and denatured whey proteins into cheese curd for manufacture of reduced fat, Havarti-type cheese. </w:t>
      </w:r>
      <w:r w:rsidRPr="001508F4">
        <w:rPr>
          <w:rFonts w:ascii="Times New Roman" w:hAnsi="Times New Roman" w:cs="Times New Roman"/>
          <w:i/>
        </w:rPr>
        <w:t>Journal of Dairy Science, 81</w:t>
      </w:r>
      <w:r w:rsidRPr="001508F4">
        <w:rPr>
          <w:rFonts w:ascii="Times New Roman" w:hAnsi="Times New Roman" w:cs="Times New Roman"/>
        </w:rPr>
        <w:t xml:space="preserve">(1), 16-24. doi:https://doi.org/10.3168/jds.s0022-0302(98)75545-6 </w:t>
      </w:r>
    </w:p>
    <w:p w14:paraId="71BC7D10"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obato-Calleros, C., Reyes-Hernández, J., Beristain, C., Hornelas-Uribe, Y., Sanchez-Garcia, J., &amp; Vernon-Carter, E. (2007). Microstructure and texture of white fresh cheese made with canola oil and whey protein concentrate in partial or total replacement of milk fat. </w:t>
      </w:r>
      <w:r w:rsidRPr="001508F4">
        <w:rPr>
          <w:rFonts w:ascii="Times New Roman" w:hAnsi="Times New Roman" w:cs="Times New Roman"/>
          <w:i/>
        </w:rPr>
        <w:t>Food research international, 40</w:t>
      </w:r>
      <w:r w:rsidRPr="001508F4">
        <w:rPr>
          <w:rFonts w:ascii="Times New Roman" w:hAnsi="Times New Roman" w:cs="Times New Roman"/>
        </w:rPr>
        <w:t xml:space="preserve">(4), 529-537. doi:https://doi.org/10.1016/j.foodres.2006.10.011 </w:t>
      </w:r>
    </w:p>
    <w:p w14:paraId="64FEB00B"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ogan, A., Leis, A., Day, L., Øiseth, S. K., Puvanenthiran, A., &amp; Augustin, M. A. (2015). Rennet gelation properties of milk: influence of natural variation in milk fat globule size and casein micelle size. </w:t>
      </w:r>
      <w:r w:rsidRPr="001508F4">
        <w:rPr>
          <w:rFonts w:ascii="Times New Roman" w:hAnsi="Times New Roman" w:cs="Times New Roman"/>
          <w:i/>
        </w:rPr>
        <w:t>International Dairy Journal, 46</w:t>
      </w:r>
      <w:r w:rsidRPr="001508F4">
        <w:rPr>
          <w:rFonts w:ascii="Times New Roman" w:hAnsi="Times New Roman" w:cs="Times New Roman"/>
        </w:rPr>
        <w:t xml:space="preserve">, 71-77. doi:https://doi.org/10.1016/j.idairyj.2014.08.005 </w:t>
      </w:r>
    </w:p>
    <w:p w14:paraId="72F16327"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Lucey, J. A., Tamehena, M., Singh, H., &amp; Munro, P. A. (1998). Effect of interactions between denatured whey proteins and casein micelles on the formation and rheological properties of acid skim milk gels. </w:t>
      </w:r>
      <w:r w:rsidRPr="001508F4">
        <w:rPr>
          <w:rFonts w:ascii="Times New Roman" w:hAnsi="Times New Roman" w:cs="Times New Roman"/>
          <w:i/>
        </w:rPr>
        <w:t>Journal of Dairy Research, 65</w:t>
      </w:r>
      <w:r w:rsidRPr="001508F4">
        <w:rPr>
          <w:rFonts w:ascii="Times New Roman" w:hAnsi="Times New Roman" w:cs="Times New Roman"/>
        </w:rPr>
        <w:t xml:space="preserve">(4), 555-567. doi:https://doi.org/10.1017/s0022029998003057 </w:t>
      </w:r>
    </w:p>
    <w:p w14:paraId="581302A9"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anirakiza, P., Covaci, A., &amp; Schepens, P. (2001). Comparative study on total lipid determination using Soxhlet, Roese-Gottlieb, Bligh &amp; Dyer, and modified Bligh &amp; Dyer extraction methods. </w:t>
      </w:r>
      <w:r w:rsidRPr="001508F4">
        <w:rPr>
          <w:rFonts w:ascii="Times New Roman" w:hAnsi="Times New Roman" w:cs="Times New Roman"/>
          <w:i/>
        </w:rPr>
        <w:t>Journal of food composition and analysis, 14</w:t>
      </w:r>
      <w:r w:rsidRPr="001508F4">
        <w:rPr>
          <w:rFonts w:ascii="Times New Roman" w:hAnsi="Times New Roman" w:cs="Times New Roman"/>
        </w:rPr>
        <w:t xml:space="preserve">(1), 93-100. </w:t>
      </w:r>
    </w:p>
    <w:p w14:paraId="6DC25FF5"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ariotti, F., Tomé, D., &amp; Mirand, P. P. (2008). Converting nitrogen into protein—beyond 6.25 and Jones' factors. </w:t>
      </w:r>
      <w:r w:rsidRPr="001508F4">
        <w:rPr>
          <w:rFonts w:ascii="Times New Roman" w:hAnsi="Times New Roman" w:cs="Times New Roman"/>
          <w:i/>
        </w:rPr>
        <w:t>Critical reviews in food science and nutrition, 48</w:t>
      </w:r>
      <w:r w:rsidRPr="001508F4">
        <w:rPr>
          <w:rFonts w:ascii="Times New Roman" w:hAnsi="Times New Roman" w:cs="Times New Roman"/>
        </w:rPr>
        <w:t xml:space="preserve">(2), 177-184. doi:https://doi.org/10.1080/10408390701279749 </w:t>
      </w:r>
    </w:p>
    <w:p w14:paraId="4EB6510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artin, G. J., Williams, R. P., &amp; Dunstan, D. E. (2010). Effect of manufacture and reconstitution of milk protein concentrate powder on the size and rennet gelation behaviour of casein micelles. </w:t>
      </w:r>
      <w:r w:rsidRPr="001508F4">
        <w:rPr>
          <w:rFonts w:ascii="Times New Roman" w:hAnsi="Times New Roman" w:cs="Times New Roman"/>
          <w:i/>
        </w:rPr>
        <w:t>International Dairy Journal, 20</w:t>
      </w:r>
      <w:r w:rsidRPr="001508F4">
        <w:rPr>
          <w:rFonts w:ascii="Times New Roman" w:hAnsi="Times New Roman" w:cs="Times New Roman"/>
        </w:rPr>
        <w:t xml:space="preserve">(2), 128-131. doi:https://doi.org/10.1016/j.idairyj.2009.08.007 </w:t>
      </w:r>
    </w:p>
    <w:p w14:paraId="31F1B0B8"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ason, T., Cobley, A., Graves, J., &amp; Morgan, D. (2011). New evidence for the inverse dependence of mechanical and chemical effects on the frequency of ultrasound. </w:t>
      </w:r>
      <w:r w:rsidRPr="001508F4">
        <w:rPr>
          <w:rFonts w:ascii="Times New Roman" w:hAnsi="Times New Roman" w:cs="Times New Roman"/>
          <w:i/>
        </w:rPr>
        <w:t>Ultrasonics Sonochemistry, 18</w:t>
      </w:r>
      <w:r w:rsidRPr="001508F4">
        <w:rPr>
          <w:rFonts w:ascii="Times New Roman" w:hAnsi="Times New Roman" w:cs="Times New Roman"/>
        </w:rPr>
        <w:t xml:space="preserve">(1), 226-230. doi:https://doi.org/10.1016/j.ultsonch.2010.05.008 </w:t>
      </w:r>
    </w:p>
    <w:p w14:paraId="1A9F121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cMahon, D. J., Alleyne, M., Fife, R., &amp; Oberg, C. (1996). Use of fat replacers in low fat Mozzarella cheese. </w:t>
      </w:r>
      <w:r w:rsidRPr="001508F4">
        <w:rPr>
          <w:rFonts w:ascii="Times New Roman" w:hAnsi="Times New Roman" w:cs="Times New Roman"/>
          <w:i/>
        </w:rPr>
        <w:t>Journal of Dairy Science, 79</w:t>
      </w:r>
      <w:r w:rsidRPr="001508F4">
        <w:rPr>
          <w:rFonts w:ascii="Times New Roman" w:hAnsi="Times New Roman" w:cs="Times New Roman"/>
        </w:rPr>
        <w:t xml:space="preserve">(11), 1911-1921. doi:https://doi.org/10.3168/jds.s0022-0302(96)76560-8 </w:t>
      </w:r>
    </w:p>
    <w:p w14:paraId="4B8A26FD"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ead, D., &amp; Roupas, P. (2001). Effect of incorporation of denatured whey proteins on chemical composition and functionality of pizza cheese. </w:t>
      </w:r>
      <w:r w:rsidRPr="001508F4">
        <w:rPr>
          <w:rFonts w:ascii="Times New Roman" w:hAnsi="Times New Roman" w:cs="Times New Roman"/>
          <w:i/>
        </w:rPr>
        <w:t>Australian Journal of Dairy Technology, 56</w:t>
      </w:r>
      <w:r w:rsidRPr="001508F4">
        <w:rPr>
          <w:rFonts w:ascii="Times New Roman" w:hAnsi="Times New Roman" w:cs="Times New Roman"/>
        </w:rPr>
        <w:t xml:space="preserve">(1), 19. </w:t>
      </w:r>
    </w:p>
    <w:p w14:paraId="1782964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eza-Nieto, M. A., Vallejo-Cordoba, B., González-Córdova, A. F., Félix, L., &amp; Goycoolea, F. M. (2007). Effect of β-lactoglobulin A and B whey protein variants on the rennet-induced gelation of skim milk gels in a model reconstituted skim milk system. </w:t>
      </w:r>
      <w:r w:rsidRPr="001508F4">
        <w:rPr>
          <w:rFonts w:ascii="Times New Roman" w:hAnsi="Times New Roman" w:cs="Times New Roman"/>
          <w:i/>
        </w:rPr>
        <w:t>Journal of Dairy Science, 90</w:t>
      </w:r>
      <w:r w:rsidRPr="001508F4">
        <w:rPr>
          <w:rFonts w:ascii="Times New Roman" w:hAnsi="Times New Roman" w:cs="Times New Roman"/>
        </w:rPr>
        <w:t xml:space="preserve">(2), 582–593. doi:https://doi.org/10.3168/jds.s0022-0302(07)71541-2 </w:t>
      </w:r>
    </w:p>
    <w:p w14:paraId="0BDA842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ichalski, M.-C., Michel, F., &amp; Geneste, C. (2002). Appearance of submicronic particles in the milk fat globule size distribution upon mechanical treatments. </w:t>
      </w:r>
      <w:r w:rsidRPr="001508F4">
        <w:rPr>
          <w:rFonts w:ascii="Times New Roman" w:hAnsi="Times New Roman" w:cs="Times New Roman"/>
          <w:i/>
        </w:rPr>
        <w:t>Le Lait, 82</w:t>
      </w:r>
      <w:r w:rsidRPr="001508F4">
        <w:rPr>
          <w:rFonts w:ascii="Times New Roman" w:hAnsi="Times New Roman" w:cs="Times New Roman"/>
        </w:rPr>
        <w:t xml:space="preserve">(2), 193-208. </w:t>
      </w:r>
    </w:p>
    <w:p w14:paraId="39B2CA27"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istry, V. V., &amp; Maubois, J.-L. (2017). Application of membrane separation technology to cheese production. In </w:t>
      </w:r>
      <w:r w:rsidRPr="001508F4">
        <w:rPr>
          <w:rFonts w:ascii="Times New Roman" w:hAnsi="Times New Roman" w:cs="Times New Roman"/>
          <w:i/>
        </w:rPr>
        <w:t>Cheese</w:t>
      </w:r>
      <w:r w:rsidRPr="001508F4">
        <w:rPr>
          <w:rFonts w:ascii="Times New Roman" w:hAnsi="Times New Roman" w:cs="Times New Roman"/>
        </w:rPr>
        <w:t xml:space="preserve"> (pp. 677-697): Elsevier.</w:t>
      </w:r>
    </w:p>
    <w:p w14:paraId="3DFF9AB5"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onahan, F. J., German, J. B., &amp; Kinsella, J. E. (1995). Effect of pH and temperature on protein unfolding and thiol/disulfide interchange reactions during heat-induced gelation of whey proteins. </w:t>
      </w:r>
      <w:r w:rsidRPr="001508F4">
        <w:rPr>
          <w:rFonts w:ascii="Times New Roman" w:hAnsi="Times New Roman" w:cs="Times New Roman"/>
          <w:i/>
        </w:rPr>
        <w:t>Journal of Agricultural and Food Chemistry, 43</w:t>
      </w:r>
      <w:r w:rsidRPr="001508F4">
        <w:rPr>
          <w:rFonts w:ascii="Times New Roman" w:hAnsi="Times New Roman" w:cs="Times New Roman"/>
        </w:rPr>
        <w:t xml:space="preserve">(1), 46-52. doi:https://doi.org/10.1021/jf00049a010 </w:t>
      </w:r>
    </w:p>
    <w:p w14:paraId="78C1C180"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Mulvihill, D., &amp; Donovan, M. (1987). Whey proteins and their thermal denaturation-a review. </w:t>
      </w:r>
      <w:r w:rsidRPr="001508F4">
        <w:rPr>
          <w:rFonts w:ascii="Times New Roman" w:hAnsi="Times New Roman" w:cs="Times New Roman"/>
          <w:i/>
        </w:rPr>
        <w:t>Irish Journal of Food Science and Technology, 11</w:t>
      </w:r>
      <w:r w:rsidRPr="001508F4">
        <w:rPr>
          <w:rFonts w:ascii="Times New Roman" w:hAnsi="Times New Roman" w:cs="Times New Roman"/>
        </w:rPr>
        <w:t xml:space="preserve">(1), 43-75. </w:t>
      </w:r>
    </w:p>
    <w:p w14:paraId="27CBC74F"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Ong, L., Dagastine, R. R., Kentish, S. E., &amp; Gras, S. L. (2012). The effect of pH at renneting on the microstructure, composition and texture of Cheddar cheese. </w:t>
      </w:r>
      <w:r w:rsidRPr="001508F4">
        <w:rPr>
          <w:rFonts w:ascii="Times New Roman" w:hAnsi="Times New Roman" w:cs="Times New Roman"/>
          <w:i/>
        </w:rPr>
        <w:t>Food research international, 48</w:t>
      </w:r>
      <w:r w:rsidRPr="001508F4">
        <w:rPr>
          <w:rFonts w:ascii="Times New Roman" w:hAnsi="Times New Roman" w:cs="Times New Roman"/>
        </w:rPr>
        <w:t xml:space="preserve">(1), 119-130. doi:https://doi.org/10.1016/j.foodres.2012.02.020 </w:t>
      </w:r>
    </w:p>
    <w:p w14:paraId="09E84902"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Ong, L., Dagastine, R. R., Kentish, S. E., &amp; Gras, S. L. (2013). The effect of calcium chloride addition on the microstructure and composition of Cheddar cheese. </w:t>
      </w:r>
      <w:r w:rsidRPr="001508F4">
        <w:rPr>
          <w:rFonts w:ascii="Times New Roman" w:hAnsi="Times New Roman" w:cs="Times New Roman"/>
          <w:i/>
        </w:rPr>
        <w:t>International Dairy Journal, 33</w:t>
      </w:r>
      <w:r w:rsidRPr="001508F4">
        <w:rPr>
          <w:rFonts w:ascii="Times New Roman" w:hAnsi="Times New Roman" w:cs="Times New Roman"/>
        </w:rPr>
        <w:t xml:space="preserve">(2), 135-141. doi:https://doi.org/10.1016/j.idairyj.2013.03.002 </w:t>
      </w:r>
    </w:p>
    <w:p w14:paraId="6B7AF790"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Perreault, V., Morin, P., Pouliot, Y., &amp; Britten, M. (2017). Effect of denatured whey protein concentrate and its fractions on rennet-induced milk gels. </w:t>
      </w:r>
      <w:r w:rsidRPr="001508F4">
        <w:rPr>
          <w:rFonts w:ascii="Times New Roman" w:hAnsi="Times New Roman" w:cs="Times New Roman"/>
          <w:i/>
        </w:rPr>
        <w:t>International Dairy Journal, 64</w:t>
      </w:r>
      <w:r w:rsidRPr="001508F4">
        <w:rPr>
          <w:rFonts w:ascii="Times New Roman" w:hAnsi="Times New Roman" w:cs="Times New Roman"/>
        </w:rPr>
        <w:t xml:space="preserve">, 48-55. doi:https://doi.org/10.1016/j.idairyj.2016.09.005 </w:t>
      </w:r>
    </w:p>
    <w:p w14:paraId="36AB9E9F"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Perreault, V., Rémillard, N., Chabot, D., Morin, P., Pouliot, Y., &amp; Britten, M. (2017). Effect of denatured whey protein concentrate and its fractions on cheese composition and rheological properties. </w:t>
      </w:r>
      <w:r w:rsidRPr="001508F4">
        <w:rPr>
          <w:rFonts w:ascii="Times New Roman" w:hAnsi="Times New Roman" w:cs="Times New Roman"/>
          <w:i/>
        </w:rPr>
        <w:t>Journal of Dairy Science, 100</w:t>
      </w:r>
      <w:r w:rsidRPr="001508F4">
        <w:rPr>
          <w:rFonts w:ascii="Times New Roman" w:hAnsi="Times New Roman" w:cs="Times New Roman"/>
        </w:rPr>
        <w:t xml:space="preserve">(7), 5139-5152. doi:https://doi.org/10.3168/jds.2016-12473 </w:t>
      </w:r>
    </w:p>
    <w:p w14:paraId="6BEA71F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Punidadas, P., Feirtag, J., &amp; Tung, M. (1999). Incorporating whey proteins into mozzarella cheese. </w:t>
      </w:r>
      <w:r w:rsidRPr="001508F4">
        <w:rPr>
          <w:rFonts w:ascii="Times New Roman" w:hAnsi="Times New Roman" w:cs="Times New Roman"/>
          <w:i/>
        </w:rPr>
        <w:t>International Journal of Dairy Technology, 52</w:t>
      </w:r>
      <w:r w:rsidRPr="001508F4">
        <w:rPr>
          <w:rFonts w:ascii="Times New Roman" w:hAnsi="Times New Roman" w:cs="Times New Roman"/>
        </w:rPr>
        <w:t xml:space="preserve">(2), 51-55. doi:https://doi.org/10.1111/j.1471-0307.1999.tb02070.x </w:t>
      </w:r>
    </w:p>
    <w:p w14:paraId="5301CA71"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Roefs, S. P., &amp; De Kruif, K. G. (1994). A model for the denaturation and aggregation of β</w:t>
      </w:r>
      <w:r w:rsidRPr="001508F4">
        <w:rPr>
          <w:rFonts w:ascii="Cambria Math" w:hAnsi="Cambria Math" w:cs="Cambria Math"/>
        </w:rPr>
        <w:t>‐</w:t>
      </w:r>
      <w:r w:rsidRPr="001508F4">
        <w:rPr>
          <w:rFonts w:ascii="Times New Roman" w:hAnsi="Times New Roman" w:cs="Times New Roman"/>
        </w:rPr>
        <w:t xml:space="preserve">lactoglobulin. </w:t>
      </w:r>
      <w:r w:rsidRPr="001508F4">
        <w:rPr>
          <w:rFonts w:ascii="Times New Roman" w:hAnsi="Times New Roman" w:cs="Times New Roman"/>
          <w:i/>
        </w:rPr>
        <w:t>European Journal of Biochemistry, 226</w:t>
      </w:r>
      <w:r w:rsidRPr="001508F4">
        <w:rPr>
          <w:rFonts w:ascii="Times New Roman" w:hAnsi="Times New Roman" w:cs="Times New Roman"/>
        </w:rPr>
        <w:t xml:space="preserve">(3), 883-889. doi:https://doi.org/10.1111/j.1432-1033.1994.00883.x </w:t>
      </w:r>
    </w:p>
    <w:p w14:paraId="3D24AC1D"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Rosa, P., Sala, G., Van Vliet, T., &amp; Van De Velde, F. (2006). Cold gelation of whey protein emulsions. </w:t>
      </w:r>
      <w:r w:rsidRPr="001508F4">
        <w:rPr>
          <w:rFonts w:ascii="Times New Roman" w:hAnsi="Times New Roman" w:cs="Times New Roman"/>
          <w:i/>
        </w:rPr>
        <w:t>Journal of Texture Studies, 37</w:t>
      </w:r>
      <w:r w:rsidRPr="001508F4">
        <w:rPr>
          <w:rFonts w:ascii="Times New Roman" w:hAnsi="Times New Roman" w:cs="Times New Roman"/>
        </w:rPr>
        <w:t xml:space="preserve">(5), 516-537. doi:https://doi.org/10.1111/j.1745-4603.2006.00066.x </w:t>
      </w:r>
    </w:p>
    <w:p w14:paraId="66230F54"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Rüegg, M., Moor, U., &amp; Blanc, B. (1977). A calorimetric study of the thermal denaturation of whey proteins in simulated milk ultrafiltrate. </w:t>
      </w:r>
      <w:r w:rsidRPr="001508F4">
        <w:rPr>
          <w:rFonts w:ascii="Times New Roman" w:hAnsi="Times New Roman" w:cs="Times New Roman"/>
          <w:i/>
        </w:rPr>
        <w:t>Journal of Dairy Research, 44</w:t>
      </w:r>
      <w:r w:rsidRPr="001508F4">
        <w:rPr>
          <w:rFonts w:ascii="Times New Roman" w:hAnsi="Times New Roman" w:cs="Times New Roman"/>
        </w:rPr>
        <w:t xml:space="preserve">(3), 509-520. doi:https://doi.org/10.1017/s002202990002046x </w:t>
      </w:r>
    </w:p>
    <w:p w14:paraId="54133857"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Schenkel, P., Samudrala, R., &amp; Hinrichs, J. (2013). The effect of adding whey protein particles as inert filler on thermophysical properties of fat</w:t>
      </w:r>
      <w:r w:rsidRPr="001508F4">
        <w:rPr>
          <w:rFonts w:ascii="Cambria Math" w:hAnsi="Cambria Math" w:cs="Cambria Math"/>
        </w:rPr>
        <w:t>‐</w:t>
      </w:r>
      <w:r w:rsidRPr="001508F4">
        <w:rPr>
          <w:rFonts w:ascii="Times New Roman" w:hAnsi="Times New Roman" w:cs="Times New Roman"/>
        </w:rPr>
        <w:t xml:space="preserve">reduced semihard cheese type Gouda. </w:t>
      </w:r>
      <w:r w:rsidRPr="001508F4">
        <w:rPr>
          <w:rFonts w:ascii="Times New Roman" w:hAnsi="Times New Roman" w:cs="Times New Roman"/>
          <w:i/>
        </w:rPr>
        <w:t>International Journal of Dairy Technology, 66</w:t>
      </w:r>
      <w:r w:rsidRPr="001508F4">
        <w:rPr>
          <w:rFonts w:ascii="Times New Roman" w:hAnsi="Times New Roman" w:cs="Times New Roman"/>
        </w:rPr>
        <w:t xml:space="preserve">(2), 220-230. doi:https://doi.org/10.1111/1471-0307.12036 </w:t>
      </w:r>
    </w:p>
    <w:p w14:paraId="48D11D20"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Shahani, K., &amp; Sommer, H. (1951). The protein and non-protein nitrogen fractions in milk. I. Methods of analysis. </w:t>
      </w:r>
      <w:r w:rsidRPr="001508F4">
        <w:rPr>
          <w:rFonts w:ascii="Times New Roman" w:hAnsi="Times New Roman" w:cs="Times New Roman"/>
          <w:i/>
        </w:rPr>
        <w:t>Journal of Dairy Science, 34</w:t>
      </w:r>
      <w:r w:rsidRPr="001508F4">
        <w:rPr>
          <w:rFonts w:ascii="Times New Roman" w:hAnsi="Times New Roman" w:cs="Times New Roman"/>
        </w:rPr>
        <w:t xml:space="preserve">(10), 1003-1009. </w:t>
      </w:r>
    </w:p>
    <w:p w14:paraId="068EFA28"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Singh, H., &amp; Waungana, A. (2001). Influence of heat treatment of milk on cheesemaking properties. </w:t>
      </w:r>
      <w:r w:rsidRPr="001508F4">
        <w:rPr>
          <w:rFonts w:ascii="Times New Roman" w:hAnsi="Times New Roman" w:cs="Times New Roman"/>
          <w:i/>
        </w:rPr>
        <w:t>International Dairy Journal, 11</w:t>
      </w:r>
      <w:r w:rsidRPr="001508F4">
        <w:rPr>
          <w:rFonts w:ascii="Times New Roman" w:hAnsi="Times New Roman" w:cs="Times New Roman"/>
        </w:rPr>
        <w:t xml:space="preserve">(4-7), 543-551. doi:https://doi.org/10.1016/s0958-6946(01)00085-1 </w:t>
      </w:r>
    </w:p>
    <w:p w14:paraId="2A0920C4"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Stankey, J. A., Lu, Y., Abdalla, A., Govindasamy</w:t>
      </w:r>
      <w:r w:rsidRPr="001508F4">
        <w:rPr>
          <w:rFonts w:ascii="Cambria Math" w:hAnsi="Cambria Math" w:cs="Cambria Math"/>
        </w:rPr>
        <w:t>‐</w:t>
      </w:r>
      <w:r w:rsidRPr="001508F4">
        <w:rPr>
          <w:rFonts w:ascii="Times New Roman" w:hAnsi="Times New Roman" w:cs="Times New Roman"/>
        </w:rPr>
        <w:t>Lucey, S., Jaeggi, J. J., Ø Mikkelsen, B., Pedersen, K. T., &amp; Andersen, C. B. (2017). Low</w:t>
      </w:r>
      <w:r w:rsidRPr="001508F4">
        <w:rPr>
          <w:rFonts w:ascii="Cambria Math" w:hAnsi="Cambria Math" w:cs="Cambria Math"/>
        </w:rPr>
        <w:t>‐</w:t>
      </w:r>
      <w:r w:rsidRPr="001508F4">
        <w:rPr>
          <w:rFonts w:ascii="Times New Roman" w:hAnsi="Times New Roman" w:cs="Times New Roman"/>
        </w:rPr>
        <w:t xml:space="preserve">fat Cheddar cheese made using microparticulated whey proteins: Effect on yield and cheese quality. </w:t>
      </w:r>
      <w:r w:rsidRPr="001508F4">
        <w:rPr>
          <w:rFonts w:ascii="Times New Roman" w:hAnsi="Times New Roman" w:cs="Times New Roman"/>
          <w:i/>
        </w:rPr>
        <w:t>International Journal of Dairy Technology, 70</w:t>
      </w:r>
      <w:r w:rsidRPr="001508F4">
        <w:rPr>
          <w:rFonts w:ascii="Times New Roman" w:hAnsi="Times New Roman" w:cs="Times New Roman"/>
        </w:rPr>
        <w:t xml:space="preserve">(4), 481-491. doi:https://doi.org/10.1111/1471-0307.12413 </w:t>
      </w:r>
    </w:p>
    <w:p w14:paraId="2F0417E8"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Sturaro, A., De Marchi, M., Zorzi, E., &amp; Cassandro, M. (2015). Effect of microparticulated whey protein concentration and protein-to-fat ratio on Caciotta cheese yield and composition. </w:t>
      </w:r>
      <w:r w:rsidRPr="001508F4">
        <w:rPr>
          <w:rFonts w:ascii="Times New Roman" w:hAnsi="Times New Roman" w:cs="Times New Roman"/>
          <w:i/>
        </w:rPr>
        <w:t>International Dairy Journal, 48</w:t>
      </w:r>
      <w:r w:rsidRPr="001508F4">
        <w:rPr>
          <w:rFonts w:ascii="Times New Roman" w:hAnsi="Times New Roman" w:cs="Times New Roman"/>
        </w:rPr>
        <w:t xml:space="preserve">, 46-52. doi:https://doi.org/10.1016/j.idairyj.2015.02.003 </w:t>
      </w:r>
    </w:p>
    <w:p w14:paraId="1BA85033"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Suárez, A., Fernández, L., Balbarie, P., Iglesias, J. R., &amp; Riera, F. A. (2016). Predicting the properties of the whey protein microparticles produced by heat and mechanical treatments. </w:t>
      </w:r>
      <w:r w:rsidRPr="001508F4">
        <w:rPr>
          <w:rFonts w:ascii="Times New Roman" w:hAnsi="Times New Roman" w:cs="Times New Roman"/>
          <w:i/>
        </w:rPr>
        <w:t>European Food Research and Technology, 242</w:t>
      </w:r>
      <w:r w:rsidRPr="001508F4">
        <w:rPr>
          <w:rFonts w:ascii="Times New Roman" w:hAnsi="Times New Roman" w:cs="Times New Roman"/>
        </w:rPr>
        <w:t xml:space="preserve">(8), 1211-1220. </w:t>
      </w:r>
    </w:p>
    <w:p w14:paraId="2A20008C"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Tas, J., Ploeg, M. v. d., Mitchell, J., &amp; Cohn, N. (1980). Protein staining methods in quantitative cytochemistry. </w:t>
      </w:r>
      <w:r w:rsidRPr="001508F4">
        <w:rPr>
          <w:rFonts w:ascii="Times New Roman" w:hAnsi="Times New Roman" w:cs="Times New Roman"/>
          <w:i/>
        </w:rPr>
        <w:t>Journal of microscopy, 119</w:t>
      </w:r>
      <w:r w:rsidRPr="001508F4">
        <w:rPr>
          <w:rFonts w:ascii="Times New Roman" w:hAnsi="Times New Roman" w:cs="Times New Roman"/>
        </w:rPr>
        <w:t xml:space="preserve">(3), 295-311. </w:t>
      </w:r>
    </w:p>
    <w:p w14:paraId="329184B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Thiebaud, M., Dumay, E., Picart, L., Guiraud, J., &amp; Cheftel, J. (2003). High-pressure homogenisation of raw bovine milk. Effects on fat globule size distribution and microbial inactivation. </w:t>
      </w:r>
      <w:r w:rsidRPr="001508F4">
        <w:rPr>
          <w:rFonts w:ascii="Times New Roman" w:hAnsi="Times New Roman" w:cs="Times New Roman"/>
          <w:i/>
        </w:rPr>
        <w:t>International Dairy Journal, 13</w:t>
      </w:r>
      <w:r w:rsidRPr="001508F4">
        <w:rPr>
          <w:rFonts w:ascii="Times New Roman" w:hAnsi="Times New Roman" w:cs="Times New Roman"/>
        </w:rPr>
        <w:t xml:space="preserve">(6), 427-439. doi:https://doi.org/10.1016/s0958-6946(03)00051-7 </w:t>
      </w:r>
    </w:p>
    <w:p w14:paraId="695715F9"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Vasbinder, A., Alting, A. C., &amp; de Kruif, K. G. (2003). Quantification of heat-induced casein–whey protein interactions in milk and its relation to gelation kinetics. </w:t>
      </w:r>
      <w:r w:rsidRPr="001508F4">
        <w:rPr>
          <w:rFonts w:ascii="Times New Roman" w:hAnsi="Times New Roman" w:cs="Times New Roman"/>
          <w:i/>
        </w:rPr>
        <w:t>Colloids and Surfaces B: Biointerfaces, 31</w:t>
      </w:r>
      <w:r w:rsidRPr="001508F4">
        <w:rPr>
          <w:rFonts w:ascii="Times New Roman" w:hAnsi="Times New Roman" w:cs="Times New Roman"/>
        </w:rPr>
        <w:t xml:space="preserve">(1-4), 115-123. doi:ttps://doi.org/10.1016/s0927-7765(03)00048-1 </w:t>
      </w:r>
    </w:p>
    <w:p w14:paraId="4319F97C"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Vasbinder, A., Rollema, H., &amp; De Kruif, C. (2003). Impaired rennetability of heated milk; study of enzymatic hydrolysis and gelation kinetics. </w:t>
      </w:r>
      <w:r w:rsidRPr="001508F4">
        <w:rPr>
          <w:rFonts w:ascii="Times New Roman" w:hAnsi="Times New Roman" w:cs="Times New Roman"/>
          <w:i/>
        </w:rPr>
        <w:t>Journal of Dairy Science, 86</w:t>
      </w:r>
      <w:r w:rsidRPr="001508F4">
        <w:rPr>
          <w:rFonts w:ascii="Times New Roman" w:hAnsi="Times New Roman" w:cs="Times New Roman"/>
        </w:rPr>
        <w:t xml:space="preserve">(5), 1548-1555. doi:https://doi.org/10.3168/jds.s0022-0302(03)73740-0 </w:t>
      </w:r>
    </w:p>
    <w:p w14:paraId="5A114DA9"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Walstra, P. (1999). Casein sub-micelles: do they exist? </w:t>
      </w:r>
      <w:r w:rsidRPr="001508F4">
        <w:rPr>
          <w:rFonts w:ascii="Times New Roman" w:hAnsi="Times New Roman" w:cs="Times New Roman"/>
          <w:i/>
        </w:rPr>
        <w:t>International Dairy Journal, 9</w:t>
      </w:r>
      <w:r w:rsidRPr="001508F4">
        <w:rPr>
          <w:rFonts w:ascii="Times New Roman" w:hAnsi="Times New Roman" w:cs="Times New Roman"/>
        </w:rPr>
        <w:t xml:space="preserve">(3), 189-192. doi:https://doi.org/10.1016/s0958-6946(99)00059-x </w:t>
      </w:r>
    </w:p>
    <w:p w14:paraId="69EE7FBE"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Wang, L., &amp; Wang, Y. J. (2004). Application of high</w:t>
      </w:r>
      <w:r w:rsidRPr="001508F4">
        <w:rPr>
          <w:rFonts w:ascii="Cambria Math" w:hAnsi="Cambria Math" w:cs="Cambria Math"/>
        </w:rPr>
        <w:t>‐</w:t>
      </w:r>
      <w:r w:rsidRPr="001508F4">
        <w:rPr>
          <w:rFonts w:ascii="Times New Roman" w:hAnsi="Times New Roman" w:cs="Times New Roman"/>
        </w:rPr>
        <w:t xml:space="preserve">intensity ultrasound and surfactants in rice starch isolation. </w:t>
      </w:r>
      <w:r w:rsidRPr="001508F4">
        <w:rPr>
          <w:rFonts w:ascii="Times New Roman" w:hAnsi="Times New Roman" w:cs="Times New Roman"/>
          <w:i/>
        </w:rPr>
        <w:t>Cereal chemistry, 81</w:t>
      </w:r>
      <w:r w:rsidRPr="001508F4">
        <w:rPr>
          <w:rFonts w:ascii="Times New Roman" w:hAnsi="Times New Roman" w:cs="Times New Roman"/>
        </w:rPr>
        <w:t xml:space="preserve">(1), 140-144. doi:https://doi.org/10.1094/cchem.2004.81.1.140 </w:t>
      </w:r>
    </w:p>
    <w:p w14:paraId="2226EE7C" w14:textId="77777777" w:rsidR="00E719BE" w:rsidRPr="001508F4" w:rsidRDefault="00E719BE" w:rsidP="00440BA2">
      <w:pPr>
        <w:pStyle w:val="EndNoteBibliography"/>
        <w:spacing w:line="360" w:lineRule="auto"/>
        <w:ind w:left="720" w:hanging="720"/>
        <w:rPr>
          <w:rFonts w:ascii="Times New Roman" w:hAnsi="Times New Roman" w:cs="Times New Roman"/>
        </w:rPr>
      </w:pPr>
      <w:r w:rsidRPr="001508F4">
        <w:rPr>
          <w:rFonts w:ascii="Times New Roman" w:hAnsi="Times New Roman" w:cs="Times New Roman"/>
        </w:rPr>
        <w:t xml:space="preserve">Zhang, Z. P., &amp; Aoki, T. (1996). Behaviour of calcium and phosphate in bovine casein micelles. </w:t>
      </w:r>
      <w:r w:rsidRPr="001508F4">
        <w:rPr>
          <w:rFonts w:ascii="Times New Roman" w:hAnsi="Times New Roman" w:cs="Times New Roman"/>
          <w:i/>
        </w:rPr>
        <w:t>International Dairy Journal, 6</w:t>
      </w:r>
      <w:r w:rsidRPr="001508F4">
        <w:rPr>
          <w:rFonts w:ascii="Times New Roman" w:hAnsi="Times New Roman" w:cs="Times New Roman"/>
        </w:rPr>
        <w:t xml:space="preserve">(8-9), 769-780. doi:https://doi.org/10.1016/0958-6946(96)00006-4 </w:t>
      </w:r>
    </w:p>
    <w:p w14:paraId="6408842A" w14:textId="7DA79C5F" w:rsidR="00F3476F" w:rsidRPr="001508F4" w:rsidRDefault="006C6DE9" w:rsidP="00440BA2">
      <w:pPr>
        <w:spacing w:line="360" w:lineRule="auto"/>
        <w:rPr>
          <w:rFonts w:ascii="Times New Roman" w:hAnsi="Times New Roman" w:cs="Times New Roman"/>
        </w:rPr>
      </w:pPr>
      <w:r w:rsidRPr="001508F4">
        <w:rPr>
          <w:rFonts w:ascii="Times New Roman" w:hAnsi="Times New Roman" w:cs="Times New Roman"/>
        </w:rPr>
        <w:fldChar w:fldCharType="end"/>
      </w:r>
      <w:r w:rsidR="000C62B3" w:rsidRPr="001508F4">
        <w:rPr>
          <w:rFonts w:ascii="Times New Roman" w:hAnsi="Times New Roman" w:cs="Times New Roman"/>
        </w:rPr>
        <w:fldChar w:fldCharType="begin"/>
      </w:r>
      <w:r w:rsidR="000C62B3" w:rsidRPr="001508F4">
        <w:rPr>
          <w:rFonts w:ascii="Times New Roman" w:hAnsi="Times New Roman" w:cs="Times New Roman"/>
        </w:rPr>
        <w:instrText xml:space="preserve"> ADDIN </w:instrText>
      </w:r>
      <w:r w:rsidR="000C62B3" w:rsidRPr="001508F4">
        <w:rPr>
          <w:rFonts w:ascii="Times New Roman" w:hAnsi="Times New Roman" w:cs="Times New Roman"/>
        </w:rPr>
        <w:fldChar w:fldCharType="end"/>
      </w:r>
    </w:p>
    <w:p w14:paraId="7EA6B960" w14:textId="77777777" w:rsidR="00917AAB" w:rsidRPr="001508F4" w:rsidRDefault="00917AAB">
      <w:pPr>
        <w:rPr>
          <w:rFonts w:ascii="Times New Roman" w:hAnsi="Times New Roman" w:cs="Times New Roman"/>
        </w:rPr>
      </w:pPr>
      <w:r w:rsidRPr="001508F4">
        <w:rPr>
          <w:rFonts w:ascii="Times New Roman" w:hAnsi="Times New Roman" w:cs="Times New Roman"/>
        </w:rPr>
        <w:br w:type="page"/>
      </w:r>
    </w:p>
    <w:p w14:paraId="6C2428EC" w14:textId="2ECCB774" w:rsidR="00095CCB" w:rsidRPr="001508F4" w:rsidRDefault="00F3088B">
      <w:pPr>
        <w:spacing w:line="360" w:lineRule="auto"/>
        <w:rPr>
          <w:rFonts w:ascii="Times New Roman" w:hAnsi="Times New Roman" w:cs="Times New Roman"/>
          <w:b/>
        </w:rPr>
      </w:pPr>
      <w:r w:rsidRPr="001508F4">
        <w:rPr>
          <w:rFonts w:ascii="Times New Roman" w:hAnsi="Times New Roman" w:cs="Times New Roman"/>
          <w:b/>
        </w:rPr>
        <w:t>Supplementary data</w:t>
      </w:r>
    </w:p>
    <w:p w14:paraId="5E163844" w14:textId="77777777" w:rsidR="00A96D09" w:rsidRPr="001508F4" w:rsidRDefault="00A96D09" w:rsidP="00A96D09">
      <w:pPr>
        <w:spacing w:line="360" w:lineRule="auto"/>
        <w:rPr>
          <w:rFonts w:ascii="Times New Roman" w:hAnsi="Times New Roman" w:cs="Times New Roman"/>
        </w:rPr>
      </w:pPr>
      <w:r w:rsidRPr="001508F4">
        <w:rPr>
          <w:rFonts w:cstheme="minorHAnsi"/>
          <w:noProof/>
          <w:lang w:eastAsia="en-AU"/>
        </w:rPr>
        <w:drawing>
          <wp:inline distT="0" distB="0" distL="0" distR="0" wp14:anchorId="6F1F0523" wp14:editId="1414FE2A">
            <wp:extent cx="4394200" cy="3740150"/>
            <wp:effectExtent l="0" t="0" r="6350" b="0"/>
            <wp:docPr id="39" name="Chart 39">
              <a:extLst xmlns:a="http://schemas.openxmlformats.org/drawingml/2006/main">
                <a:ext uri="{FF2B5EF4-FFF2-40B4-BE49-F238E27FC236}">
                  <a16:creationId xmlns:a16="http://schemas.microsoft.com/office/drawing/2014/main" id="{BDE10EA8-7D2D-4380-AD79-54F1ED1BB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C0565EF" w14:textId="563CC6D1" w:rsidR="00A96D09" w:rsidRPr="001508F4" w:rsidRDefault="00A96D09">
      <w:pPr>
        <w:spacing w:line="360" w:lineRule="auto"/>
        <w:rPr>
          <w:rFonts w:ascii="Times New Roman" w:hAnsi="Times New Roman" w:cs="Times New Roman"/>
        </w:rPr>
      </w:pPr>
      <w:r w:rsidRPr="001508F4">
        <w:rPr>
          <w:rFonts w:ascii="Times New Roman" w:hAnsi="Times New Roman" w:cs="Times New Roman"/>
        </w:rPr>
        <w:t>Figure S1: Temperature vs. time profiles of 25 mL 10% w/w WPC (</w:t>
      </w:r>
      <w:r w:rsidRPr="001508F4">
        <w:rPr>
          <w:rFonts w:ascii="Times New Roman" w:hAnsi="Times New Roman" w:cs="Times New Roman"/>
          <w:noProof/>
          <w:lang w:eastAsia="en-AU"/>
        </w:rPr>
        <mc:AlternateContent>
          <mc:Choice Requires="wps">
            <w:drawing>
              <wp:inline distT="0" distB="0" distL="0" distR="0" wp14:anchorId="04673AD9" wp14:editId="0749430B">
                <wp:extent cx="50800" cy="45719"/>
                <wp:effectExtent l="0" t="0" r="25400" b="12065"/>
                <wp:docPr id="34" name="Rectangle 34"/>
                <wp:cNvGraphicFramePr/>
                <a:graphic xmlns:a="http://schemas.openxmlformats.org/drawingml/2006/main">
                  <a:graphicData uri="http://schemas.microsoft.com/office/word/2010/wordprocessingShape">
                    <wps:wsp>
                      <wps:cNvSpPr/>
                      <wps:spPr>
                        <a:xfrm>
                          <a:off x="0" y="0"/>
                          <a:ext cx="50800" cy="45719"/>
                        </a:xfrm>
                        <a:prstGeom prst="rect">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F1D0E19" id="Rectangle 34" o:spid="_x0000_s1026" style="width:4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" fillcolor="#5b9bd5 [3204]" strokecolor="#5b9bd5 [3204]" strokeweight="1pt">
                <w10:anchorlock/>
              </v:rect>
            </w:pict>
          </mc:Fallback>
        </mc:AlternateContent>
      </w:r>
      <w:r w:rsidRPr="001508F4">
        <w:rPr>
          <w:rFonts w:ascii="Times New Roman" w:hAnsi="Times New Roman" w:cs="Times New Roman"/>
        </w:rPr>
        <w:t>), 50 mL 10% w/w WPC (</w:t>
      </w:r>
      <w:r w:rsidRPr="001508F4">
        <w:rPr>
          <w:rFonts w:ascii="Times New Roman" w:hAnsi="Times New Roman" w:cs="Times New Roman"/>
          <w:noProof/>
          <w:lang w:eastAsia="en-AU"/>
        </w:rPr>
        <mc:AlternateContent>
          <mc:Choice Requires="wps">
            <w:drawing>
              <wp:inline distT="0" distB="0" distL="0" distR="0" wp14:anchorId="209DB6EB" wp14:editId="5D7F1881">
                <wp:extent cx="63500" cy="69850"/>
                <wp:effectExtent l="0" t="0" r="12700" b="25400"/>
                <wp:docPr id="37" name="Oval 37"/>
                <wp:cNvGraphicFramePr/>
                <a:graphic xmlns:a="http://schemas.openxmlformats.org/drawingml/2006/main">
                  <a:graphicData uri="http://schemas.microsoft.com/office/word/2010/wordprocessingShape">
                    <wps:wsp>
                      <wps:cNvSpPr/>
                      <wps:spPr>
                        <a:xfrm flipH="1">
                          <a:off x="0" y="0"/>
                          <a:ext cx="63500" cy="698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162BB67" id="Oval 37" o:spid="_x0000_s1026" style="width:5pt;height:5.5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" fillcolor="#ed7d31 [3205]" strokecolor="#823b0b [1605]" strokeweight="1pt">
                <v:stroke joinstyle="miter"/>
                <w10:anchorlock/>
              </v:oval>
            </w:pict>
          </mc:Fallback>
        </mc:AlternateContent>
      </w:r>
      <w:r w:rsidRPr="001508F4">
        <w:rPr>
          <w:rFonts w:ascii="Times New Roman" w:hAnsi="Times New Roman" w:cs="Times New Roman"/>
        </w:rPr>
        <w:t>), and 25 mL 20% MFWP (</w:t>
      </w:r>
      <w:r w:rsidRPr="001508F4">
        <w:rPr>
          <w:rFonts w:ascii="Times New Roman" w:hAnsi="Times New Roman" w:cs="Times New Roman"/>
          <w:noProof/>
          <w:lang w:eastAsia="en-AU"/>
        </w:rPr>
        <mc:AlternateContent>
          <mc:Choice Requires="wps">
            <w:drawing>
              <wp:inline distT="0" distB="0" distL="0" distR="0" wp14:anchorId="6FDC0379" wp14:editId="667E2766">
                <wp:extent cx="76200" cy="95250"/>
                <wp:effectExtent l="19050" t="19050" r="38100" b="38100"/>
                <wp:docPr id="38" name="Diamond 38"/>
                <wp:cNvGraphicFramePr/>
                <a:graphic xmlns:a="http://schemas.openxmlformats.org/drawingml/2006/main">
                  <a:graphicData uri="http://schemas.microsoft.com/office/word/2010/wordprocessingShape">
                    <wps:wsp>
                      <wps:cNvSpPr/>
                      <wps:spPr>
                        <a:xfrm>
                          <a:off x="0" y="0"/>
                          <a:ext cx="76200" cy="95250"/>
                        </a:xfrm>
                        <a:prstGeom prst="diamond">
                          <a:avLst/>
                        </a:prstGeom>
                        <a:ln>
                          <a:solidFill>
                            <a:schemeClr val="bg2">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EA46E5" id="Diamond 38" o:spid="_x0000_s1026" type="#_x0000_t4" style="width:6pt;height: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" fillcolor="#a5a5a5 [3206]" strokecolor="#aeaaaa [2414]" strokeweight="1pt">
                <w10:anchorlock/>
              </v:shape>
            </w:pict>
          </mc:Fallback>
        </mc:AlternateContent>
      </w:r>
      <w:r w:rsidRPr="001508F4">
        <w:rPr>
          <w:rFonts w:ascii="Times New Roman" w:hAnsi="Times New Roman" w:cs="Times New Roman"/>
        </w:rPr>
        <w:t>) samples subjected to heating.</w:t>
      </w:r>
    </w:p>
    <w:p w14:paraId="3FE9F935" w14:textId="77777777" w:rsidR="005A02B9" w:rsidRPr="001508F4" w:rsidRDefault="005A02B9" w:rsidP="005A02B9">
      <w:pPr>
        <w:spacing w:line="360" w:lineRule="auto"/>
        <w:jc w:val="center"/>
        <w:rPr>
          <w:rFonts w:ascii="Times New Roman" w:hAnsi="Times New Roman" w:cs="Times New Roman"/>
        </w:rPr>
      </w:pPr>
    </w:p>
    <w:p w14:paraId="62188449" w14:textId="507D6795" w:rsidR="005A02B9" w:rsidRPr="001508F4" w:rsidRDefault="005A02B9" w:rsidP="00861A04">
      <w:pPr>
        <w:spacing w:line="360" w:lineRule="auto"/>
        <w:rPr>
          <w:rFonts w:ascii="Times New Roman" w:hAnsi="Times New Roman" w:cs="Times New Roman"/>
        </w:rPr>
      </w:pPr>
      <w:r w:rsidRPr="001508F4">
        <w:rPr>
          <w:rFonts w:ascii="Times New Roman" w:hAnsi="Times New Roman" w:cs="Times New Roman"/>
        </w:rPr>
        <w:tab/>
      </w:r>
      <w:r w:rsidRPr="001508F4">
        <w:rPr>
          <w:rFonts w:ascii="Times New Roman" w:hAnsi="Times New Roman" w:cs="Times New Roman"/>
        </w:rPr>
        <w:tab/>
      </w:r>
      <w:r w:rsidR="004304C1" w:rsidRPr="001508F4">
        <w:rPr>
          <w:noProof/>
        </w:rPr>
        <w:drawing>
          <wp:inline distT="0" distB="0" distL="0" distR="0" wp14:anchorId="304B16DE" wp14:editId="3FB99854">
            <wp:extent cx="3706090" cy="3109672"/>
            <wp:effectExtent l="0" t="0" r="8890" b="0"/>
            <wp:docPr id="1" name="Chart 1">
              <a:extLst xmlns:a="http://schemas.openxmlformats.org/drawingml/2006/main">
                <a:ext uri="{FF2B5EF4-FFF2-40B4-BE49-F238E27FC236}">
                  <a16:creationId xmlns:a16="http://schemas.microsoft.com/office/drawing/2014/main" id="{E72C51B7-42CA-4C4E-9857-053EAA9844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DAD1080" w14:textId="2BD7BC12" w:rsidR="005A02B9" w:rsidRPr="001508F4" w:rsidRDefault="005A02B9" w:rsidP="005A02B9">
      <w:pPr>
        <w:spacing w:line="360" w:lineRule="auto"/>
        <w:rPr>
          <w:rFonts w:ascii="Times New Roman" w:hAnsi="Times New Roman" w:cs="Times New Roman"/>
        </w:rPr>
      </w:pPr>
      <w:r w:rsidRPr="001508F4">
        <w:rPr>
          <w:rFonts w:ascii="Times New Roman" w:hAnsi="Times New Roman" w:cs="Times New Roman"/>
        </w:rPr>
        <w:t>Figure S2: S</w:t>
      </w:r>
      <w:r w:rsidR="00E35EB0" w:rsidRPr="001508F4">
        <w:rPr>
          <w:rFonts w:ascii="Times New Roman" w:hAnsi="Times New Roman" w:cs="Times New Roman"/>
        </w:rPr>
        <w:t>urface hydrophobicity indices of</w:t>
      </w:r>
      <w:r w:rsidRPr="001508F4">
        <w:rPr>
          <w:rFonts w:ascii="Times New Roman" w:hAnsi="Times New Roman" w:cs="Times New Roman"/>
        </w:rPr>
        <w:t xml:space="preserve"> 10% w/w WPC (</w:t>
      </w:r>
      <w:r w:rsidR="00E35EB0" w:rsidRPr="001508F4">
        <w:rPr>
          <w:rFonts w:ascii="Times New Roman" w:hAnsi="Times New Roman" w:cs="Times New Roman"/>
          <w:noProof/>
        </w:rPr>
        <mc:AlternateContent>
          <mc:Choice Requires="wps">
            <w:drawing>
              <wp:inline distT="0" distB="0" distL="0" distR="0" wp14:anchorId="0E56B624" wp14:editId="2F962E03">
                <wp:extent cx="86811" cy="57873"/>
                <wp:effectExtent l="19050" t="19050" r="46990" b="18415"/>
                <wp:docPr id="43" name="Isosceles Triangle 43"/>
                <wp:cNvGraphicFramePr/>
                <a:graphic xmlns:a="http://schemas.openxmlformats.org/drawingml/2006/main">
                  <a:graphicData uri="http://schemas.microsoft.com/office/word/2010/wordprocessingShape">
                    <wps:wsp>
                      <wps:cNvSpPr/>
                      <wps:spPr>
                        <a:xfrm>
                          <a:off x="0" y="0"/>
                          <a:ext cx="86811" cy="57873"/>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E33630F" id="Isosceles Triangle 43" o:spid="_x0000_s1026" type="#_x0000_t5" style="width:6.8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" fillcolor="#5b9bd5 [3204]" strokecolor="#1f4d78 [1604]" strokeweight="1pt">
                <w10:anchorlock/>
              </v:shape>
            </w:pict>
          </mc:Fallback>
        </mc:AlternateContent>
      </w:r>
      <w:r w:rsidRPr="001508F4">
        <w:rPr>
          <w:rFonts w:ascii="Times New Roman" w:hAnsi="Times New Roman" w:cs="Times New Roman"/>
        </w:rPr>
        <w:t>)</w:t>
      </w:r>
      <w:r w:rsidR="00E35EB0" w:rsidRPr="001508F4">
        <w:rPr>
          <w:rFonts w:ascii="Times New Roman" w:hAnsi="Times New Roman" w:cs="Times New Roman"/>
        </w:rPr>
        <w:t xml:space="preserve"> and MFWP </w:t>
      </w:r>
      <w:r w:rsidRPr="001508F4">
        <w:rPr>
          <w:rFonts w:ascii="Times New Roman" w:hAnsi="Times New Roman" w:cs="Times New Roman"/>
        </w:rPr>
        <w:t>(</w:t>
      </w:r>
      <w:r w:rsidRPr="001508F4">
        <w:rPr>
          <w:rFonts w:ascii="Times New Roman" w:hAnsi="Times New Roman" w:cs="Times New Roman"/>
          <w:noProof/>
          <w:lang w:eastAsia="en-AU"/>
        </w:rPr>
        <mc:AlternateContent>
          <mc:Choice Requires="wps">
            <w:drawing>
              <wp:inline distT="0" distB="0" distL="0" distR="0" wp14:anchorId="7D4DB6E9" wp14:editId="296F0F38">
                <wp:extent cx="63500" cy="69850"/>
                <wp:effectExtent l="0" t="0" r="12700" b="25400"/>
                <wp:docPr id="41" name="Oval 41"/>
                <wp:cNvGraphicFramePr/>
                <a:graphic xmlns:a="http://schemas.openxmlformats.org/drawingml/2006/main">
                  <a:graphicData uri="http://schemas.microsoft.com/office/word/2010/wordprocessingShape">
                    <wps:wsp>
                      <wps:cNvSpPr/>
                      <wps:spPr>
                        <a:xfrm flipH="1">
                          <a:off x="0" y="0"/>
                          <a:ext cx="63500" cy="698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A9FE7D1" id="Oval 41" o:spid="_x0000_s1026" style="width:5pt;height:5.5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" fillcolor="#ed7d31 [3205]" strokecolor="#823b0b [1605]" strokeweight="1pt">
                <v:stroke joinstyle="miter"/>
                <w10:anchorlock/>
              </v:oval>
            </w:pict>
          </mc:Fallback>
        </mc:AlternateContent>
      </w:r>
      <w:r w:rsidRPr="001508F4">
        <w:rPr>
          <w:rFonts w:ascii="Times New Roman" w:hAnsi="Times New Roman" w:cs="Times New Roman"/>
        </w:rPr>
        <w:t>)</w:t>
      </w:r>
      <w:r w:rsidR="00E35EB0" w:rsidRPr="001508F4">
        <w:rPr>
          <w:rFonts w:ascii="Times New Roman" w:hAnsi="Times New Roman" w:cs="Times New Roman"/>
        </w:rPr>
        <w:t xml:space="preserve"> systems with varying fat contents.</w:t>
      </w:r>
    </w:p>
    <w:p w14:paraId="3A371D62" w14:textId="6D4C31E4" w:rsidR="00EF666C" w:rsidRPr="00791FE3" w:rsidRDefault="005A02B9" w:rsidP="00A71E2E">
      <w:pPr>
        <w:tabs>
          <w:tab w:val="left" w:pos="483"/>
          <w:tab w:val="center" w:pos="4513"/>
        </w:tabs>
        <w:spacing w:line="360" w:lineRule="auto"/>
        <w:rPr>
          <w:rFonts w:ascii="Times New Roman" w:hAnsi="Times New Roman" w:cs="Times New Roman"/>
        </w:rPr>
      </w:pPr>
      <w:r w:rsidRPr="001508F4">
        <w:rPr>
          <w:rFonts w:ascii="Times New Roman" w:hAnsi="Times New Roman" w:cs="Times New Roman"/>
        </w:rPr>
        <w:tab/>
      </w:r>
      <w:r w:rsidR="00C83A45" w:rsidRPr="001508F4">
        <w:rPr>
          <w:rFonts w:ascii="Times New Roman" w:hAnsi="Times New Roman" w:cs="Times New Roman"/>
        </w:rPr>
        <w:fldChar w:fldCharType="begin"/>
      </w:r>
      <w:r w:rsidR="00C83A45" w:rsidRPr="001508F4">
        <w:rPr>
          <w:rFonts w:ascii="Times New Roman" w:hAnsi="Times New Roman" w:cs="Times New Roman"/>
        </w:rPr>
        <w:instrText xml:space="preserve"> ADDIN </w:instrText>
      </w:r>
      <w:r w:rsidR="00C83A45" w:rsidRPr="001508F4">
        <w:rPr>
          <w:rFonts w:ascii="Times New Roman" w:hAnsi="Times New Roman" w:cs="Times New Roman"/>
        </w:rPr>
        <w:fldChar w:fldCharType="end"/>
      </w:r>
    </w:p>
    <w:sectPr w:rsidR="00EF666C" w:rsidRPr="00791FE3" w:rsidSect="00A71E2E">
      <w:pgSz w:w="11906" w:h="16838"/>
      <w:pgMar w:top="709" w:right="1440" w:bottom="851"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BC499" w14:textId="77777777" w:rsidR="000422EC" w:rsidRDefault="000422EC" w:rsidP="0089714E">
      <w:pPr>
        <w:spacing w:after="0" w:line="240" w:lineRule="auto"/>
      </w:pPr>
      <w:r>
        <w:separator/>
      </w:r>
    </w:p>
  </w:endnote>
  <w:endnote w:type="continuationSeparator" w:id="0">
    <w:p w14:paraId="01B449E3" w14:textId="77777777" w:rsidR="000422EC" w:rsidRDefault="000422EC" w:rsidP="00897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B8DF4" w14:textId="77777777" w:rsidR="000422EC" w:rsidRDefault="000422EC" w:rsidP="0089714E">
      <w:pPr>
        <w:spacing w:after="0" w:line="240" w:lineRule="auto"/>
      </w:pPr>
      <w:r>
        <w:separator/>
      </w:r>
    </w:p>
  </w:footnote>
  <w:footnote w:type="continuationSeparator" w:id="0">
    <w:p w14:paraId="1B49715B" w14:textId="77777777" w:rsidR="000422EC" w:rsidRDefault="000422EC" w:rsidP="008971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270DB"/>
    <w:multiLevelType w:val="hybridMultilevel"/>
    <w:tmpl w:val="345C080C"/>
    <w:lvl w:ilvl="0" w:tplc="8F2C0A4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19171DD"/>
    <w:multiLevelType w:val="hybridMultilevel"/>
    <w:tmpl w:val="0AE2D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C97E0B"/>
    <w:multiLevelType w:val="hybridMultilevel"/>
    <w:tmpl w:val="9D5C4B76"/>
    <w:lvl w:ilvl="0" w:tplc="9310380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6635472"/>
    <w:multiLevelType w:val="hybridMultilevel"/>
    <w:tmpl w:val="C458DE72"/>
    <w:lvl w:ilvl="0" w:tplc="8B501A6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04B7B29"/>
    <w:multiLevelType w:val="hybridMultilevel"/>
    <w:tmpl w:val="F3909E70"/>
    <w:lvl w:ilvl="0" w:tplc="BBCAED4A">
      <w:start w:val="1"/>
      <w:numFmt w:val="lowerLetter"/>
      <w:lvlText w:val="(%1)"/>
      <w:lvlJc w:val="left"/>
      <w:pPr>
        <w:ind w:left="1620" w:hanging="360"/>
      </w:pPr>
      <w:rPr>
        <w:rFonts w:hint="default"/>
      </w:rPr>
    </w:lvl>
    <w:lvl w:ilvl="1" w:tplc="0C090019" w:tentative="1">
      <w:start w:val="1"/>
      <w:numFmt w:val="lowerLetter"/>
      <w:lvlText w:val="%2."/>
      <w:lvlJc w:val="left"/>
      <w:pPr>
        <w:ind w:left="2340" w:hanging="360"/>
      </w:pPr>
    </w:lvl>
    <w:lvl w:ilvl="2" w:tplc="0C09001B" w:tentative="1">
      <w:start w:val="1"/>
      <w:numFmt w:val="lowerRoman"/>
      <w:lvlText w:val="%3."/>
      <w:lvlJc w:val="right"/>
      <w:pPr>
        <w:ind w:left="3060" w:hanging="180"/>
      </w:pPr>
    </w:lvl>
    <w:lvl w:ilvl="3" w:tplc="0C09000F" w:tentative="1">
      <w:start w:val="1"/>
      <w:numFmt w:val="decimal"/>
      <w:lvlText w:val="%4."/>
      <w:lvlJc w:val="left"/>
      <w:pPr>
        <w:ind w:left="3780" w:hanging="360"/>
      </w:pPr>
    </w:lvl>
    <w:lvl w:ilvl="4" w:tplc="0C090019" w:tentative="1">
      <w:start w:val="1"/>
      <w:numFmt w:val="lowerLetter"/>
      <w:lvlText w:val="%5."/>
      <w:lvlJc w:val="left"/>
      <w:pPr>
        <w:ind w:left="4500" w:hanging="360"/>
      </w:pPr>
    </w:lvl>
    <w:lvl w:ilvl="5" w:tplc="0C09001B" w:tentative="1">
      <w:start w:val="1"/>
      <w:numFmt w:val="lowerRoman"/>
      <w:lvlText w:val="%6."/>
      <w:lvlJc w:val="right"/>
      <w:pPr>
        <w:ind w:left="5220" w:hanging="180"/>
      </w:pPr>
    </w:lvl>
    <w:lvl w:ilvl="6" w:tplc="0C09000F" w:tentative="1">
      <w:start w:val="1"/>
      <w:numFmt w:val="decimal"/>
      <w:lvlText w:val="%7."/>
      <w:lvlJc w:val="left"/>
      <w:pPr>
        <w:ind w:left="5940" w:hanging="360"/>
      </w:pPr>
    </w:lvl>
    <w:lvl w:ilvl="7" w:tplc="0C090019" w:tentative="1">
      <w:start w:val="1"/>
      <w:numFmt w:val="lowerLetter"/>
      <w:lvlText w:val="%8."/>
      <w:lvlJc w:val="left"/>
      <w:pPr>
        <w:ind w:left="6660" w:hanging="360"/>
      </w:pPr>
    </w:lvl>
    <w:lvl w:ilvl="8" w:tplc="0C09001B" w:tentative="1">
      <w:start w:val="1"/>
      <w:numFmt w:val="lowerRoman"/>
      <w:lvlText w:val="%9."/>
      <w:lvlJc w:val="right"/>
      <w:pPr>
        <w:ind w:left="7380" w:hanging="180"/>
      </w:pPr>
    </w:lvl>
  </w:abstractNum>
  <w:abstractNum w:abstractNumId="5" w15:restartNumberingAfterBreak="0">
    <w:nsid w:val="37AF0062"/>
    <w:multiLevelType w:val="hybridMultilevel"/>
    <w:tmpl w:val="655E3732"/>
    <w:lvl w:ilvl="0" w:tplc="75105586">
      <w:start w:val="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7A4EC4"/>
    <w:multiLevelType w:val="hybridMultilevel"/>
    <w:tmpl w:val="D360B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D5761B1"/>
    <w:multiLevelType w:val="hybridMultilevel"/>
    <w:tmpl w:val="4EC689D2"/>
    <w:lvl w:ilvl="0" w:tplc="19366DCA">
      <w:start w:val="1"/>
      <w:numFmt w:val="lowerLetter"/>
      <w:lvlText w:val="(%1)"/>
      <w:lvlJc w:val="left"/>
      <w:pPr>
        <w:ind w:left="528" w:hanging="360"/>
      </w:pPr>
      <w:rPr>
        <w:rFonts w:hint="default"/>
      </w:rPr>
    </w:lvl>
    <w:lvl w:ilvl="1" w:tplc="0C090019" w:tentative="1">
      <w:start w:val="1"/>
      <w:numFmt w:val="lowerLetter"/>
      <w:lvlText w:val="%2."/>
      <w:lvlJc w:val="left"/>
      <w:pPr>
        <w:ind w:left="1248" w:hanging="360"/>
      </w:pPr>
    </w:lvl>
    <w:lvl w:ilvl="2" w:tplc="0C09001B" w:tentative="1">
      <w:start w:val="1"/>
      <w:numFmt w:val="lowerRoman"/>
      <w:lvlText w:val="%3."/>
      <w:lvlJc w:val="right"/>
      <w:pPr>
        <w:ind w:left="1968" w:hanging="180"/>
      </w:pPr>
    </w:lvl>
    <w:lvl w:ilvl="3" w:tplc="0C09000F" w:tentative="1">
      <w:start w:val="1"/>
      <w:numFmt w:val="decimal"/>
      <w:lvlText w:val="%4."/>
      <w:lvlJc w:val="left"/>
      <w:pPr>
        <w:ind w:left="2688" w:hanging="360"/>
      </w:pPr>
    </w:lvl>
    <w:lvl w:ilvl="4" w:tplc="0C090019" w:tentative="1">
      <w:start w:val="1"/>
      <w:numFmt w:val="lowerLetter"/>
      <w:lvlText w:val="%5."/>
      <w:lvlJc w:val="left"/>
      <w:pPr>
        <w:ind w:left="3408" w:hanging="360"/>
      </w:pPr>
    </w:lvl>
    <w:lvl w:ilvl="5" w:tplc="0C09001B" w:tentative="1">
      <w:start w:val="1"/>
      <w:numFmt w:val="lowerRoman"/>
      <w:lvlText w:val="%6."/>
      <w:lvlJc w:val="right"/>
      <w:pPr>
        <w:ind w:left="4128" w:hanging="180"/>
      </w:pPr>
    </w:lvl>
    <w:lvl w:ilvl="6" w:tplc="0C09000F" w:tentative="1">
      <w:start w:val="1"/>
      <w:numFmt w:val="decimal"/>
      <w:lvlText w:val="%7."/>
      <w:lvlJc w:val="left"/>
      <w:pPr>
        <w:ind w:left="4848" w:hanging="360"/>
      </w:pPr>
    </w:lvl>
    <w:lvl w:ilvl="7" w:tplc="0C090019" w:tentative="1">
      <w:start w:val="1"/>
      <w:numFmt w:val="lowerLetter"/>
      <w:lvlText w:val="%8."/>
      <w:lvlJc w:val="left"/>
      <w:pPr>
        <w:ind w:left="5568" w:hanging="360"/>
      </w:pPr>
    </w:lvl>
    <w:lvl w:ilvl="8" w:tplc="0C09001B" w:tentative="1">
      <w:start w:val="1"/>
      <w:numFmt w:val="lowerRoman"/>
      <w:lvlText w:val="%9."/>
      <w:lvlJc w:val="right"/>
      <w:pPr>
        <w:ind w:left="6288" w:hanging="180"/>
      </w:pPr>
    </w:lvl>
  </w:abstractNum>
  <w:abstractNum w:abstractNumId="8" w15:restartNumberingAfterBreak="0">
    <w:nsid w:val="5C0A2B44"/>
    <w:multiLevelType w:val="hybridMultilevel"/>
    <w:tmpl w:val="ACBA038C"/>
    <w:lvl w:ilvl="0" w:tplc="FA3A28E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63370DBC"/>
    <w:multiLevelType w:val="hybridMultilevel"/>
    <w:tmpl w:val="CCC08750"/>
    <w:lvl w:ilvl="0" w:tplc="D4B6DED2">
      <w:start w:val="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45861FD"/>
    <w:multiLevelType w:val="hybridMultilevel"/>
    <w:tmpl w:val="52C82A74"/>
    <w:lvl w:ilvl="0" w:tplc="6A4E8922">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1" w15:restartNumberingAfterBreak="0">
    <w:nsid w:val="7877318B"/>
    <w:multiLevelType w:val="hybridMultilevel"/>
    <w:tmpl w:val="72BACF4A"/>
    <w:lvl w:ilvl="0" w:tplc="79DEA0E8">
      <w:start w:val="1"/>
      <w:numFmt w:val="lowerLetter"/>
      <w:lvlText w:val="(%1)"/>
      <w:lvlJc w:val="left"/>
      <w:pPr>
        <w:ind w:left="468" w:hanging="360"/>
      </w:pPr>
      <w:rPr>
        <w:rFonts w:hint="default"/>
      </w:rPr>
    </w:lvl>
    <w:lvl w:ilvl="1" w:tplc="0C090019" w:tentative="1">
      <w:start w:val="1"/>
      <w:numFmt w:val="lowerLetter"/>
      <w:lvlText w:val="%2."/>
      <w:lvlJc w:val="left"/>
      <w:pPr>
        <w:ind w:left="1188" w:hanging="360"/>
      </w:pPr>
    </w:lvl>
    <w:lvl w:ilvl="2" w:tplc="0C09001B" w:tentative="1">
      <w:start w:val="1"/>
      <w:numFmt w:val="lowerRoman"/>
      <w:lvlText w:val="%3."/>
      <w:lvlJc w:val="right"/>
      <w:pPr>
        <w:ind w:left="1908" w:hanging="180"/>
      </w:pPr>
    </w:lvl>
    <w:lvl w:ilvl="3" w:tplc="0C09000F" w:tentative="1">
      <w:start w:val="1"/>
      <w:numFmt w:val="decimal"/>
      <w:lvlText w:val="%4."/>
      <w:lvlJc w:val="left"/>
      <w:pPr>
        <w:ind w:left="2628" w:hanging="360"/>
      </w:pPr>
    </w:lvl>
    <w:lvl w:ilvl="4" w:tplc="0C090019" w:tentative="1">
      <w:start w:val="1"/>
      <w:numFmt w:val="lowerLetter"/>
      <w:lvlText w:val="%5."/>
      <w:lvlJc w:val="left"/>
      <w:pPr>
        <w:ind w:left="3348" w:hanging="360"/>
      </w:pPr>
    </w:lvl>
    <w:lvl w:ilvl="5" w:tplc="0C09001B" w:tentative="1">
      <w:start w:val="1"/>
      <w:numFmt w:val="lowerRoman"/>
      <w:lvlText w:val="%6."/>
      <w:lvlJc w:val="right"/>
      <w:pPr>
        <w:ind w:left="4068" w:hanging="180"/>
      </w:pPr>
    </w:lvl>
    <w:lvl w:ilvl="6" w:tplc="0C09000F" w:tentative="1">
      <w:start w:val="1"/>
      <w:numFmt w:val="decimal"/>
      <w:lvlText w:val="%7."/>
      <w:lvlJc w:val="left"/>
      <w:pPr>
        <w:ind w:left="4788" w:hanging="360"/>
      </w:pPr>
    </w:lvl>
    <w:lvl w:ilvl="7" w:tplc="0C090019" w:tentative="1">
      <w:start w:val="1"/>
      <w:numFmt w:val="lowerLetter"/>
      <w:lvlText w:val="%8."/>
      <w:lvlJc w:val="left"/>
      <w:pPr>
        <w:ind w:left="5508" w:hanging="360"/>
      </w:pPr>
    </w:lvl>
    <w:lvl w:ilvl="8" w:tplc="0C09001B" w:tentative="1">
      <w:start w:val="1"/>
      <w:numFmt w:val="lowerRoman"/>
      <w:lvlText w:val="%9."/>
      <w:lvlJc w:val="right"/>
      <w:pPr>
        <w:ind w:left="6228" w:hanging="180"/>
      </w:pPr>
    </w:lvl>
  </w:abstractNum>
  <w:abstractNum w:abstractNumId="12" w15:restartNumberingAfterBreak="0">
    <w:nsid w:val="7E670FF3"/>
    <w:multiLevelType w:val="hybridMultilevel"/>
    <w:tmpl w:val="EB9A2AAE"/>
    <w:lvl w:ilvl="0" w:tplc="25FC97DA">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num w:numId="1">
    <w:abstractNumId w:val="3"/>
  </w:num>
  <w:num w:numId="2">
    <w:abstractNumId w:val="8"/>
  </w:num>
  <w:num w:numId="3">
    <w:abstractNumId w:val="4"/>
  </w:num>
  <w:num w:numId="4">
    <w:abstractNumId w:val="6"/>
  </w:num>
  <w:num w:numId="5">
    <w:abstractNumId w:val="0"/>
  </w:num>
  <w:num w:numId="6">
    <w:abstractNumId w:val="2"/>
  </w:num>
  <w:num w:numId="7">
    <w:abstractNumId w:val="11"/>
  </w:num>
  <w:num w:numId="8">
    <w:abstractNumId w:val="7"/>
  </w:num>
  <w:num w:numId="9">
    <w:abstractNumId w:val="12"/>
  </w:num>
  <w:num w:numId="10">
    <w:abstractNumId w:val="10"/>
  </w:num>
  <w:num w:numId="11">
    <w:abstractNumId w:val="5"/>
  </w:num>
  <w:num w:numId="12">
    <w:abstractNumId w:val="9"/>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ood Hydrocollo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vzzfv9zd0a5gees9bpswa22tzevedpxr09&quot;&gt;Gamlath et al 2019&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63&lt;/item&gt;&lt;item&gt;64&lt;/item&gt;&lt;item&gt;65&lt;/item&gt;&lt;item&gt;66&lt;/item&gt;&lt;item&gt;68&lt;/item&gt;&lt;item&gt;69&lt;/item&gt;&lt;item&gt;70&lt;/item&gt;&lt;item&gt;72&lt;/item&gt;&lt;item&gt;73&lt;/item&gt;&lt;item&gt;74&lt;/item&gt;&lt;item&gt;75&lt;/item&gt;&lt;item&gt;76&lt;/item&gt;&lt;/record-ids&gt;&lt;/item&gt;&lt;/Libraries&gt;"/>
  </w:docVars>
  <w:rsids>
    <w:rsidRoot w:val="00F3476F"/>
    <w:rsid w:val="00000027"/>
    <w:rsid w:val="00000318"/>
    <w:rsid w:val="000008AE"/>
    <w:rsid w:val="00000E52"/>
    <w:rsid w:val="0000363C"/>
    <w:rsid w:val="00003F3A"/>
    <w:rsid w:val="000046F9"/>
    <w:rsid w:val="000049CE"/>
    <w:rsid w:val="000053F4"/>
    <w:rsid w:val="00005964"/>
    <w:rsid w:val="0000605E"/>
    <w:rsid w:val="000066D1"/>
    <w:rsid w:val="0000705A"/>
    <w:rsid w:val="00007C81"/>
    <w:rsid w:val="00007DBF"/>
    <w:rsid w:val="00010151"/>
    <w:rsid w:val="00010C62"/>
    <w:rsid w:val="00010DD1"/>
    <w:rsid w:val="00012988"/>
    <w:rsid w:val="00014598"/>
    <w:rsid w:val="0001459B"/>
    <w:rsid w:val="00014A4D"/>
    <w:rsid w:val="00014BC7"/>
    <w:rsid w:val="00015ECA"/>
    <w:rsid w:val="00016082"/>
    <w:rsid w:val="00016AB6"/>
    <w:rsid w:val="0001794D"/>
    <w:rsid w:val="0002068E"/>
    <w:rsid w:val="000208C1"/>
    <w:rsid w:val="000211BB"/>
    <w:rsid w:val="00021E52"/>
    <w:rsid w:val="00022979"/>
    <w:rsid w:val="00022B9F"/>
    <w:rsid w:val="00023224"/>
    <w:rsid w:val="0002372B"/>
    <w:rsid w:val="000251A5"/>
    <w:rsid w:val="0002574A"/>
    <w:rsid w:val="00025BDD"/>
    <w:rsid w:val="00025CF0"/>
    <w:rsid w:val="00025CF1"/>
    <w:rsid w:val="00026DE5"/>
    <w:rsid w:val="00027106"/>
    <w:rsid w:val="0003009A"/>
    <w:rsid w:val="00030468"/>
    <w:rsid w:val="00030906"/>
    <w:rsid w:val="00031466"/>
    <w:rsid w:val="000339D1"/>
    <w:rsid w:val="00033C60"/>
    <w:rsid w:val="000340C1"/>
    <w:rsid w:val="000346EE"/>
    <w:rsid w:val="00034B18"/>
    <w:rsid w:val="00034B2E"/>
    <w:rsid w:val="00034DDC"/>
    <w:rsid w:val="00035198"/>
    <w:rsid w:val="00035B70"/>
    <w:rsid w:val="00037042"/>
    <w:rsid w:val="00040443"/>
    <w:rsid w:val="000408D9"/>
    <w:rsid w:val="000409BA"/>
    <w:rsid w:val="000420A3"/>
    <w:rsid w:val="000421DE"/>
    <w:rsid w:val="000422EC"/>
    <w:rsid w:val="00042512"/>
    <w:rsid w:val="0004334D"/>
    <w:rsid w:val="000437C8"/>
    <w:rsid w:val="000444C0"/>
    <w:rsid w:val="0004476E"/>
    <w:rsid w:val="00044BA1"/>
    <w:rsid w:val="000458D8"/>
    <w:rsid w:val="00045A6E"/>
    <w:rsid w:val="00045E85"/>
    <w:rsid w:val="00046480"/>
    <w:rsid w:val="00047A3C"/>
    <w:rsid w:val="00047D9D"/>
    <w:rsid w:val="00051175"/>
    <w:rsid w:val="0005172A"/>
    <w:rsid w:val="00051B5E"/>
    <w:rsid w:val="00052D50"/>
    <w:rsid w:val="00052FF4"/>
    <w:rsid w:val="0005496D"/>
    <w:rsid w:val="00054AF8"/>
    <w:rsid w:val="00054E79"/>
    <w:rsid w:val="00055129"/>
    <w:rsid w:val="0005594E"/>
    <w:rsid w:val="00060947"/>
    <w:rsid w:val="00060DC3"/>
    <w:rsid w:val="00061394"/>
    <w:rsid w:val="00061737"/>
    <w:rsid w:val="00062106"/>
    <w:rsid w:val="0006235E"/>
    <w:rsid w:val="00063526"/>
    <w:rsid w:val="0006396C"/>
    <w:rsid w:val="00064353"/>
    <w:rsid w:val="00064539"/>
    <w:rsid w:val="000648CB"/>
    <w:rsid w:val="00065481"/>
    <w:rsid w:val="00065B89"/>
    <w:rsid w:val="00065E07"/>
    <w:rsid w:val="000672A4"/>
    <w:rsid w:val="00070CCD"/>
    <w:rsid w:val="00070E60"/>
    <w:rsid w:val="000710FF"/>
    <w:rsid w:val="000724A0"/>
    <w:rsid w:val="00072FC8"/>
    <w:rsid w:val="00073045"/>
    <w:rsid w:val="00073768"/>
    <w:rsid w:val="00074172"/>
    <w:rsid w:val="00074BEF"/>
    <w:rsid w:val="00074DED"/>
    <w:rsid w:val="000758DC"/>
    <w:rsid w:val="00075C7B"/>
    <w:rsid w:val="00076155"/>
    <w:rsid w:val="0007713F"/>
    <w:rsid w:val="000772E1"/>
    <w:rsid w:val="00077311"/>
    <w:rsid w:val="00077759"/>
    <w:rsid w:val="000777B1"/>
    <w:rsid w:val="00080343"/>
    <w:rsid w:val="00080E55"/>
    <w:rsid w:val="00081194"/>
    <w:rsid w:val="0008148C"/>
    <w:rsid w:val="00081531"/>
    <w:rsid w:val="00081C04"/>
    <w:rsid w:val="00082584"/>
    <w:rsid w:val="00082FEF"/>
    <w:rsid w:val="00083CAF"/>
    <w:rsid w:val="00084571"/>
    <w:rsid w:val="000851DF"/>
    <w:rsid w:val="000856DA"/>
    <w:rsid w:val="00085792"/>
    <w:rsid w:val="00085A3D"/>
    <w:rsid w:val="00086B7A"/>
    <w:rsid w:val="00086FC8"/>
    <w:rsid w:val="00087244"/>
    <w:rsid w:val="00087C58"/>
    <w:rsid w:val="00090B9E"/>
    <w:rsid w:val="00090D7A"/>
    <w:rsid w:val="00090DA9"/>
    <w:rsid w:val="0009159F"/>
    <w:rsid w:val="00091DAD"/>
    <w:rsid w:val="000920E5"/>
    <w:rsid w:val="0009354D"/>
    <w:rsid w:val="00093D19"/>
    <w:rsid w:val="00094A91"/>
    <w:rsid w:val="00094ACE"/>
    <w:rsid w:val="00094C75"/>
    <w:rsid w:val="00094D2C"/>
    <w:rsid w:val="00095117"/>
    <w:rsid w:val="00095971"/>
    <w:rsid w:val="00095CCB"/>
    <w:rsid w:val="000964DB"/>
    <w:rsid w:val="00097420"/>
    <w:rsid w:val="0009747F"/>
    <w:rsid w:val="00097912"/>
    <w:rsid w:val="00097F1C"/>
    <w:rsid w:val="000A147B"/>
    <w:rsid w:val="000A2154"/>
    <w:rsid w:val="000A252B"/>
    <w:rsid w:val="000A2641"/>
    <w:rsid w:val="000A2B21"/>
    <w:rsid w:val="000A2EDF"/>
    <w:rsid w:val="000A39A6"/>
    <w:rsid w:val="000A3AB6"/>
    <w:rsid w:val="000A41E7"/>
    <w:rsid w:val="000A41EF"/>
    <w:rsid w:val="000A57C6"/>
    <w:rsid w:val="000A5A91"/>
    <w:rsid w:val="000A5E35"/>
    <w:rsid w:val="000A6095"/>
    <w:rsid w:val="000A614D"/>
    <w:rsid w:val="000A64AA"/>
    <w:rsid w:val="000A6A3F"/>
    <w:rsid w:val="000A7AC0"/>
    <w:rsid w:val="000B184B"/>
    <w:rsid w:val="000B19AE"/>
    <w:rsid w:val="000B1A8E"/>
    <w:rsid w:val="000B22E9"/>
    <w:rsid w:val="000B26A8"/>
    <w:rsid w:val="000B2D0F"/>
    <w:rsid w:val="000B2E79"/>
    <w:rsid w:val="000B31BA"/>
    <w:rsid w:val="000B3347"/>
    <w:rsid w:val="000B379C"/>
    <w:rsid w:val="000B43B7"/>
    <w:rsid w:val="000B4A93"/>
    <w:rsid w:val="000B4D64"/>
    <w:rsid w:val="000B4F59"/>
    <w:rsid w:val="000B58F3"/>
    <w:rsid w:val="000B6251"/>
    <w:rsid w:val="000B6259"/>
    <w:rsid w:val="000B6966"/>
    <w:rsid w:val="000B6E2B"/>
    <w:rsid w:val="000B764F"/>
    <w:rsid w:val="000C0F91"/>
    <w:rsid w:val="000C1846"/>
    <w:rsid w:val="000C21E0"/>
    <w:rsid w:val="000C285F"/>
    <w:rsid w:val="000C2BE4"/>
    <w:rsid w:val="000C3663"/>
    <w:rsid w:val="000C3673"/>
    <w:rsid w:val="000C3EC9"/>
    <w:rsid w:val="000C4978"/>
    <w:rsid w:val="000C5188"/>
    <w:rsid w:val="000C55CA"/>
    <w:rsid w:val="000C5E52"/>
    <w:rsid w:val="000C62B3"/>
    <w:rsid w:val="000C6A8C"/>
    <w:rsid w:val="000C7484"/>
    <w:rsid w:val="000D105C"/>
    <w:rsid w:val="000D1504"/>
    <w:rsid w:val="000D2D88"/>
    <w:rsid w:val="000D3843"/>
    <w:rsid w:val="000D3DD7"/>
    <w:rsid w:val="000D3E1C"/>
    <w:rsid w:val="000D42C2"/>
    <w:rsid w:val="000D546B"/>
    <w:rsid w:val="000D55D2"/>
    <w:rsid w:val="000D562E"/>
    <w:rsid w:val="000D5F82"/>
    <w:rsid w:val="000D72F9"/>
    <w:rsid w:val="000D7A35"/>
    <w:rsid w:val="000D7BB0"/>
    <w:rsid w:val="000E0A2C"/>
    <w:rsid w:val="000E0A83"/>
    <w:rsid w:val="000E123F"/>
    <w:rsid w:val="000E1371"/>
    <w:rsid w:val="000E16AF"/>
    <w:rsid w:val="000E277A"/>
    <w:rsid w:val="000E2815"/>
    <w:rsid w:val="000E3789"/>
    <w:rsid w:val="000E3857"/>
    <w:rsid w:val="000E3DFD"/>
    <w:rsid w:val="000E412D"/>
    <w:rsid w:val="000E4200"/>
    <w:rsid w:val="000E4400"/>
    <w:rsid w:val="000E4572"/>
    <w:rsid w:val="000E4870"/>
    <w:rsid w:val="000E62BE"/>
    <w:rsid w:val="000E6955"/>
    <w:rsid w:val="000E72CB"/>
    <w:rsid w:val="000E75DC"/>
    <w:rsid w:val="000E7748"/>
    <w:rsid w:val="000E7C77"/>
    <w:rsid w:val="000E7E52"/>
    <w:rsid w:val="000F037A"/>
    <w:rsid w:val="000F0BC2"/>
    <w:rsid w:val="000F0E7F"/>
    <w:rsid w:val="000F137E"/>
    <w:rsid w:val="000F22C4"/>
    <w:rsid w:val="000F2BE6"/>
    <w:rsid w:val="000F2D34"/>
    <w:rsid w:val="000F2E52"/>
    <w:rsid w:val="000F36FA"/>
    <w:rsid w:val="000F3B83"/>
    <w:rsid w:val="000F3DD3"/>
    <w:rsid w:val="000F46A4"/>
    <w:rsid w:val="000F4DAD"/>
    <w:rsid w:val="000F53EA"/>
    <w:rsid w:val="000F5A67"/>
    <w:rsid w:val="000F5C1A"/>
    <w:rsid w:val="000F67B9"/>
    <w:rsid w:val="000F6D0F"/>
    <w:rsid w:val="000F7752"/>
    <w:rsid w:val="000F7E48"/>
    <w:rsid w:val="000F7F7C"/>
    <w:rsid w:val="0010093E"/>
    <w:rsid w:val="00100D19"/>
    <w:rsid w:val="001011FE"/>
    <w:rsid w:val="0010158D"/>
    <w:rsid w:val="00101881"/>
    <w:rsid w:val="00101AB5"/>
    <w:rsid w:val="001027A8"/>
    <w:rsid w:val="0010333D"/>
    <w:rsid w:val="001033B8"/>
    <w:rsid w:val="001034C5"/>
    <w:rsid w:val="001037BF"/>
    <w:rsid w:val="00103945"/>
    <w:rsid w:val="001043E7"/>
    <w:rsid w:val="001048ED"/>
    <w:rsid w:val="00104B4D"/>
    <w:rsid w:val="0010506D"/>
    <w:rsid w:val="001050CA"/>
    <w:rsid w:val="0010559B"/>
    <w:rsid w:val="00105FB3"/>
    <w:rsid w:val="00105FD5"/>
    <w:rsid w:val="00106890"/>
    <w:rsid w:val="00106BC7"/>
    <w:rsid w:val="0010716F"/>
    <w:rsid w:val="00110015"/>
    <w:rsid w:val="0011082B"/>
    <w:rsid w:val="001112BD"/>
    <w:rsid w:val="0011131E"/>
    <w:rsid w:val="00111322"/>
    <w:rsid w:val="0011157C"/>
    <w:rsid w:val="00111B15"/>
    <w:rsid w:val="00112329"/>
    <w:rsid w:val="00112C61"/>
    <w:rsid w:val="00112CC9"/>
    <w:rsid w:val="00112CD9"/>
    <w:rsid w:val="00113442"/>
    <w:rsid w:val="00113624"/>
    <w:rsid w:val="0011401B"/>
    <w:rsid w:val="00114253"/>
    <w:rsid w:val="00114B7E"/>
    <w:rsid w:val="00114F7A"/>
    <w:rsid w:val="00115793"/>
    <w:rsid w:val="001158BA"/>
    <w:rsid w:val="00115CB7"/>
    <w:rsid w:val="00116BF1"/>
    <w:rsid w:val="00116D0D"/>
    <w:rsid w:val="00117F06"/>
    <w:rsid w:val="001207BF"/>
    <w:rsid w:val="0012166E"/>
    <w:rsid w:val="0012183B"/>
    <w:rsid w:val="001222F3"/>
    <w:rsid w:val="00122B91"/>
    <w:rsid w:val="00124648"/>
    <w:rsid w:val="0012470D"/>
    <w:rsid w:val="00124DF5"/>
    <w:rsid w:val="0012618F"/>
    <w:rsid w:val="001261D7"/>
    <w:rsid w:val="001269EA"/>
    <w:rsid w:val="0012753B"/>
    <w:rsid w:val="00130556"/>
    <w:rsid w:val="00130D92"/>
    <w:rsid w:val="001314FD"/>
    <w:rsid w:val="00131A3F"/>
    <w:rsid w:val="00132F4C"/>
    <w:rsid w:val="001339FA"/>
    <w:rsid w:val="00133D3F"/>
    <w:rsid w:val="00133D68"/>
    <w:rsid w:val="00133E9E"/>
    <w:rsid w:val="00134146"/>
    <w:rsid w:val="001349FB"/>
    <w:rsid w:val="00136725"/>
    <w:rsid w:val="0013678F"/>
    <w:rsid w:val="00136ACC"/>
    <w:rsid w:val="001402E5"/>
    <w:rsid w:val="00140A8B"/>
    <w:rsid w:val="00140B27"/>
    <w:rsid w:val="00140EA2"/>
    <w:rsid w:val="00141F00"/>
    <w:rsid w:val="001423AB"/>
    <w:rsid w:val="001423C8"/>
    <w:rsid w:val="00142BAE"/>
    <w:rsid w:val="00142CFC"/>
    <w:rsid w:val="00144540"/>
    <w:rsid w:val="00144DA5"/>
    <w:rsid w:val="00145E87"/>
    <w:rsid w:val="001460C3"/>
    <w:rsid w:val="001468EB"/>
    <w:rsid w:val="00146CD7"/>
    <w:rsid w:val="00147115"/>
    <w:rsid w:val="0014715E"/>
    <w:rsid w:val="00147738"/>
    <w:rsid w:val="001502C9"/>
    <w:rsid w:val="001508F4"/>
    <w:rsid w:val="0015153D"/>
    <w:rsid w:val="00151642"/>
    <w:rsid w:val="001527A4"/>
    <w:rsid w:val="001529D6"/>
    <w:rsid w:val="00152EB2"/>
    <w:rsid w:val="00153F47"/>
    <w:rsid w:val="001542DE"/>
    <w:rsid w:val="00154C36"/>
    <w:rsid w:val="00154F92"/>
    <w:rsid w:val="001554DB"/>
    <w:rsid w:val="00155971"/>
    <w:rsid w:val="00156072"/>
    <w:rsid w:val="001560BD"/>
    <w:rsid w:val="00160984"/>
    <w:rsid w:val="00161D8B"/>
    <w:rsid w:val="0016235D"/>
    <w:rsid w:val="00163322"/>
    <w:rsid w:val="001645AF"/>
    <w:rsid w:val="001649A4"/>
    <w:rsid w:val="0016562C"/>
    <w:rsid w:val="0016589E"/>
    <w:rsid w:val="001659F7"/>
    <w:rsid w:val="00165BBB"/>
    <w:rsid w:val="00166429"/>
    <w:rsid w:val="00166476"/>
    <w:rsid w:val="0016671F"/>
    <w:rsid w:val="00166B13"/>
    <w:rsid w:val="00166CA0"/>
    <w:rsid w:val="001676B7"/>
    <w:rsid w:val="00167F84"/>
    <w:rsid w:val="00170F1B"/>
    <w:rsid w:val="00171065"/>
    <w:rsid w:val="00171D73"/>
    <w:rsid w:val="001729E0"/>
    <w:rsid w:val="00172DEA"/>
    <w:rsid w:val="001742C0"/>
    <w:rsid w:val="00175A22"/>
    <w:rsid w:val="0017603E"/>
    <w:rsid w:val="00176B54"/>
    <w:rsid w:val="001776D8"/>
    <w:rsid w:val="00177C0A"/>
    <w:rsid w:val="00180363"/>
    <w:rsid w:val="0018086A"/>
    <w:rsid w:val="00180DE1"/>
    <w:rsid w:val="0018207C"/>
    <w:rsid w:val="001848BF"/>
    <w:rsid w:val="00184FD3"/>
    <w:rsid w:val="00185818"/>
    <w:rsid w:val="001863F6"/>
    <w:rsid w:val="00186EFD"/>
    <w:rsid w:val="0019020A"/>
    <w:rsid w:val="00191ED8"/>
    <w:rsid w:val="00192DD7"/>
    <w:rsid w:val="00192E29"/>
    <w:rsid w:val="00194270"/>
    <w:rsid w:val="001942B5"/>
    <w:rsid w:val="00194D47"/>
    <w:rsid w:val="001953A5"/>
    <w:rsid w:val="00195449"/>
    <w:rsid w:val="001963B0"/>
    <w:rsid w:val="0019644D"/>
    <w:rsid w:val="00196A50"/>
    <w:rsid w:val="00197580"/>
    <w:rsid w:val="0019772A"/>
    <w:rsid w:val="001A0847"/>
    <w:rsid w:val="001A2FB0"/>
    <w:rsid w:val="001A3212"/>
    <w:rsid w:val="001A385B"/>
    <w:rsid w:val="001A4E39"/>
    <w:rsid w:val="001A50D4"/>
    <w:rsid w:val="001A57CE"/>
    <w:rsid w:val="001A58BF"/>
    <w:rsid w:val="001A5B60"/>
    <w:rsid w:val="001A5D46"/>
    <w:rsid w:val="001A6506"/>
    <w:rsid w:val="001A6FAF"/>
    <w:rsid w:val="001A7059"/>
    <w:rsid w:val="001A7461"/>
    <w:rsid w:val="001A7463"/>
    <w:rsid w:val="001A75DE"/>
    <w:rsid w:val="001B000F"/>
    <w:rsid w:val="001B0A68"/>
    <w:rsid w:val="001B0BA9"/>
    <w:rsid w:val="001B0FDE"/>
    <w:rsid w:val="001B1462"/>
    <w:rsid w:val="001B3A50"/>
    <w:rsid w:val="001B4DB9"/>
    <w:rsid w:val="001B544D"/>
    <w:rsid w:val="001B56E1"/>
    <w:rsid w:val="001B5709"/>
    <w:rsid w:val="001B7011"/>
    <w:rsid w:val="001C02B4"/>
    <w:rsid w:val="001C087B"/>
    <w:rsid w:val="001C28D9"/>
    <w:rsid w:val="001C428F"/>
    <w:rsid w:val="001C45DB"/>
    <w:rsid w:val="001C46AC"/>
    <w:rsid w:val="001C5527"/>
    <w:rsid w:val="001C6B1A"/>
    <w:rsid w:val="001C7180"/>
    <w:rsid w:val="001C7496"/>
    <w:rsid w:val="001D075F"/>
    <w:rsid w:val="001D0E53"/>
    <w:rsid w:val="001D0FA4"/>
    <w:rsid w:val="001D154F"/>
    <w:rsid w:val="001D18ED"/>
    <w:rsid w:val="001D2918"/>
    <w:rsid w:val="001D2CB8"/>
    <w:rsid w:val="001D45DE"/>
    <w:rsid w:val="001D4968"/>
    <w:rsid w:val="001D5D07"/>
    <w:rsid w:val="001D5EDC"/>
    <w:rsid w:val="001D66DE"/>
    <w:rsid w:val="001D75C7"/>
    <w:rsid w:val="001E046F"/>
    <w:rsid w:val="001E0622"/>
    <w:rsid w:val="001E273C"/>
    <w:rsid w:val="001E3A00"/>
    <w:rsid w:val="001E3EB6"/>
    <w:rsid w:val="001E49A9"/>
    <w:rsid w:val="001E4EA5"/>
    <w:rsid w:val="001E5017"/>
    <w:rsid w:val="001E5381"/>
    <w:rsid w:val="001E5F53"/>
    <w:rsid w:val="001E6E92"/>
    <w:rsid w:val="001E732E"/>
    <w:rsid w:val="001E7891"/>
    <w:rsid w:val="001E7B0C"/>
    <w:rsid w:val="001E7C22"/>
    <w:rsid w:val="001E7CFB"/>
    <w:rsid w:val="001F17EF"/>
    <w:rsid w:val="001F1A17"/>
    <w:rsid w:val="001F1F8E"/>
    <w:rsid w:val="001F1FE1"/>
    <w:rsid w:val="001F2248"/>
    <w:rsid w:val="001F28B5"/>
    <w:rsid w:val="001F2CE4"/>
    <w:rsid w:val="001F2E50"/>
    <w:rsid w:val="001F2FED"/>
    <w:rsid w:val="001F54D6"/>
    <w:rsid w:val="001F59C5"/>
    <w:rsid w:val="001F73A9"/>
    <w:rsid w:val="001F7E2A"/>
    <w:rsid w:val="002004E7"/>
    <w:rsid w:val="00200811"/>
    <w:rsid w:val="0020174B"/>
    <w:rsid w:val="0020302E"/>
    <w:rsid w:val="0020366B"/>
    <w:rsid w:val="00204031"/>
    <w:rsid w:val="002043EB"/>
    <w:rsid w:val="002044FD"/>
    <w:rsid w:val="002056F3"/>
    <w:rsid w:val="002058AC"/>
    <w:rsid w:val="002062F7"/>
    <w:rsid w:val="00206376"/>
    <w:rsid w:val="00206616"/>
    <w:rsid w:val="00206AFA"/>
    <w:rsid w:val="00207080"/>
    <w:rsid w:val="002070CE"/>
    <w:rsid w:val="00207DA5"/>
    <w:rsid w:val="00207F97"/>
    <w:rsid w:val="002108AC"/>
    <w:rsid w:val="002123F5"/>
    <w:rsid w:val="00212CF1"/>
    <w:rsid w:val="002135F9"/>
    <w:rsid w:val="00213EC0"/>
    <w:rsid w:val="002142F5"/>
    <w:rsid w:val="002156B3"/>
    <w:rsid w:val="002156C0"/>
    <w:rsid w:val="00215795"/>
    <w:rsid w:val="00215961"/>
    <w:rsid w:val="00215B26"/>
    <w:rsid w:val="00216418"/>
    <w:rsid w:val="002164ED"/>
    <w:rsid w:val="002166E7"/>
    <w:rsid w:val="00216EDD"/>
    <w:rsid w:val="002176DC"/>
    <w:rsid w:val="00217DB1"/>
    <w:rsid w:val="00220F38"/>
    <w:rsid w:val="00222159"/>
    <w:rsid w:val="00222238"/>
    <w:rsid w:val="0022245F"/>
    <w:rsid w:val="00223A3C"/>
    <w:rsid w:val="00223B98"/>
    <w:rsid w:val="002259A1"/>
    <w:rsid w:val="0022624F"/>
    <w:rsid w:val="00227419"/>
    <w:rsid w:val="002305D9"/>
    <w:rsid w:val="002308B4"/>
    <w:rsid w:val="00230BF1"/>
    <w:rsid w:val="002310CF"/>
    <w:rsid w:val="0023161A"/>
    <w:rsid w:val="00231E06"/>
    <w:rsid w:val="0023235A"/>
    <w:rsid w:val="0023294D"/>
    <w:rsid w:val="00232E8D"/>
    <w:rsid w:val="00233CE1"/>
    <w:rsid w:val="00233F28"/>
    <w:rsid w:val="002344C1"/>
    <w:rsid w:val="0023466B"/>
    <w:rsid w:val="0023469C"/>
    <w:rsid w:val="0023491A"/>
    <w:rsid w:val="00234F34"/>
    <w:rsid w:val="0023514C"/>
    <w:rsid w:val="002352D3"/>
    <w:rsid w:val="00235690"/>
    <w:rsid w:val="00236F3D"/>
    <w:rsid w:val="002376DA"/>
    <w:rsid w:val="00240643"/>
    <w:rsid w:val="00240A46"/>
    <w:rsid w:val="00240BBC"/>
    <w:rsid w:val="00240FE3"/>
    <w:rsid w:val="002414B0"/>
    <w:rsid w:val="002419EA"/>
    <w:rsid w:val="0024302E"/>
    <w:rsid w:val="00243F52"/>
    <w:rsid w:val="00243FFC"/>
    <w:rsid w:val="0024408C"/>
    <w:rsid w:val="0024582C"/>
    <w:rsid w:val="00245F05"/>
    <w:rsid w:val="002461D0"/>
    <w:rsid w:val="0024629C"/>
    <w:rsid w:val="002462CC"/>
    <w:rsid w:val="002463DE"/>
    <w:rsid w:val="00246483"/>
    <w:rsid w:val="00246FDF"/>
    <w:rsid w:val="00247482"/>
    <w:rsid w:val="00247503"/>
    <w:rsid w:val="00247AEA"/>
    <w:rsid w:val="00247E9E"/>
    <w:rsid w:val="002508E1"/>
    <w:rsid w:val="00252CFB"/>
    <w:rsid w:val="002533AF"/>
    <w:rsid w:val="00253616"/>
    <w:rsid w:val="002539EA"/>
    <w:rsid w:val="0025403E"/>
    <w:rsid w:val="00254829"/>
    <w:rsid w:val="00254EEC"/>
    <w:rsid w:val="0025587F"/>
    <w:rsid w:val="00255A1B"/>
    <w:rsid w:val="00256E83"/>
    <w:rsid w:val="002575C9"/>
    <w:rsid w:val="0026081F"/>
    <w:rsid w:val="00261161"/>
    <w:rsid w:val="0026168B"/>
    <w:rsid w:val="00261F80"/>
    <w:rsid w:val="00263069"/>
    <w:rsid w:val="002635E8"/>
    <w:rsid w:val="00263DCA"/>
    <w:rsid w:val="00264D97"/>
    <w:rsid w:val="00264F99"/>
    <w:rsid w:val="00266011"/>
    <w:rsid w:val="00266239"/>
    <w:rsid w:val="002666E2"/>
    <w:rsid w:val="00267D01"/>
    <w:rsid w:val="00267E02"/>
    <w:rsid w:val="002705D3"/>
    <w:rsid w:val="00270B2D"/>
    <w:rsid w:val="00270BCC"/>
    <w:rsid w:val="00271912"/>
    <w:rsid w:val="00271DC6"/>
    <w:rsid w:val="00272085"/>
    <w:rsid w:val="0027224F"/>
    <w:rsid w:val="002725C0"/>
    <w:rsid w:val="00272857"/>
    <w:rsid w:val="002732E2"/>
    <w:rsid w:val="002734A4"/>
    <w:rsid w:val="00273B72"/>
    <w:rsid w:val="00273C71"/>
    <w:rsid w:val="002741A9"/>
    <w:rsid w:val="00274560"/>
    <w:rsid w:val="0027463E"/>
    <w:rsid w:val="00274686"/>
    <w:rsid w:val="00276D82"/>
    <w:rsid w:val="00276E1E"/>
    <w:rsid w:val="00277624"/>
    <w:rsid w:val="00277C4C"/>
    <w:rsid w:val="0028210B"/>
    <w:rsid w:val="0028227E"/>
    <w:rsid w:val="00282BD6"/>
    <w:rsid w:val="00284B22"/>
    <w:rsid w:val="0028552A"/>
    <w:rsid w:val="00285E32"/>
    <w:rsid w:val="00285F59"/>
    <w:rsid w:val="002861EB"/>
    <w:rsid w:val="00286BA8"/>
    <w:rsid w:val="002871AE"/>
    <w:rsid w:val="002879A5"/>
    <w:rsid w:val="002900B1"/>
    <w:rsid w:val="00290E68"/>
    <w:rsid w:val="002910B2"/>
    <w:rsid w:val="00291BC3"/>
    <w:rsid w:val="00291FAC"/>
    <w:rsid w:val="00291FC7"/>
    <w:rsid w:val="00293C63"/>
    <w:rsid w:val="00294180"/>
    <w:rsid w:val="00294708"/>
    <w:rsid w:val="00294BBA"/>
    <w:rsid w:val="00294CA6"/>
    <w:rsid w:val="0029532B"/>
    <w:rsid w:val="0029535D"/>
    <w:rsid w:val="00295BD6"/>
    <w:rsid w:val="00295EF9"/>
    <w:rsid w:val="00295FF3"/>
    <w:rsid w:val="0029673E"/>
    <w:rsid w:val="00296EBE"/>
    <w:rsid w:val="00296FF2"/>
    <w:rsid w:val="002971D6"/>
    <w:rsid w:val="002A0AE8"/>
    <w:rsid w:val="002A1749"/>
    <w:rsid w:val="002A1AD8"/>
    <w:rsid w:val="002A1B55"/>
    <w:rsid w:val="002A23D8"/>
    <w:rsid w:val="002A3090"/>
    <w:rsid w:val="002A4F1E"/>
    <w:rsid w:val="002A5419"/>
    <w:rsid w:val="002A5A70"/>
    <w:rsid w:val="002A5B4E"/>
    <w:rsid w:val="002A693E"/>
    <w:rsid w:val="002A6E58"/>
    <w:rsid w:val="002A6ED6"/>
    <w:rsid w:val="002A707E"/>
    <w:rsid w:val="002A7081"/>
    <w:rsid w:val="002A72D9"/>
    <w:rsid w:val="002A7414"/>
    <w:rsid w:val="002A74A0"/>
    <w:rsid w:val="002B085E"/>
    <w:rsid w:val="002B0EE7"/>
    <w:rsid w:val="002B170E"/>
    <w:rsid w:val="002B173E"/>
    <w:rsid w:val="002B1A48"/>
    <w:rsid w:val="002B1A60"/>
    <w:rsid w:val="002B1D91"/>
    <w:rsid w:val="002B21D4"/>
    <w:rsid w:val="002B2AB5"/>
    <w:rsid w:val="002B2ADC"/>
    <w:rsid w:val="002B362D"/>
    <w:rsid w:val="002B3CB5"/>
    <w:rsid w:val="002B4AD8"/>
    <w:rsid w:val="002B4B3A"/>
    <w:rsid w:val="002B4C5C"/>
    <w:rsid w:val="002B4EFB"/>
    <w:rsid w:val="002B52A2"/>
    <w:rsid w:val="002B5CA3"/>
    <w:rsid w:val="002B664C"/>
    <w:rsid w:val="002B6659"/>
    <w:rsid w:val="002B6772"/>
    <w:rsid w:val="002B7AC4"/>
    <w:rsid w:val="002B7C71"/>
    <w:rsid w:val="002B7D0B"/>
    <w:rsid w:val="002B7E7D"/>
    <w:rsid w:val="002B7F0C"/>
    <w:rsid w:val="002B7F66"/>
    <w:rsid w:val="002C03AC"/>
    <w:rsid w:val="002C0816"/>
    <w:rsid w:val="002C0E1F"/>
    <w:rsid w:val="002C11D8"/>
    <w:rsid w:val="002C2373"/>
    <w:rsid w:val="002C298B"/>
    <w:rsid w:val="002C2D31"/>
    <w:rsid w:val="002C3930"/>
    <w:rsid w:val="002C3BA7"/>
    <w:rsid w:val="002C4F36"/>
    <w:rsid w:val="002C5AC6"/>
    <w:rsid w:val="002C5ED2"/>
    <w:rsid w:val="002C6F23"/>
    <w:rsid w:val="002C706F"/>
    <w:rsid w:val="002C741A"/>
    <w:rsid w:val="002C79F7"/>
    <w:rsid w:val="002C7BE2"/>
    <w:rsid w:val="002C7F9D"/>
    <w:rsid w:val="002D0395"/>
    <w:rsid w:val="002D0792"/>
    <w:rsid w:val="002D07B3"/>
    <w:rsid w:val="002D1199"/>
    <w:rsid w:val="002D1798"/>
    <w:rsid w:val="002D1E07"/>
    <w:rsid w:val="002D2BA7"/>
    <w:rsid w:val="002D3183"/>
    <w:rsid w:val="002D323D"/>
    <w:rsid w:val="002D3C65"/>
    <w:rsid w:val="002D4051"/>
    <w:rsid w:val="002D40FB"/>
    <w:rsid w:val="002D47A7"/>
    <w:rsid w:val="002D5745"/>
    <w:rsid w:val="002D690A"/>
    <w:rsid w:val="002D6FFA"/>
    <w:rsid w:val="002D7221"/>
    <w:rsid w:val="002D7ABF"/>
    <w:rsid w:val="002D7AC0"/>
    <w:rsid w:val="002E0080"/>
    <w:rsid w:val="002E2484"/>
    <w:rsid w:val="002E2A8A"/>
    <w:rsid w:val="002E2F01"/>
    <w:rsid w:val="002E329E"/>
    <w:rsid w:val="002E3D0C"/>
    <w:rsid w:val="002E3D98"/>
    <w:rsid w:val="002E413E"/>
    <w:rsid w:val="002E4306"/>
    <w:rsid w:val="002E62B8"/>
    <w:rsid w:val="002F011D"/>
    <w:rsid w:val="002F1831"/>
    <w:rsid w:val="002F1F03"/>
    <w:rsid w:val="002F2929"/>
    <w:rsid w:val="002F3179"/>
    <w:rsid w:val="002F31BC"/>
    <w:rsid w:val="002F513C"/>
    <w:rsid w:val="002F5801"/>
    <w:rsid w:val="002F771A"/>
    <w:rsid w:val="00300044"/>
    <w:rsid w:val="003004D1"/>
    <w:rsid w:val="003021E7"/>
    <w:rsid w:val="003021EF"/>
    <w:rsid w:val="0030237E"/>
    <w:rsid w:val="003025FF"/>
    <w:rsid w:val="00302C9D"/>
    <w:rsid w:val="003033DD"/>
    <w:rsid w:val="00303635"/>
    <w:rsid w:val="00303F49"/>
    <w:rsid w:val="0030514B"/>
    <w:rsid w:val="003052A8"/>
    <w:rsid w:val="003052EE"/>
    <w:rsid w:val="00305751"/>
    <w:rsid w:val="00305914"/>
    <w:rsid w:val="003059A2"/>
    <w:rsid w:val="00305B71"/>
    <w:rsid w:val="003060DA"/>
    <w:rsid w:val="003079E9"/>
    <w:rsid w:val="00307E0C"/>
    <w:rsid w:val="00307F1D"/>
    <w:rsid w:val="00307F31"/>
    <w:rsid w:val="00307FC8"/>
    <w:rsid w:val="00310679"/>
    <w:rsid w:val="00311599"/>
    <w:rsid w:val="00311740"/>
    <w:rsid w:val="00311FE4"/>
    <w:rsid w:val="003126A2"/>
    <w:rsid w:val="00313569"/>
    <w:rsid w:val="00313C74"/>
    <w:rsid w:val="00313ED8"/>
    <w:rsid w:val="00314AB9"/>
    <w:rsid w:val="0031517D"/>
    <w:rsid w:val="00315937"/>
    <w:rsid w:val="00315A0E"/>
    <w:rsid w:val="00315E0D"/>
    <w:rsid w:val="003165D6"/>
    <w:rsid w:val="00316776"/>
    <w:rsid w:val="00316E7D"/>
    <w:rsid w:val="003179CC"/>
    <w:rsid w:val="0032042B"/>
    <w:rsid w:val="00320493"/>
    <w:rsid w:val="00320817"/>
    <w:rsid w:val="00320943"/>
    <w:rsid w:val="00320DDC"/>
    <w:rsid w:val="00321DE9"/>
    <w:rsid w:val="00322179"/>
    <w:rsid w:val="0032231E"/>
    <w:rsid w:val="00322596"/>
    <w:rsid w:val="0032322D"/>
    <w:rsid w:val="003232F2"/>
    <w:rsid w:val="00324830"/>
    <w:rsid w:val="003251E4"/>
    <w:rsid w:val="00326588"/>
    <w:rsid w:val="00327B61"/>
    <w:rsid w:val="003312C4"/>
    <w:rsid w:val="00331AF0"/>
    <w:rsid w:val="00331CDA"/>
    <w:rsid w:val="003322D8"/>
    <w:rsid w:val="00333468"/>
    <w:rsid w:val="00333476"/>
    <w:rsid w:val="00333B95"/>
    <w:rsid w:val="003341D0"/>
    <w:rsid w:val="00334FA3"/>
    <w:rsid w:val="0033545C"/>
    <w:rsid w:val="0033632A"/>
    <w:rsid w:val="00336489"/>
    <w:rsid w:val="00336D0B"/>
    <w:rsid w:val="0033715D"/>
    <w:rsid w:val="00337328"/>
    <w:rsid w:val="003375D1"/>
    <w:rsid w:val="003379AD"/>
    <w:rsid w:val="003406A5"/>
    <w:rsid w:val="00340C74"/>
    <w:rsid w:val="00340D1F"/>
    <w:rsid w:val="00341365"/>
    <w:rsid w:val="00341463"/>
    <w:rsid w:val="00341505"/>
    <w:rsid w:val="003419A3"/>
    <w:rsid w:val="00341B8A"/>
    <w:rsid w:val="003423AB"/>
    <w:rsid w:val="0034241C"/>
    <w:rsid w:val="003427E1"/>
    <w:rsid w:val="00342C6C"/>
    <w:rsid w:val="0034409A"/>
    <w:rsid w:val="0034455C"/>
    <w:rsid w:val="00344715"/>
    <w:rsid w:val="00344BB0"/>
    <w:rsid w:val="00344F2B"/>
    <w:rsid w:val="003452E0"/>
    <w:rsid w:val="00346253"/>
    <w:rsid w:val="003479BA"/>
    <w:rsid w:val="0035034D"/>
    <w:rsid w:val="00351CF7"/>
    <w:rsid w:val="003526CE"/>
    <w:rsid w:val="0035299A"/>
    <w:rsid w:val="00353E50"/>
    <w:rsid w:val="00355717"/>
    <w:rsid w:val="00355C9D"/>
    <w:rsid w:val="00356764"/>
    <w:rsid w:val="00356A3C"/>
    <w:rsid w:val="00356BE3"/>
    <w:rsid w:val="00356D14"/>
    <w:rsid w:val="00356D98"/>
    <w:rsid w:val="00357EC9"/>
    <w:rsid w:val="00357FB4"/>
    <w:rsid w:val="0036086D"/>
    <w:rsid w:val="00360A36"/>
    <w:rsid w:val="0036101E"/>
    <w:rsid w:val="003610A0"/>
    <w:rsid w:val="00361500"/>
    <w:rsid w:val="003616F7"/>
    <w:rsid w:val="00361B49"/>
    <w:rsid w:val="00362DFE"/>
    <w:rsid w:val="0036419C"/>
    <w:rsid w:val="0036421C"/>
    <w:rsid w:val="00364A92"/>
    <w:rsid w:val="003654FE"/>
    <w:rsid w:val="00365652"/>
    <w:rsid w:val="00365744"/>
    <w:rsid w:val="00365D22"/>
    <w:rsid w:val="00365ED1"/>
    <w:rsid w:val="00366DCF"/>
    <w:rsid w:val="00367055"/>
    <w:rsid w:val="00367996"/>
    <w:rsid w:val="003679F3"/>
    <w:rsid w:val="003709D5"/>
    <w:rsid w:val="00371AB8"/>
    <w:rsid w:val="00372830"/>
    <w:rsid w:val="003728EF"/>
    <w:rsid w:val="00372EED"/>
    <w:rsid w:val="003730B0"/>
    <w:rsid w:val="00373CFD"/>
    <w:rsid w:val="00373E73"/>
    <w:rsid w:val="00374328"/>
    <w:rsid w:val="00375597"/>
    <w:rsid w:val="00375676"/>
    <w:rsid w:val="00375D05"/>
    <w:rsid w:val="00375D07"/>
    <w:rsid w:val="00376806"/>
    <w:rsid w:val="003771D7"/>
    <w:rsid w:val="00377210"/>
    <w:rsid w:val="00377570"/>
    <w:rsid w:val="0037787F"/>
    <w:rsid w:val="0038072B"/>
    <w:rsid w:val="003814D7"/>
    <w:rsid w:val="00381AE8"/>
    <w:rsid w:val="003825F2"/>
    <w:rsid w:val="00382E55"/>
    <w:rsid w:val="00383103"/>
    <w:rsid w:val="0038316F"/>
    <w:rsid w:val="00383A5E"/>
    <w:rsid w:val="0038435E"/>
    <w:rsid w:val="003850DF"/>
    <w:rsid w:val="0038530C"/>
    <w:rsid w:val="00385C9F"/>
    <w:rsid w:val="00385DB2"/>
    <w:rsid w:val="00386362"/>
    <w:rsid w:val="00387D09"/>
    <w:rsid w:val="00390F52"/>
    <w:rsid w:val="00391C55"/>
    <w:rsid w:val="00392273"/>
    <w:rsid w:val="00393843"/>
    <w:rsid w:val="003938BB"/>
    <w:rsid w:val="00393ED2"/>
    <w:rsid w:val="00394182"/>
    <w:rsid w:val="00394A69"/>
    <w:rsid w:val="00394F14"/>
    <w:rsid w:val="00395D73"/>
    <w:rsid w:val="003963A0"/>
    <w:rsid w:val="003A0133"/>
    <w:rsid w:val="003A04CF"/>
    <w:rsid w:val="003A14CD"/>
    <w:rsid w:val="003A1E31"/>
    <w:rsid w:val="003A2B6F"/>
    <w:rsid w:val="003A2C23"/>
    <w:rsid w:val="003A2EEC"/>
    <w:rsid w:val="003A333B"/>
    <w:rsid w:val="003A3963"/>
    <w:rsid w:val="003A3A0A"/>
    <w:rsid w:val="003A43E7"/>
    <w:rsid w:val="003A4CEF"/>
    <w:rsid w:val="003A5160"/>
    <w:rsid w:val="003A5271"/>
    <w:rsid w:val="003A541E"/>
    <w:rsid w:val="003A57CE"/>
    <w:rsid w:val="003A5E7C"/>
    <w:rsid w:val="003A6E1D"/>
    <w:rsid w:val="003A70DD"/>
    <w:rsid w:val="003A7A26"/>
    <w:rsid w:val="003A7F6A"/>
    <w:rsid w:val="003B079D"/>
    <w:rsid w:val="003B0933"/>
    <w:rsid w:val="003B4339"/>
    <w:rsid w:val="003B465F"/>
    <w:rsid w:val="003B4936"/>
    <w:rsid w:val="003B5060"/>
    <w:rsid w:val="003B52DA"/>
    <w:rsid w:val="003B546D"/>
    <w:rsid w:val="003B5586"/>
    <w:rsid w:val="003B57DF"/>
    <w:rsid w:val="003B58EA"/>
    <w:rsid w:val="003B5917"/>
    <w:rsid w:val="003B5A41"/>
    <w:rsid w:val="003B5E44"/>
    <w:rsid w:val="003B61E5"/>
    <w:rsid w:val="003B6C2D"/>
    <w:rsid w:val="003B79F1"/>
    <w:rsid w:val="003B7AA2"/>
    <w:rsid w:val="003C0157"/>
    <w:rsid w:val="003C0295"/>
    <w:rsid w:val="003C0E08"/>
    <w:rsid w:val="003C284F"/>
    <w:rsid w:val="003C297C"/>
    <w:rsid w:val="003C2983"/>
    <w:rsid w:val="003C2D70"/>
    <w:rsid w:val="003C33F9"/>
    <w:rsid w:val="003C390F"/>
    <w:rsid w:val="003C4557"/>
    <w:rsid w:val="003C4799"/>
    <w:rsid w:val="003C4E42"/>
    <w:rsid w:val="003C5C53"/>
    <w:rsid w:val="003C5C88"/>
    <w:rsid w:val="003C5D3D"/>
    <w:rsid w:val="003C5D7A"/>
    <w:rsid w:val="003C5F81"/>
    <w:rsid w:val="003C6589"/>
    <w:rsid w:val="003C716A"/>
    <w:rsid w:val="003C76FD"/>
    <w:rsid w:val="003C7E36"/>
    <w:rsid w:val="003D0509"/>
    <w:rsid w:val="003D0A23"/>
    <w:rsid w:val="003D0CE3"/>
    <w:rsid w:val="003D1C24"/>
    <w:rsid w:val="003D25E1"/>
    <w:rsid w:val="003D28A6"/>
    <w:rsid w:val="003D2F1C"/>
    <w:rsid w:val="003D3072"/>
    <w:rsid w:val="003D4ABA"/>
    <w:rsid w:val="003D4B31"/>
    <w:rsid w:val="003D5BA9"/>
    <w:rsid w:val="003D5DA1"/>
    <w:rsid w:val="003D6B4A"/>
    <w:rsid w:val="003D6C41"/>
    <w:rsid w:val="003D6CDE"/>
    <w:rsid w:val="003D702E"/>
    <w:rsid w:val="003D7B3C"/>
    <w:rsid w:val="003D7D45"/>
    <w:rsid w:val="003E04B8"/>
    <w:rsid w:val="003E064B"/>
    <w:rsid w:val="003E0BD7"/>
    <w:rsid w:val="003E0C4C"/>
    <w:rsid w:val="003E109D"/>
    <w:rsid w:val="003E16B5"/>
    <w:rsid w:val="003E246D"/>
    <w:rsid w:val="003E28B7"/>
    <w:rsid w:val="003E2D5A"/>
    <w:rsid w:val="003E2E04"/>
    <w:rsid w:val="003E43ED"/>
    <w:rsid w:val="003E49E8"/>
    <w:rsid w:val="003E4D28"/>
    <w:rsid w:val="003E4ECC"/>
    <w:rsid w:val="003E5FAF"/>
    <w:rsid w:val="003E6725"/>
    <w:rsid w:val="003E6CDC"/>
    <w:rsid w:val="003E75C9"/>
    <w:rsid w:val="003E7D68"/>
    <w:rsid w:val="003F01AC"/>
    <w:rsid w:val="003F123D"/>
    <w:rsid w:val="003F149D"/>
    <w:rsid w:val="003F2024"/>
    <w:rsid w:val="003F26AE"/>
    <w:rsid w:val="003F3060"/>
    <w:rsid w:val="003F369C"/>
    <w:rsid w:val="003F3706"/>
    <w:rsid w:val="003F3E81"/>
    <w:rsid w:val="003F4536"/>
    <w:rsid w:val="003F4C58"/>
    <w:rsid w:val="003F4EAD"/>
    <w:rsid w:val="003F59E1"/>
    <w:rsid w:val="003F5D81"/>
    <w:rsid w:val="003F7A20"/>
    <w:rsid w:val="0040000B"/>
    <w:rsid w:val="00400429"/>
    <w:rsid w:val="00400F5E"/>
    <w:rsid w:val="00401068"/>
    <w:rsid w:val="0040166B"/>
    <w:rsid w:val="00401CFC"/>
    <w:rsid w:val="00401F00"/>
    <w:rsid w:val="004020EE"/>
    <w:rsid w:val="0040265F"/>
    <w:rsid w:val="004026B7"/>
    <w:rsid w:val="004028AA"/>
    <w:rsid w:val="0040374F"/>
    <w:rsid w:val="0040377B"/>
    <w:rsid w:val="004039AF"/>
    <w:rsid w:val="00404421"/>
    <w:rsid w:val="00404437"/>
    <w:rsid w:val="00404933"/>
    <w:rsid w:val="00404DC7"/>
    <w:rsid w:val="004051F9"/>
    <w:rsid w:val="00405EC8"/>
    <w:rsid w:val="004061F2"/>
    <w:rsid w:val="00407243"/>
    <w:rsid w:val="004075A9"/>
    <w:rsid w:val="004075EC"/>
    <w:rsid w:val="00410E64"/>
    <w:rsid w:val="00411469"/>
    <w:rsid w:val="004116B0"/>
    <w:rsid w:val="0041182F"/>
    <w:rsid w:val="00411E21"/>
    <w:rsid w:val="00414542"/>
    <w:rsid w:val="00414A48"/>
    <w:rsid w:val="00415FB7"/>
    <w:rsid w:val="0041635D"/>
    <w:rsid w:val="0041644D"/>
    <w:rsid w:val="00416528"/>
    <w:rsid w:val="00417EAC"/>
    <w:rsid w:val="00420154"/>
    <w:rsid w:val="00420275"/>
    <w:rsid w:val="004203CF"/>
    <w:rsid w:val="00420B3E"/>
    <w:rsid w:val="004210E4"/>
    <w:rsid w:val="00421607"/>
    <w:rsid w:val="00421BEB"/>
    <w:rsid w:val="00421F01"/>
    <w:rsid w:val="00421FCE"/>
    <w:rsid w:val="0042234D"/>
    <w:rsid w:val="004228CA"/>
    <w:rsid w:val="00422ADC"/>
    <w:rsid w:val="004235FD"/>
    <w:rsid w:val="00423F6F"/>
    <w:rsid w:val="004258EC"/>
    <w:rsid w:val="00425936"/>
    <w:rsid w:val="00426528"/>
    <w:rsid w:val="00426656"/>
    <w:rsid w:val="00426F00"/>
    <w:rsid w:val="0042711B"/>
    <w:rsid w:val="00427863"/>
    <w:rsid w:val="00427A06"/>
    <w:rsid w:val="00427A3A"/>
    <w:rsid w:val="004304C1"/>
    <w:rsid w:val="00430906"/>
    <w:rsid w:val="00431273"/>
    <w:rsid w:val="00431B7D"/>
    <w:rsid w:val="00431D1C"/>
    <w:rsid w:val="00432379"/>
    <w:rsid w:val="00432751"/>
    <w:rsid w:val="0043283F"/>
    <w:rsid w:val="00432BE0"/>
    <w:rsid w:val="00433AB1"/>
    <w:rsid w:val="00433C19"/>
    <w:rsid w:val="0043582D"/>
    <w:rsid w:val="00435E7F"/>
    <w:rsid w:val="004360A3"/>
    <w:rsid w:val="00436312"/>
    <w:rsid w:val="00436382"/>
    <w:rsid w:val="0043661E"/>
    <w:rsid w:val="004367E5"/>
    <w:rsid w:val="00436A49"/>
    <w:rsid w:val="00436ABF"/>
    <w:rsid w:val="00436E10"/>
    <w:rsid w:val="00437B9D"/>
    <w:rsid w:val="00437DC4"/>
    <w:rsid w:val="00440823"/>
    <w:rsid w:val="00440BA2"/>
    <w:rsid w:val="004417C2"/>
    <w:rsid w:val="004423CE"/>
    <w:rsid w:val="004425B4"/>
    <w:rsid w:val="00442A13"/>
    <w:rsid w:val="00442F91"/>
    <w:rsid w:val="004430D4"/>
    <w:rsid w:val="00444DBE"/>
    <w:rsid w:val="004450A4"/>
    <w:rsid w:val="004450B7"/>
    <w:rsid w:val="00445947"/>
    <w:rsid w:val="00446662"/>
    <w:rsid w:val="0044713B"/>
    <w:rsid w:val="00447CDA"/>
    <w:rsid w:val="0045025B"/>
    <w:rsid w:val="004507FE"/>
    <w:rsid w:val="00450836"/>
    <w:rsid w:val="004513B5"/>
    <w:rsid w:val="0045246B"/>
    <w:rsid w:val="00453389"/>
    <w:rsid w:val="00453CC9"/>
    <w:rsid w:val="00454729"/>
    <w:rsid w:val="00454EEC"/>
    <w:rsid w:val="00455319"/>
    <w:rsid w:val="00456983"/>
    <w:rsid w:val="00456F3D"/>
    <w:rsid w:val="00457332"/>
    <w:rsid w:val="0045797C"/>
    <w:rsid w:val="00457FD6"/>
    <w:rsid w:val="00460223"/>
    <w:rsid w:val="0046036B"/>
    <w:rsid w:val="0046063E"/>
    <w:rsid w:val="004606D2"/>
    <w:rsid w:val="00460C12"/>
    <w:rsid w:val="00461C7F"/>
    <w:rsid w:val="00461ED2"/>
    <w:rsid w:val="00462496"/>
    <w:rsid w:val="00462C5E"/>
    <w:rsid w:val="00462E0E"/>
    <w:rsid w:val="00462F20"/>
    <w:rsid w:val="00463841"/>
    <w:rsid w:val="00463CEB"/>
    <w:rsid w:val="0046419B"/>
    <w:rsid w:val="0046472F"/>
    <w:rsid w:val="00464CD2"/>
    <w:rsid w:val="00465CFA"/>
    <w:rsid w:val="00466158"/>
    <w:rsid w:val="00466359"/>
    <w:rsid w:val="00466EBF"/>
    <w:rsid w:val="00467103"/>
    <w:rsid w:val="004674B2"/>
    <w:rsid w:val="00467869"/>
    <w:rsid w:val="0047051B"/>
    <w:rsid w:val="00470BE5"/>
    <w:rsid w:val="00471BD5"/>
    <w:rsid w:val="00473013"/>
    <w:rsid w:val="00473261"/>
    <w:rsid w:val="00474320"/>
    <w:rsid w:val="004745AB"/>
    <w:rsid w:val="00475516"/>
    <w:rsid w:val="004761BD"/>
    <w:rsid w:val="00476512"/>
    <w:rsid w:val="004769DF"/>
    <w:rsid w:val="00476B9E"/>
    <w:rsid w:val="00477569"/>
    <w:rsid w:val="004775F5"/>
    <w:rsid w:val="00477983"/>
    <w:rsid w:val="00480A6E"/>
    <w:rsid w:val="00480C28"/>
    <w:rsid w:val="00480F48"/>
    <w:rsid w:val="004810AA"/>
    <w:rsid w:val="00481186"/>
    <w:rsid w:val="004812F9"/>
    <w:rsid w:val="00481DD3"/>
    <w:rsid w:val="00481FB1"/>
    <w:rsid w:val="00482D73"/>
    <w:rsid w:val="0048300D"/>
    <w:rsid w:val="00483EB8"/>
    <w:rsid w:val="00484429"/>
    <w:rsid w:val="004845FC"/>
    <w:rsid w:val="0048464F"/>
    <w:rsid w:val="00484B5C"/>
    <w:rsid w:val="00484F41"/>
    <w:rsid w:val="00485DA6"/>
    <w:rsid w:val="00485FC9"/>
    <w:rsid w:val="004869E9"/>
    <w:rsid w:val="0048727C"/>
    <w:rsid w:val="00487D4C"/>
    <w:rsid w:val="00490BA1"/>
    <w:rsid w:val="00490FF2"/>
    <w:rsid w:val="00491F4A"/>
    <w:rsid w:val="0049202A"/>
    <w:rsid w:val="0049207B"/>
    <w:rsid w:val="00492551"/>
    <w:rsid w:val="004935B6"/>
    <w:rsid w:val="004960FD"/>
    <w:rsid w:val="0049611D"/>
    <w:rsid w:val="00496784"/>
    <w:rsid w:val="004967AC"/>
    <w:rsid w:val="0049751B"/>
    <w:rsid w:val="004A0A6A"/>
    <w:rsid w:val="004A0A77"/>
    <w:rsid w:val="004A10AB"/>
    <w:rsid w:val="004A240E"/>
    <w:rsid w:val="004A2BF3"/>
    <w:rsid w:val="004A2F93"/>
    <w:rsid w:val="004A354F"/>
    <w:rsid w:val="004A3AE0"/>
    <w:rsid w:val="004A3D94"/>
    <w:rsid w:val="004A3DEA"/>
    <w:rsid w:val="004A4264"/>
    <w:rsid w:val="004A47DC"/>
    <w:rsid w:val="004A4B48"/>
    <w:rsid w:val="004A52CC"/>
    <w:rsid w:val="004A605D"/>
    <w:rsid w:val="004A67F7"/>
    <w:rsid w:val="004A6806"/>
    <w:rsid w:val="004A6B98"/>
    <w:rsid w:val="004A792F"/>
    <w:rsid w:val="004A7A89"/>
    <w:rsid w:val="004B0354"/>
    <w:rsid w:val="004B0BDF"/>
    <w:rsid w:val="004B1538"/>
    <w:rsid w:val="004B2075"/>
    <w:rsid w:val="004B2529"/>
    <w:rsid w:val="004B45AB"/>
    <w:rsid w:val="004B5062"/>
    <w:rsid w:val="004B662B"/>
    <w:rsid w:val="004B6A74"/>
    <w:rsid w:val="004B79B6"/>
    <w:rsid w:val="004B7E77"/>
    <w:rsid w:val="004B7EDA"/>
    <w:rsid w:val="004C0606"/>
    <w:rsid w:val="004C07F6"/>
    <w:rsid w:val="004C0C85"/>
    <w:rsid w:val="004C0E5E"/>
    <w:rsid w:val="004C0EE5"/>
    <w:rsid w:val="004C1790"/>
    <w:rsid w:val="004C1E9A"/>
    <w:rsid w:val="004C1F66"/>
    <w:rsid w:val="004C252F"/>
    <w:rsid w:val="004C291B"/>
    <w:rsid w:val="004C2E05"/>
    <w:rsid w:val="004C303D"/>
    <w:rsid w:val="004C3599"/>
    <w:rsid w:val="004C37B7"/>
    <w:rsid w:val="004C3FFA"/>
    <w:rsid w:val="004C4494"/>
    <w:rsid w:val="004C4D89"/>
    <w:rsid w:val="004C5035"/>
    <w:rsid w:val="004C589F"/>
    <w:rsid w:val="004C5A23"/>
    <w:rsid w:val="004C7C9B"/>
    <w:rsid w:val="004D06BD"/>
    <w:rsid w:val="004D0CBC"/>
    <w:rsid w:val="004D1735"/>
    <w:rsid w:val="004D180F"/>
    <w:rsid w:val="004D2BF1"/>
    <w:rsid w:val="004D4609"/>
    <w:rsid w:val="004D49EB"/>
    <w:rsid w:val="004D5244"/>
    <w:rsid w:val="004D5425"/>
    <w:rsid w:val="004D544D"/>
    <w:rsid w:val="004D5456"/>
    <w:rsid w:val="004D5F69"/>
    <w:rsid w:val="004D7CD4"/>
    <w:rsid w:val="004D7D25"/>
    <w:rsid w:val="004D7DE3"/>
    <w:rsid w:val="004D7F10"/>
    <w:rsid w:val="004E047E"/>
    <w:rsid w:val="004E0AE3"/>
    <w:rsid w:val="004E0DD8"/>
    <w:rsid w:val="004E0EB2"/>
    <w:rsid w:val="004E142D"/>
    <w:rsid w:val="004E2580"/>
    <w:rsid w:val="004E42BE"/>
    <w:rsid w:val="004E43DA"/>
    <w:rsid w:val="004E5002"/>
    <w:rsid w:val="004E504C"/>
    <w:rsid w:val="004E50D7"/>
    <w:rsid w:val="004E52E0"/>
    <w:rsid w:val="004E5396"/>
    <w:rsid w:val="004E5EED"/>
    <w:rsid w:val="004E6599"/>
    <w:rsid w:val="004E68AB"/>
    <w:rsid w:val="004E725D"/>
    <w:rsid w:val="004E751B"/>
    <w:rsid w:val="004E7816"/>
    <w:rsid w:val="004E7DBA"/>
    <w:rsid w:val="004F0217"/>
    <w:rsid w:val="004F1695"/>
    <w:rsid w:val="004F2933"/>
    <w:rsid w:val="004F31F1"/>
    <w:rsid w:val="004F41BD"/>
    <w:rsid w:val="004F435E"/>
    <w:rsid w:val="004F5017"/>
    <w:rsid w:val="004F6295"/>
    <w:rsid w:val="004F6769"/>
    <w:rsid w:val="004F6B02"/>
    <w:rsid w:val="004F6FEB"/>
    <w:rsid w:val="004F7004"/>
    <w:rsid w:val="004F7A72"/>
    <w:rsid w:val="004F7E5B"/>
    <w:rsid w:val="005018BA"/>
    <w:rsid w:val="00502BEA"/>
    <w:rsid w:val="00503E1D"/>
    <w:rsid w:val="00504FA5"/>
    <w:rsid w:val="00505424"/>
    <w:rsid w:val="0050601C"/>
    <w:rsid w:val="005061D9"/>
    <w:rsid w:val="00506265"/>
    <w:rsid w:val="00506810"/>
    <w:rsid w:val="00507255"/>
    <w:rsid w:val="005078D1"/>
    <w:rsid w:val="005079A2"/>
    <w:rsid w:val="005108E7"/>
    <w:rsid w:val="00510F1F"/>
    <w:rsid w:val="005115C2"/>
    <w:rsid w:val="005118F1"/>
    <w:rsid w:val="00512532"/>
    <w:rsid w:val="00512AB6"/>
    <w:rsid w:val="005136EC"/>
    <w:rsid w:val="005138B6"/>
    <w:rsid w:val="0051432B"/>
    <w:rsid w:val="00514670"/>
    <w:rsid w:val="00514906"/>
    <w:rsid w:val="005156CA"/>
    <w:rsid w:val="00515B92"/>
    <w:rsid w:val="00516394"/>
    <w:rsid w:val="005164EA"/>
    <w:rsid w:val="005171B2"/>
    <w:rsid w:val="00517787"/>
    <w:rsid w:val="00521914"/>
    <w:rsid w:val="00521CBC"/>
    <w:rsid w:val="00523675"/>
    <w:rsid w:val="00523CA8"/>
    <w:rsid w:val="005249E4"/>
    <w:rsid w:val="00524E86"/>
    <w:rsid w:val="00525096"/>
    <w:rsid w:val="00525622"/>
    <w:rsid w:val="00525FAC"/>
    <w:rsid w:val="005260B6"/>
    <w:rsid w:val="005276EC"/>
    <w:rsid w:val="00527F47"/>
    <w:rsid w:val="0053062F"/>
    <w:rsid w:val="00531977"/>
    <w:rsid w:val="0053298E"/>
    <w:rsid w:val="00532A77"/>
    <w:rsid w:val="00532C0D"/>
    <w:rsid w:val="00532C5B"/>
    <w:rsid w:val="005332A1"/>
    <w:rsid w:val="00533594"/>
    <w:rsid w:val="005335D1"/>
    <w:rsid w:val="005336CE"/>
    <w:rsid w:val="005341D4"/>
    <w:rsid w:val="00534266"/>
    <w:rsid w:val="005343E6"/>
    <w:rsid w:val="00534434"/>
    <w:rsid w:val="00534B2F"/>
    <w:rsid w:val="00534D50"/>
    <w:rsid w:val="00535125"/>
    <w:rsid w:val="00535F96"/>
    <w:rsid w:val="00535FC0"/>
    <w:rsid w:val="00536AED"/>
    <w:rsid w:val="00536B57"/>
    <w:rsid w:val="0053750D"/>
    <w:rsid w:val="00537549"/>
    <w:rsid w:val="005409E1"/>
    <w:rsid w:val="0054197B"/>
    <w:rsid w:val="00541A42"/>
    <w:rsid w:val="00541E1D"/>
    <w:rsid w:val="0054345B"/>
    <w:rsid w:val="00547255"/>
    <w:rsid w:val="00550F12"/>
    <w:rsid w:val="0055171D"/>
    <w:rsid w:val="00552262"/>
    <w:rsid w:val="00553A66"/>
    <w:rsid w:val="00554C96"/>
    <w:rsid w:val="00554CC0"/>
    <w:rsid w:val="0055505E"/>
    <w:rsid w:val="005558D6"/>
    <w:rsid w:val="00555E86"/>
    <w:rsid w:val="00555F4F"/>
    <w:rsid w:val="0055608B"/>
    <w:rsid w:val="0055627C"/>
    <w:rsid w:val="0055645E"/>
    <w:rsid w:val="005564A4"/>
    <w:rsid w:val="00556DF1"/>
    <w:rsid w:val="00557282"/>
    <w:rsid w:val="00557850"/>
    <w:rsid w:val="00560F2F"/>
    <w:rsid w:val="005615A4"/>
    <w:rsid w:val="00561B33"/>
    <w:rsid w:val="005620E9"/>
    <w:rsid w:val="005625A9"/>
    <w:rsid w:val="005627D2"/>
    <w:rsid w:val="00562E65"/>
    <w:rsid w:val="00563123"/>
    <w:rsid w:val="00563535"/>
    <w:rsid w:val="0056365A"/>
    <w:rsid w:val="00563B2A"/>
    <w:rsid w:val="005640CA"/>
    <w:rsid w:val="0056453B"/>
    <w:rsid w:val="005652B1"/>
    <w:rsid w:val="0056598D"/>
    <w:rsid w:val="00565B06"/>
    <w:rsid w:val="005663A3"/>
    <w:rsid w:val="00566679"/>
    <w:rsid w:val="00566938"/>
    <w:rsid w:val="00567801"/>
    <w:rsid w:val="005702A9"/>
    <w:rsid w:val="00570C67"/>
    <w:rsid w:val="0057164A"/>
    <w:rsid w:val="00571BC6"/>
    <w:rsid w:val="005733C7"/>
    <w:rsid w:val="00573F56"/>
    <w:rsid w:val="00574624"/>
    <w:rsid w:val="0057568B"/>
    <w:rsid w:val="00575B02"/>
    <w:rsid w:val="00575E50"/>
    <w:rsid w:val="0057745F"/>
    <w:rsid w:val="0057777E"/>
    <w:rsid w:val="00577F13"/>
    <w:rsid w:val="005804A4"/>
    <w:rsid w:val="005809E0"/>
    <w:rsid w:val="00580D4F"/>
    <w:rsid w:val="00581401"/>
    <w:rsid w:val="00581ABB"/>
    <w:rsid w:val="00581DC0"/>
    <w:rsid w:val="005823BB"/>
    <w:rsid w:val="005825C3"/>
    <w:rsid w:val="005828F8"/>
    <w:rsid w:val="00582992"/>
    <w:rsid w:val="005830E5"/>
    <w:rsid w:val="005831E4"/>
    <w:rsid w:val="0058325B"/>
    <w:rsid w:val="00583293"/>
    <w:rsid w:val="00584981"/>
    <w:rsid w:val="00584BB2"/>
    <w:rsid w:val="00585348"/>
    <w:rsid w:val="00585A24"/>
    <w:rsid w:val="005862D6"/>
    <w:rsid w:val="00587005"/>
    <w:rsid w:val="00587018"/>
    <w:rsid w:val="0058773F"/>
    <w:rsid w:val="00587E76"/>
    <w:rsid w:val="00590139"/>
    <w:rsid w:val="005910E7"/>
    <w:rsid w:val="005912E4"/>
    <w:rsid w:val="00591314"/>
    <w:rsid w:val="00591994"/>
    <w:rsid w:val="00591DAC"/>
    <w:rsid w:val="0059206A"/>
    <w:rsid w:val="0059395B"/>
    <w:rsid w:val="00594289"/>
    <w:rsid w:val="005943AD"/>
    <w:rsid w:val="005949A7"/>
    <w:rsid w:val="005959A3"/>
    <w:rsid w:val="00595FA0"/>
    <w:rsid w:val="00596A91"/>
    <w:rsid w:val="005977DF"/>
    <w:rsid w:val="005A02B9"/>
    <w:rsid w:val="005A0568"/>
    <w:rsid w:val="005A11D5"/>
    <w:rsid w:val="005A1FD1"/>
    <w:rsid w:val="005A240F"/>
    <w:rsid w:val="005A2677"/>
    <w:rsid w:val="005A2F92"/>
    <w:rsid w:val="005A47CA"/>
    <w:rsid w:val="005A4D2A"/>
    <w:rsid w:val="005A50D4"/>
    <w:rsid w:val="005A6C0E"/>
    <w:rsid w:val="005A7307"/>
    <w:rsid w:val="005A7382"/>
    <w:rsid w:val="005A7F48"/>
    <w:rsid w:val="005B0262"/>
    <w:rsid w:val="005B07BC"/>
    <w:rsid w:val="005B0F26"/>
    <w:rsid w:val="005B1682"/>
    <w:rsid w:val="005B2200"/>
    <w:rsid w:val="005B2692"/>
    <w:rsid w:val="005B3055"/>
    <w:rsid w:val="005B3A0D"/>
    <w:rsid w:val="005B3D83"/>
    <w:rsid w:val="005B4A76"/>
    <w:rsid w:val="005B550F"/>
    <w:rsid w:val="005B5959"/>
    <w:rsid w:val="005B6FBF"/>
    <w:rsid w:val="005B779B"/>
    <w:rsid w:val="005B7DDC"/>
    <w:rsid w:val="005B7E2F"/>
    <w:rsid w:val="005C071B"/>
    <w:rsid w:val="005C0C17"/>
    <w:rsid w:val="005C149F"/>
    <w:rsid w:val="005C14B3"/>
    <w:rsid w:val="005C16D8"/>
    <w:rsid w:val="005C2EC6"/>
    <w:rsid w:val="005C3721"/>
    <w:rsid w:val="005C38F8"/>
    <w:rsid w:val="005C390B"/>
    <w:rsid w:val="005C3CCE"/>
    <w:rsid w:val="005C40C8"/>
    <w:rsid w:val="005C4568"/>
    <w:rsid w:val="005C49EE"/>
    <w:rsid w:val="005C54EF"/>
    <w:rsid w:val="005C5BEA"/>
    <w:rsid w:val="005C5C4B"/>
    <w:rsid w:val="005C6788"/>
    <w:rsid w:val="005C6D8F"/>
    <w:rsid w:val="005C6EC7"/>
    <w:rsid w:val="005C7E26"/>
    <w:rsid w:val="005D0CAA"/>
    <w:rsid w:val="005D11CC"/>
    <w:rsid w:val="005D1391"/>
    <w:rsid w:val="005D19EA"/>
    <w:rsid w:val="005D20CF"/>
    <w:rsid w:val="005D28C0"/>
    <w:rsid w:val="005D2A28"/>
    <w:rsid w:val="005D30FB"/>
    <w:rsid w:val="005D5EBA"/>
    <w:rsid w:val="005D722F"/>
    <w:rsid w:val="005E0BAA"/>
    <w:rsid w:val="005E0EAB"/>
    <w:rsid w:val="005E0F11"/>
    <w:rsid w:val="005E179B"/>
    <w:rsid w:val="005E4A6B"/>
    <w:rsid w:val="005E57E5"/>
    <w:rsid w:val="005E6194"/>
    <w:rsid w:val="005E641D"/>
    <w:rsid w:val="005E651E"/>
    <w:rsid w:val="005E6609"/>
    <w:rsid w:val="005E6BD1"/>
    <w:rsid w:val="005F05DC"/>
    <w:rsid w:val="005F09A0"/>
    <w:rsid w:val="005F1522"/>
    <w:rsid w:val="005F15CA"/>
    <w:rsid w:val="005F1802"/>
    <w:rsid w:val="005F18FE"/>
    <w:rsid w:val="005F2790"/>
    <w:rsid w:val="005F281C"/>
    <w:rsid w:val="005F2887"/>
    <w:rsid w:val="005F2923"/>
    <w:rsid w:val="005F2A56"/>
    <w:rsid w:val="005F2E4E"/>
    <w:rsid w:val="005F3D6E"/>
    <w:rsid w:val="005F3E0F"/>
    <w:rsid w:val="005F4016"/>
    <w:rsid w:val="005F40C0"/>
    <w:rsid w:val="005F59A4"/>
    <w:rsid w:val="0060035B"/>
    <w:rsid w:val="00600AE7"/>
    <w:rsid w:val="00601441"/>
    <w:rsid w:val="0060155E"/>
    <w:rsid w:val="00601871"/>
    <w:rsid w:val="00603401"/>
    <w:rsid w:val="00603B01"/>
    <w:rsid w:val="00603E8F"/>
    <w:rsid w:val="00604822"/>
    <w:rsid w:val="00604894"/>
    <w:rsid w:val="0060495D"/>
    <w:rsid w:val="00604F20"/>
    <w:rsid w:val="00605845"/>
    <w:rsid w:val="00605919"/>
    <w:rsid w:val="0060624F"/>
    <w:rsid w:val="006062BF"/>
    <w:rsid w:val="0060638B"/>
    <w:rsid w:val="006069B8"/>
    <w:rsid w:val="00606A72"/>
    <w:rsid w:val="00607354"/>
    <w:rsid w:val="006073EF"/>
    <w:rsid w:val="006077D4"/>
    <w:rsid w:val="00607F88"/>
    <w:rsid w:val="00610598"/>
    <w:rsid w:val="006106B4"/>
    <w:rsid w:val="00610B91"/>
    <w:rsid w:val="00611587"/>
    <w:rsid w:val="0061270F"/>
    <w:rsid w:val="0061288B"/>
    <w:rsid w:val="00613338"/>
    <w:rsid w:val="0061415E"/>
    <w:rsid w:val="00615986"/>
    <w:rsid w:val="00615E53"/>
    <w:rsid w:val="00615E7C"/>
    <w:rsid w:val="00616335"/>
    <w:rsid w:val="00617967"/>
    <w:rsid w:val="006203BC"/>
    <w:rsid w:val="0062225D"/>
    <w:rsid w:val="00622825"/>
    <w:rsid w:val="006229D3"/>
    <w:rsid w:val="00622AB1"/>
    <w:rsid w:val="00622E88"/>
    <w:rsid w:val="00625FEB"/>
    <w:rsid w:val="00627380"/>
    <w:rsid w:val="00627500"/>
    <w:rsid w:val="0062780A"/>
    <w:rsid w:val="00627B9E"/>
    <w:rsid w:val="006305CE"/>
    <w:rsid w:val="006308E2"/>
    <w:rsid w:val="006314AE"/>
    <w:rsid w:val="0063156D"/>
    <w:rsid w:val="00631F9C"/>
    <w:rsid w:val="0063276B"/>
    <w:rsid w:val="00632CDF"/>
    <w:rsid w:val="00633429"/>
    <w:rsid w:val="00633966"/>
    <w:rsid w:val="00633D87"/>
    <w:rsid w:val="00633E6F"/>
    <w:rsid w:val="00633F41"/>
    <w:rsid w:val="006350A5"/>
    <w:rsid w:val="00635A36"/>
    <w:rsid w:val="00635A69"/>
    <w:rsid w:val="00635A79"/>
    <w:rsid w:val="0063647C"/>
    <w:rsid w:val="00636BD6"/>
    <w:rsid w:val="00636D6E"/>
    <w:rsid w:val="00636D7D"/>
    <w:rsid w:val="00636E95"/>
    <w:rsid w:val="006375D7"/>
    <w:rsid w:val="0063778E"/>
    <w:rsid w:val="006378A9"/>
    <w:rsid w:val="00637979"/>
    <w:rsid w:val="006379E0"/>
    <w:rsid w:val="00640069"/>
    <w:rsid w:val="006400B8"/>
    <w:rsid w:val="006403C0"/>
    <w:rsid w:val="0064163E"/>
    <w:rsid w:val="00641BEA"/>
    <w:rsid w:val="00642622"/>
    <w:rsid w:val="00642B21"/>
    <w:rsid w:val="006444CE"/>
    <w:rsid w:val="0064473F"/>
    <w:rsid w:val="006460A3"/>
    <w:rsid w:val="00646862"/>
    <w:rsid w:val="006474AA"/>
    <w:rsid w:val="006479ED"/>
    <w:rsid w:val="00647C00"/>
    <w:rsid w:val="00647FD8"/>
    <w:rsid w:val="00650B8B"/>
    <w:rsid w:val="00650E6F"/>
    <w:rsid w:val="00650FAC"/>
    <w:rsid w:val="00651175"/>
    <w:rsid w:val="006511E4"/>
    <w:rsid w:val="006519D0"/>
    <w:rsid w:val="00652301"/>
    <w:rsid w:val="00652B52"/>
    <w:rsid w:val="00652DB5"/>
    <w:rsid w:val="00652ED3"/>
    <w:rsid w:val="0065327F"/>
    <w:rsid w:val="00653934"/>
    <w:rsid w:val="00653E17"/>
    <w:rsid w:val="00653FB0"/>
    <w:rsid w:val="00654E4D"/>
    <w:rsid w:val="00654E54"/>
    <w:rsid w:val="00655056"/>
    <w:rsid w:val="0065630E"/>
    <w:rsid w:val="006563D1"/>
    <w:rsid w:val="006569B1"/>
    <w:rsid w:val="006570B6"/>
    <w:rsid w:val="00657A88"/>
    <w:rsid w:val="00660DF7"/>
    <w:rsid w:val="00660F18"/>
    <w:rsid w:val="006613AF"/>
    <w:rsid w:val="00661425"/>
    <w:rsid w:val="00661619"/>
    <w:rsid w:val="00661A41"/>
    <w:rsid w:val="00661DCE"/>
    <w:rsid w:val="006626FE"/>
    <w:rsid w:val="00662FF2"/>
    <w:rsid w:val="0066344B"/>
    <w:rsid w:val="006636E7"/>
    <w:rsid w:val="006656B8"/>
    <w:rsid w:val="006669D2"/>
    <w:rsid w:val="0066725F"/>
    <w:rsid w:val="006675DC"/>
    <w:rsid w:val="006677D0"/>
    <w:rsid w:val="00670478"/>
    <w:rsid w:val="006715DD"/>
    <w:rsid w:val="00671CA5"/>
    <w:rsid w:val="00671F41"/>
    <w:rsid w:val="006723C4"/>
    <w:rsid w:val="00672557"/>
    <w:rsid w:val="0067258F"/>
    <w:rsid w:val="006733D1"/>
    <w:rsid w:val="00674B86"/>
    <w:rsid w:val="00674E1D"/>
    <w:rsid w:val="006754AA"/>
    <w:rsid w:val="00676F65"/>
    <w:rsid w:val="00680289"/>
    <w:rsid w:val="0068035E"/>
    <w:rsid w:val="00680609"/>
    <w:rsid w:val="00680865"/>
    <w:rsid w:val="00680926"/>
    <w:rsid w:val="00680EE9"/>
    <w:rsid w:val="00680FCA"/>
    <w:rsid w:val="00681335"/>
    <w:rsid w:val="00681655"/>
    <w:rsid w:val="00681F13"/>
    <w:rsid w:val="0068285D"/>
    <w:rsid w:val="0068310C"/>
    <w:rsid w:val="00683190"/>
    <w:rsid w:val="00683290"/>
    <w:rsid w:val="00683CA8"/>
    <w:rsid w:val="00684B62"/>
    <w:rsid w:val="00684EAD"/>
    <w:rsid w:val="00684F1C"/>
    <w:rsid w:val="0068513D"/>
    <w:rsid w:val="00685518"/>
    <w:rsid w:val="00685B3A"/>
    <w:rsid w:val="00686190"/>
    <w:rsid w:val="006864F9"/>
    <w:rsid w:val="006870D3"/>
    <w:rsid w:val="00687321"/>
    <w:rsid w:val="00687600"/>
    <w:rsid w:val="006876E5"/>
    <w:rsid w:val="006903C6"/>
    <w:rsid w:val="006908DA"/>
    <w:rsid w:val="00690B15"/>
    <w:rsid w:val="006910FB"/>
    <w:rsid w:val="0069142B"/>
    <w:rsid w:val="00691E70"/>
    <w:rsid w:val="00692226"/>
    <w:rsid w:val="0069480F"/>
    <w:rsid w:val="00694A01"/>
    <w:rsid w:val="00695EE7"/>
    <w:rsid w:val="006961D7"/>
    <w:rsid w:val="0069684C"/>
    <w:rsid w:val="006968E5"/>
    <w:rsid w:val="006973AC"/>
    <w:rsid w:val="006A06AB"/>
    <w:rsid w:val="006A07E4"/>
    <w:rsid w:val="006A0A9A"/>
    <w:rsid w:val="006A118C"/>
    <w:rsid w:val="006A402F"/>
    <w:rsid w:val="006A4756"/>
    <w:rsid w:val="006A52F1"/>
    <w:rsid w:val="006A5AFA"/>
    <w:rsid w:val="006A6280"/>
    <w:rsid w:val="006A65F4"/>
    <w:rsid w:val="006A6D3B"/>
    <w:rsid w:val="006A702E"/>
    <w:rsid w:val="006A70FD"/>
    <w:rsid w:val="006A74C3"/>
    <w:rsid w:val="006A76D8"/>
    <w:rsid w:val="006B02BD"/>
    <w:rsid w:val="006B0991"/>
    <w:rsid w:val="006B1476"/>
    <w:rsid w:val="006B1832"/>
    <w:rsid w:val="006B1EC9"/>
    <w:rsid w:val="006B207C"/>
    <w:rsid w:val="006B22AB"/>
    <w:rsid w:val="006B23F2"/>
    <w:rsid w:val="006B2C4A"/>
    <w:rsid w:val="006B33DE"/>
    <w:rsid w:val="006B4C1C"/>
    <w:rsid w:val="006B4C59"/>
    <w:rsid w:val="006B537F"/>
    <w:rsid w:val="006B565C"/>
    <w:rsid w:val="006B677A"/>
    <w:rsid w:val="006B69F0"/>
    <w:rsid w:val="006B70F0"/>
    <w:rsid w:val="006B7C84"/>
    <w:rsid w:val="006C06CC"/>
    <w:rsid w:val="006C078E"/>
    <w:rsid w:val="006C0E93"/>
    <w:rsid w:val="006C2CCB"/>
    <w:rsid w:val="006C3C90"/>
    <w:rsid w:val="006C4F88"/>
    <w:rsid w:val="006C52B5"/>
    <w:rsid w:val="006C5BFB"/>
    <w:rsid w:val="006C5F25"/>
    <w:rsid w:val="006C6786"/>
    <w:rsid w:val="006C6DE9"/>
    <w:rsid w:val="006C751B"/>
    <w:rsid w:val="006C75A9"/>
    <w:rsid w:val="006C7997"/>
    <w:rsid w:val="006D0F6E"/>
    <w:rsid w:val="006D1955"/>
    <w:rsid w:val="006D1D06"/>
    <w:rsid w:val="006D1F6A"/>
    <w:rsid w:val="006D3F16"/>
    <w:rsid w:val="006D4A34"/>
    <w:rsid w:val="006D4A5C"/>
    <w:rsid w:val="006D5017"/>
    <w:rsid w:val="006D5A03"/>
    <w:rsid w:val="006D67CD"/>
    <w:rsid w:val="006D6A13"/>
    <w:rsid w:val="006D6B7C"/>
    <w:rsid w:val="006E0674"/>
    <w:rsid w:val="006E071B"/>
    <w:rsid w:val="006E0E94"/>
    <w:rsid w:val="006E14C0"/>
    <w:rsid w:val="006E20ED"/>
    <w:rsid w:val="006E2442"/>
    <w:rsid w:val="006E26CA"/>
    <w:rsid w:val="006E321F"/>
    <w:rsid w:val="006E3E43"/>
    <w:rsid w:val="006E4F4D"/>
    <w:rsid w:val="006E52CB"/>
    <w:rsid w:val="006E5B12"/>
    <w:rsid w:val="006E60D0"/>
    <w:rsid w:val="006E6168"/>
    <w:rsid w:val="006E618F"/>
    <w:rsid w:val="006E67E1"/>
    <w:rsid w:val="006E6BD6"/>
    <w:rsid w:val="006E6D95"/>
    <w:rsid w:val="006E6E08"/>
    <w:rsid w:val="006E6F7A"/>
    <w:rsid w:val="006E7509"/>
    <w:rsid w:val="006E7607"/>
    <w:rsid w:val="006F04F8"/>
    <w:rsid w:val="006F080D"/>
    <w:rsid w:val="006F0822"/>
    <w:rsid w:val="006F12C6"/>
    <w:rsid w:val="006F18F5"/>
    <w:rsid w:val="006F1BFD"/>
    <w:rsid w:val="006F2A7B"/>
    <w:rsid w:val="006F2EA8"/>
    <w:rsid w:val="006F3010"/>
    <w:rsid w:val="006F5ABE"/>
    <w:rsid w:val="006F5C48"/>
    <w:rsid w:val="006F63F3"/>
    <w:rsid w:val="006F768F"/>
    <w:rsid w:val="006F798F"/>
    <w:rsid w:val="006F7C2B"/>
    <w:rsid w:val="006F7DBC"/>
    <w:rsid w:val="007006E4"/>
    <w:rsid w:val="00701D82"/>
    <w:rsid w:val="0070335E"/>
    <w:rsid w:val="0070434D"/>
    <w:rsid w:val="007048A8"/>
    <w:rsid w:val="007048AD"/>
    <w:rsid w:val="00705B43"/>
    <w:rsid w:val="00705F2E"/>
    <w:rsid w:val="007062C8"/>
    <w:rsid w:val="00706E6A"/>
    <w:rsid w:val="00707581"/>
    <w:rsid w:val="007102F3"/>
    <w:rsid w:val="00710B63"/>
    <w:rsid w:val="0071137D"/>
    <w:rsid w:val="0071154C"/>
    <w:rsid w:val="00711CFA"/>
    <w:rsid w:val="007120DB"/>
    <w:rsid w:val="0071246A"/>
    <w:rsid w:val="00713A70"/>
    <w:rsid w:val="00713D7A"/>
    <w:rsid w:val="007146F5"/>
    <w:rsid w:val="00714B98"/>
    <w:rsid w:val="0071513A"/>
    <w:rsid w:val="007152BA"/>
    <w:rsid w:val="00715B21"/>
    <w:rsid w:val="007164AA"/>
    <w:rsid w:val="00716703"/>
    <w:rsid w:val="007167D8"/>
    <w:rsid w:val="00716F7E"/>
    <w:rsid w:val="0071738A"/>
    <w:rsid w:val="00717685"/>
    <w:rsid w:val="00717784"/>
    <w:rsid w:val="00717B63"/>
    <w:rsid w:val="00717E37"/>
    <w:rsid w:val="00720783"/>
    <w:rsid w:val="00720F7C"/>
    <w:rsid w:val="007211ED"/>
    <w:rsid w:val="007219FB"/>
    <w:rsid w:val="00722BA5"/>
    <w:rsid w:val="007237CC"/>
    <w:rsid w:val="00724695"/>
    <w:rsid w:val="007258DF"/>
    <w:rsid w:val="00725FA8"/>
    <w:rsid w:val="00726054"/>
    <w:rsid w:val="00726314"/>
    <w:rsid w:val="00727233"/>
    <w:rsid w:val="007273DD"/>
    <w:rsid w:val="00727527"/>
    <w:rsid w:val="007278BB"/>
    <w:rsid w:val="00730023"/>
    <w:rsid w:val="0073038A"/>
    <w:rsid w:val="00730695"/>
    <w:rsid w:val="00730837"/>
    <w:rsid w:val="0073126F"/>
    <w:rsid w:val="00731578"/>
    <w:rsid w:val="00731595"/>
    <w:rsid w:val="007315B0"/>
    <w:rsid w:val="00731E80"/>
    <w:rsid w:val="007322F3"/>
    <w:rsid w:val="00732350"/>
    <w:rsid w:val="0073289E"/>
    <w:rsid w:val="00733017"/>
    <w:rsid w:val="00734077"/>
    <w:rsid w:val="007341FB"/>
    <w:rsid w:val="00734246"/>
    <w:rsid w:val="00734FA8"/>
    <w:rsid w:val="00735116"/>
    <w:rsid w:val="007351AE"/>
    <w:rsid w:val="007351E7"/>
    <w:rsid w:val="007355AC"/>
    <w:rsid w:val="007358A2"/>
    <w:rsid w:val="0073621C"/>
    <w:rsid w:val="00736C4F"/>
    <w:rsid w:val="00736C61"/>
    <w:rsid w:val="007370AB"/>
    <w:rsid w:val="00737178"/>
    <w:rsid w:val="00737298"/>
    <w:rsid w:val="00737EA8"/>
    <w:rsid w:val="007405E9"/>
    <w:rsid w:val="00740DB1"/>
    <w:rsid w:val="00740E97"/>
    <w:rsid w:val="007413D9"/>
    <w:rsid w:val="00741E5D"/>
    <w:rsid w:val="007421ED"/>
    <w:rsid w:val="007431D7"/>
    <w:rsid w:val="0074335B"/>
    <w:rsid w:val="00743506"/>
    <w:rsid w:val="00743A72"/>
    <w:rsid w:val="0074504C"/>
    <w:rsid w:val="00746079"/>
    <w:rsid w:val="00746596"/>
    <w:rsid w:val="00746984"/>
    <w:rsid w:val="00746F28"/>
    <w:rsid w:val="00747634"/>
    <w:rsid w:val="00750840"/>
    <w:rsid w:val="0075112C"/>
    <w:rsid w:val="00751571"/>
    <w:rsid w:val="0075197A"/>
    <w:rsid w:val="00751D3C"/>
    <w:rsid w:val="00752572"/>
    <w:rsid w:val="0075295D"/>
    <w:rsid w:val="00753617"/>
    <w:rsid w:val="00753728"/>
    <w:rsid w:val="0075388D"/>
    <w:rsid w:val="007549DC"/>
    <w:rsid w:val="007551B6"/>
    <w:rsid w:val="00755CFE"/>
    <w:rsid w:val="0075677C"/>
    <w:rsid w:val="00757649"/>
    <w:rsid w:val="00757A0D"/>
    <w:rsid w:val="00757EC3"/>
    <w:rsid w:val="0076069F"/>
    <w:rsid w:val="007606FB"/>
    <w:rsid w:val="00761619"/>
    <w:rsid w:val="0076231E"/>
    <w:rsid w:val="007624A1"/>
    <w:rsid w:val="007634E7"/>
    <w:rsid w:val="00763C22"/>
    <w:rsid w:val="00764675"/>
    <w:rsid w:val="00764A58"/>
    <w:rsid w:val="00765336"/>
    <w:rsid w:val="0076533A"/>
    <w:rsid w:val="00765529"/>
    <w:rsid w:val="0076569D"/>
    <w:rsid w:val="00765987"/>
    <w:rsid w:val="00765DAB"/>
    <w:rsid w:val="00765E08"/>
    <w:rsid w:val="0076620D"/>
    <w:rsid w:val="007712D2"/>
    <w:rsid w:val="00771B3D"/>
    <w:rsid w:val="00771F26"/>
    <w:rsid w:val="007720B4"/>
    <w:rsid w:val="00772969"/>
    <w:rsid w:val="00772C84"/>
    <w:rsid w:val="00772CA7"/>
    <w:rsid w:val="00772D56"/>
    <w:rsid w:val="007744F5"/>
    <w:rsid w:val="00774DF1"/>
    <w:rsid w:val="00774F2F"/>
    <w:rsid w:val="007750D1"/>
    <w:rsid w:val="007751BD"/>
    <w:rsid w:val="00775DF4"/>
    <w:rsid w:val="00776A83"/>
    <w:rsid w:val="00776D50"/>
    <w:rsid w:val="00776F6F"/>
    <w:rsid w:val="0078056A"/>
    <w:rsid w:val="007806DB"/>
    <w:rsid w:val="00780B24"/>
    <w:rsid w:val="00781424"/>
    <w:rsid w:val="00781C34"/>
    <w:rsid w:val="0078203B"/>
    <w:rsid w:val="00782275"/>
    <w:rsid w:val="00782C65"/>
    <w:rsid w:val="007834B1"/>
    <w:rsid w:val="00783E5F"/>
    <w:rsid w:val="00783F88"/>
    <w:rsid w:val="007841EC"/>
    <w:rsid w:val="007842A9"/>
    <w:rsid w:val="00784B3A"/>
    <w:rsid w:val="007851F9"/>
    <w:rsid w:val="007862DC"/>
    <w:rsid w:val="00786644"/>
    <w:rsid w:val="007866AD"/>
    <w:rsid w:val="00786999"/>
    <w:rsid w:val="00787D9F"/>
    <w:rsid w:val="00787E62"/>
    <w:rsid w:val="0079011F"/>
    <w:rsid w:val="007903EF"/>
    <w:rsid w:val="00790934"/>
    <w:rsid w:val="00790AC6"/>
    <w:rsid w:val="00790B17"/>
    <w:rsid w:val="00791528"/>
    <w:rsid w:val="00791730"/>
    <w:rsid w:val="00791FE3"/>
    <w:rsid w:val="0079220C"/>
    <w:rsid w:val="007923C9"/>
    <w:rsid w:val="007928CD"/>
    <w:rsid w:val="00792FA6"/>
    <w:rsid w:val="00792FD4"/>
    <w:rsid w:val="00793BF6"/>
    <w:rsid w:val="00793CF1"/>
    <w:rsid w:val="007952F0"/>
    <w:rsid w:val="0079533D"/>
    <w:rsid w:val="007955C7"/>
    <w:rsid w:val="007964FF"/>
    <w:rsid w:val="007968A7"/>
    <w:rsid w:val="00797A0E"/>
    <w:rsid w:val="00797A98"/>
    <w:rsid w:val="00797B85"/>
    <w:rsid w:val="00797E83"/>
    <w:rsid w:val="007A04CA"/>
    <w:rsid w:val="007A0951"/>
    <w:rsid w:val="007A1598"/>
    <w:rsid w:val="007A15E1"/>
    <w:rsid w:val="007A1708"/>
    <w:rsid w:val="007A2085"/>
    <w:rsid w:val="007A2091"/>
    <w:rsid w:val="007A24A8"/>
    <w:rsid w:val="007A2934"/>
    <w:rsid w:val="007A2D7B"/>
    <w:rsid w:val="007A30B8"/>
    <w:rsid w:val="007A3FAE"/>
    <w:rsid w:val="007A4C43"/>
    <w:rsid w:val="007A503A"/>
    <w:rsid w:val="007A5696"/>
    <w:rsid w:val="007A5CF8"/>
    <w:rsid w:val="007A67BE"/>
    <w:rsid w:val="007A706B"/>
    <w:rsid w:val="007A7243"/>
    <w:rsid w:val="007B02C3"/>
    <w:rsid w:val="007B1DE2"/>
    <w:rsid w:val="007B23F3"/>
    <w:rsid w:val="007B2485"/>
    <w:rsid w:val="007B333C"/>
    <w:rsid w:val="007B3DD5"/>
    <w:rsid w:val="007B4969"/>
    <w:rsid w:val="007B5241"/>
    <w:rsid w:val="007B6CE0"/>
    <w:rsid w:val="007B7704"/>
    <w:rsid w:val="007B7CA1"/>
    <w:rsid w:val="007B7DEA"/>
    <w:rsid w:val="007C057D"/>
    <w:rsid w:val="007C0EAF"/>
    <w:rsid w:val="007C15EE"/>
    <w:rsid w:val="007C1A25"/>
    <w:rsid w:val="007C1AC5"/>
    <w:rsid w:val="007C2D44"/>
    <w:rsid w:val="007C3337"/>
    <w:rsid w:val="007C3BD1"/>
    <w:rsid w:val="007C43DA"/>
    <w:rsid w:val="007C4DBE"/>
    <w:rsid w:val="007C4F53"/>
    <w:rsid w:val="007C5301"/>
    <w:rsid w:val="007C5E35"/>
    <w:rsid w:val="007C62D0"/>
    <w:rsid w:val="007C7AA5"/>
    <w:rsid w:val="007D02BE"/>
    <w:rsid w:val="007D0761"/>
    <w:rsid w:val="007D0CB4"/>
    <w:rsid w:val="007D0E66"/>
    <w:rsid w:val="007D21DC"/>
    <w:rsid w:val="007D2BF0"/>
    <w:rsid w:val="007D3421"/>
    <w:rsid w:val="007D34C0"/>
    <w:rsid w:val="007D39D7"/>
    <w:rsid w:val="007D4790"/>
    <w:rsid w:val="007D53B6"/>
    <w:rsid w:val="007D57D1"/>
    <w:rsid w:val="007D67C4"/>
    <w:rsid w:val="007D6DC3"/>
    <w:rsid w:val="007D7844"/>
    <w:rsid w:val="007D7D9E"/>
    <w:rsid w:val="007E0C4E"/>
    <w:rsid w:val="007E161F"/>
    <w:rsid w:val="007E2AA0"/>
    <w:rsid w:val="007E2EF3"/>
    <w:rsid w:val="007E31E8"/>
    <w:rsid w:val="007E3465"/>
    <w:rsid w:val="007E3552"/>
    <w:rsid w:val="007E3E83"/>
    <w:rsid w:val="007E424A"/>
    <w:rsid w:val="007E58B4"/>
    <w:rsid w:val="007E5948"/>
    <w:rsid w:val="007E68A9"/>
    <w:rsid w:val="007E6A1F"/>
    <w:rsid w:val="007E6ACF"/>
    <w:rsid w:val="007E6BB6"/>
    <w:rsid w:val="007E77FF"/>
    <w:rsid w:val="007F06B5"/>
    <w:rsid w:val="007F097B"/>
    <w:rsid w:val="007F1185"/>
    <w:rsid w:val="007F15AE"/>
    <w:rsid w:val="007F1D5D"/>
    <w:rsid w:val="007F1E9B"/>
    <w:rsid w:val="007F1FA0"/>
    <w:rsid w:val="007F23B7"/>
    <w:rsid w:val="007F2FCA"/>
    <w:rsid w:val="007F3B3E"/>
    <w:rsid w:val="007F4162"/>
    <w:rsid w:val="007F45A5"/>
    <w:rsid w:val="007F4F5A"/>
    <w:rsid w:val="007F585D"/>
    <w:rsid w:val="007F6D7B"/>
    <w:rsid w:val="007F6EB2"/>
    <w:rsid w:val="007F7226"/>
    <w:rsid w:val="007F7EBA"/>
    <w:rsid w:val="008001D3"/>
    <w:rsid w:val="008004E4"/>
    <w:rsid w:val="00800EAD"/>
    <w:rsid w:val="0080129E"/>
    <w:rsid w:val="00801C67"/>
    <w:rsid w:val="00801CF8"/>
    <w:rsid w:val="00802CA3"/>
    <w:rsid w:val="0080419C"/>
    <w:rsid w:val="00804920"/>
    <w:rsid w:val="00804A3E"/>
    <w:rsid w:val="0080564F"/>
    <w:rsid w:val="00806EF4"/>
    <w:rsid w:val="00807660"/>
    <w:rsid w:val="00810EF8"/>
    <w:rsid w:val="008122A7"/>
    <w:rsid w:val="008132E5"/>
    <w:rsid w:val="00813ED5"/>
    <w:rsid w:val="00814D28"/>
    <w:rsid w:val="00814DBA"/>
    <w:rsid w:val="0081520E"/>
    <w:rsid w:val="00815332"/>
    <w:rsid w:val="008156DE"/>
    <w:rsid w:val="00815E27"/>
    <w:rsid w:val="00815FB5"/>
    <w:rsid w:val="00815FF2"/>
    <w:rsid w:val="008169A1"/>
    <w:rsid w:val="008169B0"/>
    <w:rsid w:val="008170E7"/>
    <w:rsid w:val="0081742D"/>
    <w:rsid w:val="00817E4A"/>
    <w:rsid w:val="008201F5"/>
    <w:rsid w:val="00820366"/>
    <w:rsid w:val="00820699"/>
    <w:rsid w:val="00820CE6"/>
    <w:rsid w:val="00821EE8"/>
    <w:rsid w:val="008226CF"/>
    <w:rsid w:val="0082292A"/>
    <w:rsid w:val="00822D71"/>
    <w:rsid w:val="00823230"/>
    <w:rsid w:val="00823838"/>
    <w:rsid w:val="00823AF5"/>
    <w:rsid w:val="00823C32"/>
    <w:rsid w:val="00824988"/>
    <w:rsid w:val="00824C8C"/>
    <w:rsid w:val="008266B4"/>
    <w:rsid w:val="00826F77"/>
    <w:rsid w:val="008274A5"/>
    <w:rsid w:val="0082777F"/>
    <w:rsid w:val="00827E75"/>
    <w:rsid w:val="00830B3A"/>
    <w:rsid w:val="00830F8F"/>
    <w:rsid w:val="00831C55"/>
    <w:rsid w:val="00832359"/>
    <w:rsid w:val="008335AC"/>
    <w:rsid w:val="0083369A"/>
    <w:rsid w:val="00833906"/>
    <w:rsid w:val="00833D0A"/>
    <w:rsid w:val="00835CB6"/>
    <w:rsid w:val="00836191"/>
    <w:rsid w:val="00836AB2"/>
    <w:rsid w:val="00836B71"/>
    <w:rsid w:val="008371B7"/>
    <w:rsid w:val="008376C8"/>
    <w:rsid w:val="008378A7"/>
    <w:rsid w:val="008401C7"/>
    <w:rsid w:val="008407D9"/>
    <w:rsid w:val="00840FF7"/>
    <w:rsid w:val="0084111E"/>
    <w:rsid w:val="00841B14"/>
    <w:rsid w:val="008425CA"/>
    <w:rsid w:val="00842AAA"/>
    <w:rsid w:val="00842B11"/>
    <w:rsid w:val="00842DBE"/>
    <w:rsid w:val="00842EE8"/>
    <w:rsid w:val="00843A2C"/>
    <w:rsid w:val="0084419E"/>
    <w:rsid w:val="008442F7"/>
    <w:rsid w:val="008448C2"/>
    <w:rsid w:val="0084514D"/>
    <w:rsid w:val="00845DBD"/>
    <w:rsid w:val="008462AC"/>
    <w:rsid w:val="00846302"/>
    <w:rsid w:val="00847DAD"/>
    <w:rsid w:val="00847EF6"/>
    <w:rsid w:val="00850541"/>
    <w:rsid w:val="008506D2"/>
    <w:rsid w:val="00850B05"/>
    <w:rsid w:val="008518A1"/>
    <w:rsid w:val="00851F74"/>
    <w:rsid w:val="00851FDE"/>
    <w:rsid w:val="0085266D"/>
    <w:rsid w:val="00852A67"/>
    <w:rsid w:val="008541F4"/>
    <w:rsid w:val="00854422"/>
    <w:rsid w:val="00854875"/>
    <w:rsid w:val="00855351"/>
    <w:rsid w:val="00855F02"/>
    <w:rsid w:val="0086143E"/>
    <w:rsid w:val="008618EE"/>
    <w:rsid w:val="00861A04"/>
    <w:rsid w:val="00861EA8"/>
    <w:rsid w:val="00862B49"/>
    <w:rsid w:val="00862B6A"/>
    <w:rsid w:val="00863743"/>
    <w:rsid w:val="00863815"/>
    <w:rsid w:val="00864195"/>
    <w:rsid w:val="008642B7"/>
    <w:rsid w:val="008643D4"/>
    <w:rsid w:val="00865047"/>
    <w:rsid w:val="008653AB"/>
    <w:rsid w:val="00865454"/>
    <w:rsid w:val="0086567C"/>
    <w:rsid w:val="00865892"/>
    <w:rsid w:val="00865E53"/>
    <w:rsid w:val="008665E9"/>
    <w:rsid w:val="00866680"/>
    <w:rsid w:val="008667DD"/>
    <w:rsid w:val="0086694F"/>
    <w:rsid w:val="00867350"/>
    <w:rsid w:val="00867732"/>
    <w:rsid w:val="008679AC"/>
    <w:rsid w:val="00867AE5"/>
    <w:rsid w:val="0087161B"/>
    <w:rsid w:val="0087169A"/>
    <w:rsid w:val="00871B2D"/>
    <w:rsid w:val="00872014"/>
    <w:rsid w:val="00872237"/>
    <w:rsid w:val="00873234"/>
    <w:rsid w:val="008738E7"/>
    <w:rsid w:val="00873946"/>
    <w:rsid w:val="008745F5"/>
    <w:rsid w:val="00874B45"/>
    <w:rsid w:val="0087619F"/>
    <w:rsid w:val="00876213"/>
    <w:rsid w:val="008764CF"/>
    <w:rsid w:val="00876DB9"/>
    <w:rsid w:val="008806A0"/>
    <w:rsid w:val="00880C4E"/>
    <w:rsid w:val="00881624"/>
    <w:rsid w:val="00881EA8"/>
    <w:rsid w:val="0088249A"/>
    <w:rsid w:val="008824F3"/>
    <w:rsid w:val="00882BE4"/>
    <w:rsid w:val="0088302D"/>
    <w:rsid w:val="008836CB"/>
    <w:rsid w:val="00884056"/>
    <w:rsid w:val="00884C8E"/>
    <w:rsid w:val="0088574A"/>
    <w:rsid w:val="00885947"/>
    <w:rsid w:val="008859CB"/>
    <w:rsid w:val="0088668D"/>
    <w:rsid w:val="00886BEF"/>
    <w:rsid w:val="00886FA2"/>
    <w:rsid w:val="00887D38"/>
    <w:rsid w:val="0089023D"/>
    <w:rsid w:val="008913B9"/>
    <w:rsid w:val="008921C5"/>
    <w:rsid w:val="008924A4"/>
    <w:rsid w:val="008929D5"/>
    <w:rsid w:val="00893138"/>
    <w:rsid w:val="008931D5"/>
    <w:rsid w:val="008933C5"/>
    <w:rsid w:val="00894B72"/>
    <w:rsid w:val="00895659"/>
    <w:rsid w:val="008957D8"/>
    <w:rsid w:val="00895A33"/>
    <w:rsid w:val="00895E99"/>
    <w:rsid w:val="0089714E"/>
    <w:rsid w:val="008A030D"/>
    <w:rsid w:val="008A1CE5"/>
    <w:rsid w:val="008A1EA3"/>
    <w:rsid w:val="008A20C7"/>
    <w:rsid w:val="008A26AC"/>
    <w:rsid w:val="008A2EAE"/>
    <w:rsid w:val="008A30ED"/>
    <w:rsid w:val="008A313B"/>
    <w:rsid w:val="008A373D"/>
    <w:rsid w:val="008A4832"/>
    <w:rsid w:val="008A5599"/>
    <w:rsid w:val="008A6832"/>
    <w:rsid w:val="008A6A15"/>
    <w:rsid w:val="008B0313"/>
    <w:rsid w:val="008B05BC"/>
    <w:rsid w:val="008B05FA"/>
    <w:rsid w:val="008B0B59"/>
    <w:rsid w:val="008B1803"/>
    <w:rsid w:val="008B1C8E"/>
    <w:rsid w:val="008B1D63"/>
    <w:rsid w:val="008B24F4"/>
    <w:rsid w:val="008B2DA5"/>
    <w:rsid w:val="008B3B92"/>
    <w:rsid w:val="008B3E6F"/>
    <w:rsid w:val="008B4658"/>
    <w:rsid w:val="008B5020"/>
    <w:rsid w:val="008B531C"/>
    <w:rsid w:val="008B547A"/>
    <w:rsid w:val="008B6A8E"/>
    <w:rsid w:val="008B77D4"/>
    <w:rsid w:val="008B7B8B"/>
    <w:rsid w:val="008C0B9C"/>
    <w:rsid w:val="008C0C65"/>
    <w:rsid w:val="008C1289"/>
    <w:rsid w:val="008C12E1"/>
    <w:rsid w:val="008C14CC"/>
    <w:rsid w:val="008C17C0"/>
    <w:rsid w:val="008C2FC5"/>
    <w:rsid w:val="008C345C"/>
    <w:rsid w:val="008C493C"/>
    <w:rsid w:val="008C4FAE"/>
    <w:rsid w:val="008C5B23"/>
    <w:rsid w:val="008C600A"/>
    <w:rsid w:val="008C678C"/>
    <w:rsid w:val="008C75FB"/>
    <w:rsid w:val="008C7B7E"/>
    <w:rsid w:val="008D01BC"/>
    <w:rsid w:val="008D0852"/>
    <w:rsid w:val="008D1221"/>
    <w:rsid w:val="008D2022"/>
    <w:rsid w:val="008D27A3"/>
    <w:rsid w:val="008D3397"/>
    <w:rsid w:val="008D397D"/>
    <w:rsid w:val="008D3F7D"/>
    <w:rsid w:val="008D414A"/>
    <w:rsid w:val="008D5440"/>
    <w:rsid w:val="008D548D"/>
    <w:rsid w:val="008D5598"/>
    <w:rsid w:val="008D5E0B"/>
    <w:rsid w:val="008D66E1"/>
    <w:rsid w:val="008D7057"/>
    <w:rsid w:val="008D78EB"/>
    <w:rsid w:val="008E0A9A"/>
    <w:rsid w:val="008E0AB7"/>
    <w:rsid w:val="008E183E"/>
    <w:rsid w:val="008E1D4C"/>
    <w:rsid w:val="008E1E51"/>
    <w:rsid w:val="008E3BA3"/>
    <w:rsid w:val="008E4624"/>
    <w:rsid w:val="008E4A31"/>
    <w:rsid w:val="008E5C22"/>
    <w:rsid w:val="008E5D13"/>
    <w:rsid w:val="008E5F18"/>
    <w:rsid w:val="008E67E6"/>
    <w:rsid w:val="008E6AD2"/>
    <w:rsid w:val="008E6F11"/>
    <w:rsid w:val="008E723A"/>
    <w:rsid w:val="008E7951"/>
    <w:rsid w:val="008E7E4C"/>
    <w:rsid w:val="008F042B"/>
    <w:rsid w:val="008F159C"/>
    <w:rsid w:val="008F1886"/>
    <w:rsid w:val="008F1BBB"/>
    <w:rsid w:val="008F1C78"/>
    <w:rsid w:val="008F2B5A"/>
    <w:rsid w:val="008F3976"/>
    <w:rsid w:val="008F3D1D"/>
    <w:rsid w:val="008F3D29"/>
    <w:rsid w:val="008F3F90"/>
    <w:rsid w:val="008F417E"/>
    <w:rsid w:val="008F466C"/>
    <w:rsid w:val="008F53D6"/>
    <w:rsid w:val="008F56AD"/>
    <w:rsid w:val="008F5815"/>
    <w:rsid w:val="008F5B2D"/>
    <w:rsid w:val="008F6750"/>
    <w:rsid w:val="008F6884"/>
    <w:rsid w:val="008F692B"/>
    <w:rsid w:val="008F6ED9"/>
    <w:rsid w:val="008F7D92"/>
    <w:rsid w:val="008F7DB1"/>
    <w:rsid w:val="0090030B"/>
    <w:rsid w:val="00900813"/>
    <w:rsid w:val="0090117D"/>
    <w:rsid w:val="0090174E"/>
    <w:rsid w:val="00901BBD"/>
    <w:rsid w:val="00901DAA"/>
    <w:rsid w:val="00901E64"/>
    <w:rsid w:val="009036A6"/>
    <w:rsid w:val="00903B5B"/>
    <w:rsid w:val="00903BF9"/>
    <w:rsid w:val="00903F5E"/>
    <w:rsid w:val="00907401"/>
    <w:rsid w:val="0090795D"/>
    <w:rsid w:val="0091057A"/>
    <w:rsid w:val="0091061D"/>
    <w:rsid w:val="00911E1A"/>
    <w:rsid w:val="00911E83"/>
    <w:rsid w:val="00913604"/>
    <w:rsid w:val="0091471C"/>
    <w:rsid w:val="009159EA"/>
    <w:rsid w:val="00915CB3"/>
    <w:rsid w:val="00916159"/>
    <w:rsid w:val="009162CC"/>
    <w:rsid w:val="00916537"/>
    <w:rsid w:val="00917AAB"/>
    <w:rsid w:val="00917D78"/>
    <w:rsid w:val="00920249"/>
    <w:rsid w:val="00920778"/>
    <w:rsid w:val="00920DB0"/>
    <w:rsid w:val="009217A7"/>
    <w:rsid w:val="00921EFB"/>
    <w:rsid w:val="0092236E"/>
    <w:rsid w:val="009228E5"/>
    <w:rsid w:val="009229BA"/>
    <w:rsid w:val="00922C09"/>
    <w:rsid w:val="00922FB0"/>
    <w:rsid w:val="009234DA"/>
    <w:rsid w:val="00923FA0"/>
    <w:rsid w:val="00924904"/>
    <w:rsid w:val="009257CA"/>
    <w:rsid w:val="009258E3"/>
    <w:rsid w:val="00925D6B"/>
    <w:rsid w:val="00927B4A"/>
    <w:rsid w:val="00927B5B"/>
    <w:rsid w:val="00930010"/>
    <w:rsid w:val="00930252"/>
    <w:rsid w:val="00930276"/>
    <w:rsid w:val="009316AB"/>
    <w:rsid w:val="0093174D"/>
    <w:rsid w:val="00931B8D"/>
    <w:rsid w:val="00932954"/>
    <w:rsid w:val="00932F03"/>
    <w:rsid w:val="00933867"/>
    <w:rsid w:val="00934AA8"/>
    <w:rsid w:val="009353FC"/>
    <w:rsid w:val="00935677"/>
    <w:rsid w:val="00935950"/>
    <w:rsid w:val="00935C33"/>
    <w:rsid w:val="00935EF0"/>
    <w:rsid w:val="009367C8"/>
    <w:rsid w:val="00936F3D"/>
    <w:rsid w:val="0093719F"/>
    <w:rsid w:val="009377DA"/>
    <w:rsid w:val="00940CB9"/>
    <w:rsid w:val="00940E9D"/>
    <w:rsid w:val="00941A11"/>
    <w:rsid w:val="00941A45"/>
    <w:rsid w:val="00941C4A"/>
    <w:rsid w:val="009425E6"/>
    <w:rsid w:val="00943376"/>
    <w:rsid w:val="009438D1"/>
    <w:rsid w:val="00944117"/>
    <w:rsid w:val="0094440A"/>
    <w:rsid w:val="00944BBD"/>
    <w:rsid w:val="00946129"/>
    <w:rsid w:val="009509EF"/>
    <w:rsid w:val="00950EA9"/>
    <w:rsid w:val="0095117F"/>
    <w:rsid w:val="00952617"/>
    <w:rsid w:val="009528CC"/>
    <w:rsid w:val="00952CFD"/>
    <w:rsid w:val="00953725"/>
    <w:rsid w:val="009547A0"/>
    <w:rsid w:val="00955E87"/>
    <w:rsid w:val="00956631"/>
    <w:rsid w:val="0095665E"/>
    <w:rsid w:val="009566CB"/>
    <w:rsid w:val="00956CDA"/>
    <w:rsid w:val="00956EDC"/>
    <w:rsid w:val="00957119"/>
    <w:rsid w:val="009577C6"/>
    <w:rsid w:val="00957A69"/>
    <w:rsid w:val="00957ABC"/>
    <w:rsid w:val="00960032"/>
    <w:rsid w:val="009617BE"/>
    <w:rsid w:val="0096197B"/>
    <w:rsid w:val="00961E15"/>
    <w:rsid w:val="00962124"/>
    <w:rsid w:val="009621C8"/>
    <w:rsid w:val="009628F3"/>
    <w:rsid w:val="00963B51"/>
    <w:rsid w:val="00963B8D"/>
    <w:rsid w:val="00964781"/>
    <w:rsid w:val="009647AF"/>
    <w:rsid w:val="00965C88"/>
    <w:rsid w:val="00965F70"/>
    <w:rsid w:val="00966615"/>
    <w:rsid w:val="00966658"/>
    <w:rsid w:val="00966C44"/>
    <w:rsid w:val="00967705"/>
    <w:rsid w:val="00970537"/>
    <w:rsid w:val="0097109B"/>
    <w:rsid w:val="00971226"/>
    <w:rsid w:val="00971B45"/>
    <w:rsid w:val="0097235C"/>
    <w:rsid w:val="009724F0"/>
    <w:rsid w:val="00972A53"/>
    <w:rsid w:val="00973556"/>
    <w:rsid w:val="00973A29"/>
    <w:rsid w:val="00973DB3"/>
    <w:rsid w:val="009745B6"/>
    <w:rsid w:val="009760AE"/>
    <w:rsid w:val="00976169"/>
    <w:rsid w:val="009778BB"/>
    <w:rsid w:val="009778D5"/>
    <w:rsid w:val="009779CA"/>
    <w:rsid w:val="00977B59"/>
    <w:rsid w:val="00977F77"/>
    <w:rsid w:val="00980F9A"/>
    <w:rsid w:val="00981580"/>
    <w:rsid w:val="00982EDF"/>
    <w:rsid w:val="00983949"/>
    <w:rsid w:val="009840F6"/>
    <w:rsid w:val="0098470C"/>
    <w:rsid w:val="00984957"/>
    <w:rsid w:val="00984E10"/>
    <w:rsid w:val="009853AE"/>
    <w:rsid w:val="00985502"/>
    <w:rsid w:val="00985916"/>
    <w:rsid w:val="009862C1"/>
    <w:rsid w:val="00987097"/>
    <w:rsid w:val="009870A3"/>
    <w:rsid w:val="00990489"/>
    <w:rsid w:val="00990863"/>
    <w:rsid w:val="00990B8F"/>
    <w:rsid w:val="00990D77"/>
    <w:rsid w:val="0099147F"/>
    <w:rsid w:val="00991AAE"/>
    <w:rsid w:val="0099244F"/>
    <w:rsid w:val="0099263A"/>
    <w:rsid w:val="00992E81"/>
    <w:rsid w:val="00993848"/>
    <w:rsid w:val="00993AE4"/>
    <w:rsid w:val="00994EE1"/>
    <w:rsid w:val="009955CA"/>
    <w:rsid w:val="0099597B"/>
    <w:rsid w:val="009959A2"/>
    <w:rsid w:val="00995A41"/>
    <w:rsid w:val="00995CFC"/>
    <w:rsid w:val="0099618A"/>
    <w:rsid w:val="00996410"/>
    <w:rsid w:val="009976DD"/>
    <w:rsid w:val="00997862"/>
    <w:rsid w:val="00997DA6"/>
    <w:rsid w:val="009A05A4"/>
    <w:rsid w:val="009A0604"/>
    <w:rsid w:val="009A0E5A"/>
    <w:rsid w:val="009A2518"/>
    <w:rsid w:val="009A289F"/>
    <w:rsid w:val="009A29BA"/>
    <w:rsid w:val="009A2E53"/>
    <w:rsid w:val="009A300B"/>
    <w:rsid w:val="009A320B"/>
    <w:rsid w:val="009A36C7"/>
    <w:rsid w:val="009A40CB"/>
    <w:rsid w:val="009A4434"/>
    <w:rsid w:val="009A4867"/>
    <w:rsid w:val="009A4970"/>
    <w:rsid w:val="009A5A83"/>
    <w:rsid w:val="009A6353"/>
    <w:rsid w:val="009A7056"/>
    <w:rsid w:val="009A7E1D"/>
    <w:rsid w:val="009B0636"/>
    <w:rsid w:val="009B0A04"/>
    <w:rsid w:val="009B0AC3"/>
    <w:rsid w:val="009B0BE5"/>
    <w:rsid w:val="009B110C"/>
    <w:rsid w:val="009B14FF"/>
    <w:rsid w:val="009B1502"/>
    <w:rsid w:val="009B165F"/>
    <w:rsid w:val="009B1766"/>
    <w:rsid w:val="009B1A9E"/>
    <w:rsid w:val="009B1F72"/>
    <w:rsid w:val="009B20E0"/>
    <w:rsid w:val="009B2548"/>
    <w:rsid w:val="009B2614"/>
    <w:rsid w:val="009B29CC"/>
    <w:rsid w:val="009B30FF"/>
    <w:rsid w:val="009B346D"/>
    <w:rsid w:val="009B3AEF"/>
    <w:rsid w:val="009B3B90"/>
    <w:rsid w:val="009B3D6E"/>
    <w:rsid w:val="009B3E9E"/>
    <w:rsid w:val="009B3F16"/>
    <w:rsid w:val="009B4216"/>
    <w:rsid w:val="009B4D03"/>
    <w:rsid w:val="009B50C9"/>
    <w:rsid w:val="009B5771"/>
    <w:rsid w:val="009B7D2C"/>
    <w:rsid w:val="009C0307"/>
    <w:rsid w:val="009C0478"/>
    <w:rsid w:val="009C0696"/>
    <w:rsid w:val="009C20B8"/>
    <w:rsid w:val="009C20D0"/>
    <w:rsid w:val="009C367F"/>
    <w:rsid w:val="009C379C"/>
    <w:rsid w:val="009C4930"/>
    <w:rsid w:val="009C4BF1"/>
    <w:rsid w:val="009C4D96"/>
    <w:rsid w:val="009C6467"/>
    <w:rsid w:val="009C7A88"/>
    <w:rsid w:val="009C7CF5"/>
    <w:rsid w:val="009D021C"/>
    <w:rsid w:val="009D026A"/>
    <w:rsid w:val="009D13CC"/>
    <w:rsid w:val="009D2B77"/>
    <w:rsid w:val="009D3BD2"/>
    <w:rsid w:val="009D3FC2"/>
    <w:rsid w:val="009D4040"/>
    <w:rsid w:val="009D4C3E"/>
    <w:rsid w:val="009D5B87"/>
    <w:rsid w:val="009D5BB0"/>
    <w:rsid w:val="009D5C30"/>
    <w:rsid w:val="009D600F"/>
    <w:rsid w:val="009D7756"/>
    <w:rsid w:val="009D7BD7"/>
    <w:rsid w:val="009D7D9B"/>
    <w:rsid w:val="009E05A7"/>
    <w:rsid w:val="009E1184"/>
    <w:rsid w:val="009E2408"/>
    <w:rsid w:val="009E3026"/>
    <w:rsid w:val="009E3B7C"/>
    <w:rsid w:val="009E42D2"/>
    <w:rsid w:val="009E476D"/>
    <w:rsid w:val="009E4BD4"/>
    <w:rsid w:val="009E5665"/>
    <w:rsid w:val="009E5D17"/>
    <w:rsid w:val="009E6043"/>
    <w:rsid w:val="009E6721"/>
    <w:rsid w:val="009E711B"/>
    <w:rsid w:val="009E73E8"/>
    <w:rsid w:val="009E7479"/>
    <w:rsid w:val="009F01A5"/>
    <w:rsid w:val="009F0299"/>
    <w:rsid w:val="009F1066"/>
    <w:rsid w:val="009F1A79"/>
    <w:rsid w:val="009F1C18"/>
    <w:rsid w:val="009F24D8"/>
    <w:rsid w:val="009F392F"/>
    <w:rsid w:val="009F3BCD"/>
    <w:rsid w:val="009F42CB"/>
    <w:rsid w:val="009F42E8"/>
    <w:rsid w:val="009F44AA"/>
    <w:rsid w:val="009F4717"/>
    <w:rsid w:val="009F4A02"/>
    <w:rsid w:val="009F4B7E"/>
    <w:rsid w:val="009F5600"/>
    <w:rsid w:val="009F57A6"/>
    <w:rsid w:val="009F5B71"/>
    <w:rsid w:val="009F5C24"/>
    <w:rsid w:val="009F5D00"/>
    <w:rsid w:val="009F6551"/>
    <w:rsid w:val="009F7649"/>
    <w:rsid w:val="00A005AF"/>
    <w:rsid w:val="00A01040"/>
    <w:rsid w:val="00A0155A"/>
    <w:rsid w:val="00A01722"/>
    <w:rsid w:val="00A01819"/>
    <w:rsid w:val="00A01E96"/>
    <w:rsid w:val="00A022EE"/>
    <w:rsid w:val="00A0322A"/>
    <w:rsid w:val="00A04892"/>
    <w:rsid w:val="00A049F9"/>
    <w:rsid w:val="00A04B1A"/>
    <w:rsid w:val="00A05153"/>
    <w:rsid w:val="00A05728"/>
    <w:rsid w:val="00A05F60"/>
    <w:rsid w:val="00A0602F"/>
    <w:rsid w:val="00A062CA"/>
    <w:rsid w:val="00A10911"/>
    <w:rsid w:val="00A113B1"/>
    <w:rsid w:val="00A11940"/>
    <w:rsid w:val="00A11AFD"/>
    <w:rsid w:val="00A11D08"/>
    <w:rsid w:val="00A129B2"/>
    <w:rsid w:val="00A15D0D"/>
    <w:rsid w:val="00A168B0"/>
    <w:rsid w:val="00A17B8D"/>
    <w:rsid w:val="00A203A8"/>
    <w:rsid w:val="00A20907"/>
    <w:rsid w:val="00A21086"/>
    <w:rsid w:val="00A21FFF"/>
    <w:rsid w:val="00A22E6A"/>
    <w:rsid w:val="00A23173"/>
    <w:rsid w:val="00A236F3"/>
    <w:rsid w:val="00A23703"/>
    <w:rsid w:val="00A24996"/>
    <w:rsid w:val="00A25383"/>
    <w:rsid w:val="00A2590C"/>
    <w:rsid w:val="00A26019"/>
    <w:rsid w:val="00A27B6F"/>
    <w:rsid w:val="00A305D9"/>
    <w:rsid w:val="00A323AB"/>
    <w:rsid w:val="00A32423"/>
    <w:rsid w:val="00A326BB"/>
    <w:rsid w:val="00A327DA"/>
    <w:rsid w:val="00A329ED"/>
    <w:rsid w:val="00A32C45"/>
    <w:rsid w:val="00A33A3D"/>
    <w:rsid w:val="00A35E5E"/>
    <w:rsid w:val="00A370F1"/>
    <w:rsid w:val="00A37420"/>
    <w:rsid w:val="00A3751B"/>
    <w:rsid w:val="00A3781F"/>
    <w:rsid w:val="00A403E6"/>
    <w:rsid w:val="00A40CF6"/>
    <w:rsid w:val="00A414F5"/>
    <w:rsid w:val="00A4160C"/>
    <w:rsid w:val="00A42901"/>
    <w:rsid w:val="00A4304A"/>
    <w:rsid w:val="00A43744"/>
    <w:rsid w:val="00A438A5"/>
    <w:rsid w:val="00A43F09"/>
    <w:rsid w:val="00A44325"/>
    <w:rsid w:val="00A44568"/>
    <w:rsid w:val="00A447E9"/>
    <w:rsid w:val="00A4485B"/>
    <w:rsid w:val="00A44894"/>
    <w:rsid w:val="00A44DB9"/>
    <w:rsid w:val="00A44EBA"/>
    <w:rsid w:val="00A452EA"/>
    <w:rsid w:val="00A45C26"/>
    <w:rsid w:val="00A4727F"/>
    <w:rsid w:val="00A50147"/>
    <w:rsid w:val="00A50602"/>
    <w:rsid w:val="00A50AE2"/>
    <w:rsid w:val="00A51F20"/>
    <w:rsid w:val="00A527F8"/>
    <w:rsid w:val="00A52820"/>
    <w:rsid w:val="00A53498"/>
    <w:rsid w:val="00A536A6"/>
    <w:rsid w:val="00A53BD6"/>
    <w:rsid w:val="00A53F8B"/>
    <w:rsid w:val="00A5444F"/>
    <w:rsid w:val="00A545E5"/>
    <w:rsid w:val="00A5483B"/>
    <w:rsid w:val="00A54AF8"/>
    <w:rsid w:val="00A54B26"/>
    <w:rsid w:val="00A55336"/>
    <w:rsid w:val="00A55460"/>
    <w:rsid w:val="00A555FC"/>
    <w:rsid w:val="00A558BC"/>
    <w:rsid w:val="00A57BCE"/>
    <w:rsid w:val="00A60490"/>
    <w:rsid w:val="00A60ADE"/>
    <w:rsid w:val="00A61C2E"/>
    <w:rsid w:val="00A61F7B"/>
    <w:rsid w:val="00A62806"/>
    <w:rsid w:val="00A62F2D"/>
    <w:rsid w:val="00A63FB9"/>
    <w:rsid w:val="00A647C7"/>
    <w:rsid w:val="00A653FA"/>
    <w:rsid w:val="00A65784"/>
    <w:rsid w:val="00A66B7D"/>
    <w:rsid w:val="00A67039"/>
    <w:rsid w:val="00A6728D"/>
    <w:rsid w:val="00A67ACE"/>
    <w:rsid w:val="00A67CE8"/>
    <w:rsid w:val="00A67EF5"/>
    <w:rsid w:val="00A70390"/>
    <w:rsid w:val="00A70712"/>
    <w:rsid w:val="00A70ED8"/>
    <w:rsid w:val="00A71E2E"/>
    <w:rsid w:val="00A7265F"/>
    <w:rsid w:val="00A72664"/>
    <w:rsid w:val="00A727A4"/>
    <w:rsid w:val="00A72D46"/>
    <w:rsid w:val="00A72FCE"/>
    <w:rsid w:val="00A73497"/>
    <w:rsid w:val="00A7445D"/>
    <w:rsid w:val="00A74DBF"/>
    <w:rsid w:val="00A75CE6"/>
    <w:rsid w:val="00A7612F"/>
    <w:rsid w:val="00A7641A"/>
    <w:rsid w:val="00A764B2"/>
    <w:rsid w:val="00A76D05"/>
    <w:rsid w:val="00A77447"/>
    <w:rsid w:val="00A77494"/>
    <w:rsid w:val="00A77D95"/>
    <w:rsid w:val="00A8167F"/>
    <w:rsid w:val="00A81DCA"/>
    <w:rsid w:val="00A81ED2"/>
    <w:rsid w:val="00A827B4"/>
    <w:rsid w:val="00A82AD0"/>
    <w:rsid w:val="00A82F16"/>
    <w:rsid w:val="00A83034"/>
    <w:rsid w:val="00A83D0E"/>
    <w:rsid w:val="00A846FF"/>
    <w:rsid w:val="00A85416"/>
    <w:rsid w:val="00A858B6"/>
    <w:rsid w:val="00A85FBC"/>
    <w:rsid w:val="00A86246"/>
    <w:rsid w:val="00A86685"/>
    <w:rsid w:val="00A867F7"/>
    <w:rsid w:val="00A86B5C"/>
    <w:rsid w:val="00A87F15"/>
    <w:rsid w:val="00A90ACA"/>
    <w:rsid w:val="00A90E2F"/>
    <w:rsid w:val="00A91144"/>
    <w:rsid w:val="00A91E66"/>
    <w:rsid w:val="00A927D6"/>
    <w:rsid w:val="00A93359"/>
    <w:rsid w:val="00A93552"/>
    <w:rsid w:val="00A93FCA"/>
    <w:rsid w:val="00A947AD"/>
    <w:rsid w:val="00A95B06"/>
    <w:rsid w:val="00A95D17"/>
    <w:rsid w:val="00A96C67"/>
    <w:rsid w:val="00A96D09"/>
    <w:rsid w:val="00A976CC"/>
    <w:rsid w:val="00A97A18"/>
    <w:rsid w:val="00A97A74"/>
    <w:rsid w:val="00A97BAE"/>
    <w:rsid w:val="00A97F0E"/>
    <w:rsid w:val="00AA006B"/>
    <w:rsid w:val="00AA1985"/>
    <w:rsid w:val="00AA19F3"/>
    <w:rsid w:val="00AA45C3"/>
    <w:rsid w:val="00AA4ACA"/>
    <w:rsid w:val="00AA62E3"/>
    <w:rsid w:val="00AA63A4"/>
    <w:rsid w:val="00AA7791"/>
    <w:rsid w:val="00AA797A"/>
    <w:rsid w:val="00AB045F"/>
    <w:rsid w:val="00AB05F2"/>
    <w:rsid w:val="00AB072F"/>
    <w:rsid w:val="00AB0A89"/>
    <w:rsid w:val="00AB14E1"/>
    <w:rsid w:val="00AB1C43"/>
    <w:rsid w:val="00AB2030"/>
    <w:rsid w:val="00AB221F"/>
    <w:rsid w:val="00AB247A"/>
    <w:rsid w:val="00AB2B22"/>
    <w:rsid w:val="00AB311A"/>
    <w:rsid w:val="00AB340B"/>
    <w:rsid w:val="00AB388C"/>
    <w:rsid w:val="00AB42EE"/>
    <w:rsid w:val="00AB5337"/>
    <w:rsid w:val="00AB6EF9"/>
    <w:rsid w:val="00AB6FA6"/>
    <w:rsid w:val="00AC0211"/>
    <w:rsid w:val="00AC1A73"/>
    <w:rsid w:val="00AC28D6"/>
    <w:rsid w:val="00AC3263"/>
    <w:rsid w:val="00AC3938"/>
    <w:rsid w:val="00AC45D3"/>
    <w:rsid w:val="00AC4715"/>
    <w:rsid w:val="00AC4AB3"/>
    <w:rsid w:val="00AC5E06"/>
    <w:rsid w:val="00AC6162"/>
    <w:rsid w:val="00AC6389"/>
    <w:rsid w:val="00AC745D"/>
    <w:rsid w:val="00AC7E6D"/>
    <w:rsid w:val="00AD02E1"/>
    <w:rsid w:val="00AD169E"/>
    <w:rsid w:val="00AD1CE3"/>
    <w:rsid w:val="00AD2B07"/>
    <w:rsid w:val="00AD382B"/>
    <w:rsid w:val="00AD3A2D"/>
    <w:rsid w:val="00AD4663"/>
    <w:rsid w:val="00AD5AAB"/>
    <w:rsid w:val="00AD6837"/>
    <w:rsid w:val="00AD6C3B"/>
    <w:rsid w:val="00AE0E5D"/>
    <w:rsid w:val="00AE16CB"/>
    <w:rsid w:val="00AE2120"/>
    <w:rsid w:val="00AE21A5"/>
    <w:rsid w:val="00AE27B0"/>
    <w:rsid w:val="00AE2FA6"/>
    <w:rsid w:val="00AE3736"/>
    <w:rsid w:val="00AE38F3"/>
    <w:rsid w:val="00AE4A31"/>
    <w:rsid w:val="00AE5B3C"/>
    <w:rsid w:val="00AE6E7D"/>
    <w:rsid w:val="00AE726B"/>
    <w:rsid w:val="00AE7A30"/>
    <w:rsid w:val="00AE7CC6"/>
    <w:rsid w:val="00AF0089"/>
    <w:rsid w:val="00AF0AA8"/>
    <w:rsid w:val="00AF0D42"/>
    <w:rsid w:val="00AF147C"/>
    <w:rsid w:val="00AF14BD"/>
    <w:rsid w:val="00AF15E0"/>
    <w:rsid w:val="00AF16FC"/>
    <w:rsid w:val="00AF2848"/>
    <w:rsid w:val="00AF2867"/>
    <w:rsid w:val="00AF2A33"/>
    <w:rsid w:val="00AF309F"/>
    <w:rsid w:val="00AF3141"/>
    <w:rsid w:val="00AF3276"/>
    <w:rsid w:val="00AF3E23"/>
    <w:rsid w:val="00AF4DA6"/>
    <w:rsid w:val="00AF50AB"/>
    <w:rsid w:val="00AF5238"/>
    <w:rsid w:val="00AF655F"/>
    <w:rsid w:val="00AF6AF9"/>
    <w:rsid w:val="00AF73FB"/>
    <w:rsid w:val="00AF77A2"/>
    <w:rsid w:val="00AF7BFD"/>
    <w:rsid w:val="00AF7D45"/>
    <w:rsid w:val="00B0060D"/>
    <w:rsid w:val="00B0060E"/>
    <w:rsid w:val="00B00BC8"/>
    <w:rsid w:val="00B0130E"/>
    <w:rsid w:val="00B01A57"/>
    <w:rsid w:val="00B02021"/>
    <w:rsid w:val="00B02ABD"/>
    <w:rsid w:val="00B02B18"/>
    <w:rsid w:val="00B0314B"/>
    <w:rsid w:val="00B031C2"/>
    <w:rsid w:val="00B03394"/>
    <w:rsid w:val="00B03560"/>
    <w:rsid w:val="00B0358B"/>
    <w:rsid w:val="00B0363F"/>
    <w:rsid w:val="00B040A6"/>
    <w:rsid w:val="00B044DF"/>
    <w:rsid w:val="00B046DE"/>
    <w:rsid w:val="00B04BEB"/>
    <w:rsid w:val="00B04D0A"/>
    <w:rsid w:val="00B04FA7"/>
    <w:rsid w:val="00B05006"/>
    <w:rsid w:val="00B05321"/>
    <w:rsid w:val="00B05654"/>
    <w:rsid w:val="00B060E9"/>
    <w:rsid w:val="00B066A9"/>
    <w:rsid w:val="00B06E04"/>
    <w:rsid w:val="00B06FA0"/>
    <w:rsid w:val="00B073DA"/>
    <w:rsid w:val="00B078E3"/>
    <w:rsid w:val="00B07B37"/>
    <w:rsid w:val="00B10136"/>
    <w:rsid w:val="00B102A5"/>
    <w:rsid w:val="00B1065C"/>
    <w:rsid w:val="00B10A41"/>
    <w:rsid w:val="00B10D7E"/>
    <w:rsid w:val="00B10DF0"/>
    <w:rsid w:val="00B117A1"/>
    <w:rsid w:val="00B11AC8"/>
    <w:rsid w:val="00B11CD7"/>
    <w:rsid w:val="00B12021"/>
    <w:rsid w:val="00B12314"/>
    <w:rsid w:val="00B1256B"/>
    <w:rsid w:val="00B129BC"/>
    <w:rsid w:val="00B130D7"/>
    <w:rsid w:val="00B13475"/>
    <w:rsid w:val="00B137F0"/>
    <w:rsid w:val="00B148B1"/>
    <w:rsid w:val="00B14CA4"/>
    <w:rsid w:val="00B14E1D"/>
    <w:rsid w:val="00B15D40"/>
    <w:rsid w:val="00B160A1"/>
    <w:rsid w:val="00B1628E"/>
    <w:rsid w:val="00B1680F"/>
    <w:rsid w:val="00B169A0"/>
    <w:rsid w:val="00B1723D"/>
    <w:rsid w:val="00B17EEB"/>
    <w:rsid w:val="00B2025E"/>
    <w:rsid w:val="00B20D80"/>
    <w:rsid w:val="00B226E2"/>
    <w:rsid w:val="00B23A95"/>
    <w:rsid w:val="00B23C8F"/>
    <w:rsid w:val="00B24058"/>
    <w:rsid w:val="00B24975"/>
    <w:rsid w:val="00B24E97"/>
    <w:rsid w:val="00B2509D"/>
    <w:rsid w:val="00B25AE3"/>
    <w:rsid w:val="00B267BC"/>
    <w:rsid w:val="00B268A2"/>
    <w:rsid w:val="00B3003A"/>
    <w:rsid w:val="00B30FD0"/>
    <w:rsid w:val="00B31476"/>
    <w:rsid w:val="00B3230A"/>
    <w:rsid w:val="00B32DB5"/>
    <w:rsid w:val="00B3315C"/>
    <w:rsid w:val="00B335A9"/>
    <w:rsid w:val="00B3388C"/>
    <w:rsid w:val="00B343ED"/>
    <w:rsid w:val="00B34569"/>
    <w:rsid w:val="00B34833"/>
    <w:rsid w:val="00B3526A"/>
    <w:rsid w:val="00B35290"/>
    <w:rsid w:val="00B3599B"/>
    <w:rsid w:val="00B35AB0"/>
    <w:rsid w:val="00B36444"/>
    <w:rsid w:val="00B36D89"/>
    <w:rsid w:val="00B37505"/>
    <w:rsid w:val="00B403BE"/>
    <w:rsid w:val="00B409A7"/>
    <w:rsid w:val="00B41982"/>
    <w:rsid w:val="00B4220B"/>
    <w:rsid w:val="00B4242C"/>
    <w:rsid w:val="00B424D8"/>
    <w:rsid w:val="00B424DC"/>
    <w:rsid w:val="00B42716"/>
    <w:rsid w:val="00B4352F"/>
    <w:rsid w:val="00B43867"/>
    <w:rsid w:val="00B447AE"/>
    <w:rsid w:val="00B44BD6"/>
    <w:rsid w:val="00B44C08"/>
    <w:rsid w:val="00B46531"/>
    <w:rsid w:val="00B502CB"/>
    <w:rsid w:val="00B50521"/>
    <w:rsid w:val="00B50538"/>
    <w:rsid w:val="00B50F3B"/>
    <w:rsid w:val="00B52181"/>
    <w:rsid w:val="00B5226A"/>
    <w:rsid w:val="00B52F24"/>
    <w:rsid w:val="00B5328A"/>
    <w:rsid w:val="00B53DF3"/>
    <w:rsid w:val="00B548AA"/>
    <w:rsid w:val="00B548DD"/>
    <w:rsid w:val="00B54ADA"/>
    <w:rsid w:val="00B55146"/>
    <w:rsid w:val="00B55FF4"/>
    <w:rsid w:val="00B56053"/>
    <w:rsid w:val="00B560E4"/>
    <w:rsid w:val="00B5657C"/>
    <w:rsid w:val="00B56BB7"/>
    <w:rsid w:val="00B5710D"/>
    <w:rsid w:val="00B57675"/>
    <w:rsid w:val="00B5783D"/>
    <w:rsid w:val="00B57C20"/>
    <w:rsid w:val="00B57CDA"/>
    <w:rsid w:val="00B607A9"/>
    <w:rsid w:val="00B6098E"/>
    <w:rsid w:val="00B62AF8"/>
    <w:rsid w:val="00B639CC"/>
    <w:rsid w:val="00B63E0E"/>
    <w:rsid w:val="00B64773"/>
    <w:rsid w:val="00B647C5"/>
    <w:rsid w:val="00B64A2E"/>
    <w:rsid w:val="00B64B53"/>
    <w:rsid w:val="00B65BA6"/>
    <w:rsid w:val="00B65C70"/>
    <w:rsid w:val="00B70042"/>
    <w:rsid w:val="00B70168"/>
    <w:rsid w:val="00B70EC3"/>
    <w:rsid w:val="00B71367"/>
    <w:rsid w:val="00B71845"/>
    <w:rsid w:val="00B71B5F"/>
    <w:rsid w:val="00B71F69"/>
    <w:rsid w:val="00B73462"/>
    <w:rsid w:val="00B74417"/>
    <w:rsid w:val="00B74691"/>
    <w:rsid w:val="00B74DE2"/>
    <w:rsid w:val="00B7577C"/>
    <w:rsid w:val="00B7589B"/>
    <w:rsid w:val="00B758F6"/>
    <w:rsid w:val="00B75E1D"/>
    <w:rsid w:val="00B75F60"/>
    <w:rsid w:val="00B7785A"/>
    <w:rsid w:val="00B80326"/>
    <w:rsid w:val="00B80DF0"/>
    <w:rsid w:val="00B81757"/>
    <w:rsid w:val="00B8192A"/>
    <w:rsid w:val="00B82139"/>
    <w:rsid w:val="00B82A9F"/>
    <w:rsid w:val="00B83456"/>
    <w:rsid w:val="00B837A7"/>
    <w:rsid w:val="00B839FE"/>
    <w:rsid w:val="00B83AB2"/>
    <w:rsid w:val="00B84CA9"/>
    <w:rsid w:val="00B84E11"/>
    <w:rsid w:val="00B852C2"/>
    <w:rsid w:val="00B86575"/>
    <w:rsid w:val="00B867B5"/>
    <w:rsid w:val="00B875C7"/>
    <w:rsid w:val="00B8790F"/>
    <w:rsid w:val="00B9007D"/>
    <w:rsid w:val="00B9012A"/>
    <w:rsid w:val="00B90161"/>
    <w:rsid w:val="00B9092A"/>
    <w:rsid w:val="00B90C70"/>
    <w:rsid w:val="00B90CC3"/>
    <w:rsid w:val="00B90E9A"/>
    <w:rsid w:val="00B9214E"/>
    <w:rsid w:val="00B923BD"/>
    <w:rsid w:val="00B92414"/>
    <w:rsid w:val="00B9268A"/>
    <w:rsid w:val="00B92F74"/>
    <w:rsid w:val="00B9321B"/>
    <w:rsid w:val="00B93297"/>
    <w:rsid w:val="00B93331"/>
    <w:rsid w:val="00B938A1"/>
    <w:rsid w:val="00B93B4E"/>
    <w:rsid w:val="00B945D6"/>
    <w:rsid w:val="00B952C2"/>
    <w:rsid w:val="00B96097"/>
    <w:rsid w:val="00B9625A"/>
    <w:rsid w:val="00B96277"/>
    <w:rsid w:val="00B96C90"/>
    <w:rsid w:val="00B96CD3"/>
    <w:rsid w:val="00B96EC6"/>
    <w:rsid w:val="00B97209"/>
    <w:rsid w:val="00B97374"/>
    <w:rsid w:val="00B977F6"/>
    <w:rsid w:val="00B97A35"/>
    <w:rsid w:val="00BA0254"/>
    <w:rsid w:val="00BA0AB9"/>
    <w:rsid w:val="00BA110D"/>
    <w:rsid w:val="00BA11E5"/>
    <w:rsid w:val="00BA167C"/>
    <w:rsid w:val="00BA20F8"/>
    <w:rsid w:val="00BA2641"/>
    <w:rsid w:val="00BA2F1E"/>
    <w:rsid w:val="00BA2F84"/>
    <w:rsid w:val="00BA32B6"/>
    <w:rsid w:val="00BA33B6"/>
    <w:rsid w:val="00BA3B67"/>
    <w:rsid w:val="00BA3DB8"/>
    <w:rsid w:val="00BA3E6E"/>
    <w:rsid w:val="00BA4042"/>
    <w:rsid w:val="00BA44FB"/>
    <w:rsid w:val="00BA4CEC"/>
    <w:rsid w:val="00BA5A03"/>
    <w:rsid w:val="00BA683A"/>
    <w:rsid w:val="00BA6AC3"/>
    <w:rsid w:val="00BA6B1B"/>
    <w:rsid w:val="00BA6B62"/>
    <w:rsid w:val="00BA7519"/>
    <w:rsid w:val="00BA7EE9"/>
    <w:rsid w:val="00BA7FCF"/>
    <w:rsid w:val="00BB0138"/>
    <w:rsid w:val="00BB0B1B"/>
    <w:rsid w:val="00BB0B8B"/>
    <w:rsid w:val="00BB108B"/>
    <w:rsid w:val="00BB1160"/>
    <w:rsid w:val="00BB1709"/>
    <w:rsid w:val="00BB1B91"/>
    <w:rsid w:val="00BB1D06"/>
    <w:rsid w:val="00BB1FDD"/>
    <w:rsid w:val="00BB2112"/>
    <w:rsid w:val="00BB2EC9"/>
    <w:rsid w:val="00BB319F"/>
    <w:rsid w:val="00BB47CB"/>
    <w:rsid w:val="00BB4B59"/>
    <w:rsid w:val="00BB5660"/>
    <w:rsid w:val="00BB5674"/>
    <w:rsid w:val="00BB5906"/>
    <w:rsid w:val="00BB5FAB"/>
    <w:rsid w:val="00BB648A"/>
    <w:rsid w:val="00BB66B4"/>
    <w:rsid w:val="00BB6819"/>
    <w:rsid w:val="00BB7573"/>
    <w:rsid w:val="00BB75E7"/>
    <w:rsid w:val="00BB7ECD"/>
    <w:rsid w:val="00BC0330"/>
    <w:rsid w:val="00BC05C3"/>
    <w:rsid w:val="00BC108B"/>
    <w:rsid w:val="00BC2819"/>
    <w:rsid w:val="00BC28C1"/>
    <w:rsid w:val="00BC3D84"/>
    <w:rsid w:val="00BC3D9F"/>
    <w:rsid w:val="00BC41DE"/>
    <w:rsid w:val="00BC42FF"/>
    <w:rsid w:val="00BC4BC7"/>
    <w:rsid w:val="00BC4DA0"/>
    <w:rsid w:val="00BC4F35"/>
    <w:rsid w:val="00BC5B42"/>
    <w:rsid w:val="00BC64BC"/>
    <w:rsid w:val="00BC651C"/>
    <w:rsid w:val="00BC6743"/>
    <w:rsid w:val="00BC755D"/>
    <w:rsid w:val="00BC774F"/>
    <w:rsid w:val="00BC7800"/>
    <w:rsid w:val="00BD0D84"/>
    <w:rsid w:val="00BD15C6"/>
    <w:rsid w:val="00BD352C"/>
    <w:rsid w:val="00BD5777"/>
    <w:rsid w:val="00BD5E03"/>
    <w:rsid w:val="00BD60AE"/>
    <w:rsid w:val="00BD6D8B"/>
    <w:rsid w:val="00BD716A"/>
    <w:rsid w:val="00BD7739"/>
    <w:rsid w:val="00BD7EDC"/>
    <w:rsid w:val="00BE01FA"/>
    <w:rsid w:val="00BE0752"/>
    <w:rsid w:val="00BE0F9E"/>
    <w:rsid w:val="00BE1173"/>
    <w:rsid w:val="00BE13BC"/>
    <w:rsid w:val="00BE1DF8"/>
    <w:rsid w:val="00BE22A5"/>
    <w:rsid w:val="00BE3004"/>
    <w:rsid w:val="00BE30CE"/>
    <w:rsid w:val="00BE3701"/>
    <w:rsid w:val="00BE3728"/>
    <w:rsid w:val="00BE3E3E"/>
    <w:rsid w:val="00BE42E0"/>
    <w:rsid w:val="00BE588F"/>
    <w:rsid w:val="00BE58E7"/>
    <w:rsid w:val="00BE5F3F"/>
    <w:rsid w:val="00BE654D"/>
    <w:rsid w:val="00BE734C"/>
    <w:rsid w:val="00BE7366"/>
    <w:rsid w:val="00BE7B2D"/>
    <w:rsid w:val="00BF0321"/>
    <w:rsid w:val="00BF0DA0"/>
    <w:rsid w:val="00BF10BC"/>
    <w:rsid w:val="00BF132E"/>
    <w:rsid w:val="00BF172D"/>
    <w:rsid w:val="00BF1B35"/>
    <w:rsid w:val="00BF1F8F"/>
    <w:rsid w:val="00BF215A"/>
    <w:rsid w:val="00BF234D"/>
    <w:rsid w:val="00BF2870"/>
    <w:rsid w:val="00BF2DD1"/>
    <w:rsid w:val="00BF308C"/>
    <w:rsid w:val="00BF49B6"/>
    <w:rsid w:val="00BF4CB6"/>
    <w:rsid w:val="00BF6ABD"/>
    <w:rsid w:val="00BF6DC9"/>
    <w:rsid w:val="00BF7697"/>
    <w:rsid w:val="00BF7996"/>
    <w:rsid w:val="00BF79E6"/>
    <w:rsid w:val="00C000D6"/>
    <w:rsid w:val="00C00508"/>
    <w:rsid w:val="00C0190A"/>
    <w:rsid w:val="00C01D0A"/>
    <w:rsid w:val="00C025E9"/>
    <w:rsid w:val="00C02A0B"/>
    <w:rsid w:val="00C040D5"/>
    <w:rsid w:val="00C043C9"/>
    <w:rsid w:val="00C044D9"/>
    <w:rsid w:val="00C049B0"/>
    <w:rsid w:val="00C04DDE"/>
    <w:rsid w:val="00C05674"/>
    <w:rsid w:val="00C05FCB"/>
    <w:rsid w:val="00C061DC"/>
    <w:rsid w:val="00C07519"/>
    <w:rsid w:val="00C07566"/>
    <w:rsid w:val="00C07671"/>
    <w:rsid w:val="00C11ADD"/>
    <w:rsid w:val="00C11B21"/>
    <w:rsid w:val="00C127E1"/>
    <w:rsid w:val="00C12914"/>
    <w:rsid w:val="00C14643"/>
    <w:rsid w:val="00C14832"/>
    <w:rsid w:val="00C14B08"/>
    <w:rsid w:val="00C14C0B"/>
    <w:rsid w:val="00C14CDF"/>
    <w:rsid w:val="00C15C6F"/>
    <w:rsid w:val="00C15E4E"/>
    <w:rsid w:val="00C164D3"/>
    <w:rsid w:val="00C16D44"/>
    <w:rsid w:val="00C16F9F"/>
    <w:rsid w:val="00C175CE"/>
    <w:rsid w:val="00C17B54"/>
    <w:rsid w:val="00C17E60"/>
    <w:rsid w:val="00C17F39"/>
    <w:rsid w:val="00C20826"/>
    <w:rsid w:val="00C20E03"/>
    <w:rsid w:val="00C2126F"/>
    <w:rsid w:val="00C21D46"/>
    <w:rsid w:val="00C220FE"/>
    <w:rsid w:val="00C2294F"/>
    <w:rsid w:val="00C23FE6"/>
    <w:rsid w:val="00C247CF"/>
    <w:rsid w:val="00C24C13"/>
    <w:rsid w:val="00C257C3"/>
    <w:rsid w:val="00C25E55"/>
    <w:rsid w:val="00C269E6"/>
    <w:rsid w:val="00C26B51"/>
    <w:rsid w:val="00C26BFE"/>
    <w:rsid w:val="00C26E7A"/>
    <w:rsid w:val="00C272AA"/>
    <w:rsid w:val="00C27870"/>
    <w:rsid w:val="00C27E94"/>
    <w:rsid w:val="00C30BC3"/>
    <w:rsid w:val="00C322F1"/>
    <w:rsid w:val="00C3290C"/>
    <w:rsid w:val="00C32C8D"/>
    <w:rsid w:val="00C32F03"/>
    <w:rsid w:val="00C32F66"/>
    <w:rsid w:val="00C33A90"/>
    <w:rsid w:val="00C34222"/>
    <w:rsid w:val="00C3565E"/>
    <w:rsid w:val="00C356D9"/>
    <w:rsid w:val="00C35B1E"/>
    <w:rsid w:val="00C3694A"/>
    <w:rsid w:val="00C36D5B"/>
    <w:rsid w:val="00C37823"/>
    <w:rsid w:val="00C41144"/>
    <w:rsid w:val="00C41613"/>
    <w:rsid w:val="00C417EB"/>
    <w:rsid w:val="00C421B8"/>
    <w:rsid w:val="00C42316"/>
    <w:rsid w:val="00C42346"/>
    <w:rsid w:val="00C42B48"/>
    <w:rsid w:val="00C430E4"/>
    <w:rsid w:val="00C43792"/>
    <w:rsid w:val="00C439B1"/>
    <w:rsid w:val="00C43B18"/>
    <w:rsid w:val="00C44FF9"/>
    <w:rsid w:val="00C45B5C"/>
    <w:rsid w:val="00C4636C"/>
    <w:rsid w:val="00C50314"/>
    <w:rsid w:val="00C50E18"/>
    <w:rsid w:val="00C50F47"/>
    <w:rsid w:val="00C52C91"/>
    <w:rsid w:val="00C52ED3"/>
    <w:rsid w:val="00C5331E"/>
    <w:rsid w:val="00C53380"/>
    <w:rsid w:val="00C53E12"/>
    <w:rsid w:val="00C55E0A"/>
    <w:rsid w:val="00C56212"/>
    <w:rsid w:val="00C56A8D"/>
    <w:rsid w:val="00C57192"/>
    <w:rsid w:val="00C57AB0"/>
    <w:rsid w:val="00C57F34"/>
    <w:rsid w:val="00C603E0"/>
    <w:rsid w:val="00C609C2"/>
    <w:rsid w:val="00C60A08"/>
    <w:rsid w:val="00C60D23"/>
    <w:rsid w:val="00C620D1"/>
    <w:rsid w:val="00C627CA"/>
    <w:rsid w:val="00C627DD"/>
    <w:rsid w:val="00C6346E"/>
    <w:rsid w:val="00C647B1"/>
    <w:rsid w:val="00C6482A"/>
    <w:rsid w:val="00C6558D"/>
    <w:rsid w:val="00C65C35"/>
    <w:rsid w:val="00C65C83"/>
    <w:rsid w:val="00C666C1"/>
    <w:rsid w:val="00C6697C"/>
    <w:rsid w:val="00C67217"/>
    <w:rsid w:val="00C67406"/>
    <w:rsid w:val="00C67DF8"/>
    <w:rsid w:val="00C67E5A"/>
    <w:rsid w:val="00C7000C"/>
    <w:rsid w:val="00C706F5"/>
    <w:rsid w:val="00C712FF"/>
    <w:rsid w:val="00C71B50"/>
    <w:rsid w:val="00C72270"/>
    <w:rsid w:val="00C72A65"/>
    <w:rsid w:val="00C72A91"/>
    <w:rsid w:val="00C7384D"/>
    <w:rsid w:val="00C73882"/>
    <w:rsid w:val="00C744A3"/>
    <w:rsid w:val="00C756B9"/>
    <w:rsid w:val="00C76485"/>
    <w:rsid w:val="00C76BA2"/>
    <w:rsid w:val="00C76F67"/>
    <w:rsid w:val="00C7716C"/>
    <w:rsid w:val="00C77192"/>
    <w:rsid w:val="00C77B5D"/>
    <w:rsid w:val="00C77E3C"/>
    <w:rsid w:val="00C814CB"/>
    <w:rsid w:val="00C816B6"/>
    <w:rsid w:val="00C820C2"/>
    <w:rsid w:val="00C8299A"/>
    <w:rsid w:val="00C82D73"/>
    <w:rsid w:val="00C83A45"/>
    <w:rsid w:val="00C83AD2"/>
    <w:rsid w:val="00C842CE"/>
    <w:rsid w:val="00C84D7F"/>
    <w:rsid w:val="00C8505C"/>
    <w:rsid w:val="00C85706"/>
    <w:rsid w:val="00C864F9"/>
    <w:rsid w:val="00C9024A"/>
    <w:rsid w:val="00C902BF"/>
    <w:rsid w:val="00C90560"/>
    <w:rsid w:val="00C90A5D"/>
    <w:rsid w:val="00C90EB0"/>
    <w:rsid w:val="00C91CA9"/>
    <w:rsid w:val="00C9250F"/>
    <w:rsid w:val="00C9352C"/>
    <w:rsid w:val="00C9368C"/>
    <w:rsid w:val="00C93759"/>
    <w:rsid w:val="00C93ECC"/>
    <w:rsid w:val="00C94470"/>
    <w:rsid w:val="00C94C8F"/>
    <w:rsid w:val="00C94CED"/>
    <w:rsid w:val="00C95749"/>
    <w:rsid w:val="00C957F4"/>
    <w:rsid w:val="00C95856"/>
    <w:rsid w:val="00C9608F"/>
    <w:rsid w:val="00C96317"/>
    <w:rsid w:val="00C963F8"/>
    <w:rsid w:val="00C964BD"/>
    <w:rsid w:val="00C96A4A"/>
    <w:rsid w:val="00C96BA5"/>
    <w:rsid w:val="00C9702E"/>
    <w:rsid w:val="00CA0C3E"/>
    <w:rsid w:val="00CA0C5C"/>
    <w:rsid w:val="00CA1679"/>
    <w:rsid w:val="00CA1E16"/>
    <w:rsid w:val="00CA1EDB"/>
    <w:rsid w:val="00CA27A7"/>
    <w:rsid w:val="00CA3367"/>
    <w:rsid w:val="00CA3D93"/>
    <w:rsid w:val="00CA4065"/>
    <w:rsid w:val="00CA51E9"/>
    <w:rsid w:val="00CA55AA"/>
    <w:rsid w:val="00CA66BF"/>
    <w:rsid w:val="00CA69BA"/>
    <w:rsid w:val="00CA6A26"/>
    <w:rsid w:val="00CA7368"/>
    <w:rsid w:val="00CA7D74"/>
    <w:rsid w:val="00CB015F"/>
    <w:rsid w:val="00CB101C"/>
    <w:rsid w:val="00CB1544"/>
    <w:rsid w:val="00CB177E"/>
    <w:rsid w:val="00CB1DAD"/>
    <w:rsid w:val="00CB203F"/>
    <w:rsid w:val="00CB2FB2"/>
    <w:rsid w:val="00CB34C3"/>
    <w:rsid w:val="00CB3737"/>
    <w:rsid w:val="00CB3DE5"/>
    <w:rsid w:val="00CB4B10"/>
    <w:rsid w:val="00CB4DD2"/>
    <w:rsid w:val="00CB4F65"/>
    <w:rsid w:val="00CB6C6C"/>
    <w:rsid w:val="00CB6D36"/>
    <w:rsid w:val="00CC07B2"/>
    <w:rsid w:val="00CC1ED5"/>
    <w:rsid w:val="00CC2DE9"/>
    <w:rsid w:val="00CC33DC"/>
    <w:rsid w:val="00CC4BA4"/>
    <w:rsid w:val="00CC4DCD"/>
    <w:rsid w:val="00CC5AA5"/>
    <w:rsid w:val="00CC610C"/>
    <w:rsid w:val="00CC7494"/>
    <w:rsid w:val="00CC7EAB"/>
    <w:rsid w:val="00CD0911"/>
    <w:rsid w:val="00CD0A4A"/>
    <w:rsid w:val="00CD1021"/>
    <w:rsid w:val="00CD1102"/>
    <w:rsid w:val="00CD1944"/>
    <w:rsid w:val="00CD1E5E"/>
    <w:rsid w:val="00CD307E"/>
    <w:rsid w:val="00CD30C9"/>
    <w:rsid w:val="00CD36B4"/>
    <w:rsid w:val="00CD4D68"/>
    <w:rsid w:val="00CD4FB6"/>
    <w:rsid w:val="00CD54F8"/>
    <w:rsid w:val="00CD5B4A"/>
    <w:rsid w:val="00CD6441"/>
    <w:rsid w:val="00CD6522"/>
    <w:rsid w:val="00CD6C6C"/>
    <w:rsid w:val="00CD7E93"/>
    <w:rsid w:val="00CE0132"/>
    <w:rsid w:val="00CE0A29"/>
    <w:rsid w:val="00CE0F3B"/>
    <w:rsid w:val="00CE124B"/>
    <w:rsid w:val="00CE19EC"/>
    <w:rsid w:val="00CE22C1"/>
    <w:rsid w:val="00CE2C1D"/>
    <w:rsid w:val="00CE3917"/>
    <w:rsid w:val="00CE3AFD"/>
    <w:rsid w:val="00CE3EFB"/>
    <w:rsid w:val="00CE49E5"/>
    <w:rsid w:val="00CE4A55"/>
    <w:rsid w:val="00CE4EAA"/>
    <w:rsid w:val="00CE5368"/>
    <w:rsid w:val="00CE694F"/>
    <w:rsid w:val="00CE6955"/>
    <w:rsid w:val="00CE7715"/>
    <w:rsid w:val="00CE7F48"/>
    <w:rsid w:val="00CF026D"/>
    <w:rsid w:val="00CF1C32"/>
    <w:rsid w:val="00CF1CDD"/>
    <w:rsid w:val="00CF1DF2"/>
    <w:rsid w:val="00CF2870"/>
    <w:rsid w:val="00CF2A4C"/>
    <w:rsid w:val="00CF2C4A"/>
    <w:rsid w:val="00CF2F6A"/>
    <w:rsid w:val="00CF324B"/>
    <w:rsid w:val="00CF3FA6"/>
    <w:rsid w:val="00CF402A"/>
    <w:rsid w:val="00CF4304"/>
    <w:rsid w:val="00CF49DE"/>
    <w:rsid w:val="00CF501A"/>
    <w:rsid w:val="00CF5E7C"/>
    <w:rsid w:val="00CF639A"/>
    <w:rsid w:val="00CF64F3"/>
    <w:rsid w:val="00CF654C"/>
    <w:rsid w:val="00CF79B6"/>
    <w:rsid w:val="00D000EF"/>
    <w:rsid w:val="00D00313"/>
    <w:rsid w:val="00D00A31"/>
    <w:rsid w:val="00D00F93"/>
    <w:rsid w:val="00D015C3"/>
    <w:rsid w:val="00D01804"/>
    <w:rsid w:val="00D01C3A"/>
    <w:rsid w:val="00D025CB"/>
    <w:rsid w:val="00D025EC"/>
    <w:rsid w:val="00D02F5E"/>
    <w:rsid w:val="00D0342C"/>
    <w:rsid w:val="00D03601"/>
    <w:rsid w:val="00D03751"/>
    <w:rsid w:val="00D04298"/>
    <w:rsid w:val="00D04842"/>
    <w:rsid w:val="00D0521C"/>
    <w:rsid w:val="00D05304"/>
    <w:rsid w:val="00D05376"/>
    <w:rsid w:val="00D06347"/>
    <w:rsid w:val="00D06862"/>
    <w:rsid w:val="00D068DC"/>
    <w:rsid w:val="00D06CD9"/>
    <w:rsid w:val="00D1153B"/>
    <w:rsid w:val="00D119D2"/>
    <w:rsid w:val="00D1207B"/>
    <w:rsid w:val="00D12124"/>
    <w:rsid w:val="00D12E64"/>
    <w:rsid w:val="00D131CB"/>
    <w:rsid w:val="00D138D5"/>
    <w:rsid w:val="00D13E2B"/>
    <w:rsid w:val="00D156DB"/>
    <w:rsid w:val="00D161BB"/>
    <w:rsid w:val="00D16D73"/>
    <w:rsid w:val="00D20543"/>
    <w:rsid w:val="00D2097A"/>
    <w:rsid w:val="00D20C06"/>
    <w:rsid w:val="00D20DC3"/>
    <w:rsid w:val="00D212BC"/>
    <w:rsid w:val="00D217FF"/>
    <w:rsid w:val="00D2243D"/>
    <w:rsid w:val="00D2299F"/>
    <w:rsid w:val="00D238A7"/>
    <w:rsid w:val="00D24141"/>
    <w:rsid w:val="00D2416C"/>
    <w:rsid w:val="00D246A0"/>
    <w:rsid w:val="00D25817"/>
    <w:rsid w:val="00D25F76"/>
    <w:rsid w:val="00D26C74"/>
    <w:rsid w:val="00D27787"/>
    <w:rsid w:val="00D27970"/>
    <w:rsid w:val="00D30CDD"/>
    <w:rsid w:val="00D30DEF"/>
    <w:rsid w:val="00D3215A"/>
    <w:rsid w:val="00D3276F"/>
    <w:rsid w:val="00D3282A"/>
    <w:rsid w:val="00D33601"/>
    <w:rsid w:val="00D34FF5"/>
    <w:rsid w:val="00D35298"/>
    <w:rsid w:val="00D405A6"/>
    <w:rsid w:val="00D4060F"/>
    <w:rsid w:val="00D40875"/>
    <w:rsid w:val="00D416EC"/>
    <w:rsid w:val="00D42166"/>
    <w:rsid w:val="00D42932"/>
    <w:rsid w:val="00D42EBE"/>
    <w:rsid w:val="00D434C1"/>
    <w:rsid w:val="00D440A3"/>
    <w:rsid w:val="00D44DFE"/>
    <w:rsid w:val="00D454C6"/>
    <w:rsid w:val="00D45DB1"/>
    <w:rsid w:val="00D46266"/>
    <w:rsid w:val="00D466C8"/>
    <w:rsid w:val="00D46964"/>
    <w:rsid w:val="00D4723D"/>
    <w:rsid w:val="00D4798F"/>
    <w:rsid w:val="00D47E2F"/>
    <w:rsid w:val="00D512C0"/>
    <w:rsid w:val="00D51631"/>
    <w:rsid w:val="00D5181C"/>
    <w:rsid w:val="00D51D3F"/>
    <w:rsid w:val="00D51E7E"/>
    <w:rsid w:val="00D51F49"/>
    <w:rsid w:val="00D52DEB"/>
    <w:rsid w:val="00D5320A"/>
    <w:rsid w:val="00D5324D"/>
    <w:rsid w:val="00D5376C"/>
    <w:rsid w:val="00D5385A"/>
    <w:rsid w:val="00D5391C"/>
    <w:rsid w:val="00D53B37"/>
    <w:rsid w:val="00D53C09"/>
    <w:rsid w:val="00D53D19"/>
    <w:rsid w:val="00D541E6"/>
    <w:rsid w:val="00D544D5"/>
    <w:rsid w:val="00D54878"/>
    <w:rsid w:val="00D54954"/>
    <w:rsid w:val="00D54ED0"/>
    <w:rsid w:val="00D5520A"/>
    <w:rsid w:val="00D55D24"/>
    <w:rsid w:val="00D560E8"/>
    <w:rsid w:val="00D56BD1"/>
    <w:rsid w:val="00D56F23"/>
    <w:rsid w:val="00D570DB"/>
    <w:rsid w:val="00D57917"/>
    <w:rsid w:val="00D57A1E"/>
    <w:rsid w:val="00D6016E"/>
    <w:rsid w:val="00D60878"/>
    <w:rsid w:val="00D61119"/>
    <w:rsid w:val="00D612E6"/>
    <w:rsid w:val="00D62315"/>
    <w:rsid w:val="00D62A2B"/>
    <w:rsid w:val="00D637CE"/>
    <w:rsid w:val="00D639F7"/>
    <w:rsid w:val="00D64CC8"/>
    <w:rsid w:val="00D6615C"/>
    <w:rsid w:val="00D66702"/>
    <w:rsid w:val="00D66948"/>
    <w:rsid w:val="00D6700B"/>
    <w:rsid w:val="00D6766E"/>
    <w:rsid w:val="00D67BDF"/>
    <w:rsid w:val="00D70493"/>
    <w:rsid w:val="00D70F0C"/>
    <w:rsid w:val="00D71300"/>
    <w:rsid w:val="00D7138F"/>
    <w:rsid w:val="00D7213A"/>
    <w:rsid w:val="00D72ABF"/>
    <w:rsid w:val="00D72B43"/>
    <w:rsid w:val="00D73152"/>
    <w:rsid w:val="00D7443C"/>
    <w:rsid w:val="00D745E6"/>
    <w:rsid w:val="00D74CFC"/>
    <w:rsid w:val="00D7505D"/>
    <w:rsid w:val="00D755BA"/>
    <w:rsid w:val="00D7578E"/>
    <w:rsid w:val="00D7580A"/>
    <w:rsid w:val="00D75C5E"/>
    <w:rsid w:val="00D760A6"/>
    <w:rsid w:val="00D763B2"/>
    <w:rsid w:val="00D76698"/>
    <w:rsid w:val="00D80178"/>
    <w:rsid w:val="00D8096D"/>
    <w:rsid w:val="00D80C66"/>
    <w:rsid w:val="00D814C5"/>
    <w:rsid w:val="00D816B0"/>
    <w:rsid w:val="00D8181F"/>
    <w:rsid w:val="00D8232F"/>
    <w:rsid w:val="00D8254E"/>
    <w:rsid w:val="00D82D62"/>
    <w:rsid w:val="00D8326F"/>
    <w:rsid w:val="00D84CEB"/>
    <w:rsid w:val="00D859C4"/>
    <w:rsid w:val="00D85C7F"/>
    <w:rsid w:val="00D870C5"/>
    <w:rsid w:val="00D87798"/>
    <w:rsid w:val="00D87AD8"/>
    <w:rsid w:val="00D90339"/>
    <w:rsid w:val="00D90832"/>
    <w:rsid w:val="00D909EE"/>
    <w:rsid w:val="00D90FD1"/>
    <w:rsid w:val="00D91817"/>
    <w:rsid w:val="00D923AA"/>
    <w:rsid w:val="00D925A8"/>
    <w:rsid w:val="00D92977"/>
    <w:rsid w:val="00D92F33"/>
    <w:rsid w:val="00D948BD"/>
    <w:rsid w:val="00D94A3D"/>
    <w:rsid w:val="00D94F98"/>
    <w:rsid w:val="00D95A51"/>
    <w:rsid w:val="00D95CDD"/>
    <w:rsid w:val="00D95F64"/>
    <w:rsid w:val="00D9606D"/>
    <w:rsid w:val="00D96278"/>
    <w:rsid w:val="00D964AB"/>
    <w:rsid w:val="00D968FE"/>
    <w:rsid w:val="00D970CA"/>
    <w:rsid w:val="00D97168"/>
    <w:rsid w:val="00D97204"/>
    <w:rsid w:val="00D97B5C"/>
    <w:rsid w:val="00DA2070"/>
    <w:rsid w:val="00DA219A"/>
    <w:rsid w:val="00DA3530"/>
    <w:rsid w:val="00DA36E1"/>
    <w:rsid w:val="00DA38C2"/>
    <w:rsid w:val="00DA3984"/>
    <w:rsid w:val="00DA399E"/>
    <w:rsid w:val="00DA417A"/>
    <w:rsid w:val="00DA45B2"/>
    <w:rsid w:val="00DA5216"/>
    <w:rsid w:val="00DA5BC9"/>
    <w:rsid w:val="00DA5C95"/>
    <w:rsid w:val="00DA5CE6"/>
    <w:rsid w:val="00DA6258"/>
    <w:rsid w:val="00DA62FC"/>
    <w:rsid w:val="00DA647A"/>
    <w:rsid w:val="00DA6496"/>
    <w:rsid w:val="00DA7591"/>
    <w:rsid w:val="00DA7E44"/>
    <w:rsid w:val="00DA7F09"/>
    <w:rsid w:val="00DB0C85"/>
    <w:rsid w:val="00DB0EE6"/>
    <w:rsid w:val="00DB1062"/>
    <w:rsid w:val="00DB1C8E"/>
    <w:rsid w:val="00DB28FF"/>
    <w:rsid w:val="00DB31BD"/>
    <w:rsid w:val="00DB43D7"/>
    <w:rsid w:val="00DB48C9"/>
    <w:rsid w:val="00DB4B1D"/>
    <w:rsid w:val="00DB5141"/>
    <w:rsid w:val="00DB523F"/>
    <w:rsid w:val="00DB571E"/>
    <w:rsid w:val="00DB6491"/>
    <w:rsid w:val="00DB7D39"/>
    <w:rsid w:val="00DC0121"/>
    <w:rsid w:val="00DC018E"/>
    <w:rsid w:val="00DC0526"/>
    <w:rsid w:val="00DC06ED"/>
    <w:rsid w:val="00DC0A51"/>
    <w:rsid w:val="00DC1434"/>
    <w:rsid w:val="00DC197A"/>
    <w:rsid w:val="00DC2567"/>
    <w:rsid w:val="00DC3035"/>
    <w:rsid w:val="00DC3098"/>
    <w:rsid w:val="00DC3548"/>
    <w:rsid w:val="00DC3DDB"/>
    <w:rsid w:val="00DC4AAD"/>
    <w:rsid w:val="00DC4BEA"/>
    <w:rsid w:val="00DC5E8C"/>
    <w:rsid w:val="00DC6475"/>
    <w:rsid w:val="00DC690C"/>
    <w:rsid w:val="00DC7331"/>
    <w:rsid w:val="00DC734C"/>
    <w:rsid w:val="00DD0075"/>
    <w:rsid w:val="00DD0C35"/>
    <w:rsid w:val="00DD13BC"/>
    <w:rsid w:val="00DD1496"/>
    <w:rsid w:val="00DD1559"/>
    <w:rsid w:val="00DD20E6"/>
    <w:rsid w:val="00DD32EC"/>
    <w:rsid w:val="00DD372E"/>
    <w:rsid w:val="00DD3967"/>
    <w:rsid w:val="00DD50E5"/>
    <w:rsid w:val="00DD5247"/>
    <w:rsid w:val="00DD546A"/>
    <w:rsid w:val="00DD573C"/>
    <w:rsid w:val="00DD5FE0"/>
    <w:rsid w:val="00DD64CF"/>
    <w:rsid w:val="00DD65AC"/>
    <w:rsid w:val="00DD684F"/>
    <w:rsid w:val="00DD6BAC"/>
    <w:rsid w:val="00DD72A0"/>
    <w:rsid w:val="00DD740D"/>
    <w:rsid w:val="00DD78F0"/>
    <w:rsid w:val="00DD797A"/>
    <w:rsid w:val="00DE057E"/>
    <w:rsid w:val="00DE07A2"/>
    <w:rsid w:val="00DE07B4"/>
    <w:rsid w:val="00DE07D7"/>
    <w:rsid w:val="00DE1942"/>
    <w:rsid w:val="00DE1CE3"/>
    <w:rsid w:val="00DE291A"/>
    <w:rsid w:val="00DE324D"/>
    <w:rsid w:val="00DE34F6"/>
    <w:rsid w:val="00DE41FD"/>
    <w:rsid w:val="00DE4F63"/>
    <w:rsid w:val="00DE5E1D"/>
    <w:rsid w:val="00DE5E22"/>
    <w:rsid w:val="00DE6836"/>
    <w:rsid w:val="00DE6AA1"/>
    <w:rsid w:val="00DE73C8"/>
    <w:rsid w:val="00DE765E"/>
    <w:rsid w:val="00DE76C4"/>
    <w:rsid w:val="00DE7CAD"/>
    <w:rsid w:val="00DF0671"/>
    <w:rsid w:val="00DF0807"/>
    <w:rsid w:val="00DF100B"/>
    <w:rsid w:val="00DF113E"/>
    <w:rsid w:val="00DF1B4D"/>
    <w:rsid w:val="00DF1B8C"/>
    <w:rsid w:val="00DF21FF"/>
    <w:rsid w:val="00DF2804"/>
    <w:rsid w:val="00DF2CF0"/>
    <w:rsid w:val="00DF2ED2"/>
    <w:rsid w:val="00DF3B55"/>
    <w:rsid w:val="00DF53D3"/>
    <w:rsid w:val="00DF58E6"/>
    <w:rsid w:val="00DF59EF"/>
    <w:rsid w:val="00DF5E08"/>
    <w:rsid w:val="00DF7629"/>
    <w:rsid w:val="00E00DDC"/>
    <w:rsid w:val="00E013CB"/>
    <w:rsid w:val="00E0163E"/>
    <w:rsid w:val="00E018DB"/>
    <w:rsid w:val="00E0198E"/>
    <w:rsid w:val="00E02A64"/>
    <w:rsid w:val="00E02C5A"/>
    <w:rsid w:val="00E02E8E"/>
    <w:rsid w:val="00E036D5"/>
    <w:rsid w:val="00E0484A"/>
    <w:rsid w:val="00E04F02"/>
    <w:rsid w:val="00E0527B"/>
    <w:rsid w:val="00E05C49"/>
    <w:rsid w:val="00E065CE"/>
    <w:rsid w:val="00E06744"/>
    <w:rsid w:val="00E07DC1"/>
    <w:rsid w:val="00E07F29"/>
    <w:rsid w:val="00E10BC2"/>
    <w:rsid w:val="00E11ABE"/>
    <w:rsid w:val="00E11D17"/>
    <w:rsid w:val="00E12353"/>
    <w:rsid w:val="00E126D5"/>
    <w:rsid w:val="00E136C3"/>
    <w:rsid w:val="00E140C7"/>
    <w:rsid w:val="00E14185"/>
    <w:rsid w:val="00E143C3"/>
    <w:rsid w:val="00E14828"/>
    <w:rsid w:val="00E14EE3"/>
    <w:rsid w:val="00E15326"/>
    <w:rsid w:val="00E158A3"/>
    <w:rsid w:val="00E1725A"/>
    <w:rsid w:val="00E176E7"/>
    <w:rsid w:val="00E17930"/>
    <w:rsid w:val="00E17E52"/>
    <w:rsid w:val="00E20512"/>
    <w:rsid w:val="00E206A6"/>
    <w:rsid w:val="00E20D7D"/>
    <w:rsid w:val="00E213E5"/>
    <w:rsid w:val="00E216B5"/>
    <w:rsid w:val="00E2178E"/>
    <w:rsid w:val="00E21FD2"/>
    <w:rsid w:val="00E220AE"/>
    <w:rsid w:val="00E222C0"/>
    <w:rsid w:val="00E22362"/>
    <w:rsid w:val="00E2260A"/>
    <w:rsid w:val="00E22737"/>
    <w:rsid w:val="00E22E56"/>
    <w:rsid w:val="00E22EB5"/>
    <w:rsid w:val="00E22F99"/>
    <w:rsid w:val="00E23C76"/>
    <w:rsid w:val="00E2496E"/>
    <w:rsid w:val="00E24D30"/>
    <w:rsid w:val="00E25DC0"/>
    <w:rsid w:val="00E25DE7"/>
    <w:rsid w:val="00E25E89"/>
    <w:rsid w:val="00E25F0D"/>
    <w:rsid w:val="00E25F8D"/>
    <w:rsid w:val="00E2613A"/>
    <w:rsid w:val="00E30AE2"/>
    <w:rsid w:val="00E30F35"/>
    <w:rsid w:val="00E318A3"/>
    <w:rsid w:val="00E31A0D"/>
    <w:rsid w:val="00E31F5B"/>
    <w:rsid w:val="00E32112"/>
    <w:rsid w:val="00E3321A"/>
    <w:rsid w:val="00E35917"/>
    <w:rsid w:val="00E35EB0"/>
    <w:rsid w:val="00E35FF4"/>
    <w:rsid w:val="00E361ED"/>
    <w:rsid w:val="00E36592"/>
    <w:rsid w:val="00E37756"/>
    <w:rsid w:val="00E379BD"/>
    <w:rsid w:val="00E40437"/>
    <w:rsid w:val="00E404D2"/>
    <w:rsid w:val="00E40768"/>
    <w:rsid w:val="00E42F93"/>
    <w:rsid w:val="00E436D6"/>
    <w:rsid w:val="00E44F07"/>
    <w:rsid w:val="00E44F77"/>
    <w:rsid w:val="00E45140"/>
    <w:rsid w:val="00E46DCF"/>
    <w:rsid w:val="00E510C4"/>
    <w:rsid w:val="00E513AF"/>
    <w:rsid w:val="00E51886"/>
    <w:rsid w:val="00E522E4"/>
    <w:rsid w:val="00E5354C"/>
    <w:rsid w:val="00E53D2A"/>
    <w:rsid w:val="00E5405B"/>
    <w:rsid w:val="00E55F5B"/>
    <w:rsid w:val="00E56C54"/>
    <w:rsid w:val="00E57876"/>
    <w:rsid w:val="00E6007A"/>
    <w:rsid w:val="00E605AB"/>
    <w:rsid w:val="00E60F95"/>
    <w:rsid w:val="00E616BC"/>
    <w:rsid w:val="00E61E3D"/>
    <w:rsid w:val="00E623F7"/>
    <w:rsid w:val="00E626EC"/>
    <w:rsid w:val="00E62902"/>
    <w:rsid w:val="00E62D07"/>
    <w:rsid w:val="00E63FE1"/>
    <w:rsid w:val="00E64264"/>
    <w:rsid w:val="00E646F3"/>
    <w:rsid w:val="00E647D0"/>
    <w:rsid w:val="00E64FB3"/>
    <w:rsid w:val="00E654B0"/>
    <w:rsid w:val="00E65E55"/>
    <w:rsid w:val="00E6685A"/>
    <w:rsid w:val="00E669B1"/>
    <w:rsid w:val="00E66EA1"/>
    <w:rsid w:val="00E66F2E"/>
    <w:rsid w:val="00E672DB"/>
    <w:rsid w:val="00E67C56"/>
    <w:rsid w:val="00E67EE9"/>
    <w:rsid w:val="00E70193"/>
    <w:rsid w:val="00E70220"/>
    <w:rsid w:val="00E70311"/>
    <w:rsid w:val="00E70585"/>
    <w:rsid w:val="00E70FAA"/>
    <w:rsid w:val="00E718B7"/>
    <w:rsid w:val="00E719BE"/>
    <w:rsid w:val="00E71AFB"/>
    <w:rsid w:val="00E7207F"/>
    <w:rsid w:val="00E732E2"/>
    <w:rsid w:val="00E741B9"/>
    <w:rsid w:val="00E742F4"/>
    <w:rsid w:val="00E751C6"/>
    <w:rsid w:val="00E763A2"/>
    <w:rsid w:val="00E769EC"/>
    <w:rsid w:val="00E802B5"/>
    <w:rsid w:val="00E80903"/>
    <w:rsid w:val="00E82045"/>
    <w:rsid w:val="00E82666"/>
    <w:rsid w:val="00E82780"/>
    <w:rsid w:val="00E83105"/>
    <w:rsid w:val="00E83AFC"/>
    <w:rsid w:val="00E84304"/>
    <w:rsid w:val="00E86407"/>
    <w:rsid w:val="00E87500"/>
    <w:rsid w:val="00E903EE"/>
    <w:rsid w:val="00E905CD"/>
    <w:rsid w:val="00E90CB0"/>
    <w:rsid w:val="00E90E18"/>
    <w:rsid w:val="00E90E1F"/>
    <w:rsid w:val="00E910A4"/>
    <w:rsid w:val="00E91570"/>
    <w:rsid w:val="00E916F0"/>
    <w:rsid w:val="00E91992"/>
    <w:rsid w:val="00E92C35"/>
    <w:rsid w:val="00E93535"/>
    <w:rsid w:val="00E93539"/>
    <w:rsid w:val="00E93F68"/>
    <w:rsid w:val="00E941C1"/>
    <w:rsid w:val="00E94694"/>
    <w:rsid w:val="00E94F94"/>
    <w:rsid w:val="00E953D9"/>
    <w:rsid w:val="00E956DA"/>
    <w:rsid w:val="00E95CB1"/>
    <w:rsid w:val="00E95E45"/>
    <w:rsid w:val="00E95F9A"/>
    <w:rsid w:val="00E96CB4"/>
    <w:rsid w:val="00E96D5E"/>
    <w:rsid w:val="00E970C7"/>
    <w:rsid w:val="00E97120"/>
    <w:rsid w:val="00E97B4E"/>
    <w:rsid w:val="00E97DC2"/>
    <w:rsid w:val="00E97FE1"/>
    <w:rsid w:val="00EA0665"/>
    <w:rsid w:val="00EA093A"/>
    <w:rsid w:val="00EA0DB4"/>
    <w:rsid w:val="00EA1331"/>
    <w:rsid w:val="00EA1861"/>
    <w:rsid w:val="00EA1A2A"/>
    <w:rsid w:val="00EA1C72"/>
    <w:rsid w:val="00EA1C7A"/>
    <w:rsid w:val="00EA1DB0"/>
    <w:rsid w:val="00EA20C0"/>
    <w:rsid w:val="00EA27A2"/>
    <w:rsid w:val="00EA2EB4"/>
    <w:rsid w:val="00EA341F"/>
    <w:rsid w:val="00EA3618"/>
    <w:rsid w:val="00EA41CA"/>
    <w:rsid w:val="00EA4653"/>
    <w:rsid w:val="00EA5173"/>
    <w:rsid w:val="00EA539A"/>
    <w:rsid w:val="00EA59FD"/>
    <w:rsid w:val="00EA5CB4"/>
    <w:rsid w:val="00EA5D39"/>
    <w:rsid w:val="00EA5E75"/>
    <w:rsid w:val="00EA5F5C"/>
    <w:rsid w:val="00EA783B"/>
    <w:rsid w:val="00EA794A"/>
    <w:rsid w:val="00EB1003"/>
    <w:rsid w:val="00EB105E"/>
    <w:rsid w:val="00EB1131"/>
    <w:rsid w:val="00EB2268"/>
    <w:rsid w:val="00EB245D"/>
    <w:rsid w:val="00EB269B"/>
    <w:rsid w:val="00EB2A1C"/>
    <w:rsid w:val="00EB359D"/>
    <w:rsid w:val="00EB3B15"/>
    <w:rsid w:val="00EB4361"/>
    <w:rsid w:val="00EB5431"/>
    <w:rsid w:val="00EB5F9A"/>
    <w:rsid w:val="00EB6005"/>
    <w:rsid w:val="00EB629C"/>
    <w:rsid w:val="00EB677B"/>
    <w:rsid w:val="00EB76C6"/>
    <w:rsid w:val="00EB7B64"/>
    <w:rsid w:val="00EB7BD5"/>
    <w:rsid w:val="00EC0BC3"/>
    <w:rsid w:val="00EC124B"/>
    <w:rsid w:val="00EC1463"/>
    <w:rsid w:val="00EC1AA0"/>
    <w:rsid w:val="00EC2A57"/>
    <w:rsid w:val="00EC2D30"/>
    <w:rsid w:val="00EC30B2"/>
    <w:rsid w:val="00EC3101"/>
    <w:rsid w:val="00EC356C"/>
    <w:rsid w:val="00EC35E6"/>
    <w:rsid w:val="00EC36D8"/>
    <w:rsid w:val="00EC3B33"/>
    <w:rsid w:val="00EC4474"/>
    <w:rsid w:val="00EC4630"/>
    <w:rsid w:val="00EC49D5"/>
    <w:rsid w:val="00EC4E59"/>
    <w:rsid w:val="00EC4F78"/>
    <w:rsid w:val="00EC51A5"/>
    <w:rsid w:val="00EC550C"/>
    <w:rsid w:val="00EC56EC"/>
    <w:rsid w:val="00EC5712"/>
    <w:rsid w:val="00EC5725"/>
    <w:rsid w:val="00EC5960"/>
    <w:rsid w:val="00EC5C4A"/>
    <w:rsid w:val="00EC63E1"/>
    <w:rsid w:val="00EC6A5F"/>
    <w:rsid w:val="00EC6D92"/>
    <w:rsid w:val="00EC7447"/>
    <w:rsid w:val="00ED0771"/>
    <w:rsid w:val="00ED0B1E"/>
    <w:rsid w:val="00ED1186"/>
    <w:rsid w:val="00ED129F"/>
    <w:rsid w:val="00ED12B0"/>
    <w:rsid w:val="00ED14A2"/>
    <w:rsid w:val="00ED177E"/>
    <w:rsid w:val="00ED2C4D"/>
    <w:rsid w:val="00ED49CD"/>
    <w:rsid w:val="00ED4BE5"/>
    <w:rsid w:val="00ED551E"/>
    <w:rsid w:val="00ED62CC"/>
    <w:rsid w:val="00ED6BB5"/>
    <w:rsid w:val="00ED72BF"/>
    <w:rsid w:val="00EE0807"/>
    <w:rsid w:val="00EE0915"/>
    <w:rsid w:val="00EE098D"/>
    <w:rsid w:val="00EE0A8E"/>
    <w:rsid w:val="00EE160D"/>
    <w:rsid w:val="00EE1C2B"/>
    <w:rsid w:val="00EE27CD"/>
    <w:rsid w:val="00EE2922"/>
    <w:rsid w:val="00EE2F08"/>
    <w:rsid w:val="00EE36ED"/>
    <w:rsid w:val="00EE3944"/>
    <w:rsid w:val="00EE407A"/>
    <w:rsid w:val="00EE4F6E"/>
    <w:rsid w:val="00EE59C0"/>
    <w:rsid w:val="00EE5D42"/>
    <w:rsid w:val="00EE65F9"/>
    <w:rsid w:val="00EE6E2B"/>
    <w:rsid w:val="00EE7CEE"/>
    <w:rsid w:val="00EF0627"/>
    <w:rsid w:val="00EF1223"/>
    <w:rsid w:val="00EF14F0"/>
    <w:rsid w:val="00EF1EEB"/>
    <w:rsid w:val="00EF28F7"/>
    <w:rsid w:val="00EF2ADD"/>
    <w:rsid w:val="00EF308E"/>
    <w:rsid w:val="00EF324D"/>
    <w:rsid w:val="00EF3934"/>
    <w:rsid w:val="00EF3B2C"/>
    <w:rsid w:val="00EF40D7"/>
    <w:rsid w:val="00EF41CF"/>
    <w:rsid w:val="00EF49B2"/>
    <w:rsid w:val="00EF5674"/>
    <w:rsid w:val="00EF5B38"/>
    <w:rsid w:val="00EF6663"/>
    <w:rsid w:val="00EF666C"/>
    <w:rsid w:val="00EF7008"/>
    <w:rsid w:val="00EF7D0C"/>
    <w:rsid w:val="00F00104"/>
    <w:rsid w:val="00F0043B"/>
    <w:rsid w:val="00F00DB3"/>
    <w:rsid w:val="00F00FD1"/>
    <w:rsid w:val="00F01028"/>
    <w:rsid w:val="00F016B0"/>
    <w:rsid w:val="00F01735"/>
    <w:rsid w:val="00F01A45"/>
    <w:rsid w:val="00F01F50"/>
    <w:rsid w:val="00F02E95"/>
    <w:rsid w:val="00F02F3B"/>
    <w:rsid w:val="00F03936"/>
    <w:rsid w:val="00F039E7"/>
    <w:rsid w:val="00F03EE8"/>
    <w:rsid w:val="00F04380"/>
    <w:rsid w:val="00F04B0B"/>
    <w:rsid w:val="00F04C0D"/>
    <w:rsid w:val="00F054BF"/>
    <w:rsid w:val="00F05E42"/>
    <w:rsid w:val="00F063D3"/>
    <w:rsid w:val="00F06C99"/>
    <w:rsid w:val="00F1011A"/>
    <w:rsid w:val="00F10F06"/>
    <w:rsid w:val="00F11109"/>
    <w:rsid w:val="00F120D3"/>
    <w:rsid w:val="00F122F4"/>
    <w:rsid w:val="00F12449"/>
    <w:rsid w:val="00F1255C"/>
    <w:rsid w:val="00F1277B"/>
    <w:rsid w:val="00F12FE5"/>
    <w:rsid w:val="00F14A7C"/>
    <w:rsid w:val="00F1545B"/>
    <w:rsid w:val="00F15494"/>
    <w:rsid w:val="00F15F46"/>
    <w:rsid w:val="00F16333"/>
    <w:rsid w:val="00F16A38"/>
    <w:rsid w:val="00F17318"/>
    <w:rsid w:val="00F177F0"/>
    <w:rsid w:val="00F17925"/>
    <w:rsid w:val="00F20343"/>
    <w:rsid w:val="00F203A6"/>
    <w:rsid w:val="00F20D08"/>
    <w:rsid w:val="00F20FA7"/>
    <w:rsid w:val="00F2138D"/>
    <w:rsid w:val="00F21BFE"/>
    <w:rsid w:val="00F21FD6"/>
    <w:rsid w:val="00F24966"/>
    <w:rsid w:val="00F24D81"/>
    <w:rsid w:val="00F25BBB"/>
    <w:rsid w:val="00F26178"/>
    <w:rsid w:val="00F2657A"/>
    <w:rsid w:val="00F2670A"/>
    <w:rsid w:val="00F26739"/>
    <w:rsid w:val="00F26820"/>
    <w:rsid w:val="00F26D7E"/>
    <w:rsid w:val="00F27224"/>
    <w:rsid w:val="00F27FC0"/>
    <w:rsid w:val="00F3059F"/>
    <w:rsid w:val="00F305C1"/>
    <w:rsid w:val="00F3088B"/>
    <w:rsid w:val="00F32333"/>
    <w:rsid w:val="00F33ACE"/>
    <w:rsid w:val="00F33D78"/>
    <w:rsid w:val="00F3476F"/>
    <w:rsid w:val="00F34AA1"/>
    <w:rsid w:val="00F3507A"/>
    <w:rsid w:val="00F35AAA"/>
    <w:rsid w:val="00F361B4"/>
    <w:rsid w:val="00F36493"/>
    <w:rsid w:val="00F36709"/>
    <w:rsid w:val="00F372D7"/>
    <w:rsid w:val="00F37339"/>
    <w:rsid w:val="00F379E4"/>
    <w:rsid w:val="00F401D5"/>
    <w:rsid w:val="00F404C7"/>
    <w:rsid w:val="00F40500"/>
    <w:rsid w:val="00F40B47"/>
    <w:rsid w:val="00F41432"/>
    <w:rsid w:val="00F416B6"/>
    <w:rsid w:val="00F416C7"/>
    <w:rsid w:val="00F42719"/>
    <w:rsid w:val="00F42C73"/>
    <w:rsid w:val="00F43324"/>
    <w:rsid w:val="00F43866"/>
    <w:rsid w:val="00F43F3B"/>
    <w:rsid w:val="00F442D7"/>
    <w:rsid w:val="00F44771"/>
    <w:rsid w:val="00F44799"/>
    <w:rsid w:val="00F45AE8"/>
    <w:rsid w:val="00F46227"/>
    <w:rsid w:val="00F46619"/>
    <w:rsid w:val="00F47122"/>
    <w:rsid w:val="00F474A6"/>
    <w:rsid w:val="00F474C4"/>
    <w:rsid w:val="00F47604"/>
    <w:rsid w:val="00F50321"/>
    <w:rsid w:val="00F506C7"/>
    <w:rsid w:val="00F5074C"/>
    <w:rsid w:val="00F51939"/>
    <w:rsid w:val="00F51AA8"/>
    <w:rsid w:val="00F51CC3"/>
    <w:rsid w:val="00F52D4D"/>
    <w:rsid w:val="00F531D6"/>
    <w:rsid w:val="00F531ED"/>
    <w:rsid w:val="00F534B5"/>
    <w:rsid w:val="00F53FBB"/>
    <w:rsid w:val="00F54089"/>
    <w:rsid w:val="00F5477D"/>
    <w:rsid w:val="00F553E7"/>
    <w:rsid w:val="00F55C4B"/>
    <w:rsid w:val="00F56604"/>
    <w:rsid w:val="00F56679"/>
    <w:rsid w:val="00F56919"/>
    <w:rsid w:val="00F579CA"/>
    <w:rsid w:val="00F57A0F"/>
    <w:rsid w:val="00F57A1A"/>
    <w:rsid w:val="00F607CF"/>
    <w:rsid w:val="00F60B01"/>
    <w:rsid w:val="00F620A9"/>
    <w:rsid w:val="00F62FD7"/>
    <w:rsid w:val="00F63380"/>
    <w:rsid w:val="00F648CE"/>
    <w:rsid w:val="00F649A6"/>
    <w:rsid w:val="00F64E87"/>
    <w:rsid w:val="00F64F35"/>
    <w:rsid w:val="00F651E9"/>
    <w:rsid w:val="00F65807"/>
    <w:rsid w:val="00F65E45"/>
    <w:rsid w:val="00F65E54"/>
    <w:rsid w:val="00F66267"/>
    <w:rsid w:val="00F66441"/>
    <w:rsid w:val="00F66917"/>
    <w:rsid w:val="00F66D2E"/>
    <w:rsid w:val="00F7017B"/>
    <w:rsid w:val="00F701E8"/>
    <w:rsid w:val="00F719AA"/>
    <w:rsid w:val="00F71FE2"/>
    <w:rsid w:val="00F72281"/>
    <w:rsid w:val="00F72738"/>
    <w:rsid w:val="00F72DAE"/>
    <w:rsid w:val="00F73BED"/>
    <w:rsid w:val="00F73CD1"/>
    <w:rsid w:val="00F74FF1"/>
    <w:rsid w:val="00F75672"/>
    <w:rsid w:val="00F75DC1"/>
    <w:rsid w:val="00F76670"/>
    <w:rsid w:val="00F76B66"/>
    <w:rsid w:val="00F771CA"/>
    <w:rsid w:val="00F77D1B"/>
    <w:rsid w:val="00F77DAD"/>
    <w:rsid w:val="00F80D8B"/>
    <w:rsid w:val="00F80ED7"/>
    <w:rsid w:val="00F8125B"/>
    <w:rsid w:val="00F81E4B"/>
    <w:rsid w:val="00F82C9C"/>
    <w:rsid w:val="00F83844"/>
    <w:rsid w:val="00F83C72"/>
    <w:rsid w:val="00F83FE6"/>
    <w:rsid w:val="00F84756"/>
    <w:rsid w:val="00F849DE"/>
    <w:rsid w:val="00F84B7F"/>
    <w:rsid w:val="00F85045"/>
    <w:rsid w:val="00F8508A"/>
    <w:rsid w:val="00F86788"/>
    <w:rsid w:val="00F86886"/>
    <w:rsid w:val="00F86CFE"/>
    <w:rsid w:val="00F87577"/>
    <w:rsid w:val="00F8768E"/>
    <w:rsid w:val="00F90397"/>
    <w:rsid w:val="00F908F9"/>
    <w:rsid w:val="00F90ACC"/>
    <w:rsid w:val="00F910FF"/>
    <w:rsid w:val="00F91572"/>
    <w:rsid w:val="00F917F7"/>
    <w:rsid w:val="00F91C14"/>
    <w:rsid w:val="00F921C6"/>
    <w:rsid w:val="00F93591"/>
    <w:rsid w:val="00F93872"/>
    <w:rsid w:val="00F93904"/>
    <w:rsid w:val="00F93E53"/>
    <w:rsid w:val="00F95422"/>
    <w:rsid w:val="00F95ECC"/>
    <w:rsid w:val="00F96E50"/>
    <w:rsid w:val="00F96E78"/>
    <w:rsid w:val="00F97BD4"/>
    <w:rsid w:val="00F97D72"/>
    <w:rsid w:val="00FA0815"/>
    <w:rsid w:val="00FA0D60"/>
    <w:rsid w:val="00FA0E5B"/>
    <w:rsid w:val="00FA1260"/>
    <w:rsid w:val="00FA12AB"/>
    <w:rsid w:val="00FA144D"/>
    <w:rsid w:val="00FA16EB"/>
    <w:rsid w:val="00FA1847"/>
    <w:rsid w:val="00FA19FB"/>
    <w:rsid w:val="00FA255C"/>
    <w:rsid w:val="00FA2CD0"/>
    <w:rsid w:val="00FA309F"/>
    <w:rsid w:val="00FA3975"/>
    <w:rsid w:val="00FA3B04"/>
    <w:rsid w:val="00FA461B"/>
    <w:rsid w:val="00FA46CE"/>
    <w:rsid w:val="00FA4B9B"/>
    <w:rsid w:val="00FA4F57"/>
    <w:rsid w:val="00FA54BE"/>
    <w:rsid w:val="00FA5B1C"/>
    <w:rsid w:val="00FA5C34"/>
    <w:rsid w:val="00FA6191"/>
    <w:rsid w:val="00FA6568"/>
    <w:rsid w:val="00FA6863"/>
    <w:rsid w:val="00FB048B"/>
    <w:rsid w:val="00FB0C13"/>
    <w:rsid w:val="00FB1940"/>
    <w:rsid w:val="00FB2E24"/>
    <w:rsid w:val="00FB3734"/>
    <w:rsid w:val="00FB37FD"/>
    <w:rsid w:val="00FB38A0"/>
    <w:rsid w:val="00FB3C6D"/>
    <w:rsid w:val="00FB4240"/>
    <w:rsid w:val="00FB4697"/>
    <w:rsid w:val="00FB56C2"/>
    <w:rsid w:val="00FB5D0D"/>
    <w:rsid w:val="00FB6C82"/>
    <w:rsid w:val="00FB71DF"/>
    <w:rsid w:val="00FB73FD"/>
    <w:rsid w:val="00FB796E"/>
    <w:rsid w:val="00FC000F"/>
    <w:rsid w:val="00FC002A"/>
    <w:rsid w:val="00FC08B2"/>
    <w:rsid w:val="00FC13A2"/>
    <w:rsid w:val="00FC1F41"/>
    <w:rsid w:val="00FC32F8"/>
    <w:rsid w:val="00FC3B1D"/>
    <w:rsid w:val="00FC3CDE"/>
    <w:rsid w:val="00FC4531"/>
    <w:rsid w:val="00FC4A10"/>
    <w:rsid w:val="00FC4A47"/>
    <w:rsid w:val="00FC561F"/>
    <w:rsid w:val="00FC5810"/>
    <w:rsid w:val="00FC5884"/>
    <w:rsid w:val="00FC599C"/>
    <w:rsid w:val="00FC5D19"/>
    <w:rsid w:val="00FC6B5A"/>
    <w:rsid w:val="00FC74FC"/>
    <w:rsid w:val="00FC76A7"/>
    <w:rsid w:val="00FC79EA"/>
    <w:rsid w:val="00FD0669"/>
    <w:rsid w:val="00FD0F18"/>
    <w:rsid w:val="00FD0FFB"/>
    <w:rsid w:val="00FD1516"/>
    <w:rsid w:val="00FD1FEA"/>
    <w:rsid w:val="00FD206B"/>
    <w:rsid w:val="00FD2C72"/>
    <w:rsid w:val="00FD2C7F"/>
    <w:rsid w:val="00FD2D3A"/>
    <w:rsid w:val="00FD3457"/>
    <w:rsid w:val="00FD3654"/>
    <w:rsid w:val="00FD3912"/>
    <w:rsid w:val="00FD4602"/>
    <w:rsid w:val="00FD5194"/>
    <w:rsid w:val="00FD6986"/>
    <w:rsid w:val="00FD6E25"/>
    <w:rsid w:val="00FD7F68"/>
    <w:rsid w:val="00FE08E4"/>
    <w:rsid w:val="00FE0A91"/>
    <w:rsid w:val="00FE1028"/>
    <w:rsid w:val="00FE11D0"/>
    <w:rsid w:val="00FE2340"/>
    <w:rsid w:val="00FE2389"/>
    <w:rsid w:val="00FE2744"/>
    <w:rsid w:val="00FE3866"/>
    <w:rsid w:val="00FE3A98"/>
    <w:rsid w:val="00FE4819"/>
    <w:rsid w:val="00FE52AD"/>
    <w:rsid w:val="00FE610A"/>
    <w:rsid w:val="00FE6259"/>
    <w:rsid w:val="00FE653B"/>
    <w:rsid w:val="00FF03DC"/>
    <w:rsid w:val="00FF09C2"/>
    <w:rsid w:val="00FF0EC4"/>
    <w:rsid w:val="00FF1331"/>
    <w:rsid w:val="00FF17C9"/>
    <w:rsid w:val="00FF1E43"/>
    <w:rsid w:val="00FF2CA1"/>
    <w:rsid w:val="00FF3016"/>
    <w:rsid w:val="00FF3A97"/>
    <w:rsid w:val="00FF3E37"/>
    <w:rsid w:val="00FF3FFB"/>
    <w:rsid w:val="00FF40C2"/>
    <w:rsid w:val="00FF48BC"/>
    <w:rsid w:val="00FF4E2F"/>
    <w:rsid w:val="00FF4E5F"/>
    <w:rsid w:val="00FF4FAD"/>
    <w:rsid w:val="00FF5B78"/>
    <w:rsid w:val="00FF63EB"/>
    <w:rsid w:val="00FF6BB2"/>
    <w:rsid w:val="00FF6F97"/>
    <w:rsid w:val="00FF742B"/>
    <w:rsid w:val="00FF7C4F"/>
    <w:rsid w:val="00FF7F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E5D31"/>
  <w15:chartTrackingRefBased/>
  <w15:docId w15:val="{2CB75F88-B129-402D-9278-F3FA37432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4DBE"/>
    <w:pPr>
      <w:keepNext/>
      <w:keepLines/>
      <w:spacing w:before="240" w:after="0"/>
      <w:outlineLvl w:val="0"/>
    </w:pPr>
    <w:rPr>
      <w:rFonts w:ascii="Times New Roman" w:eastAsiaTheme="majorEastAsia" w:hAnsi="Times New Roman"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4DBE"/>
    <w:rPr>
      <w:rFonts w:ascii="Times New Roman" w:eastAsiaTheme="majorEastAsia" w:hAnsi="Times New Roman" w:cstheme="majorBidi"/>
      <w:sz w:val="28"/>
      <w:szCs w:val="32"/>
    </w:rPr>
  </w:style>
  <w:style w:type="paragraph" w:customStyle="1" w:styleId="EndNoteBibliographyTitle">
    <w:name w:val="EndNote Bibliography Title"/>
    <w:basedOn w:val="Normal"/>
    <w:link w:val="EndNoteBibliographyTitleChar"/>
    <w:rsid w:val="006C6D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6DE9"/>
    <w:rPr>
      <w:rFonts w:ascii="Calibri" w:hAnsi="Calibri" w:cs="Calibri"/>
      <w:noProof/>
      <w:lang w:val="en-US"/>
    </w:rPr>
  </w:style>
  <w:style w:type="paragraph" w:customStyle="1" w:styleId="EndNoteBibliography">
    <w:name w:val="EndNote Bibliography"/>
    <w:basedOn w:val="Normal"/>
    <w:link w:val="EndNoteBibliographyChar"/>
    <w:rsid w:val="006C6DE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6DE9"/>
    <w:rPr>
      <w:rFonts w:ascii="Calibri" w:hAnsi="Calibri" w:cs="Calibri"/>
      <w:noProof/>
      <w:lang w:val="en-US"/>
    </w:rPr>
  </w:style>
  <w:style w:type="paragraph" w:styleId="NormalWeb">
    <w:name w:val="Normal (Web)"/>
    <w:basedOn w:val="Normal"/>
    <w:uiPriority w:val="99"/>
    <w:semiHidden/>
    <w:unhideWhenUsed/>
    <w:rsid w:val="003B546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1050CA"/>
    <w:pPr>
      <w:ind w:left="720"/>
      <w:contextualSpacing/>
    </w:pPr>
  </w:style>
  <w:style w:type="paragraph" w:styleId="Header">
    <w:name w:val="header"/>
    <w:basedOn w:val="Normal"/>
    <w:link w:val="HeaderChar"/>
    <w:uiPriority w:val="99"/>
    <w:unhideWhenUsed/>
    <w:rsid w:val="008971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714E"/>
  </w:style>
  <w:style w:type="paragraph" w:styleId="Footer">
    <w:name w:val="footer"/>
    <w:basedOn w:val="Normal"/>
    <w:link w:val="FooterChar"/>
    <w:uiPriority w:val="99"/>
    <w:unhideWhenUsed/>
    <w:rsid w:val="008971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14E"/>
  </w:style>
  <w:style w:type="character" w:styleId="Hyperlink">
    <w:name w:val="Hyperlink"/>
    <w:uiPriority w:val="99"/>
    <w:unhideWhenUsed/>
    <w:rsid w:val="008462AC"/>
    <w:rPr>
      <w:color w:val="0563C1"/>
      <w:u w:val="single"/>
    </w:rPr>
  </w:style>
  <w:style w:type="character" w:styleId="CommentReference">
    <w:name w:val="annotation reference"/>
    <w:basedOn w:val="DefaultParagraphFont"/>
    <w:uiPriority w:val="99"/>
    <w:semiHidden/>
    <w:unhideWhenUsed/>
    <w:rsid w:val="00357EC9"/>
    <w:rPr>
      <w:sz w:val="16"/>
      <w:szCs w:val="16"/>
    </w:rPr>
  </w:style>
  <w:style w:type="paragraph" w:styleId="CommentText">
    <w:name w:val="annotation text"/>
    <w:basedOn w:val="Normal"/>
    <w:link w:val="CommentTextChar"/>
    <w:uiPriority w:val="99"/>
    <w:unhideWhenUsed/>
    <w:rsid w:val="00357EC9"/>
    <w:pPr>
      <w:spacing w:line="240" w:lineRule="auto"/>
    </w:pPr>
    <w:rPr>
      <w:sz w:val="20"/>
      <w:szCs w:val="20"/>
    </w:rPr>
  </w:style>
  <w:style w:type="character" w:customStyle="1" w:styleId="CommentTextChar">
    <w:name w:val="Comment Text Char"/>
    <w:basedOn w:val="DefaultParagraphFont"/>
    <w:link w:val="CommentText"/>
    <w:uiPriority w:val="99"/>
    <w:rsid w:val="00357EC9"/>
    <w:rPr>
      <w:sz w:val="20"/>
      <w:szCs w:val="20"/>
    </w:rPr>
  </w:style>
  <w:style w:type="paragraph" w:styleId="BalloonText">
    <w:name w:val="Balloon Text"/>
    <w:basedOn w:val="Normal"/>
    <w:link w:val="BalloonTextChar"/>
    <w:uiPriority w:val="99"/>
    <w:semiHidden/>
    <w:unhideWhenUsed/>
    <w:rsid w:val="00357E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EC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57EC9"/>
    <w:rPr>
      <w:b/>
      <w:bCs/>
    </w:rPr>
  </w:style>
  <w:style w:type="character" w:customStyle="1" w:styleId="CommentSubjectChar">
    <w:name w:val="Comment Subject Char"/>
    <w:basedOn w:val="CommentTextChar"/>
    <w:link w:val="CommentSubject"/>
    <w:uiPriority w:val="99"/>
    <w:semiHidden/>
    <w:rsid w:val="00357EC9"/>
    <w:rPr>
      <w:b/>
      <w:bCs/>
      <w:sz w:val="20"/>
      <w:szCs w:val="20"/>
    </w:rPr>
  </w:style>
  <w:style w:type="character" w:styleId="LineNumber">
    <w:name w:val="line number"/>
    <w:basedOn w:val="DefaultParagraphFont"/>
    <w:uiPriority w:val="99"/>
    <w:semiHidden/>
    <w:unhideWhenUsed/>
    <w:rsid w:val="00791FE3"/>
  </w:style>
  <w:style w:type="table" w:styleId="TableGrid">
    <w:name w:val="Table Grid"/>
    <w:basedOn w:val="TableNormal"/>
    <w:uiPriority w:val="39"/>
    <w:rsid w:val="002036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7AA2"/>
    <w:pPr>
      <w:spacing w:after="0" w:line="240" w:lineRule="auto"/>
    </w:pPr>
  </w:style>
  <w:style w:type="character" w:customStyle="1" w:styleId="UnresolvedMention1">
    <w:name w:val="Unresolved Mention1"/>
    <w:basedOn w:val="DefaultParagraphFont"/>
    <w:uiPriority w:val="99"/>
    <w:semiHidden/>
    <w:unhideWhenUsed/>
    <w:rsid w:val="007146F5"/>
    <w:rPr>
      <w:color w:val="605E5C"/>
      <w:shd w:val="clear" w:color="auto" w:fill="E1DFDD"/>
    </w:rPr>
  </w:style>
  <w:style w:type="character" w:styleId="UnresolvedMention">
    <w:name w:val="Unresolved Mention"/>
    <w:basedOn w:val="DefaultParagraphFont"/>
    <w:uiPriority w:val="99"/>
    <w:semiHidden/>
    <w:unhideWhenUsed/>
    <w:rsid w:val="000D7BB0"/>
    <w:rPr>
      <w:color w:val="605E5C"/>
      <w:shd w:val="clear" w:color="auto" w:fill="E1DFDD"/>
    </w:rPr>
  </w:style>
  <w:style w:type="character" w:styleId="PlaceholderText">
    <w:name w:val="Placeholder Text"/>
    <w:basedOn w:val="DefaultParagraphFont"/>
    <w:uiPriority w:val="99"/>
    <w:semiHidden/>
    <w:rsid w:val="00436A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0470791">
      <w:bodyDiv w:val="1"/>
      <w:marLeft w:val="0"/>
      <w:marRight w:val="0"/>
      <w:marTop w:val="0"/>
      <w:marBottom w:val="0"/>
      <w:divBdr>
        <w:top w:val="none" w:sz="0" w:space="0" w:color="auto"/>
        <w:left w:val="none" w:sz="0" w:space="0" w:color="auto"/>
        <w:bottom w:val="none" w:sz="0" w:space="0" w:color="auto"/>
        <w:right w:val="none" w:sz="0" w:space="0" w:color="auto"/>
      </w:divBdr>
    </w:div>
    <w:div w:id="928075514">
      <w:bodyDiv w:val="1"/>
      <w:marLeft w:val="0"/>
      <w:marRight w:val="0"/>
      <w:marTop w:val="0"/>
      <w:marBottom w:val="0"/>
      <w:divBdr>
        <w:top w:val="none" w:sz="0" w:space="0" w:color="auto"/>
        <w:left w:val="none" w:sz="0" w:space="0" w:color="auto"/>
        <w:bottom w:val="none" w:sz="0" w:space="0" w:color="auto"/>
        <w:right w:val="none" w:sz="0" w:space="0" w:color="auto"/>
      </w:divBdr>
    </w:div>
    <w:div w:id="1272398708">
      <w:bodyDiv w:val="1"/>
      <w:marLeft w:val="0"/>
      <w:marRight w:val="0"/>
      <w:marTop w:val="0"/>
      <w:marBottom w:val="0"/>
      <w:divBdr>
        <w:top w:val="none" w:sz="0" w:space="0" w:color="auto"/>
        <w:left w:val="none" w:sz="0" w:space="0" w:color="auto"/>
        <w:bottom w:val="none" w:sz="0" w:space="0" w:color="auto"/>
        <w:right w:val="none" w:sz="0" w:space="0" w:color="auto"/>
      </w:divBdr>
    </w:div>
    <w:div w:id="1586065446">
      <w:bodyDiv w:val="1"/>
      <w:marLeft w:val="0"/>
      <w:marRight w:val="0"/>
      <w:marTop w:val="0"/>
      <w:marBottom w:val="0"/>
      <w:divBdr>
        <w:top w:val="none" w:sz="0" w:space="0" w:color="auto"/>
        <w:left w:val="none" w:sz="0" w:space="0" w:color="auto"/>
        <w:bottom w:val="none" w:sz="0" w:space="0" w:color="auto"/>
        <w:right w:val="none" w:sz="0" w:space="0" w:color="auto"/>
      </w:divBdr>
    </w:div>
    <w:div w:id="1679233919">
      <w:bodyDiv w:val="1"/>
      <w:marLeft w:val="0"/>
      <w:marRight w:val="0"/>
      <w:marTop w:val="0"/>
      <w:marBottom w:val="0"/>
      <w:divBdr>
        <w:top w:val="none" w:sz="0" w:space="0" w:color="auto"/>
        <w:left w:val="none" w:sz="0" w:space="0" w:color="auto"/>
        <w:bottom w:val="none" w:sz="0" w:space="0" w:color="auto"/>
        <w:right w:val="none" w:sz="0" w:space="0" w:color="auto"/>
      </w:divBdr>
    </w:div>
    <w:div w:id="1848060198">
      <w:bodyDiv w:val="1"/>
      <w:marLeft w:val="0"/>
      <w:marRight w:val="0"/>
      <w:marTop w:val="0"/>
      <w:marBottom w:val="0"/>
      <w:divBdr>
        <w:top w:val="none" w:sz="0" w:space="0" w:color="auto"/>
        <w:left w:val="none" w:sz="0" w:space="0" w:color="auto"/>
        <w:bottom w:val="none" w:sz="0" w:space="0" w:color="auto"/>
        <w:right w:val="none" w:sz="0" w:space="0" w:color="auto"/>
      </w:divBdr>
    </w:div>
    <w:div w:id="1944071269">
      <w:bodyDiv w:val="1"/>
      <w:marLeft w:val="0"/>
      <w:marRight w:val="0"/>
      <w:marTop w:val="0"/>
      <w:marBottom w:val="0"/>
      <w:divBdr>
        <w:top w:val="none" w:sz="0" w:space="0" w:color="auto"/>
        <w:left w:val="none" w:sz="0" w:space="0" w:color="auto"/>
        <w:bottom w:val="none" w:sz="0" w:space="0" w:color="auto"/>
        <w:right w:val="none" w:sz="0" w:space="0" w:color="auto"/>
      </w:divBdr>
    </w:div>
    <w:div w:id="2113931602">
      <w:bodyDiv w:val="1"/>
      <w:marLeft w:val="0"/>
      <w:marRight w:val="0"/>
      <w:marTop w:val="0"/>
      <w:marBottom w:val="0"/>
      <w:divBdr>
        <w:top w:val="none" w:sz="0" w:space="0" w:color="auto"/>
        <w:left w:val="none" w:sz="0" w:space="0" w:color="auto"/>
        <w:bottom w:val="none" w:sz="0" w:space="0" w:color="auto"/>
        <w:right w:val="none" w:sz="0" w:space="0" w:color="auto"/>
      </w:divBdr>
    </w:div>
    <w:div w:id="213486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jpg"/><Relationship Id="rId26" Type="http://schemas.openxmlformats.org/officeDocument/2006/relationships/image" Target="media/image13.jpeg"/><Relationship Id="rId39" Type="http://schemas.openxmlformats.org/officeDocument/2006/relationships/image" Target="media/image20.jpg"/><Relationship Id="rId21" Type="http://schemas.openxmlformats.org/officeDocument/2006/relationships/image" Target="media/image8.jpg"/><Relationship Id="rId34" Type="http://schemas.openxmlformats.org/officeDocument/2006/relationships/image" Target="media/image15.jp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png"/><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4.jpg"/><Relationship Id="rId25" Type="http://schemas.openxmlformats.org/officeDocument/2006/relationships/image" Target="media/image12.jpeg"/><Relationship Id="rId33" Type="http://schemas.openxmlformats.org/officeDocument/2006/relationships/image" Target="media/image14.png"/><Relationship Id="rId38" Type="http://schemas.openxmlformats.org/officeDocument/2006/relationships/image" Target="media/image19.jpg"/><Relationship Id="rId46" Type="http://schemas.openxmlformats.org/officeDocument/2006/relationships/image" Target="media/image27.png"/><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7.jpg"/><Relationship Id="rId29" Type="http://schemas.openxmlformats.org/officeDocument/2006/relationships/image" Target="media/image10.png"/><Relationship Id="rId41" Type="http://schemas.openxmlformats.org/officeDocument/2006/relationships/image" Target="media/image22.jpg"/><Relationship Id="rId54"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jmartin@unimelb.edu.au" TargetMode="External"/><Relationship Id="rId24" Type="http://schemas.openxmlformats.org/officeDocument/2006/relationships/image" Target="media/image11.jpeg"/><Relationship Id="rId32" Type="http://schemas.openxmlformats.org/officeDocument/2006/relationships/image" Target="media/image13.png"/><Relationship Id="rId37" Type="http://schemas.openxmlformats.org/officeDocument/2006/relationships/image" Target="media/image18.jpg"/><Relationship Id="rId40" Type="http://schemas.openxmlformats.org/officeDocument/2006/relationships/image" Target="media/image21.jp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chart" Target="charts/chart4.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17.jpg"/><Relationship Id="rId49" Type="http://schemas.openxmlformats.org/officeDocument/2006/relationships/image" Target="media/image30.jpeg"/><Relationship Id="rId57" Type="http://schemas.openxmlformats.org/officeDocument/2006/relationships/chart" Target="charts/chart3.xml"/><Relationship Id="rId10" Type="http://schemas.openxmlformats.org/officeDocument/2006/relationships/endnotes" Target="endnotes.xml"/><Relationship Id="rId19" Type="http://schemas.openxmlformats.org/officeDocument/2006/relationships/image" Target="media/image6.jp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image" Target="media/image9.jpg"/><Relationship Id="rId27" Type="http://schemas.openxmlformats.org/officeDocument/2006/relationships/image" Target="media/image14.jpeg"/><Relationship Id="rId30" Type="http://schemas.openxmlformats.org/officeDocument/2006/relationships/image" Target="media/image11.png"/><Relationship Id="rId35" Type="http://schemas.openxmlformats.org/officeDocument/2006/relationships/image" Target="media/image16.jp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image" Target="media/image24.tiff"/><Relationship Id="rId8" Type="http://schemas.openxmlformats.org/officeDocument/2006/relationships/webSettings" Target="webSettings.xml"/><Relationship Id="rId51" Type="http://schemas.openxmlformats.org/officeDocument/2006/relationships/image" Target="media/image32.jpeg"/><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oleObject" Target="https://unimelbcloud-my.sharepoint.com/personal/cpahala_student_unimelb_edu_au/Documents/Charitha_Dairy%20Research/Paper-%20Incorporating%20whey%20proteins%20to%20rennet%20gels/Food%20Hydrocolloids/Surface%20Hydrophobicity%20repeat%20compiled/Hydrophobicity%252"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988737625254729"/>
          <c:y val="7.5640999213062443E-2"/>
          <c:w val="0.79611291314466248"/>
          <c:h val="0.77726712075101045"/>
        </c:manualLayout>
      </c:layout>
      <c:scatterChart>
        <c:scatterStyle val="lineMarker"/>
        <c:varyColors val="0"/>
        <c:ser>
          <c:idx val="0"/>
          <c:order val="0"/>
          <c:tx>
            <c:v>DS</c:v>
          </c:tx>
          <c:spPr>
            <a:ln w="25400" cap="rnd">
              <a:noFill/>
              <a:round/>
            </a:ln>
            <a:effectLst/>
          </c:spPr>
          <c:marker>
            <c:symbol val="circle"/>
            <c:size val="5"/>
            <c:spPr>
              <a:solidFill>
                <a:schemeClr val="accent1"/>
              </a:solidFill>
              <a:ln w="9525">
                <a:solidFill>
                  <a:schemeClr val="accent1"/>
                </a:solidFill>
              </a:ln>
              <a:effectLst/>
            </c:spPr>
          </c:marker>
          <c:errBars>
            <c:errDir val="x"/>
            <c:errBarType val="both"/>
            <c:errValType val="cust"/>
            <c:noEndCap val="0"/>
            <c:plus>
              <c:numRef>
                <c:f>'[2018_01_19 Rheology with different pre treatments for whey summary.xlsx]Summary selected points'!$D$5:$D$65</c:f>
                <c:numCache>
                  <c:formatCode>General</c:formatCode>
                  <c:ptCount val="61"/>
                  <c:pt idx="0">
                    <c:v>2.1096486162274408E-4</c:v>
                  </c:pt>
                  <c:pt idx="1">
                    <c:v>3.6926687461965316E-4</c:v>
                  </c:pt>
                  <c:pt idx="2">
                    <c:v>7.7379934873264219E-4</c:v>
                  </c:pt>
                  <c:pt idx="3">
                    <c:v>6.712803318664382E-4</c:v>
                  </c:pt>
                  <c:pt idx="4">
                    <c:v>1.4207457613938938E-3</c:v>
                  </c:pt>
                  <c:pt idx="5">
                    <c:v>2.3213980461970658E-3</c:v>
                  </c:pt>
                  <c:pt idx="6">
                    <c:v>2.8577380332473739E-3</c:v>
                  </c:pt>
                  <c:pt idx="7">
                    <c:v>3.6064071926929352E-3</c:v>
                  </c:pt>
                  <c:pt idx="8">
                    <c:v>3.1456417037534538E-3</c:v>
                  </c:pt>
                  <c:pt idx="9">
                    <c:v>3.0951973949289533E-3</c:v>
                  </c:pt>
                  <c:pt idx="10">
                    <c:v>1.6120686809499535E-3</c:v>
                  </c:pt>
                  <c:pt idx="11">
                    <c:v>4.6904947223870438E-2</c:v>
                  </c:pt>
                  <c:pt idx="12">
                    <c:v>4.1662962798344394E-3</c:v>
                  </c:pt>
                  <c:pt idx="13">
                    <c:v>4.8895201612636869E-3</c:v>
                  </c:pt>
                  <c:pt idx="14">
                    <c:v>5.5293827932304538E-3</c:v>
                  </c:pt>
                  <c:pt idx="15">
                    <c:v>4.706837684438814E-3</c:v>
                  </c:pt>
                  <c:pt idx="16">
                    <c:v>3.7474271008970145E-3</c:v>
                  </c:pt>
                  <c:pt idx="17">
                    <c:v>3.600411499116041E-3</c:v>
                  </c:pt>
                  <c:pt idx="18">
                    <c:v>2.3570226039546895E-3</c:v>
                  </c:pt>
                  <c:pt idx="19">
                    <c:v>3.6004114991149447E-3</c:v>
                  </c:pt>
                  <c:pt idx="20">
                    <c:v>3.6004114991154924E-3</c:v>
                  </c:pt>
                  <c:pt idx="21">
                    <c:v>1.5713484026353432E-3</c:v>
                  </c:pt>
                  <c:pt idx="22">
                    <c:v>3.4246744460936429E-3</c:v>
                  </c:pt>
                  <c:pt idx="23">
                    <c:v>4.15739709641614E-3</c:v>
                  </c:pt>
                  <c:pt idx="24">
                    <c:v>4.5751610644252094E-2</c:v>
                  </c:pt>
                  <c:pt idx="25">
                    <c:v>5.6655772373250413E-3</c:v>
                  </c:pt>
                  <c:pt idx="26">
                    <c:v>6.2853936105463967E-3</c:v>
                  </c:pt>
                  <c:pt idx="27">
                    <c:v>4.1253507146082342E-2</c:v>
                  </c:pt>
                  <c:pt idx="28">
                    <c:v>1.0628403594281462E-2</c:v>
                  </c:pt>
                  <c:pt idx="29">
                    <c:v>1.1785113019776796E-2</c:v>
                  </c:pt>
                  <c:pt idx="30">
                    <c:v>3.849803586460275E-2</c:v>
                  </c:pt>
                  <c:pt idx="31">
                    <c:v>1.219694355561105E-2</c:v>
                  </c:pt>
                  <c:pt idx="32">
                    <c:v>1.2981468272831078E-2</c:v>
                  </c:pt>
                  <c:pt idx="33">
                    <c:v>1.2981468272829253E-2</c:v>
                  </c:pt>
                  <c:pt idx="34">
                    <c:v>0</c:v>
                  </c:pt>
                  <c:pt idx="35">
                    <c:v>0</c:v>
                  </c:pt>
                  <c:pt idx="36">
                    <c:v>0</c:v>
                  </c:pt>
                  <c:pt idx="37">
                    <c:v>8.3333333333257542E-4</c:v>
                  </c:pt>
                  <c:pt idx="38">
                    <c:v>0</c:v>
                  </c:pt>
                  <c:pt idx="39">
                    <c:v>8.3333333333257542E-4</c:v>
                  </c:pt>
                  <c:pt idx="40">
                    <c:v>8.3333333333257542E-4</c:v>
                  </c:pt>
                  <c:pt idx="41">
                    <c:v>2.500000000001279E-3</c:v>
                  </c:pt>
                  <c:pt idx="42">
                    <c:v>2.4999999999977263E-3</c:v>
                  </c:pt>
                  <c:pt idx="43">
                    <c:v>2.500000000001279E-3</c:v>
                  </c:pt>
                  <c:pt idx="44">
                    <c:v>6.6666666666641561E-3</c:v>
                  </c:pt>
                  <c:pt idx="45">
                    <c:v>6.6666666666677088E-3</c:v>
                  </c:pt>
                  <c:pt idx="46">
                    <c:v>4.6666666666663303E-2</c:v>
                  </c:pt>
                  <c:pt idx="47">
                    <c:v>6.6666666666677088E-3</c:v>
                  </c:pt>
                  <c:pt idx="48">
                    <c:v>6.6666666666641561E-3</c:v>
                  </c:pt>
                  <c:pt idx="49">
                    <c:v>4.4166666666662024E-2</c:v>
                  </c:pt>
                  <c:pt idx="50">
                    <c:v>8.3333333333328596E-3</c:v>
                  </c:pt>
                  <c:pt idx="51">
                    <c:v>9.1666666666654351E-3</c:v>
                  </c:pt>
                  <c:pt idx="52">
                    <c:v>4.2499999999996874E-2</c:v>
                  </c:pt>
                  <c:pt idx="53">
                    <c:v>9.9999999999980105E-3</c:v>
                  </c:pt>
                  <c:pt idx="54">
                    <c:v>1.0000000000001563E-2</c:v>
                  </c:pt>
                  <c:pt idx="55">
                    <c:v>9.1666666666654351E-3</c:v>
                  </c:pt>
                  <c:pt idx="56">
                    <c:v>1.1666666666666716E-2</c:v>
                  </c:pt>
                  <c:pt idx="57">
                    <c:v>9.9999999999980105E-3</c:v>
                  </c:pt>
                  <c:pt idx="58">
                    <c:v>9.9999999999980105E-3</c:v>
                  </c:pt>
                  <c:pt idx="59">
                    <c:v>9.9999999999980105E-3</c:v>
                  </c:pt>
                  <c:pt idx="60">
                    <c:v>1.0000000000001563E-2</c:v>
                  </c:pt>
                </c:numCache>
              </c:numRef>
            </c:plus>
            <c:minus>
              <c:numRef>
                <c:f>'[2018_01_19 Rheology with different pre treatments for whey summary.xlsx]Summary selected points'!$D$5:$D$65</c:f>
                <c:numCache>
                  <c:formatCode>General</c:formatCode>
                  <c:ptCount val="61"/>
                  <c:pt idx="0">
                    <c:v>2.1096486162274408E-4</c:v>
                  </c:pt>
                  <c:pt idx="1">
                    <c:v>3.6926687461965316E-4</c:v>
                  </c:pt>
                  <c:pt idx="2">
                    <c:v>7.7379934873264219E-4</c:v>
                  </c:pt>
                  <c:pt idx="3">
                    <c:v>6.712803318664382E-4</c:v>
                  </c:pt>
                  <c:pt idx="4">
                    <c:v>1.4207457613938938E-3</c:v>
                  </c:pt>
                  <c:pt idx="5">
                    <c:v>2.3213980461970658E-3</c:v>
                  </c:pt>
                  <c:pt idx="6">
                    <c:v>2.8577380332473739E-3</c:v>
                  </c:pt>
                  <c:pt idx="7">
                    <c:v>3.6064071926929352E-3</c:v>
                  </c:pt>
                  <c:pt idx="8">
                    <c:v>3.1456417037534538E-3</c:v>
                  </c:pt>
                  <c:pt idx="9">
                    <c:v>3.0951973949289533E-3</c:v>
                  </c:pt>
                  <c:pt idx="10">
                    <c:v>1.6120686809499535E-3</c:v>
                  </c:pt>
                  <c:pt idx="11">
                    <c:v>4.6904947223870438E-2</c:v>
                  </c:pt>
                  <c:pt idx="12">
                    <c:v>4.1662962798344394E-3</c:v>
                  </c:pt>
                  <c:pt idx="13">
                    <c:v>4.8895201612636869E-3</c:v>
                  </c:pt>
                  <c:pt idx="14">
                    <c:v>5.5293827932304538E-3</c:v>
                  </c:pt>
                  <c:pt idx="15">
                    <c:v>4.706837684438814E-3</c:v>
                  </c:pt>
                  <c:pt idx="16">
                    <c:v>3.7474271008970145E-3</c:v>
                  </c:pt>
                  <c:pt idx="17">
                    <c:v>3.600411499116041E-3</c:v>
                  </c:pt>
                  <c:pt idx="18">
                    <c:v>2.3570226039546895E-3</c:v>
                  </c:pt>
                  <c:pt idx="19">
                    <c:v>3.6004114991149447E-3</c:v>
                  </c:pt>
                  <c:pt idx="20">
                    <c:v>3.6004114991154924E-3</c:v>
                  </c:pt>
                  <c:pt idx="21">
                    <c:v>1.5713484026353432E-3</c:v>
                  </c:pt>
                  <c:pt idx="22">
                    <c:v>3.4246744460936429E-3</c:v>
                  </c:pt>
                  <c:pt idx="23">
                    <c:v>4.15739709641614E-3</c:v>
                  </c:pt>
                  <c:pt idx="24">
                    <c:v>4.5751610644252094E-2</c:v>
                  </c:pt>
                  <c:pt idx="25">
                    <c:v>5.6655772373250413E-3</c:v>
                  </c:pt>
                  <c:pt idx="26">
                    <c:v>6.2853936105463967E-3</c:v>
                  </c:pt>
                  <c:pt idx="27">
                    <c:v>4.1253507146082342E-2</c:v>
                  </c:pt>
                  <c:pt idx="28">
                    <c:v>1.0628403594281462E-2</c:v>
                  </c:pt>
                  <c:pt idx="29">
                    <c:v>1.1785113019776796E-2</c:v>
                  </c:pt>
                  <c:pt idx="30">
                    <c:v>3.849803586460275E-2</c:v>
                  </c:pt>
                  <c:pt idx="31">
                    <c:v>1.219694355561105E-2</c:v>
                  </c:pt>
                  <c:pt idx="32">
                    <c:v>1.2981468272831078E-2</c:v>
                  </c:pt>
                  <c:pt idx="33">
                    <c:v>1.2981468272829253E-2</c:v>
                  </c:pt>
                  <c:pt idx="34">
                    <c:v>0</c:v>
                  </c:pt>
                  <c:pt idx="35">
                    <c:v>0</c:v>
                  </c:pt>
                  <c:pt idx="36">
                    <c:v>0</c:v>
                  </c:pt>
                  <c:pt idx="37">
                    <c:v>8.3333333333257542E-4</c:v>
                  </c:pt>
                  <c:pt idx="38">
                    <c:v>0</c:v>
                  </c:pt>
                  <c:pt idx="39">
                    <c:v>8.3333333333257542E-4</c:v>
                  </c:pt>
                  <c:pt idx="40">
                    <c:v>8.3333333333257542E-4</c:v>
                  </c:pt>
                  <c:pt idx="41">
                    <c:v>2.500000000001279E-3</c:v>
                  </c:pt>
                  <c:pt idx="42">
                    <c:v>2.4999999999977263E-3</c:v>
                  </c:pt>
                  <c:pt idx="43">
                    <c:v>2.500000000001279E-3</c:v>
                  </c:pt>
                  <c:pt idx="44">
                    <c:v>6.6666666666641561E-3</c:v>
                  </c:pt>
                  <c:pt idx="45">
                    <c:v>6.6666666666677088E-3</c:v>
                  </c:pt>
                  <c:pt idx="46">
                    <c:v>4.6666666666663303E-2</c:v>
                  </c:pt>
                  <c:pt idx="47">
                    <c:v>6.6666666666677088E-3</c:v>
                  </c:pt>
                  <c:pt idx="48">
                    <c:v>6.6666666666641561E-3</c:v>
                  </c:pt>
                  <c:pt idx="49">
                    <c:v>4.4166666666662024E-2</c:v>
                  </c:pt>
                  <c:pt idx="50">
                    <c:v>8.3333333333328596E-3</c:v>
                  </c:pt>
                  <c:pt idx="51">
                    <c:v>9.1666666666654351E-3</c:v>
                  </c:pt>
                  <c:pt idx="52">
                    <c:v>4.2499999999996874E-2</c:v>
                  </c:pt>
                  <c:pt idx="53">
                    <c:v>9.9999999999980105E-3</c:v>
                  </c:pt>
                  <c:pt idx="54">
                    <c:v>1.0000000000001563E-2</c:v>
                  </c:pt>
                  <c:pt idx="55">
                    <c:v>9.1666666666654351E-3</c:v>
                  </c:pt>
                  <c:pt idx="56">
                    <c:v>1.1666666666666716E-2</c:v>
                  </c:pt>
                  <c:pt idx="57">
                    <c:v>9.9999999999980105E-3</c:v>
                  </c:pt>
                  <c:pt idx="58">
                    <c:v>9.9999999999980105E-3</c:v>
                  </c:pt>
                  <c:pt idx="59">
                    <c:v>9.9999999999980105E-3</c:v>
                  </c:pt>
                  <c:pt idx="60">
                    <c:v>1.0000000000001563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2018_01_19 Rheology with different pre treatments for whey summary.xlsx]Summary selected points'!$E$5:$E$65</c:f>
                <c:numCache>
                  <c:formatCode>General</c:formatCode>
                  <c:ptCount val="61"/>
                  <c:pt idx="0">
                    <c:v>3.5832294041243799E-17</c:v>
                  </c:pt>
                  <c:pt idx="1">
                    <c:v>4.0308504754648948E-3</c:v>
                  </c:pt>
                  <c:pt idx="2">
                    <c:v>1.3207167246107951E-2</c:v>
                  </c:pt>
                  <c:pt idx="3">
                    <c:v>5.2259948547833633E-3</c:v>
                  </c:pt>
                  <c:pt idx="4">
                    <c:v>4.088523232442515E-3</c:v>
                  </c:pt>
                  <c:pt idx="5">
                    <c:v>5.8504548731036403E-3</c:v>
                  </c:pt>
                  <c:pt idx="6">
                    <c:v>4.2041593161481769E-3</c:v>
                  </c:pt>
                  <c:pt idx="7">
                    <c:v>1.0400080127896449E-2</c:v>
                  </c:pt>
                  <c:pt idx="8">
                    <c:v>3.0991719324146376E-3</c:v>
                  </c:pt>
                  <c:pt idx="9">
                    <c:v>9.82151832570821E-3</c:v>
                  </c:pt>
                  <c:pt idx="10">
                    <c:v>6.9202954336421915E-3</c:v>
                  </c:pt>
                  <c:pt idx="11">
                    <c:v>4.1509276071740849E-3</c:v>
                  </c:pt>
                  <c:pt idx="12">
                    <c:v>5.123520924780787E-3</c:v>
                  </c:pt>
                  <c:pt idx="13">
                    <c:v>8.8200264549867721E-3</c:v>
                  </c:pt>
                  <c:pt idx="14">
                    <c:v>3.9266129028577342E-3</c:v>
                  </c:pt>
                  <c:pt idx="15">
                    <c:v>1.4470411189734737E-2</c:v>
                  </c:pt>
                  <c:pt idx="16">
                    <c:v>4.3398378873972764E-2</c:v>
                  </c:pt>
                  <c:pt idx="17">
                    <c:v>9.5353744066793492E-2</c:v>
                  </c:pt>
                  <c:pt idx="18">
                    <c:v>0.18802227249864725</c:v>
                  </c:pt>
                  <c:pt idx="19">
                    <c:v>0.27983492848463365</c:v>
                  </c:pt>
                  <c:pt idx="20">
                    <c:v>0.36793100693834807</c:v>
                  </c:pt>
                  <c:pt idx="21">
                    <c:v>0.46641502558224796</c:v>
                  </c:pt>
                  <c:pt idx="22">
                    <c:v>0.5599147173950294</c:v>
                  </c:pt>
                  <c:pt idx="23">
                    <c:v>0.65238204764454488</c:v>
                  </c:pt>
                  <c:pt idx="24">
                    <c:v>0.75015957597182115</c:v>
                  </c:pt>
                  <c:pt idx="25">
                    <c:v>0.87645017509395273</c:v>
                  </c:pt>
                  <c:pt idx="26">
                    <c:v>0.97646011381247122</c:v>
                  </c:pt>
                  <c:pt idx="27">
                    <c:v>1.1346101604026306</c:v>
                  </c:pt>
                  <c:pt idx="28">
                    <c:v>1.236448501187533</c:v>
                  </c:pt>
                  <c:pt idx="29">
                    <c:v>1.3690550295246242</c:v>
                  </c:pt>
                  <c:pt idx="30">
                    <c:v>1.5238717161231121</c:v>
                  </c:pt>
                  <c:pt idx="31">
                    <c:v>1.5968367461536781</c:v>
                  </c:pt>
                  <c:pt idx="32">
                    <c:v>1.7010222032909676</c:v>
                  </c:pt>
                  <c:pt idx="33">
                    <c:v>1.8541288000567857</c:v>
                  </c:pt>
                  <c:pt idx="34">
                    <c:v>1.7088900000000009</c:v>
                  </c:pt>
                  <c:pt idx="35">
                    <c:v>1.8138900000000084</c:v>
                  </c:pt>
                  <c:pt idx="36">
                    <c:v>1.9188899999999949</c:v>
                  </c:pt>
                  <c:pt idx="37">
                    <c:v>2.1738900000000014</c:v>
                  </c:pt>
                  <c:pt idx="38">
                    <c:v>2.1238900000000016</c:v>
                  </c:pt>
                  <c:pt idx="39">
                    <c:v>2.1688899999999798</c:v>
                  </c:pt>
                  <c:pt idx="40">
                    <c:v>2.4088900000000097</c:v>
                  </c:pt>
                  <c:pt idx="41">
                    <c:v>2.573889999999996</c:v>
                  </c:pt>
                  <c:pt idx="42">
                    <c:v>2.4738900000000097</c:v>
                  </c:pt>
                  <c:pt idx="43">
                    <c:v>2.6388899999999884</c:v>
                  </c:pt>
                  <c:pt idx="44">
                    <c:v>2.6488899999999735</c:v>
                  </c:pt>
                  <c:pt idx="45">
                    <c:v>2.9588900000000136</c:v>
                  </c:pt>
                  <c:pt idx="46">
                    <c:v>2.9338899999999977</c:v>
                  </c:pt>
                  <c:pt idx="47">
                    <c:v>3.1138899999999823</c:v>
                  </c:pt>
                  <c:pt idx="48">
                    <c:v>3.0188899999999816</c:v>
                  </c:pt>
                  <c:pt idx="49">
                    <c:v>2.8438900000000129</c:v>
                  </c:pt>
                  <c:pt idx="50">
                    <c:v>3.1588899999999995</c:v>
                  </c:pt>
                  <c:pt idx="51">
                    <c:v>3.4088900000000111</c:v>
                  </c:pt>
                  <c:pt idx="52">
                    <c:v>3.2538899999999868</c:v>
                  </c:pt>
                  <c:pt idx="53">
                    <c:v>3.2188900000000018</c:v>
                  </c:pt>
                  <c:pt idx="54">
                    <c:v>3.4738899999999857</c:v>
                  </c:pt>
                  <c:pt idx="55">
                    <c:v>3.2338900000000006</c:v>
                  </c:pt>
                  <c:pt idx="56">
                    <c:v>3.1038900000000016</c:v>
                  </c:pt>
                  <c:pt idx="57">
                    <c:v>3.6138899999999805</c:v>
                  </c:pt>
                  <c:pt idx="58">
                    <c:v>3.4438899999999997</c:v>
                  </c:pt>
                  <c:pt idx="59">
                    <c:v>3.9938899999999888</c:v>
                  </c:pt>
                  <c:pt idx="60">
                    <c:v>3.4988900000000029</c:v>
                  </c:pt>
                </c:numCache>
              </c:numRef>
            </c:plus>
            <c:minus>
              <c:numRef>
                <c:f>'[2018_01_19 Rheology with different pre treatments for whey summary.xlsx]Summary selected points'!$E$5:$E$65</c:f>
                <c:numCache>
                  <c:formatCode>General</c:formatCode>
                  <c:ptCount val="61"/>
                  <c:pt idx="0">
                    <c:v>3.5832294041243799E-17</c:v>
                  </c:pt>
                  <c:pt idx="1">
                    <c:v>4.0308504754648948E-3</c:v>
                  </c:pt>
                  <c:pt idx="2">
                    <c:v>1.3207167246107951E-2</c:v>
                  </c:pt>
                  <c:pt idx="3">
                    <c:v>5.2259948547833633E-3</c:v>
                  </c:pt>
                  <c:pt idx="4">
                    <c:v>4.088523232442515E-3</c:v>
                  </c:pt>
                  <c:pt idx="5">
                    <c:v>5.8504548731036403E-3</c:v>
                  </c:pt>
                  <c:pt idx="6">
                    <c:v>4.2041593161481769E-3</c:v>
                  </c:pt>
                  <c:pt idx="7">
                    <c:v>1.0400080127896449E-2</c:v>
                  </c:pt>
                  <c:pt idx="8">
                    <c:v>3.0991719324146376E-3</c:v>
                  </c:pt>
                  <c:pt idx="9">
                    <c:v>9.82151832570821E-3</c:v>
                  </c:pt>
                  <c:pt idx="10">
                    <c:v>6.9202954336421915E-3</c:v>
                  </c:pt>
                  <c:pt idx="11">
                    <c:v>4.1509276071740849E-3</c:v>
                  </c:pt>
                  <c:pt idx="12">
                    <c:v>5.123520924780787E-3</c:v>
                  </c:pt>
                  <c:pt idx="13">
                    <c:v>8.8200264549867721E-3</c:v>
                  </c:pt>
                  <c:pt idx="14">
                    <c:v>3.9266129028577342E-3</c:v>
                  </c:pt>
                  <c:pt idx="15">
                    <c:v>1.4470411189734737E-2</c:v>
                  </c:pt>
                  <c:pt idx="16">
                    <c:v>4.3398378873972764E-2</c:v>
                  </c:pt>
                  <c:pt idx="17">
                    <c:v>9.5353744066793492E-2</c:v>
                  </c:pt>
                  <c:pt idx="18">
                    <c:v>0.18802227249864725</c:v>
                  </c:pt>
                  <c:pt idx="19">
                    <c:v>0.27983492848463365</c:v>
                  </c:pt>
                  <c:pt idx="20">
                    <c:v>0.36793100693834807</c:v>
                  </c:pt>
                  <c:pt idx="21">
                    <c:v>0.46641502558224796</c:v>
                  </c:pt>
                  <c:pt idx="22">
                    <c:v>0.5599147173950294</c:v>
                  </c:pt>
                  <c:pt idx="23">
                    <c:v>0.65238204764454488</c:v>
                  </c:pt>
                  <c:pt idx="24">
                    <c:v>0.75015957597182115</c:v>
                  </c:pt>
                  <c:pt idx="25">
                    <c:v>0.87645017509395273</c:v>
                  </c:pt>
                  <c:pt idx="26">
                    <c:v>0.97646011381247122</c:v>
                  </c:pt>
                  <c:pt idx="27">
                    <c:v>1.1346101604026306</c:v>
                  </c:pt>
                  <c:pt idx="28">
                    <c:v>1.236448501187533</c:v>
                  </c:pt>
                  <c:pt idx="29">
                    <c:v>1.3690550295246242</c:v>
                  </c:pt>
                  <c:pt idx="30">
                    <c:v>1.5238717161231121</c:v>
                  </c:pt>
                  <c:pt idx="31">
                    <c:v>1.5968367461536781</c:v>
                  </c:pt>
                  <c:pt idx="32">
                    <c:v>1.7010222032909676</c:v>
                  </c:pt>
                  <c:pt idx="33">
                    <c:v>1.8541288000567857</c:v>
                  </c:pt>
                  <c:pt idx="34">
                    <c:v>1.7088900000000009</c:v>
                  </c:pt>
                  <c:pt idx="35">
                    <c:v>1.8138900000000084</c:v>
                  </c:pt>
                  <c:pt idx="36">
                    <c:v>1.9188899999999949</c:v>
                  </c:pt>
                  <c:pt idx="37">
                    <c:v>2.1738900000000014</c:v>
                  </c:pt>
                  <c:pt idx="38">
                    <c:v>2.1238900000000016</c:v>
                  </c:pt>
                  <c:pt idx="39">
                    <c:v>2.1688899999999798</c:v>
                  </c:pt>
                  <c:pt idx="40">
                    <c:v>2.4088900000000097</c:v>
                  </c:pt>
                  <c:pt idx="41">
                    <c:v>2.573889999999996</c:v>
                  </c:pt>
                  <c:pt idx="42">
                    <c:v>2.4738900000000097</c:v>
                  </c:pt>
                  <c:pt idx="43">
                    <c:v>2.6388899999999884</c:v>
                  </c:pt>
                  <c:pt idx="44">
                    <c:v>2.6488899999999735</c:v>
                  </c:pt>
                  <c:pt idx="45">
                    <c:v>2.9588900000000136</c:v>
                  </c:pt>
                  <c:pt idx="46">
                    <c:v>2.9338899999999977</c:v>
                  </c:pt>
                  <c:pt idx="47">
                    <c:v>3.1138899999999823</c:v>
                  </c:pt>
                  <c:pt idx="48">
                    <c:v>3.0188899999999816</c:v>
                  </c:pt>
                  <c:pt idx="49">
                    <c:v>2.8438900000000129</c:v>
                  </c:pt>
                  <c:pt idx="50">
                    <c:v>3.1588899999999995</c:v>
                  </c:pt>
                  <c:pt idx="51">
                    <c:v>3.4088900000000111</c:v>
                  </c:pt>
                  <c:pt idx="52">
                    <c:v>3.2538899999999868</c:v>
                  </c:pt>
                  <c:pt idx="53">
                    <c:v>3.2188900000000018</c:v>
                  </c:pt>
                  <c:pt idx="54">
                    <c:v>3.4738899999999857</c:v>
                  </c:pt>
                  <c:pt idx="55">
                    <c:v>3.2338900000000006</c:v>
                  </c:pt>
                  <c:pt idx="56">
                    <c:v>3.1038900000000016</c:v>
                  </c:pt>
                  <c:pt idx="57">
                    <c:v>3.6138899999999805</c:v>
                  </c:pt>
                  <c:pt idx="58">
                    <c:v>3.4438899999999997</c:v>
                  </c:pt>
                  <c:pt idx="59">
                    <c:v>3.9938899999999888</c:v>
                  </c:pt>
                  <c:pt idx="60">
                    <c:v>3.4988900000000029</c:v>
                  </c:pt>
                </c:numCache>
              </c:numRef>
            </c:minus>
            <c:spPr>
              <a:noFill/>
              <a:ln w="9525" cap="flat" cmpd="sng" algn="ctr">
                <a:solidFill>
                  <a:srgbClr val="E7E6E6">
                    <a:lumMod val="90000"/>
                  </a:srgbClr>
                </a:solidFill>
                <a:round/>
              </a:ln>
              <a:effectLst/>
            </c:spPr>
          </c:errBars>
          <c:xVal>
            <c:numRef>
              <c:f>'[2018_01_19 Rheology with different pre treatments for whey summary.xlsx]Summary selected points'!$A$5:$A$65</c:f>
              <c:numCache>
                <c:formatCode>General</c:formatCode>
                <c:ptCount val="61"/>
                <c:pt idx="0">
                  <c:v>0.10842222222222221</c:v>
                </c:pt>
                <c:pt idx="1">
                  <c:v>1.0764055555555556</c:v>
                </c:pt>
                <c:pt idx="2">
                  <c:v>2.151444444444444</c:v>
                </c:pt>
                <c:pt idx="3">
                  <c:v>3.0108888888888892</c:v>
                </c:pt>
                <c:pt idx="4">
                  <c:v>4.0868333333333338</c:v>
                </c:pt>
                <c:pt idx="5">
                  <c:v>5.16</c:v>
                </c:pt>
                <c:pt idx="6">
                  <c:v>6.1273333333333335</c:v>
                </c:pt>
                <c:pt idx="7">
                  <c:v>7.0960555555555551</c:v>
                </c:pt>
                <c:pt idx="8">
                  <c:v>8.1707777777777775</c:v>
                </c:pt>
                <c:pt idx="9">
                  <c:v>9.1390555555555562</c:v>
                </c:pt>
                <c:pt idx="10">
                  <c:v>10.106777777777777</c:v>
                </c:pt>
                <c:pt idx="11">
                  <c:v>11.111166666666668</c:v>
                </c:pt>
                <c:pt idx="12">
                  <c:v>12.15022222222222</c:v>
                </c:pt>
                <c:pt idx="13">
                  <c:v>13.008666666666668</c:v>
                </c:pt>
                <c:pt idx="14">
                  <c:v>14.083333333333334</c:v>
                </c:pt>
                <c:pt idx="15">
                  <c:v>15.156111111111111</c:v>
                </c:pt>
                <c:pt idx="16">
                  <c:v>16.123277777777776</c:v>
                </c:pt>
                <c:pt idx="17">
                  <c:v>17.091666666666669</c:v>
                </c:pt>
                <c:pt idx="18">
                  <c:v>18.165000000000003</c:v>
                </c:pt>
                <c:pt idx="19">
                  <c:v>19.133333333333333</c:v>
                </c:pt>
                <c:pt idx="20">
                  <c:v>20.10166666666667</c:v>
                </c:pt>
                <c:pt idx="21">
                  <c:v>21.175555555555558</c:v>
                </c:pt>
                <c:pt idx="22">
                  <c:v>22.142777777777777</c:v>
                </c:pt>
                <c:pt idx="23">
                  <c:v>23.001111111111111</c:v>
                </c:pt>
                <c:pt idx="24">
                  <c:v>24.110555555555553</c:v>
                </c:pt>
                <c:pt idx="25">
                  <c:v>25.145555555555557</c:v>
                </c:pt>
                <c:pt idx="26">
                  <c:v>26.001111111111111</c:v>
                </c:pt>
                <c:pt idx="27">
                  <c:v>27.14</c:v>
                </c:pt>
                <c:pt idx="28">
                  <c:v>28.136666666666667</c:v>
                </c:pt>
                <c:pt idx="29">
                  <c:v>29.098333333333333</c:v>
                </c:pt>
                <c:pt idx="30">
                  <c:v>30.129444444444445</c:v>
                </c:pt>
                <c:pt idx="31">
                  <c:v>31.12777777777778</c:v>
                </c:pt>
                <c:pt idx="32">
                  <c:v>32.090000000000003</c:v>
                </c:pt>
                <c:pt idx="33">
                  <c:v>33.158333333333331</c:v>
                </c:pt>
                <c:pt idx="34">
                  <c:v>34.003333333333337</c:v>
                </c:pt>
                <c:pt idx="35">
                  <c:v>35.073333333333338</c:v>
                </c:pt>
                <c:pt idx="36">
                  <c:v>36.141666666666666</c:v>
                </c:pt>
                <c:pt idx="37">
                  <c:v>37.102499999999999</c:v>
                </c:pt>
                <c:pt idx="38">
                  <c:v>38.171666666666667</c:v>
                </c:pt>
                <c:pt idx="39">
                  <c:v>39.135833333333331</c:v>
                </c:pt>
                <c:pt idx="40">
                  <c:v>40.097500000000004</c:v>
                </c:pt>
                <c:pt idx="41">
                  <c:v>41.164166666666659</c:v>
                </c:pt>
                <c:pt idx="42">
                  <c:v>42.125833333333333</c:v>
                </c:pt>
                <c:pt idx="43">
                  <c:v>43.087500000000006</c:v>
                </c:pt>
                <c:pt idx="44">
                  <c:v>44.155000000000001</c:v>
                </c:pt>
                <c:pt idx="45">
                  <c:v>45.116666666666667</c:v>
                </c:pt>
                <c:pt idx="46">
                  <c:v>46.131666666666661</c:v>
                </c:pt>
                <c:pt idx="47">
                  <c:v>47.148333333333333</c:v>
                </c:pt>
                <c:pt idx="48">
                  <c:v>48.00333333333333</c:v>
                </c:pt>
                <c:pt idx="49">
                  <c:v>49.125833333333333</c:v>
                </c:pt>
                <c:pt idx="50">
                  <c:v>50.14</c:v>
                </c:pt>
                <c:pt idx="51">
                  <c:v>51.102499999999999</c:v>
                </c:pt>
                <c:pt idx="52">
                  <c:v>52.119166666666665</c:v>
                </c:pt>
                <c:pt idx="53">
                  <c:v>53.134999999999998</c:v>
                </c:pt>
                <c:pt idx="54">
                  <c:v>54.096666666666664</c:v>
                </c:pt>
                <c:pt idx="55">
                  <c:v>55.165833333333332</c:v>
                </c:pt>
                <c:pt idx="56">
                  <c:v>56.131666666666661</c:v>
                </c:pt>
                <c:pt idx="57">
                  <c:v>57.093333333333334</c:v>
                </c:pt>
                <c:pt idx="58">
                  <c:v>58.16</c:v>
                </c:pt>
                <c:pt idx="59">
                  <c:v>59.123333333333335</c:v>
                </c:pt>
                <c:pt idx="60">
                  <c:v>59.980000000000004</c:v>
                </c:pt>
              </c:numCache>
            </c:numRef>
          </c:xVal>
          <c:yVal>
            <c:numRef>
              <c:f>'[2018_01_19 Rheology with different pre treatments for whey summary.xlsx]Summary selected points'!$B$5:$B$65</c:f>
              <c:numCache>
                <c:formatCode>General</c:formatCode>
                <c:ptCount val="61"/>
                <c:pt idx="0">
                  <c:v>-0.2</c:v>
                </c:pt>
                <c:pt idx="1">
                  <c:v>-0.18977333333333335</c:v>
                </c:pt>
                <c:pt idx="2">
                  <c:v>-0.18313000000000001</c:v>
                </c:pt>
                <c:pt idx="3">
                  <c:v>-0.19021333333333335</c:v>
                </c:pt>
                <c:pt idx="4">
                  <c:v>-0.19152333333333335</c:v>
                </c:pt>
                <c:pt idx="5">
                  <c:v>-0.19015333333333331</c:v>
                </c:pt>
                <c:pt idx="6">
                  <c:v>-0.1904066666666667</c:v>
                </c:pt>
                <c:pt idx="7">
                  <c:v>-0.18565000000000001</c:v>
                </c:pt>
                <c:pt idx="8">
                  <c:v>-0.19236</c:v>
                </c:pt>
                <c:pt idx="9">
                  <c:v>-0.18773333333333334</c:v>
                </c:pt>
                <c:pt idx="10">
                  <c:v>-0.19133333333333336</c:v>
                </c:pt>
                <c:pt idx="11">
                  <c:v>-0.19233</c:v>
                </c:pt>
                <c:pt idx="12">
                  <c:v>-0.19278000000000003</c:v>
                </c:pt>
                <c:pt idx="13">
                  <c:v>-0.19006999999999999</c:v>
                </c:pt>
                <c:pt idx="14">
                  <c:v>-0.19354333333333332</c:v>
                </c:pt>
                <c:pt idx="15">
                  <c:v>-0.18767999999999999</c:v>
                </c:pt>
                <c:pt idx="16">
                  <c:v>-0.14589333333333335</c:v>
                </c:pt>
                <c:pt idx="17">
                  <c:v>-7.8219333333333349E-2</c:v>
                </c:pt>
                <c:pt idx="18">
                  <c:v>8.6723333333333333E-2</c:v>
                </c:pt>
                <c:pt idx="19">
                  <c:v>0.31215999999999999</c:v>
                </c:pt>
                <c:pt idx="20">
                  <c:v>0.60575999999999997</c:v>
                </c:pt>
                <c:pt idx="21">
                  <c:v>1.0080266666666666</c:v>
                </c:pt>
                <c:pt idx="22">
                  <c:v>1.4361266666666666</c:v>
                </c:pt>
                <c:pt idx="23">
                  <c:v>1.8656933333333334</c:v>
                </c:pt>
                <c:pt idx="24">
                  <c:v>2.4726933333333334</c:v>
                </c:pt>
                <c:pt idx="25">
                  <c:v>3.1096933333333339</c:v>
                </c:pt>
                <c:pt idx="26">
                  <c:v>3.6943600000000001</c:v>
                </c:pt>
                <c:pt idx="27">
                  <c:v>4.5280266666666664</c:v>
                </c:pt>
                <c:pt idx="28">
                  <c:v>5.2726933333333328</c:v>
                </c:pt>
                <c:pt idx="29">
                  <c:v>6.0773599999999997</c:v>
                </c:pt>
                <c:pt idx="30">
                  <c:v>6.9513600000000002</c:v>
                </c:pt>
                <c:pt idx="31">
                  <c:v>7.8613600000000003</c:v>
                </c:pt>
                <c:pt idx="32">
                  <c:v>8.687026666666668</c:v>
                </c:pt>
                <c:pt idx="33">
                  <c:v>9.7023599999999988</c:v>
                </c:pt>
                <c:pt idx="34">
                  <c:v>11.589089999999999</c:v>
                </c:pt>
                <c:pt idx="35">
                  <c:v>12.764089999999999</c:v>
                </c:pt>
                <c:pt idx="36">
                  <c:v>13.729089999999999</c:v>
                </c:pt>
                <c:pt idx="37">
                  <c:v>15.014089999999999</c:v>
                </c:pt>
                <c:pt idx="38">
                  <c:v>16.104089999999999</c:v>
                </c:pt>
                <c:pt idx="39">
                  <c:v>17.179090000000002</c:v>
                </c:pt>
                <c:pt idx="40">
                  <c:v>18.02909</c:v>
                </c:pt>
                <c:pt idx="41">
                  <c:v>19.444089999999999</c:v>
                </c:pt>
                <c:pt idx="42">
                  <c:v>20.464089999999999</c:v>
                </c:pt>
                <c:pt idx="43">
                  <c:v>21.649090000000001</c:v>
                </c:pt>
                <c:pt idx="44">
                  <c:v>22.469090000000001</c:v>
                </c:pt>
                <c:pt idx="45">
                  <c:v>23.629089999999998</c:v>
                </c:pt>
                <c:pt idx="46">
                  <c:v>24.67409</c:v>
                </c:pt>
                <c:pt idx="47">
                  <c:v>25.834090000000003</c:v>
                </c:pt>
                <c:pt idx="48">
                  <c:v>26.789090000000002</c:v>
                </c:pt>
                <c:pt idx="49">
                  <c:v>27.74409</c:v>
                </c:pt>
                <c:pt idx="50">
                  <c:v>29.019089999999998</c:v>
                </c:pt>
                <c:pt idx="51">
                  <c:v>29.839089999999999</c:v>
                </c:pt>
                <c:pt idx="52">
                  <c:v>31.034089999999999</c:v>
                </c:pt>
                <c:pt idx="53">
                  <c:v>32.149090000000001</c:v>
                </c:pt>
                <c:pt idx="54">
                  <c:v>33.42409</c:v>
                </c:pt>
                <c:pt idx="55">
                  <c:v>34.24409</c:v>
                </c:pt>
                <c:pt idx="56">
                  <c:v>34.984090000000002</c:v>
                </c:pt>
                <c:pt idx="57">
                  <c:v>35.804090000000002</c:v>
                </c:pt>
                <c:pt idx="58">
                  <c:v>36.99409</c:v>
                </c:pt>
                <c:pt idx="59">
                  <c:v>38.13409</c:v>
                </c:pt>
                <c:pt idx="60">
                  <c:v>38.659089999999999</c:v>
                </c:pt>
              </c:numCache>
            </c:numRef>
          </c:yVal>
          <c:smooth val="0"/>
          <c:extLst>
            <c:ext xmlns:c16="http://schemas.microsoft.com/office/drawing/2014/chart" uri="{C3380CC4-5D6E-409C-BE32-E72D297353CC}">
              <c16:uniqueId val="{00000000-FC12-455C-8C3E-472B60E56F36}"/>
            </c:ext>
          </c:extLst>
        </c:ser>
        <c:ser>
          <c:idx val="1"/>
          <c:order val="1"/>
          <c:tx>
            <c:v>DS MFWP</c:v>
          </c:tx>
          <c:spPr>
            <a:ln w="25400" cap="rnd">
              <a:noFill/>
              <a:round/>
            </a:ln>
            <a:effectLst/>
          </c:spPr>
          <c:marker>
            <c:symbol val="triangle"/>
            <c:size val="5"/>
            <c:spPr>
              <a:solidFill>
                <a:schemeClr val="accent2"/>
              </a:solidFill>
              <a:ln w="9525">
                <a:solidFill>
                  <a:schemeClr val="accent2"/>
                </a:solidFill>
              </a:ln>
              <a:effectLst/>
            </c:spPr>
          </c:marker>
          <c:errBars>
            <c:errDir val="x"/>
            <c:errBarType val="both"/>
            <c:errValType val="cust"/>
            <c:noEndCap val="0"/>
            <c:plus>
              <c:numRef>
                <c:f>'[2018_01_19 Rheology with different pre treatments for whey summary.xlsx]Summary selected points'!$J$5:$J$65</c:f>
                <c:numCache>
                  <c:formatCode>General</c:formatCode>
                  <c:ptCount val="61"/>
                  <c:pt idx="0">
                    <c:v>3.7712361663282308E-4</c:v>
                  </c:pt>
                  <c:pt idx="1">
                    <c:v>2.203816134698066E-3</c:v>
                  </c:pt>
                  <c:pt idx="2">
                    <c:v>4.5961940777128375E-3</c:v>
                  </c:pt>
                  <c:pt idx="3">
                    <c:v>5.6568542494923853E-3</c:v>
                  </c:pt>
                  <c:pt idx="4">
                    <c:v>6.5996632910743447E-3</c:v>
                  </c:pt>
                  <c:pt idx="5">
                    <c:v>8.8388347648319706E-3</c:v>
                  </c:pt>
                  <c:pt idx="6">
                    <c:v>1.1195857368788125E-2</c:v>
                  </c:pt>
                  <c:pt idx="7">
                    <c:v>6.2107545614218967E-2</c:v>
                  </c:pt>
                  <c:pt idx="8">
                    <c:v>1.3317177712346591E-2</c:v>
                  </c:pt>
                  <c:pt idx="9">
                    <c:v>1.3906433363336102E-2</c:v>
                  </c:pt>
                  <c:pt idx="10">
                    <c:v>1.2610070931160436E-2</c:v>
                  </c:pt>
                  <c:pt idx="11">
                    <c:v>1.1549410759380574E-2</c:v>
                  </c:pt>
                  <c:pt idx="12">
                    <c:v>1.3670731102940297E-2</c:v>
                  </c:pt>
                  <c:pt idx="13">
                    <c:v>1.3788582233136943E-2</c:v>
                  </c:pt>
                  <c:pt idx="14">
                    <c:v>1.4967093535114707E-2</c:v>
                  </c:pt>
                  <c:pt idx="15">
                    <c:v>1.4495689014324353E-2</c:v>
                  </c:pt>
                  <c:pt idx="16">
                    <c:v>1.3199326582149945E-2</c:v>
                  </c:pt>
                  <c:pt idx="17">
                    <c:v>6.0104076400857145E-2</c:v>
                  </c:pt>
                  <c:pt idx="18">
                    <c:v>1.7677669529662685E-2</c:v>
                  </c:pt>
                  <c:pt idx="19">
                    <c:v>2.1213203435597228E-2</c:v>
                  </c:pt>
                  <c:pt idx="20">
                    <c:v>5.0675985985037544E-2</c:v>
                  </c:pt>
                  <c:pt idx="21">
                    <c:v>2.5927248643508281E-2</c:v>
                  </c:pt>
                  <c:pt idx="22">
                    <c:v>2.7105759945482279E-2</c:v>
                  </c:pt>
                  <c:pt idx="23">
                    <c:v>2.828427124746381E-2</c:v>
                  </c:pt>
                  <c:pt idx="24">
                    <c:v>2.8284271247461298E-2</c:v>
                  </c:pt>
                  <c:pt idx="25">
                    <c:v>3.1819805153393332E-2</c:v>
                  </c:pt>
                  <c:pt idx="26">
                    <c:v>3.4176827757351369E-2</c:v>
                  </c:pt>
                  <c:pt idx="27">
                    <c:v>4.1247895569215438E-2</c:v>
                  </c:pt>
                  <c:pt idx="28">
                    <c:v>3.6533850361304389E-2</c:v>
                  </c:pt>
                  <c:pt idx="29">
                    <c:v>4.006938426723642E-2</c:v>
                  </c:pt>
                  <c:pt idx="30">
                    <c:v>3.7712361663283407E-2</c:v>
                  </c:pt>
                  <c:pt idx="31">
                    <c:v>4.1247895569215438E-2</c:v>
                  </c:pt>
                  <c:pt idx="32">
                    <c:v>3.2998316455372351E-2</c:v>
                  </c:pt>
                  <c:pt idx="33">
                    <c:v>3.0641293851414314E-2</c:v>
                  </c:pt>
                  <c:pt idx="34">
                    <c:v>2.8284271247461298E-2</c:v>
                  </c:pt>
                  <c:pt idx="35">
                    <c:v>4.5961940777123983E-2</c:v>
                  </c:pt>
                  <c:pt idx="36">
                    <c:v>3.0641293851414314E-2</c:v>
                  </c:pt>
                  <c:pt idx="37">
                    <c:v>4.478342947514747E-2</c:v>
                  </c:pt>
                  <c:pt idx="38">
                    <c:v>2.9462782549437804E-2</c:v>
                  </c:pt>
                  <c:pt idx="39">
                    <c:v>2.9462782549437804E-2</c:v>
                  </c:pt>
                  <c:pt idx="40">
                    <c:v>4.5961940777123983E-2</c:v>
                  </c:pt>
                  <c:pt idx="41">
                    <c:v>3.2998316455372351E-2</c:v>
                  </c:pt>
                  <c:pt idx="42">
                    <c:v>3.0641293851414314E-2</c:v>
                  </c:pt>
                  <c:pt idx="43">
                    <c:v>4.8318963381076996E-2</c:v>
                  </c:pt>
                  <c:pt idx="44">
                    <c:v>2.7105759945479767E-2</c:v>
                  </c:pt>
                  <c:pt idx="45">
                    <c:v>2.7105759945479767E-2</c:v>
                  </c:pt>
                  <c:pt idx="46">
                    <c:v>4.5961940777123983E-2</c:v>
                  </c:pt>
                  <c:pt idx="47">
                    <c:v>2.9462782549437804E-2</c:v>
                  </c:pt>
                  <c:pt idx="48">
                    <c:v>2.7105759945479767E-2</c:v>
                  </c:pt>
                  <c:pt idx="49">
                    <c:v>2.8284271247456274E-2</c:v>
                  </c:pt>
                  <c:pt idx="50">
                    <c:v>2.7105759945484791E-2</c:v>
                  </c:pt>
                  <c:pt idx="51">
                    <c:v>4.7140452079100489E-2</c:v>
                  </c:pt>
                  <c:pt idx="52">
                    <c:v>2.7105759945479767E-2</c:v>
                  </c:pt>
                  <c:pt idx="53">
                    <c:v>2.7105759945484791E-2</c:v>
                  </c:pt>
                  <c:pt idx="54">
                    <c:v>4.8318963381076996E-2</c:v>
                  </c:pt>
                  <c:pt idx="55">
                    <c:v>2.5927248643503258E-2</c:v>
                  </c:pt>
                  <c:pt idx="56">
                    <c:v>2.3570226039550245E-2</c:v>
                  </c:pt>
                  <c:pt idx="57">
                    <c:v>5.5390031192941065E-2</c:v>
                  </c:pt>
                  <c:pt idx="58">
                    <c:v>1.8856180831639192E-2</c:v>
                  </c:pt>
                  <c:pt idx="59">
                    <c:v>2.0034692133615698E-2</c:v>
                  </c:pt>
                  <c:pt idx="60">
                    <c:v>2.1213203435602256E-2</c:v>
                  </c:pt>
                </c:numCache>
              </c:numRef>
            </c:plus>
            <c:minus>
              <c:numRef>
                <c:f>'[2018_01_19 Rheology with different pre treatments for whey summary.xlsx]Summary selected points'!$J$5:$J$65</c:f>
                <c:numCache>
                  <c:formatCode>General</c:formatCode>
                  <c:ptCount val="61"/>
                  <c:pt idx="0">
                    <c:v>3.7712361663282308E-4</c:v>
                  </c:pt>
                  <c:pt idx="1">
                    <c:v>2.203816134698066E-3</c:v>
                  </c:pt>
                  <c:pt idx="2">
                    <c:v>4.5961940777128375E-3</c:v>
                  </c:pt>
                  <c:pt idx="3">
                    <c:v>5.6568542494923853E-3</c:v>
                  </c:pt>
                  <c:pt idx="4">
                    <c:v>6.5996632910743447E-3</c:v>
                  </c:pt>
                  <c:pt idx="5">
                    <c:v>8.8388347648319706E-3</c:v>
                  </c:pt>
                  <c:pt idx="6">
                    <c:v>1.1195857368788125E-2</c:v>
                  </c:pt>
                  <c:pt idx="7">
                    <c:v>6.2107545614218967E-2</c:v>
                  </c:pt>
                  <c:pt idx="8">
                    <c:v>1.3317177712346591E-2</c:v>
                  </c:pt>
                  <c:pt idx="9">
                    <c:v>1.3906433363336102E-2</c:v>
                  </c:pt>
                  <c:pt idx="10">
                    <c:v>1.2610070931160436E-2</c:v>
                  </c:pt>
                  <c:pt idx="11">
                    <c:v>1.1549410759380574E-2</c:v>
                  </c:pt>
                  <c:pt idx="12">
                    <c:v>1.3670731102940297E-2</c:v>
                  </c:pt>
                  <c:pt idx="13">
                    <c:v>1.3788582233136943E-2</c:v>
                  </c:pt>
                  <c:pt idx="14">
                    <c:v>1.4967093535114707E-2</c:v>
                  </c:pt>
                  <c:pt idx="15">
                    <c:v>1.4495689014324353E-2</c:v>
                  </c:pt>
                  <c:pt idx="16">
                    <c:v>1.3199326582149945E-2</c:v>
                  </c:pt>
                  <c:pt idx="17">
                    <c:v>6.0104076400857145E-2</c:v>
                  </c:pt>
                  <c:pt idx="18">
                    <c:v>1.7677669529662685E-2</c:v>
                  </c:pt>
                  <c:pt idx="19">
                    <c:v>2.1213203435597228E-2</c:v>
                  </c:pt>
                  <c:pt idx="20">
                    <c:v>5.0675985985037544E-2</c:v>
                  </c:pt>
                  <c:pt idx="21">
                    <c:v>2.5927248643508281E-2</c:v>
                  </c:pt>
                  <c:pt idx="22">
                    <c:v>2.7105759945482279E-2</c:v>
                  </c:pt>
                  <c:pt idx="23">
                    <c:v>2.828427124746381E-2</c:v>
                  </c:pt>
                  <c:pt idx="24">
                    <c:v>2.8284271247461298E-2</c:v>
                  </c:pt>
                  <c:pt idx="25">
                    <c:v>3.1819805153393332E-2</c:v>
                  </c:pt>
                  <c:pt idx="26">
                    <c:v>3.4176827757351369E-2</c:v>
                  </c:pt>
                  <c:pt idx="27">
                    <c:v>4.1247895569215438E-2</c:v>
                  </c:pt>
                  <c:pt idx="28">
                    <c:v>3.6533850361304389E-2</c:v>
                  </c:pt>
                  <c:pt idx="29">
                    <c:v>4.006938426723642E-2</c:v>
                  </c:pt>
                  <c:pt idx="30">
                    <c:v>3.7712361663283407E-2</c:v>
                  </c:pt>
                  <c:pt idx="31">
                    <c:v>4.1247895569215438E-2</c:v>
                  </c:pt>
                  <c:pt idx="32">
                    <c:v>3.2998316455372351E-2</c:v>
                  </c:pt>
                  <c:pt idx="33">
                    <c:v>3.0641293851414314E-2</c:v>
                  </c:pt>
                  <c:pt idx="34">
                    <c:v>2.8284271247461298E-2</c:v>
                  </c:pt>
                  <c:pt idx="35">
                    <c:v>4.5961940777123983E-2</c:v>
                  </c:pt>
                  <c:pt idx="36">
                    <c:v>3.0641293851414314E-2</c:v>
                  </c:pt>
                  <c:pt idx="37">
                    <c:v>4.478342947514747E-2</c:v>
                  </c:pt>
                  <c:pt idx="38">
                    <c:v>2.9462782549437804E-2</c:v>
                  </c:pt>
                  <c:pt idx="39">
                    <c:v>2.9462782549437804E-2</c:v>
                  </c:pt>
                  <c:pt idx="40">
                    <c:v>4.5961940777123983E-2</c:v>
                  </c:pt>
                  <c:pt idx="41">
                    <c:v>3.2998316455372351E-2</c:v>
                  </c:pt>
                  <c:pt idx="42">
                    <c:v>3.0641293851414314E-2</c:v>
                  </c:pt>
                  <c:pt idx="43">
                    <c:v>4.8318963381076996E-2</c:v>
                  </c:pt>
                  <c:pt idx="44">
                    <c:v>2.7105759945479767E-2</c:v>
                  </c:pt>
                  <c:pt idx="45">
                    <c:v>2.7105759945479767E-2</c:v>
                  </c:pt>
                  <c:pt idx="46">
                    <c:v>4.5961940777123983E-2</c:v>
                  </c:pt>
                  <c:pt idx="47">
                    <c:v>2.9462782549437804E-2</c:v>
                  </c:pt>
                  <c:pt idx="48">
                    <c:v>2.7105759945479767E-2</c:v>
                  </c:pt>
                  <c:pt idx="49">
                    <c:v>2.8284271247456274E-2</c:v>
                  </c:pt>
                  <c:pt idx="50">
                    <c:v>2.7105759945484791E-2</c:v>
                  </c:pt>
                  <c:pt idx="51">
                    <c:v>4.7140452079100489E-2</c:v>
                  </c:pt>
                  <c:pt idx="52">
                    <c:v>2.7105759945479767E-2</c:v>
                  </c:pt>
                  <c:pt idx="53">
                    <c:v>2.7105759945484791E-2</c:v>
                  </c:pt>
                  <c:pt idx="54">
                    <c:v>4.8318963381076996E-2</c:v>
                  </c:pt>
                  <c:pt idx="55">
                    <c:v>2.5927248643503258E-2</c:v>
                  </c:pt>
                  <c:pt idx="56">
                    <c:v>2.3570226039550245E-2</c:v>
                  </c:pt>
                  <c:pt idx="57">
                    <c:v>5.5390031192941065E-2</c:v>
                  </c:pt>
                  <c:pt idx="58">
                    <c:v>1.8856180831639192E-2</c:v>
                  </c:pt>
                  <c:pt idx="59">
                    <c:v>2.0034692133615698E-2</c:v>
                  </c:pt>
                  <c:pt idx="60">
                    <c:v>2.1213203435602256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2018_01_19 Rheology with different pre treatments for whey summary.xlsx]Summary selected points'!$K$5:$K$65</c:f>
                <c:numCache>
                  <c:formatCode>General</c:formatCode>
                  <c:ptCount val="61"/>
                  <c:pt idx="0">
                    <c:v>0</c:v>
                  </c:pt>
                  <c:pt idx="1">
                    <c:v>7.0710678118654814E-3</c:v>
                  </c:pt>
                  <c:pt idx="2">
                    <c:v>6.3639610306789329E-3</c:v>
                  </c:pt>
                  <c:pt idx="3">
                    <c:v>3.6062445840514073E-3</c:v>
                  </c:pt>
                  <c:pt idx="4">
                    <c:v>1.0465180361560888E-2</c:v>
                  </c:pt>
                  <c:pt idx="5">
                    <c:v>7.0710678118646961E-5</c:v>
                  </c:pt>
                  <c:pt idx="6">
                    <c:v>9.8994949366115552E-4</c:v>
                  </c:pt>
                  <c:pt idx="7">
                    <c:v>5.6568542494923456E-4</c:v>
                  </c:pt>
                  <c:pt idx="8">
                    <c:v>7.0710678118654816E-4</c:v>
                  </c:pt>
                  <c:pt idx="9">
                    <c:v>2.7755575615628914E-17</c:v>
                  </c:pt>
                  <c:pt idx="10">
                    <c:v>6.2225396744416007E-3</c:v>
                  </c:pt>
                  <c:pt idx="11">
                    <c:v>5.3740115370177781E-3</c:v>
                  </c:pt>
                  <c:pt idx="12">
                    <c:v>2.8284271247460747E-4</c:v>
                  </c:pt>
                  <c:pt idx="13">
                    <c:v>7.5660425586960497E-3</c:v>
                  </c:pt>
                  <c:pt idx="14">
                    <c:v>4.9497474683058368E-3</c:v>
                  </c:pt>
                  <c:pt idx="15">
                    <c:v>1.1950104602052671E-2</c:v>
                  </c:pt>
                  <c:pt idx="16">
                    <c:v>1.3364318164425768E-2</c:v>
                  </c:pt>
                  <c:pt idx="17">
                    <c:v>8.9095454429504988E-3</c:v>
                  </c:pt>
                  <c:pt idx="18">
                    <c:v>2.2627416997969383E-3</c:v>
                  </c:pt>
                  <c:pt idx="19">
                    <c:v>1.3505739520663083E-2</c:v>
                  </c:pt>
                  <c:pt idx="20">
                    <c:v>2.8284271247460747E-4</c:v>
                  </c:pt>
                  <c:pt idx="21">
                    <c:v>5.6568542494924044E-3</c:v>
                  </c:pt>
                  <c:pt idx="22">
                    <c:v>7.7781745930521472E-4</c:v>
                  </c:pt>
                  <c:pt idx="23">
                    <c:v>1.1879393923934006E-2</c:v>
                  </c:pt>
                  <c:pt idx="24">
                    <c:v>1.2020815280171319E-2</c:v>
                  </c:pt>
                  <c:pt idx="25">
                    <c:v>2.2485995641732173E-2</c:v>
                  </c:pt>
                  <c:pt idx="26">
                    <c:v>5.4730064863838801E-2</c:v>
                  </c:pt>
                  <c:pt idx="27">
                    <c:v>7.1912759646671889E-2</c:v>
                  </c:pt>
                  <c:pt idx="28">
                    <c:v>0.11151073939311854</c:v>
                  </c:pt>
                  <c:pt idx="29">
                    <c:v>0.1296126729914942</c:v>
                  </c:pt>
                  <c:pt idx="30">
                    <c:v>0.17571603512485731</c:v>
                  </c:pt>
                  <c:pt idx="31">
                    <c:v>0.21842528470852451</c:v>
                  </c:pt>
                  <c:pt idx="32">
                    <c:v>0.24989153647132548</c:v>
                  </c:pt>
                  <c:pt idx="33">
                    <c:v>0.28595398231184033</c:v>
                  </c:pt>
                  <c:pt idx="34">
                    <c:v>0.32060221458998139</c:v>
                  </c:pt>
                  <c:pt idx="35">
                    <c:v>0.3920199994898228</c:v>
                  </c:pt>
                  <c:pt idx="36">
                    <c:v>0.42242559108084354</c:v>
                  </c:pt>
                  <c:pt idx="37">
                    <c:v>0.4973789098866141</c:v>
                  </c:pt>
                  <c:pt idx="38">
                    <c:v>0.53344135572713403</c:v>
                  </c:pt>
                  <c:pt idx="39">
                    <c:v>0.5475834913508616</c:v>
                  </c:pt>
                  <c:pt idx="40">
                    <c:v>0.63314341187443701</c:v>
                  </c:pt>
                  <c:pt idx="41">
                    <c:v>0.65789214921596739</c:v>
                  </c:pt>
                  <c:pt idx="42">
                    <c:v>0.72506729342868592</c:v>
                  </c:pt>
                  <c:pt idx="43">
                    <c:v>0.8382043784185389</c:v>
                  </c:pt>
                  <c:pt idx="44">
                    <c:v>0.8367901648561662</c:v>
                  </c:pt>
                  <c:pt idx="45">
                    <c:v>0.90113688194413566</c:v>
                  </c:pt>
                  <c:pt idx="46">
                    <c:v>0.98103994821821927</c:v>
                  </c:pt>
                  <c:pt idx="47">
                    <c:v>0.96406938546973497</c:v>
                  </c:pt>
                  <c:pt idx="48">
                    <c:v>1.0722567229912705</c:v>
                  </c:pt>
                  <c:pt idx="49">
                    <c:v>1.1316536926109559</c:v>
                  </c:pt>
                  <c:pt idx="50">
                    <c:v>1.1740800994821499</c:v>
                  </c:pt>
                  <c:pt idx="51">
                    <c:v>1.2603471267868938</c:v>
                  </c:pt>
                  <c:pt idx="52">
                    <c:v>1.3183298828441992</c:v>
                  </c:pt>
                  <c:pt idx="53">
                    <c:v>1.3904547745252258</c:v>
                  </c:pt>
                  <c:pt idx="54">
                    <c:v>1.4286385407092996</c:v>
                  </c:pt>
                  <c:pt idx="55">
                    <c:v>1.5870304596950877</c:v>
                  </c:pt>
                  <c:pt idx="56">
                    <c:v>1.5799593918832211</c:v>
                  </c:pt>
                  <c:pt idx="57">
                    <c:v>1.6648122056256063</c:v>
                  </c:pt>
                  <c:pt idx="58">
                    <c:v>1.5233908493882973</c:v>
                  </c:pt>
                  <c:pt idx="59">
                    <c:v>1.6930964768730687</c:v>
                  </c:pt>
                  <c:pt idx="60">
                    <c:v>1.7284518159323967</c:v>
                  </c:pt>
                </c:numCache>
              </c:numRef>
            </c:plus>
            <c:minus>
              <c:numRef>
                <c:f>'[2018_01_19 Rheology with different pre treatments for whey summary.xlsx]Summary selected points'!$K$5:$K$65</c:f>
                <c:numCache>
                  <c:formatCode>General</c:formatCode>
                  <c:ptCount val="61"/>
                  <c:pt idx="0">
                    <c:v>0</c:v>
                  </c:pt>
                  <c:pt idx="1">
                    <c:v>7.0710678118654814E-3</c:v>
                  </c:pt>
                  <c:pt idx="2">
                    <c:v>6.3639610306789329E-3</c:v>
                  </c:pt>
                  <c:pt idx="3">
                    <c:v>3.6062445840514073E-3</c:v>
                  </c:pt>
                  <c:pt idx="4">
                    <c:v>1.0465180361560888E-2</c:v>
                  </c:pt>
                  <c:pt idx="5">
                    <c:v>7.0710678118646961E-5</c:v>
                  </c:pt>
                  <c:pt idx="6">
                    <c:v>9.8994949366115552E-4</c:v>
                  </c:pt>
                  <c:pt idx="7">
                    <c:v>5.6568542494923456E-4</c:v>
                  </c:pt>
                  <c:pt idx="8">
                    <c:v>7.0710678118654816E-4</c:v>
                  </c:pt>
                  <c:pt idx="9">
                    <c:v>2.7755575615628914E-17</c:v>
                  </c:pt>
                  <c:pt idx="10">
                    <c:v>6.2225396744416007E-3</c:v>
                  </c:pt>
                  <c:pt idx="11">
                    <c:v>5.3740115370177781E-3</c:v>
                  </c:pt>
                  <c:pt idx="12">
                    <c:v>2.8284271247460747E-4</c:v>
                  </c:pt>
                  <c:pt idx="13">
                    <c:v>7.5660425586960497E-3</c:v>
                  </c:pt>
                  <c:pt idx="14">
                    <c:v>4.9497474683058368E-3</c:v>
                  </c:pt>
                  <c:pt idx="15">
                    <c:v>1.1950104602052671E-2</c:v>
                  </c:pt>
                  <c:pt idx="16">
                    <c:v>1.3364318164425768E-2</c:v>
                  </c:pt>
                  <c:pt idx="17">
                    <c:v>8.9095454429504988E-3</c:v>
                  </c:pt>
                  <c:pt idx="18">
                    <c:v>2.2627416997969383E-3</c:v>
                  </c:pt>
                  <c:pt idx="19">
                    <c:v>1.3505739520663083E-2</c:v>
                  </c:pt>
                  <c:pt idx="20">
                    <c:v>2.8284271247460747E-4</c:v>
                  </c:pt>
                  <c:pt idx="21">
                    <c:v>5.6568542494924044E-3</c:v>
                  </c:pt>
                  <c:pt idx="22">
                    <c:v>7.7781745930521472E-4</c:v>
                  </c:pt>
                  <c:pt idx="23">
                    <c:v>1.1879393923934006E-2</c:v>
                  </c:pt>
                  <c:pt idx="24">
                    <c:v>1.2020815280171319E-2</c:v>
                  </c:pt>
                  <c:pt idx="25">
                    <c:v>2.2485995641732173E-2</c:v>
                  </c:pt>
                  <c:pt idx="26">
                    <c:v>5.4730064863838801E-2</c:v>
                  </c:pt>
                  <c:pt idx="27">
                    <c:v>7.1912759646671889E-2</c:v>
                  </c:pt>
                  <c:pt idx="28">
                    <c:v>0.11151073939311854</c:v>
                  </c:pt>
                  <c:pt idx="29">
                    <c:v>0.1296126729914942</c:v>
                  </c:pt>
                  <c:pt idx="30">
                    <c:v>0.17571603512485731</c:v>
                  </c:pt>
                  <c:pt idx="31">
                    <c:v>0.21842528470852451</c:v>
                  </c:pt>
                  <c:pt idx="32">
                    <c:v>0.24989153647132548</c:v>
                  </c:pt>
                  <c:pt idx="33">
                    <c:v>0.28595398231184033</c:v>
                  </c:pt>
                  <c:pt idx="34">
                    <c:v>0.32060221458998139</c:v>
                  </c:pt>
                  <c:pt idx="35">
                    <c:v>0.3920199994898228</c:v>
                  </c:pt>
                  <c:pt idx="36">
                    <c:v>0.42242559108084354</c:v>
                  </c:pt>
                  <c:pt idx="37">
                    <c:v>0.4973789098866141</c:v>
                  </c:pt>
                  <c:pt idx="38">
                    <c:v>0.53344135572713403</c:v>
                  </c:pt>
                  <c:pt idx="39">
                    <c:v>0.5475834913508616</c:v>
                  </c:pt>
                  <c:pt idx="40">
                    <c:v>0.63314341187443701</c:v>
                  </c:pt>
                  <c:pt idx="41">
                    <c:v>0.65789214921596739</c:v>
                  </c:pt>
                  <c:pt idx="42">
                    <c:v>0.72506729342868592</c:v>
                  </c:pt>
                  <c:pt idx="43">
                    <c:v>0.8382043784185389</c:v>
                  </c:pt>
                  <c:pt idx="44">
                    <c:v>0.8367901648561662</c:v>
                  </c:pt>
                  <c:pt idx="45">
                    <c:v>0.90113688194413566</c:v>
                  </c:pt>
                  <c:pt idx="46">
                    <c:v>0.98103994821821927</c:v>
                  </c:pt>
                  <c:pt idx="47">
                    <c:v>0.96406938546973497</c:v>
                  </c:pt>
                  <c:pt idx="48">
                    <c:v>1.0722567229912705</c:v>
                  </c:pt>
                  <c:pt idx="49">
                    <c:v>1.1316536926109559</c:v>
                  </c:pt>
                  <c:pt idx="50">
                    <c:v>1.1740800994821499</c:v>
                  </c:pt>
                  <c:pt idx="51">
                    <c:v>1.2603471267868938</c:v>
                  </c:pt>
                  <c:pt idx="52">
                    <c:v>1.3183298828441992</c:v>
                  </c:pt>
                  <c:pt idx="53">
                    <c:v>1.3904547745252258</c:v>
                  </c:pt>
                  <c:pt idx="54">
                    <c:v>1.4286385407092996</c:v>
                  </c:pt>
                  <c:pt idx="55">
                    <c:v>1.5870304596950877</c:v>
                  </c:pt>
                  <c:pt idx="56">
                    <c:v>1.5799593918832211</c:v>
                  </c:pt>
                  <c:pt idx="57">
                    <c:v>1.6648122056256063</c:v>
                  </c:pt>
                  <c:pt idx="58">
                    <c:v>1.5233908493882973</c:v>
                  </c:pt>
                  <c:pt idx="59">
                    <c:v>1.6930964768730687</c:v>
                  </c:pt>
                  <c:pt idx="60">
                    <c:v>1.7284518159323967</c:v>
                  </c:pt>
                </c:numCache>
              </c:numRef>
            </c:minus>
            <c:spPr>
              <a:noFill/>
              <a:ln w="9525" cap="flat" cmpd="sng" algn="ctr">
                <a:solidFill>
                  <a:sysClr val="window" lastClr="FFFFFF">
                    <a:lumMod val="75000"/>
                  </a:sysClr>
                </a:solidFill>
                <a:round/>
              </a:ln>
              <a:effectLst/>
            </c:spPr>
          </c:errBars>
          <c:xVal>
            <c:numRef>
              <c:f>'[2018_01_19 Rheology with different pre treatments for whey summary.xlsx]Summary selected points'!$G$5:$G$65</c:f>
              <c:numCache>
                <c:formatCode>General</c:formatCode>
                <c:ptCount val="61"/>
                <c:pt idx="0">
                  <c:v>0.10841666666666666</c:v>
                </c:pt>
                <c:pt idx="1">
                  <c:v>1.0756250000000001</c:v>
                </c:pt>
                <c:pt idx="2">
                  <c:v>2.1477500000000003</c:v>
                </c:pt>
                <c:pt idx="3">
                  <c:v>3.0070000000000001</c:v>
                </c:pt>
                <c:pt idx="4">
                  <c:v>4.0796666666666663</c:v>
                </c:pt>
                <c:pt idx="5">
                  <c:v>5.1505833333333335</c:v>
                </c:pt>
                <c:pt idx="6">
                  <c:v>6.1155833333333334</c:v>
                </c:pt>
                <c:pt idx="7">
                  <c:v>7.1347500000000004</c:v>
                </c:pt>
                <c:pt idx="8">
                  <c:v>8.1549166666666668</c:v>
                </c:pt>
                <c:pt idx="9">
                  <c:v>9.1231666666666662</c:v>
                </c:pt>
                <c:pt idx="10">
                  <c:v>10.088416666666667</c:v>
                </c:pt>
                <c:pt idx="11">
                  <c:v>11.160499999999999</c:v>
                </c:pt>
                <c:pt idx="12">
                  <c:v>12.126999999999999</c:v>
                </c:pt>
                <c:pt idx="13">
                  <c:v>12.986916666666666</c:v>
                </c:pt>
                <c:pt idx="14">
                  <c:v>14.168916666666666</c:v>
                </c:pt>
                <c:pt idx="15">
                  <c:v>15.133583333333334</c:v>
                </c:pt>
                <c:pt idx="16">
                  <c:v>16.099333333333334</c:v>
                </c:pt>
                <c:pt idx="17">
                  <c:v>17.1175</c:v>
                </c:pt>
                <c:pt idx="18">
                  <c:v>18.137499999999999</c:v>
                </c:pt>
                <c:pt idx="19">
                  <c:v>19.105</c:v>
                </c:pt>
                <c:pt idx="20">
                  <c:v>20.125833333333333</c:v>
                </c:pt>
                <c:pt idx="21">
                  <c:v>21.146666666666668</c:v>
                </c:pt>
                <c:pt idx="22">
                  <c:v>22.114166666666669</c:v>
                </c:pt>
                <c:pt idx="23">
                  <c:v>22.971666666666664</c:v>
                </c:pt>
                <c:pt idx="24">
                  <c:v>24.151666666666667</c:v>
                </c:pt>
                <c:pt idx="25">
                  <c:v>25.119166666666665</c:v>
                </c:pt>
                <c:pt idx="26">
                  <c:v>25.979166666666664</c:v>
                </c:pt>
                <c:pt idx="27">
                  <c:v>27.107500000000002</c:v>
                </c:pt>
                <c:pt idx="28">
                  <c:v>28.127499999999998</c:v>
                </c:pt>
                <c:pt idx="29">
                  <c:v>29.148333333333333</c:v>
                </c:pt>
                <c:pt idx="30">
                  <c:v>30.113333333333333</c:v>
                </c:pt>
                <c:pt idx="31">
                  <c:v>31.135833333333338</c:v>
                </c:pt>
                <c:pt idx="32">
                  <c:v>32.155000000000001</c:v>
                </c:pt>
                <c:pt idx="33">
                  <c:v>33.12166666666667</c:v>
                </c:pt>
                <c:pt idx="34">
                  <c:v>33.980000000000004</c:v>
                </c:pt>
                <c:pt idx="35">
                  <c:v>35.105833333333337</c:v>
                </c:pt>
                <c:pt idx="36">
                  <c:v>36.123333333333335</c:v>
                </c:pt>
                <c:pt idx="37">
                  <c:v>37.14</c:v>
                </c:pt>
                <c:pt idx="38">
                  <c:v>38.157499999999999</c:v>
                </c:pt>
                <c:pt idx="39">
                  <c:v>39.120833333333337</c:v>
                </c:pt>
                <c:pt idx="40">
                  <c:v>40.135833333333331</c:v>
                </c:pt>
                <c:pt idx="41">
                  <c:v>41.151666666666664</c:v>
                </c:pt>
                <c:pt idx="42">
                  <c:v>42.111666666666665</c:v>
                </c:pt>
                <c:pt idx="43">
                  <c:v>43.125833333333333</c:v>
                </c:pt>
                <c:pt idx="44">
                  <c:v>44.140833333333333</c:v>
                </c:pt>
                <c:pt idx="45">
                  <c:v>45.100833333333334</c:v>
                </c:pt>
                <c:pt idx="46">
                  <c:v>46.114166666666669</c:v>
                </c:pt>
                <c:pt idx="47">
                  <c:v>47.127499999999998</c:v>
                </c:pt>
                <c:pt idx="48">
                  <c:v>47.982500000000002</c:v>
                </c:pt>
                <c:pt idx="49">
                  <c:v>49.158333333333331</c:v>
                </c:pt>
                <c:pt idx="50">
                  <c:v>50.120833333333337</c:v>
                </c:pt>
                <c:pt idx="51">
                  <c:v>51.134999999999998</c:v>
                </c:pt>
                <c:pt idx="52">
                  <c:v>52.150833333333331</c:v>
                </c:pt>
                <c:pt idx="53">
                  <c:v>53.112499999999997</c:v>
                </c:pt>
                <c:pt idx="54">
                  <c:v>54.127499999999998</c:v>
                </c:pt>
                <c:pt idx="55">
                  <c:v>55.143333333333331</c:v>
                </c:pt>
                <c:pt idx="56">
                  <c:v>56.105000000000004</c:v>
                </c:pt>
                <c:pt idx="57">
                  <c:v>57.120833333333337</c:v>
                </c:pt>
                <c:pt idx="58">
                  <c:v>58.135000000000005</c:v>
                </c:pt>
                <c:pt idx="59">
                  <c:v>59.097499999999997</c:v>
                </c:pt>
                <c:pt idx="60">
                  <c:v>59.951666666666668</c:v>
                </c:pt>
              </c:numCache>
            </c:numRef>
          </c:xVal>
          <c:yVal>
            <c:numRef>
              <c:f>'[2018_01_19 Rheology with different pre treatments for whey summary.xlsx]Summary selected points'!$H$4:$H$65</c:f>
              <c:numCache>
                <c:formatCode>General</c:formatCode>
                <c:ptCount val="62"/>
                <c:pt idx="1">
                  <c:v>-0.2</c:v>
                </c:pt>
                <c:pt idx="2">
                  <c:v>-0.1903</c:v>
                </c:pt>
                <c:pt idx="3">
                  <c:v>-0.18479999999999999</c:v>
                </c:pt>
                <c:pt idx="4">
                  <c:v>-0.18764999999999998</c:v>
                </c:pt>
                <c:pt idx="5">
                  <c:v>-0.192</c:v>
                </c:pt>
                <c:pt idx="6">
                  <c:v>-0.18545</c:v>
                </c:pt>
                <c:pt idx="7">
                  <c:v>-0.18559999999999999</c:v>
                </c:pt>
                <c:pt idx="8">
                  <c:v>-0.18590000000000001</c:v>
                </c:pt>
                <c:pt idx="9">
                  <c:v>-0.18529999999999999</c:v>
                </c:pt>
                <c:pt idx="10">
                  <c:v>-0.18269999999999997</c:v>
                </c:pt>
                <c:pt idx="11">
                  <c:v>-0.1822</c:v>
                </c:pt>
                <c:pt idx="12">
                  <c:v>-0.18959999999999999</c:v>
                </c:pt>
                <c:pt idx="13">
                  <c:v>-0.18440000000000001</c:v>
                </c:pt>
                <c:pt idx="14">
                  <c:v>-0.18275</c:v>
                </c:pt>
                <c:pt idx="15">
                  <c:v>-0.18390000000000001</c:v>
                </c:pt>
                <c:pt idx="16">
                  <c:v>-0.19505</c:v>
                </c:pt>
                <c:pt idx="17">
                  <c:v>-0.19364999999999999</c:v>
                </c:pt>
                <c:pt idx="18">
                  <c:v>-0.19070000000000001</c:v>
                </c:pt>
                <c:pt idx="19">
                  <c:v>-0.1845</c:v>
                </c:pt>
                <c:pt idx="20">
                  <c:v>-0.19624999999999998</c:v>
                </c:pt>
                <c:pt idx="21">
                  <c:v>-0.18540000000000001</c:v>
                </c:pt>
                <c:pt idx="22">
                  <c:v>-0.18309999999999998</c:v>
                </c:pt>
                <c:pt idx="23">
                  <c:v>-0.18485000000000001</c:v>
                </c:pt>
                <c:pt idx="24">
                  <c:v>-0.18780000000000002</c:v>
                </c:pt>
                <c:pt idx="25">
                  <c:v>-0.16919999999999999</c:v>
                </c:pt>
                <c:pt idx="26">
                  <c:v>-0.1439</c:v>
                </c:pt>
                <c:pt idx="27">
                  <c:v>-0.11599999999999999</c:v>
                </c:pt>
                <c:pt idx="28">
                  <c:v>-2.6349999999999985E-2</c:v>
                </c:pt>
                <c:pt idx="29">
                  <c:v>8.2850000000000007E-2</c:v>
                </c:pt>
                <c:pt idx="30">
                  <c:v>0.22695000000000004</c:v>
                </c:pt>
                <c:pt idx="31">
                  <c:v>0.38514999999999999</c:v>
                </c:pt>
                <c:pt idx="32">
                  <c:v>0.58555000000000001</c:v>
                </c:pt>
                <c:pt idx="33">
                  <c:v>0.81330000000000002</c:v>
                </c:pt>
                <c:pt idx="34">
                  <c:v>1.0458000000000001</c:v>
                </c:pt>
                <c:pt idx="35">
                  <c:v>1.2763</c:v>
                </c:pt>
                <c:pt idx="36">
                  <c:v>1.6008</c:v>
                </c:pt>
                <c:pt idx="37">
                  <c:v>1.9153</c:v>
                </c:pt>
                <c:pt idx="38">
                  <c:v>2.2663000000000002</c:v>
                </c:pt>
                <c:pt idx="39">
                  <c:v>2.6208</c:v>
                </c:pt>
                <c:pt idx="40">
                  <c:v>2.9718</c:v>
                </c:pt>
                <c:pt idx="41">
                  <c:v>3.3712999999999997</c:v>
                </c:pt>
                <c:pt idx="42">
                  <c:v>3.7957999999999998</c:v>
                </c:pt>
                <c:pt idx="43">
                  <c:v>4.2073</c:v>
                </c:pt>
                <c:pt idx="44">
                  <c:v>4.7012999999999998</c:v>
                </c:pt>
                <c:pt idx="45">
                  <c:v>5.1572999999999993</c:v>
                </c:pt>
                <c:pt idx="46">
                  <c:v>5.6208</c:v>
                </c:pt>
                <c:pt idx="47">
                  <c:v>6.1242999999999999</c:v>
                </c:pt>
                <c:pt idx="48">
                  <c:v>6.6123000000000003</c:v>
                </c:pt>
                <c:pt idx="49">
                  <c:v>7.0858000000000008</c:v>
                </c:pt>
                <c:pt idx="50">
                  <c:v>7.7307999999999995</c:v>
                </c:pt>
                <c:pt idx="51">
                  <c:v>8.2207999999999988</c:v>
                </c:pt>
                <c:pt idx="52">
                  <c:v>8.7837999999999994</c:v>
                </c:pt>
                <c:pt idx="53">
                  <c:v>9.4047999999999998</c:v>
                </c:pt>
                <c:pt idx="54">
                  <c:v>9.9738000000000007</c:v>
                </c:pt>
                <c:pt idx="55">
                  <c:v>10.6168</c:v>
                </c:pt>
                <c:pt idx="56">
                  <c:v>11.284800000000001</c:v>
                </c:pt>
                <c:pt idx="57">
                  <c:v>11.759799999999998</c:v>
                </c:pt>
                <c:pt idx="58">
                  <c:v>12.4598</c:v>
                </c:pt>
                <c:pt idx="59">
                  <c:v>12.979799999999999</c:v>
                </c:pt>
                <c:pt idx="60">
                  <c:v>13.649799999999999</c:v>
                </c:pt>
                <c:pt idx="61">
                  <c:v>14.0548</c:v>
                </c:pt>
              </c:numCache>
            </c:numRef>
          </c:yVal>
          <c:smooth val="0"/>
          <c:extLst>
            <c:ext xmlns:c16="http://schemas.microsoft.com/office/drawing/2014/chart" uri="{C3380CC4-5D6E-409C-BE32-E72D297353CC}">
              <c16:uniqueId val="{00000001-FC12-455C-8C3E-472B60E56F36}"/>
            </c:ext>
          </c:extLst>
        </c:ser>
        <c:ser>
          <c:idx val="2"/>
          <c:order val="2"/>
          <c:tx>
            <c:v>DS HT MFWP</c:v>
          </c:tx>
          <c:spPr>
            <a:ln w="25400" cap="rnd">
              <a:noFill/>
              <a:round/>
            </a:ln>
            <a:effectLst/>
          </c:spPr>
          <c:marker>
            <c:symbol val="diamond"/>
            <c:size val="5"/>
            <c:spPr>
              <a:solidFill>
                <a:schemeClr val="accent3"/>
              </a:solidFill>
              <a:ln w="9525">
                <a:solidFill>
                  <a:schemeClr val="accent3"/>
                </a:solidFill>
              </a:ln>
              <a:effectLst/>
            </c:spPr>
          </c:marker>
          <c:errBars>
            <c:errDir val="x"/>
            <c:errBarType val="both"/>
            <c:errValType val="cust"/>
            <c:noEndCap val="0"/>
            <c:plus>
              <c:numRef>
                <c:f>'[2018_01_19 Rheology with different pre treatments for whey summary.xlsx]Summary selected points'!$P$5:$P$65</c:f>
                <c:numCache>
                  <c:formatCode>General</c:formatCode>
                  <c:ptCount val="61"/>
                  <c:pt idx="0">
                    <c:v>8.3333333333393494E-6</c:v>
                  </c:pt>
                  <c:pt idx="1">
                    <c:v>2.666666666666373E-4</c:v>
                  </c:pt>
                  <c:pt idx="2">
                    <c:v>2.4999999999999467E-3</c:v>
                  </c:pt>
                  <c:pt idx="3">
                    <c:v>4.0000000000002256E-3</c:v>
                  </c:pt>
                  <c:pt idx="4">
                    <c:v>6.4999999999999503E-3</c:v>
                  </c:pt>
                  <c:pt idx="5">
                    <c:v>7.5833333333332753E-3</c:v>
                  </c:pt>
                  <c:pt idx="6">
                    <c:v>1.1083333333333556E-2</c:v>
                  </c:pt>
                  <c:pt idx="7">
                    <c:v>1.3250000000000206E-2</c:v>
                  </c:pt>
                  <c:pt idx="8">
                    <c:v>1.3083333333333336E-2</c:v>
                  </c:pt>
                  <c:pt idx="9">
                    <c:v>1.3083333333332448E-2</c:v>
                  </c:pt>
                  <c:pt idx="10">
                    <c:v>3.700000000000081E-2</c:v>
                  </c:pt>
                  <c:pt idx="11">
                    <c:v>1.7833333333333812E-2</c:v>
                  </c:pt>
                  <c:pt idx="12">
                    <c:v>1.9249999999999545E-2</c:v>
                  </c:pt>
                  <c:pt idx="13">
                    <c:v>2.2500000000000853E-2</c:v>
                  </c:pt>
                  <c:pt idx="14">
                    <c:v>2.891666666666648E-2</c:v>
                  </c:pt>
                  <c:pt idx="15">
                    <c:v>2.6249999999999218E-2</c:v>
                  </c:pt>
                  <c:pt idx="16">
                    <c:v>2.3166666666666558E-2</c:v>
                  </c:pt>
                  <c:pt idx="17">
                    <c:v>2.2500000000000853E-2</c:v>
                  </c:pt>
                  <c:pt idx="18">
                    <c:v>3.5833333333332718E-2</c:v>
                  </c:pt>
                  <c:pt idx="19">
                    <c:v>1.6666666666667496E-2</c:v>
                  </c:pt>
                  <c:pt idx="20">
                    <c:v>1.3333333333331865E-2</c:v>
                  </c:pt>
                  <c:pt idx="21">
                    <c:v>1.0833333333334139E-2</c:v>
                  </c:pt>
                  <c:pt idx="22">
                    <c:v>9.1666666666672114E-3</c:v>
                  </c:pt>
                  <c:pt idx="23">
                    <c:v>4.5833333333332504E-2</c:v>
                  </c:pt>
                  <c:pt idx="24">
                    <c:v>4.1666666666682062E-3</c:v>
                  </c:pt>
                  <c:pt idx="25">
                    <c:v>1.6666666666669272E-3</c:v>
                  </c:pt>
                  <c:pt idx="26">
                    <c:v>8.3333333333435178E-4</c:v>
                  </c:pt>
                  <c:pt idx="27">
                    <c:v>3.3333333333356308E-3</c:v>
                  </c:pt>
                  <c:pt idx="28">
                    <c:v>7.5000000000002842E-3</c:v>
                  </c:pt>
                  <c:pt idx="29">
                    <c:v>9.1666666666654351E-3</c:v>
                  </c:pt>
                  <c:pt idx="30">
                    <c:v>1.166666666666849E-2</c:v>
                  </c:pt>
                  <c:pt idx="31">
                    <c:v>1.3333333333333641E-2</c:v>
                  </c:pt>
                  <c:pt idx="32">
                    <c:v>1.5000000000000568E-2</c:v>
                  </c:pt>
                  <c:pt idx="33">
                    <c:v>3.8333333333330444E-2</c:v>
                  </c:pt>
                  <c:pt idx="34">
                    <c:v>1.5000000000000568E-2</c:v>
                  </c:pt>
                  <c:pt idx="35">
                    <c:v>1.833333333333087E-2</c:v>
                  </c:pt>
                  <c:pt idx="36">
                    <c:v>3.2499999999998863E-2</c:v>
                  </c:pt>
                  <c:pt idx="37">
                    <c:v>2.24999999999973E-2</c:v>
                  </c:pt>
                  <c:pt idx="38">
                    <c:v>2.9166666666665009E-2</c:v>
                  </c:pt>
                  <c:pt idx="39">
                    <c:v>2.9166666666665009E-2</c:v>
                  </c:pt>
                  <c:pt idx="40">
                    <c:v>2.6666666666667282E-2</c:v>
                  </c:pt>
                  <c:pt idx="41">
                    <c:v>2.5833333333331154E-2</c:v>
                  </c:pt>
                  <c:pt idx="42">
                    <c:v>2.8333333333332433E-2</c:v>
                  </c:pt>
                  <c:pt idx="43">
                    <c:v>2.8333333333332433E-2</c:v>
                  </c:pt>
                  <c:pt idx="44">
                    <c:v>2.4999999999998579E-2</c:v>
                  </c:pt>
                  <c:pt idx="45">
                    <c:v>2.9166666666665009E-2</c:v>
                  </c:pt>
                  <c:pt idx="46">
                    <c:v>2.3333333333333428E-2</c:v>
                  </c:pt>
                  <c:pt idx="47">
                    <c:v>2.24999999999973E-2</c:v>
                  </c:pt>
                  <c:pt idx="48">
                    <c:v>2.0833333333332149E-2</c:v>
                  </c:pt>
                  <c:pt idx="49">
                    <c:v>1.9999999999996021E-2</c:v>
                  </c:pt>
                  <c:pt idx="50">
                    <c:v>1.7500000000001847E-2</c:v>
                  </c:pt>
                  <c:pt idx="51">
                    <c:v>3.5833333333329165E-2</c:v>
                  </c:pt>
                  <c:pt idx="52">
                    <c:v>1.5000000000000568E-2</c:v>
                  </c:pt>
                  <c:pt idx="53">
                    <c:v>1.416666666666444E-2</c:v>
                  </c:pt>
                  <c:pt idx="54">
                    <c:v>1.2499999999999289E-2</c:v>
                  </c:pt>
                  <c:pt idx="55">
                    <c:v>1.2499999999999289E-2</c:v>
                  </c:pt>
                  <c:pt idx="56">
                    <c:v>9.9999999999980105E-3</c:v>
                  </c:pt>
                  <c:pt idx="57">
                    <c:v>8.3333333333328596E-3</c:v>
                  </c:pt>
                  <c:pt idx="58">
                    <c:v>7.5000000000002842E-3</c:v>
                  </c:pt>
                  <c:pt idx="59">
                    <c:v>4.7499999999995879E-2</c:v>
                  </c:pt>
                  <c:pt idx="60">
                    <c:v>4.1666666666664298E-3</c:v>
                  </c:pt>
                </c:numCache>
              </c:numRef>
            </c:plus>
            <c:minus>
              <c:numRef>
                <c:f>'[2018_01_19 Rheology with different pre treatments for whey summary.xlsx]Summary selected points'!$P$5:$P$65</c:f>
                <c:numCache>
                  <c:formatCode>General</c:formatCode>
                  <c:ptCount val="61"/>
                  <c:pt idx="0">
                    <c:v>8.3333333333393494E-6</c:v>
                  </c:pt>
                  <c:pt idx="1">
                    <c:v>2.666666666666373E-4</c:v>
                  </c:pt>
                  <c:pt idx="2">
                    <c:v>2.4999999999999467E-3</c:v>
                  </c:pt>
                  <c:pt idx="3">
                    <c:v>4.0000000000002256E-3</c:v>
                  </c:pt>
                  <c:pt idx="4">
                    <c:v>6.4999999999999503E-3</c:v>
                  </c:pt>
                  <c:pt idx="5">
                    <c:v>7.5833333333332753E-3</c:v>
                  </c:pt>
                  <c:pt idx="6">
                    <c:v>1.1083333333333556E-2</c:v>
                  </c:pt>
                  <c:pt idx="7">
                    <c:v>1.3250000000000206E-2</c:v>
                  </c:pt>
                  <c:pt idx="8">
                    <c:v>1.3083333333333336E-2</c:v>
                  </c:pt>
                  <c:pt idx="9">
                    <c:v>1.3083333333332448E-2</c:v>
                  </c:pt>
                  <c:pt idx="10">
                    <c:v>3.700000000000081E-2</c:v>
                  </c:pt>
                  <c:pt idx="11">
                    <c:v>1.7833333333333812E-2</c:v>
                  </c:pt>
                  <c:pt idx="12">
                    <c:v>1.9249999999999545E-2</c:v>
                  </c:pt>
                  <c:pt idx="13">
                    <c:v>2.2500000000000853E-2</c:v>
                  </c:pt>
                  <c:pt idx="14">
                    <c:v>2.891666666666648E-2</c:v>
                  </c:pt>
                  <c:pt idx="15">
                    <c:v>2.6249999999999218E-2</c:v>
                  </c:pt>
                  <c:pt idx="16">
                    <c:v>2.3166666666666558E-2</c:v>
                  </c:pt>
                  <c:pt idx="17">
                    <c:v>2.2500000000000853E-2</c:v>
                  </c:pt>
                  <c:pt idx="18">
                    <c:v>3.5833333333332718E-2</c:v>
                  </c:pt>
                  <c:pt idx="19">
                    <c:v>1.6666666666667496E-2</c:v>
                  </c:pt>
                  <c:pt idx="20">
                    <c:v>1.3333333333331865E-2</c:v>
                  </c:pt>
                  <c:pt idx="21">
                    <c:v>1.0833333333334139E-2</c:v>
                  </c:pt>
                  <c:pt idx="22">
                    <c:v>9.1666666666672114E-3</c:v>
                  </c:pt>
                  <c:pt idx="23">
                    <c:v>4.5833333333332504E-2</c:v>
                  </c:pt>
                  <c:pt idx="24">
                    <c:v>4.1666666666682062E-3</c:v>
                  </c:pt>
                  <c:pt idx="25">
                    <c:v>1.6666666666669272E-3</c:v>
                  </c:pt>
                  <c:pt idx="26">
                    <c:v>8.3333333333435178E-4</c:v>
                  </c:pt>
                  <c:pt idx="27">
                    <c:v>3.3333333333356308E-3</c:v>
                  </c:pt>
                  <c:pt idx="28">
                    <c:v>7.5000000000002842E-3</c:v>
                  </c:pt>
                  <c:pt idx="29">
                    <c:v>9.1666666666654351E-3</c:v>
                  </c:pt>
                  <c:pt idx="30">
                    <c:v>1.166666666666849E-2</c:v>
                  </c:pt>
                  <c:pt idx="31">
                    <c:v>1.3333333333333641E-2</c:v>
                  </c:pt>
                  <c:pt idx="32">
                    <c:v>1.5000000000000568E-2</c:v>
                  </c:pt>
                  <c:pt idx="33">
                    <c:v>3.8333333333330444E-2</c:v>
                  </c:pt>
                  <c:pt idx="34">
                    <c:v>1.5000000000000568E-2</c:v>
                  </c:pt>
                  <c:pt idx="35">
                    <c:v>1.833333333333087E-2</c:v>
                  </c:pt>
                  <c:pt idx="36">
                    <c:v>3.2499999999998863E-2</c:v>
                  </c:pt>
                  <c:pt idx="37">
                    <c:v>2.24999999999973E-2</c:v>
                  </c:pt>
                  <c:pt idx="38">
                    <c:v>2.9166666666665009E-2</c:v>
                  </c:pt>
                  <c:pt idx="39">
                    <c:v>2.9166666666665009E-2</c:v>
                  </c:pt>
                  <c:pt idx="40">
                    <c:v>2.6666666666667282E-2</c:v>
                  </c:pt>
                  <c:pt idx="41">
                    <c:v>2.5833333333331154E-2</c:v>
                  </c:pt>
                  <c:pt idx="42">
                    <c:v>2.8333333333332433E-2</c:v>
                  </c:pt>
                  <c:pt idx="43">
                    <c:v>2.8333333333332433E-2</c:v>
                  </c:pt>
                  <c:pt idx="44">
                    <c:v>2.4999999999998579E-2</c:v>
                  </c:pt>
                  <c:pt idx="45">
                    <c:v>2.9166666666665009E-2</c:v>
                  </c:pt>
                  <c:pt idx="46">
                    <c:v>2.3333333333333428E-2</c:v>
                  </c:pt>
                  <c:pt idx="47">
                    <c:v>2.24999999999973E-2</c:v>
                  </c:pt>
                  <c:pt idx="48">
                    <c:v>2.0833333333332149E-2</c:v>
                  </c:pt>
                  <c:pt idx="49">
                    <c:v>1.9999999999996021E-2</c:v>
                  </c:pt>
                  <c:pt idx="50">
                    <c:v>1.7500000000001847E-2</c:v>
                  </c:pt>
                  <c:pt idx="51">
                    <c:v>3.5833333333329165E-2</c:v>
                  </c:pt>
                  <c:pt idx="52">
                    <c:v>1.5000000000000568E-2</c:v>
                  </c:pt>
                  <c:pt idx="53">
                    <c:v>1.416666666666444E-2</c:v>
                  </c:pt>
                  <c:pt idx="54">
                    <c:v>1.2499999999999289E-2</c:v>
                  </c:pt>
                  <c:pt idx="55">
                    <c:v>1.2499999999999289E-2</c:v>
                  </c:pt>
                  <c:pt idx="56">
                    <c:v>9.9999999999980105E-3</c:v>
                  </c:pt>
                  <c:pt idx="57">
                    <c:v>8.3333333333328596E-3</c:v>
                  </c:pt>
                  <c:pt idx="58">
                    <c:v>7.5000000000002842E-3</c:v>
                  </c:pt>
                  <c:pt idx="59">
                    <c:v>4.7499999999995879E-2</c:v>
                  </c:pt>
                  <c:pt idx="60">
                    <c:v>4.1666666666664298E-3</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2018_01_19 Rheology with different pre treatments for whey summary.xlsx]Summary selected points'!$Q$5:$Q$65</c:f>
                <c:numCache>
                  <c:formatCode>General</c:formatCode>
                  <c:ptCount val="61"/>
                  <c:pt idx="0">
                    <c:v>1.962615573354719E-17</c:v>
                  </c:pt>
                  <c:pt idx="1">
                    <c:v>4.2349999999999888E-3</c:v>
                  </c:pt>
                  <c:pt idx="2">
                    <c:v>5.9549999999999881E-3</c:v>
                  </c:pt>
                  <c:pt idx="3">
                    <c:v>4.2899999999999883E-3</c:v>
                  </c:pt>
                  <c:pt idx="4">
                    <c:v>1.8549999999999955E-3</c:v>
                  </c:pt>
                  <c:pt idx="5">
                    <c:v>6.1599999999999988E-3</c:v>
                  </c:pt>
                  <c:pt idx="6">
                    <c:v>3.6950000000000038E-3</c:v>
                  </c:pt>
                  <c:pt idx="7">
                    <c:v>2.0500000000000101E-3</c:v>
                  </c:pt>
                  <c:pt idx="8">
                    <c:v>8.9999999999998415E-4</c:v>
                  </c:pt>
                  <c:pt idx="9">
                    <c:v>9.005000000000013E-3</c:v>
                  </c:pt>
                  <c:pt idx="10">
                    <c:v>2.8399999999999953E-3</c:v>
                  </c:pt>
                  <c:pt idx="11">
                    <c:v>2.0599999999999924E-3</c:v>
                  </c:pt>
                  <c:pt idx="12">
                    <c:v>1.8499999999999073E-4</c:v>
                  </c:pt>
                  <c:pt idx="13">
                    <c:v>1.1599999999999805E-3</c:v>
                  </c:pt>
                  <c:pt idx="14">
                    <c:v>3.0150000000000038E-3</c:v>
                  </c:pt>
                  <c:pt idx="15">
                    <c:v>2.9999999999999888E-3</c:v>
                  </c:pt>
                  <c:pt idx="16">
                    <c:v>6.4199999999999952E-3</c:v>
                  </c:pt>
                  <c:pt idx="17">
                    <c:v>2.1499999999999297E-4</c:v>
                  </c:pt>
                  <c:pt idx="18">
                    <c:v>5.0899999999999834E-3</c:v>
                  </c:pt>
                  <c:pt idx="19">
                    <c:v>4.6299999999999952E-3</c:v>
                  </c:pt>
                  <c:pt idx="20">
                    <c:v>2.5805000000000005E-2</c:v>
                  </c:pt>
                  <c:pt idx="21">
                    <c:v>4.7009999999999989E-2</c:v>
                  </c:pt>
                  <c:pt idx="22">
                    <c:v>8.2559999999999995E-2</c:v>
                  </c:pt>
                  <c:pt idx="23">
                    <c:v>9.2959999999999779E-2</c:v>
                  </c:pt>
                  <c:pt idx="24">
                    <c:v>0.16175999999999999</c:v>
                  </c:pt>
                  <c:pt idx="25">
                    <c:v>0.21766000000000105</c:v>
                  </c:pt>
                  <c:pt idx="26">
                    <c:v>0.2591599999999995</c:v>
                  </c:pt>
                  <c:pt idx="27">
                    <c:v>0.33815999999999807</c:v>
                  </c:pt>
                  <c:pt idx="28">
                    <c:v>0.42616000000000165</c:v>
                  </c:pt>
                  <c:pt idx="29">
                    <c:v>0.48365999999999915</c:v>
                  </c:pt>
                  <c:pt idx="30">
                    <c:v>0.57816000000000434</c:v>
                  </c:pt>
                  <c:pt idx="31">
                    <c:v>0.67365999999999937</c:v>
                  </c:pt>
                  <c:pt idx="32">
                    <c:v>0.79066000000000192</c:v>
                  </c:pt>
                  <c:pt idx="33">
                    <c:v>0.94766000000000006</c:v>
                  </c:pt>
                  <c:pt idx="34">
                    <c:v>1.0331599999999999</c:v>
                  </c:pt>
                  <c:pt idx="35">
                    <c:v>1.1536600000000017</c:v>
                  </c:pt>
                  <c:pt idx="36">
                    <c:v>1.3076599999999978</c:v>
                  </c:pt>
                  <c:pt idx="37">
                    <c:v>1.415160000000006</c:v>
                  </c:pt>
                  <c:pt idx="38">
                    <c:v>1.6421600000000049</c:v>
                  </c:pt>
                  <c:pt idx="39">
                    <c:v>1.7936600000000007</c:v>
                  </c:pt>
                  <c:pt idx="40">
                    <c:v>1.8786599999999927</c:v>
                  </c:pt>
                  <c:pt idx="41">
                    <c:v>2.1436600000000006</c:v>
                  </c:pt>
                  <c:pt idx="42">
                    <c:v>2.1436600000000006</c:v>
                  </c:pt>
                  <c:pt idx="43">
                    <c:v>2.2736599999999996</c:v>
                  </c:pt>
                  <c:pt idx="44">
                    <c:v>2.6186599999999896</c:v>
                  </c:pt>
                  <c:pt idx="45">
                    <c:v>2.5786599999999953</c:v>
                  </c:pt>
                  <c:pt idx="46">
                    <c:v>2.7986599999999959</c:v>
                  </c:pt>
                  <c:pt idx="47">
                    <c:v>2.9086600000000176</c:v>
                  </c:pt>
                  <c:pt idx="48">
                    <c:v>3.1136600000000025</c:v>
                  </c:pt>
                  <c:pt idx="49">
                    <c:v>3.2586599999999923</c:v>
                  </c:pt>
                  <c:pt idx="50">
                    <c:v>3.3936600000000214</c:v>
                  </c:pt>
                  <c:pt idx="51">
                    <c:v>3.4986600000000112</c:v>
                  </c:pt>
                  <c:pt idx="52">
                    <c:v>3.69365999999998</c:v>
                  </c:pt>
                  <c:pt idx="53">
                    <c:v>3.8486599999999918</c:v>
                  </c:pt>
                  <c:pt idx="54">
                    <c:v>3.9386600000000054</c:v>
                  </c:pt>
                  <c:pt idx="55">
                    <c:v>4.0036600000000009</c:v>
                  </c:pt>
                  <c:pt idx="56">
                    <c:v>4.253659999999992</c:v>
                  </c:pt>
                  <c:pt idx="57">
                    <c:v>4.388660000000006</c:v>
                  </c:pt>
                  <c:pt idx="58">
                    <c:v>4.4436599999999933</c:v>
                  </c:pt>
                  <c:pt idx="59">
                    <c:v>4.5486599999999635</c:v>
                  </c:pt>
                  <c:pt idx="60">
                    <c:v>4.6136600000000083</c:v>
                  </c:pt>
                </c:numCache>
              </c:numRef>
            </c:plus>
            <c:minus>
              <c:numRef>
                <c:f>'[2018_01_19 Rheology with different pre treatments for whey summary.xlsx]Summary selected points'!$Q$5:$Q$65</c:f>
                <c:numCache>
                  <c:formatCode>General</c:formatCode>
                  <c:ptCount val="61"/>
                  <c:pt idx="0">
                    <c:v>1.962615573354719E-17</c:v>
                  </c:pt>
                  <c:pt idx="1">
                    <c:v>4.2349999999999888E-3</c:v>
                  </c:pt>
                  <c:pt idx="2">
                    <c:v>5.9549999999999881E-3</c:v>
                  </c:pt>
                  <c:pt idx="3">
                    <c:v>4.2899999999999883E-3</c:v>
                  </c:pt>
                  <c:pt idx="4">
                    <c:v>1.8549999999999955E-3</c:v>
                  </c:pt>
                  <c:pt idx="5">
                    <c:v>6.1599999999999988E-3</c:v>
                  </c:pt>
                  <c:pt idx="6">
                    <c:v>3.6950000000000038E-3</c:v>
                  </c:pt>
                  <c:pt idx="7">
                    <c:v>2.0500000000000101E-3</c:v>
                  </c:pt>
                  <c:pt idx="8">
                    <c:v>8.9999999999998415E-4</c:v>
                  </c:pt>
                  <c:pt idx="9">
                    <c:v>9.005000000000013E-3</c:v>
                  </c:pt>
                  <c:pt idx="10">
                    <c:v>2.8399999999999953E-3</c:v>
                  </c:pt>
                  <c:pt idx="11">
                    <c:v>2.0599999999999924E-3</c:v>
                  </c:pt>
                  <c:pt idx="12">
                    <c:v>1.8499999999999073E-4</c:v>
                  </c:pt>
                  <c:pt idx="13">
                    <c:v>1.1599999999999805E-3</c:v>
                  </c:pt>
                  <c:pt idx="14">
                    <c:v>3.0150000000000038E-3</c:v>
                  </c:pt>
                  <c:pt idx="15">
                    <c:v>2.9999999999999888E-3</c:v>
                  </c:pt>
                  <c:pt idx="16">
                    <c:v>6.4199999999999952E-3</c:v>
                  </c:pt>
                  <c:pt idx="17">
                    <c:v>2.1499999999999297E-4</c:v>
                  </c:pt>
                  <c:pt idx="18">
                    <c:v>5.0899999999999834E-3</c:v>
                  </c:pt>
                  <c:pt idx="19">
                    <c:v>4.6299999999999952E-3</c:v>
                  </c:pt>
                  <c:pt idx="20">
                    <c:v>2.5805000000000005E-2</c:v>
                  </c:pt>
                  <c:pt idx="21">
                    <c:v>4.7009999999999989E-2</c:v>
                  </c:pt>
                  <c:pt idx="22">
                    <c:v>8.2559999999999995E-2</c:v>
                  </c:pt>
                  <c:pt idx="23">
                    <c:v>9.2959999999999779E-2</c:v>
                  </c:pt>
                  <c:pt idx="24">
                    <c:v>0.16175999999999999</c:v>
                  </c:pt>
                  <c:pt idx="25">
                    <c:v>0.21766000000000105</c:v>
                  </c:pt>
                  <c:pt idx="26">
                    <c:v>0.2591599999999995</c:v>
                  </c:pt>
                  <c:pt idx="27">
                    <c:v>0.33815999999999807</c:v>
                  </c:pt>
                  <c:pt idx="28">
                    <c:v>0.42616000000000165</c:v>
                  </c:pt>
                  <c:pt idx="29">
                    <c:v>0.48365999999999915</c:v>
                  </c:pt>
                  <c:pt idx="30">
                    <c:v>0.57816000000000434</c:v>
                  </c:pt>
                  <c:pt idx="31">
                    <c:v>0.67365999999999937</c:v>
                  </c:pt>
                  <c:pt idx="32">
                    <c:v>0.79066000000000192</c:v>
                  </c:pt>
                  <c:pt idx="33">
                    <c:v>0.94766000000000006</c:v>
                  </c:pt>
                  <c:pt idx="34">
                    <c:v>1.0331599999999999</c:v>
                  </c:pt>
                  <c:pt idx="35">
                    <c:v>1.1536600000000017</c:v>
                  </c:pt>
                  <c:pt idx="36">
                    <c:v>1.3076599999999978</c:v>
                  </c:pt>
                  <c:pt idx="37">
                    <c:v>1.415160000000006</c:v>
                  </c:pt>
                  <c:pt idx="38">
                    <c:v>1.6421600000000049</c:v>
                  </c:pt>
                  <c:pt idx="39">
                    <c:v>1.7936600000000007</c:v>
                  </c:pt>
                  <c:pt idx="40">
                    <c:v>1.8786599999999927</c:v>
                  </c:pt>
                  <c:pt idx="41">
                    <c:v>2.1436600000000006</c:v>
                  </c:pt>
                  <c:pt idx="42">
                    <c:v>2.1436600000000006</c:v>
                  </c:pt>
                  <c:pt idx="43">
                    <c:v>2.2736599999999996</c:v>
                  </c:pt>
                  <c:pt idx="44">
                    <c:v>2.6186599999999896</c:v>
                  </c:pt>
                  <c:pt idx="45">
                    <c:v>2.5786599999999953</c:v>
                  </c:pt>
                  <c:pt idx="46">
                    <c:v>2.7986599999999959</c:v>
                  </c:pt>
                  <c:pt idx="47">
                    <c:v>2.9086600000000176</c:v>
                  </c:pt>
                  <c:pt idx="48">
                    <c:v>3.1136600000000025</c:v>
                  </c:pt>
                  <c:pt idx="49">
                    <c:v>3.2586599999999923</c:v>
                  </c:pt>
                  <c:pt idx="50">
                    <c:v>3.3936600000000214</c:v>
                  </c:pt>
                  <c:pt idx="51">
                    <c:v>3.4986600000000112</c:v>
                  </c:pt>
                  <c:pt idx="52">
                    <c:v>3.69365999999998</c:v>
                  </c:pt>
                  <c:pt idx="53">
                    <c:v>3.8486599999999918</c:v>
                  </c:pt>
                  <c:pt idx="54">
                    <c:v>3.9386600000000054</c:v>
                  </c:pt>
                  <c:pt idx="55">
                    <c:v>4.0036600000000009</c:v>
                  </c:pt>
                  <c:pt idx="56">
                    <c:v>4.253659999999992</c:v>
                  </c:pt>
                  <c:pt idx="57">
                    <c:v>4.388660000000006</c:v>
                  </c:pt>
                  <c:pt idx="58">
                    <c:v>4.4436599999999933</c:v>
                  </c:pt>
                  <c:pt idx="59">
                    <c:v>4.5486599999999635</c:v>
                  </c:pt>
                  <c:pt idx="60">
                    <c:v>4.6136600000000083</c:v>
                  </c:pt>
                </c:numCache>
              </c:numRef>
            </c:minus>
            <c:spPr>
              <a:noFill/>
              <a:ln w="9525" cap="flat" cmpd="sng" algn="ctr">
                <a:solidFill>
                  <a:sysClr val="window" lastClr="FFFFFF">
                    <a:lumMod val="85000"/>
                  </a:sysClr>
                </a:solidFill>
                <a:round/>
              </a:ln>
              <a:effectLst/>
            </c:spPr>
          </c:errBars>
          <c:xVal>
            <c:numRef>
              <c:f>'[2018_01_19 Rheology with different pre treatments for whey summary.xlsx]Summary selected points'!$M$4:$M$65</c:f>
              <c:numCache>
                <c:formatCode>General</c:formatCode>
                <c:ptCount val="62"/>
                <c:pt idx="1">
                  <c:v>0.10815833333333333</c:v>
                </c:pt>
                <c:pt idx="2">
                  <c:v>1.0761499999999999</c:v>
                </c:pt>
                <c:pt idx="3">
                  <c:v>2.1503333333333332</c:v>
                </c:pt>
                <c:pt idx="4">
                  <c:v>3.0073333333333334</c:v>
                </c:pt>
                <c:pt idx="5">
                  <c:v>4.0811666666666664</c:v>
                </c:pt>
                <c:pt idx="6">
                  <c:v>5.1550833333333337</c:v>
                </c:pt>
                <c:pt idx="7">
                  <c:v>6.1200833333333335</c:v>
                </c:pt>
                <c:pt idx="8">
                  <c:v>7.0852500000000003</c:v>
                </c:pt>
                <c:pt idx="9">
                  <c:v>8.1555833333333325</c:v>
                </c:pt>
                <c:pt idx="10">
                  <c:v>9.1212499999999999</c:v>
                </c:pt>
                <c:pt idx="11">
                  <c:v>10.139666666666667</c:v>
                </c:pt>
                <c:pt idx="12">
                  <c:v>11.159666666666666</c:v>
                </c:pt>
                <c:pt idx="13">
                  <c:v>12.126749999999999</c:v>
                </c:pt>
                <c:pt idx="14">
                  <c:v>12.983833333333333</c:v>
                </c:pt>
                <c:pt idx="15">
                  <c:v>14.111583333333332</c:v>
                </c:pt>
                <c:pt idx="16">
                  <c:v>15.13025</c:v>
                </c:pt>
                <c:pt idx="17">
                  <c:v>16.149500000000003</c:v>
                </c:pt>
                <c:pt idx="18">
                  <c:v>17.115833333333331</c:v>
                </c:pt>
                <c:pt idx="19">
                  <c:v>18.134166666666669</c:v>
                </c:pt>
                <c:pt idx="20">
                  <c:v>19.151666666666664</c:v>
                </c:pt>
                <c:pt idx="21">
                  <c:v>20.12</c:v>
                </c:pt>
                <c:pt idx="22">
                  <c:v>21.085833333333333</c:v>
                </c:pt>
                <c:pt idx="23">
                  <c:v>22.157499999999999</c:v>
                </c:pt>
                <c:pt idx="24">
                  <c:v>22.962499999999999</c:v>
                </c:pt>
                <c:pt idx="25">
                  <c:v>24.090833333333336</c:v>
                </c:pt>
                <c:pt idx="26">
                  <c:v>25.163333333333334</c:v>
                </c:pt>
                <c:pt idx="27">
                  <c:v>25.914166666666667</c:v>
                </c:pt>
                <c:pt idx="28">
                  <c:v>27.091666666666669</c:v>
                </c:pt>
                <c:pt idx="29">
                  <c:v>28.160833333333333</c:v>
                </c:pt>
                <c:pt idx="30">
                  <c:v>29.124166666666667</c:v>
                </c:pt>
                <c:pt idx="31">
                  <c:v>30.086666666666666</c:v>
                </c:pt>
                <c:pt idx="32">
                  <c:v>31.153333333333336</c:v>
                </c:pt>
                <c:pt idx="33">
                  <c:v>32.115000000000002</c:v>
                </c:pt>
                <c:pt idx="34">
                  <c:v>33.12833333333333</c:v>
                </c:pt>
                <c:pt idx="35">
                  <c:v>33.928333333333335</c:v>
                </c:pt>
                <c:pt idx="36">
                  <c:v>35.101666666666667</c:v>
                </c:pt>
                <c:pt idx="37">
                  <c:v>36.115833333333335</c:v>
                </c:pt>
                <c:pt idx="38">
                  <c:v>37.130833333333328</c:v>
                </c:pt>
                <c:pt idx="39">
                  <c:v>38.144166666666663</c:v>
                </c:pt>
                <c:pt idx="40">
                  <c:v>39.105833333333337</c:v>
                </c:pt>
                <c:pt idx="41">
                  <c:v>40.120000000000005</c:v>
                </c:pt>
                <c:pt idx="42">
                  <c:v>41.134166666666665</c:v>
                </c:pt>
                <c:pt idx="43">
                  <c:v>42.148333333333326</c:v>
                </c:pt>
                <c:pt idx="44">
                  <c:v>43.11</c:v>
                </c:pt>
                <c:pt idx="45">
                  <c:v>44.123333333333335</c:v>
                </c:pt>
                <c:pt idx="46">
                  <c:v>45.137500000000003</c:v>
                </c:pt>
                <c:pt idx="47">
                  <c:v>46.151666666666664</c:v>
                </c:pt>
                <c:pt idx="48">
                  <c:v>47.112499999999997</c:v>
                </c:pt>
                <c:pt idx="49">
                  <c:v>47.965833333333336</c:v>
                </c:pt>
                <c:pt idx="50">
                  <c:v>49.141666666666666</c:v>
                </c:pt>
                <c:pt idx="51">
                  <c:v>50.104166666666671</c:v>
                </c:pt>
                <c:pt idx="52">
                  <c:v>51.1175</c:v>
                </c:pt>
                <c:pt idx="53">
                  <c:v>52.133333333333333</c:v>
                </c:pt>
                <c:pt idx="54">
                  <c:v>53.095833333333331</c:v>
                </c:pt>
                <c:pt idx="55">
                  <c:v>54.160833333333329</c:v>
                </c:pt>
                <c:pt idx="56">
                  <c:v>55.122500000000002</c:v>
                </c:pt>
                <c:pt idx="57">
                  <c:v>56.083333333333336</c:v>
                </c:pt>
                <c:pt idx="58">
                  <c:v>57.151666666666664</c:v>
                </c:pt>
                <c:pt idx="59">
                  <c:v>58.114166666666669</c:v>
                </c:pt>
                <c:pt idx="60">
                  <c:v>59.129166666666663</c:v>
                </c:pt>
                <c:pt idx="61">
                  <c:v>59.930833333333325</c:v>
                </c:pt>
              </c:numCache>
            </c:numRef>
          </c:xVal>
          <c:yVal>
            <c:numRef>
              <c:f>'[2018_01_19 Rheology with different pre treatments for whey summary.xlsx]Summary selected points'!$N$4:$N$65</c:f>
              <c:numCache>
                <c:formatCode>General</c:formatCode>
                <c:ptCount val="62"/>
                <c:pt idx="1">
                  <c:v>-0.2</c:v>
                </c:pt>
                <c:pt idx="2">
                  <c:v>-0.20138500000000001</c:v>
                </c:pt>
                <c:pt idx="3">
                  <c:v>-0.199325</c:v>
                </c:pt>
                <c:pt idx="4">
                  <c:v>-0.20055999999999999</c:v>
                </c:pt>
                <c:pt idx="5">
                  <c:v>-0.20235500000000001</c:v>
                </c:pt>
                <c:pt idx="6">
                  <c:v>-0.20585000000000001</c:v>
                </c:pt>
                <c:pt idx="7">
                  <c:v>-0.199515</c:v>
                </c:pt>
                <c:pt idx="8">
                  <c:v>-0.20337</c:v>
                </c:pt>
                <c:pt idx="9">
                  <c:v>-0.20297000000000001</c:v>
                </c:pt>
                <c:pt idx="10">
                  <c:v>-0.19200500000000001</c:v>
                </c:pt>
                <c:pt idx="11">
                  <c:v>-0.19945000000000002</c:v>
                </c:pt>
                <c:pt idx="12">
                  <c:v>-0.20152999999999999</c:v>
                </c:pt>
                <c:pt idx="13">
                  <c:v>-0.20260500000000001</c:v>
                </c:pt>
                <c:pt idx="14">
                  <c:v>-0.20173000000000002</c:v>
                </c:pt>
                <c:pt idx="15">
                  <c:v>-0.20608500000000002</c:v>
                </c:pt>
                <c:pt idx="16">
                  <c:v>-0.20200000000000001</c:v>
                </c:pt>
                <c:pt idx="17">
                  <c:v>-0.21044000000000002</c:v>
                </c:pt>
                <c:pt idx="18">
                  <c:v>-0.196465</c:v>
                </c:pt>
                <c:pt idx="19">
                  <c:v>-0.18332999999999999</c:v>
                </c:pt>
                <c:pt idx="20">
                  <c:v>-0.15790000000000001</c:v>
                </c:pt>
                <c:pt idx="21">
                  <c:v>-8.4364999999999996E-2</c:v>
                </c:pt>
                <c:pt idx="22">
                  <c:v>4.3440000000000006E-2</c:v>
                </c:pt>
                <c:pt idx="23">
                  <c:v>0.27168999999999999</c:v>
                </c:pt>
                <c:pt idx="24">
                  <c:v>0.50069000000000008</c:v>
                </c:pt>
                <c:pt idx="25">
                  <c:v>0.88939000000000001</c:v>
                </c:pt>
                <c:pt idx="26">
                  <c:v>1.3334899999999998</c:v>
                </c:pt>
                <c:pt idx="27">
                  <c:v>1.6829900000000002</c:v>
                </c:pt>
                <c:pt idx="28">
                  <c:v>2.2869900000000003</c:v>
                </c:pt>
                <c:pt idx="29">
                  <c:v>2.8839899999999998</c:v>
                </c:pt>
                <c:pt idx="30">
                  <c:v>3.50149</c:v>
                </c:pt>
                <c:pt idx="31">
                  <c:v>4.1329899999999995</c:v>
                </c:pt>
                <c:pt idx="32">
                  <c:v>4.8924900000000004</c:v>
                </c:pt>
                <c:pt idx="33">
                  <c:v>5.5924899999999997</c:v>
                </c:pt>
                <c:pt idx="34">
                  <c:v>6.4004900000000005</c:v>
                </c:pt>
                <c:pt idx="35">
                  <c:v>7.0309900000000001</c:v>
                </c:pt>
                <c:pt idx="36">
                  <c:v>8.0514899999999994</c:v>
                </c:pt>
                <c:pt idx="37">
                  <c:v>9.0024899999999999</c:v>
                </c:pt>
                <c:pt idx="38">
                  <c:v>9.89499</c:v>
                </c:pt>
                <c:pt idx="39">
                  <c:v>10.797989999999999</c:v>
                </c:pt>
                <c:pt idx="40">
                  <c:v>11.706489999999999</c:v>
                </c:pt>
                <c:pt idx="41">
                  <c:v>12.78149</c:v>
                </c:pt>
                <c:pt idx="42">
                  <c:v>13.756489999999999</c:v>
                </c:pt>
                <c:pt idx="43">
                  <c:v>14.82649</c:v>
                </c:pt>
                <c:pt idx="44">
                  <c:v>15.866489999999999</c:v>
                </c:pt>
                <c:pt idx="45">
                  <c:v>16.801490000000001</c:v>
                </c:pt>
                <c:pt idx="46">
                  <c:v>17.95149</c:v>
                </c:pt>
                <c:pt idx="47">
                  <c:v>19.02149</c:v>
                </c:pt>
                <c:pt idx="48">
                  <c:v>20.001489999999997</c:v>
                </c:pt>
                <c:pt idx="49">
                  <c:v>20.91649</c:v>
                </c:pt>
                <c:pt idx="50">
                  <c:v>22.191490000000002</c:v>
                </c:pt>
                <c:pt idx="51">
                  <c:v>23.226489999999998</c:v>
                </c:pt>
                <c:pt idx="52">
                  <c:v>24.311489999999999</c:v>
                </c:pt>
                <c:pt idx="53">
                  <c:v>25.386490000000002</c:v>
                </c:pt>
                <c:pt idx="54">
                  <c:v>26.441490000000002</c:v>
                </c:pt>
                <c:pt idx="55">
                  <c:v>27.491489999999999</c:v>
                </c:pt>
                <c:pt idx="56">
                  <c:v>28.436490000000003</c:v>
                </c:pt>
                <c:pt idx="57">
                  <c:v>29.57649</c:v>
                </c:pt>
                <c:pt idx="58">
                  <c:v>30.661490000000001</c:v>
                </c:pt>
                <c:pt idx="59">
                  <c:v>31.566489999999998</c:v>
                </c:pt>
                <c:pt idx="60">
                  <c:v>32.641490000000005</c:v>
                </c:pt>
                <c:pt idx="61">
                  <c:v>33.366489999999999</c:v>
                </c:pt>
              </c:numCache>
            </c:numRef>
          </c:yVal>
          <c:smooth val="0"/>
          <c:extLst>
            <c:ext xmlns:c16="http://schemas.microsoft.com/office/drawing/2014/chart" uri="{C3380CC4-5D6E-409C-BE32-E72D297353CC}">
              <c16:uniqueId val="{00000002-FC12-455C-8C3E-472B60E56F36}"/>
            </c:ext>
          </c:extLst>
        </c:ser>
        <c:ser>
          <c:idx val="3"/>
          <c:order val="3"/>
          <c:tx>
            <c:v>DT HT US MFWP</c:v>
          </c:tx>
          <c:spPr>
            <a:ln w="25400" cap="rnd">
              <a:noFill/>
              <a:round/>
            </a:ln>
            <a:effectLst/>
          </c:spPr>
          <c:marker>
            <c:symbol val="x"/>
            <c:size val="5"/>
            <c:spPr>
              <a:solidFill>
                <a:schemeClr val="accent4"/>
              </a:solidFill>
              <a:ln w="9525">
                <a:solidFill>
                  <a:schemeClr val="accent4"/>
                </a:solidFill>
              </a:ln>
              <a:effectLst/>
            </c:spPr>
          </c:marker>
          <c:errBars>
            <c:errDir val="x"/>
            <c:errBarType val="both"/>
            <c:errValType val="cust"/>
            <c:noEndCap val="0"/>
            <c:plus>
              <c:numRef>
                <c:f>'[2018_01_19 Rheology with different pre treatments for whey summary.xlsx]Summary selected points'!$V$5:$V$60</c:f>
                <c:numCache>
                  <c:formatCode>General</c:formatCode>
                  <c:ptCount val="56"/>
                  <c:pt idx="0">
                    <c:v>3.2916666666666511E-4</c:v>
                  </c:pt>
                  <c:pt idx="1">
                    <c:v>8.4583333333332344E-4</c:v>
                  </c:pt>
                  <c:pt idx="2">
                    <c:v>7.0833333333308879E-4</c:v>
                  </c:pt>
                  <c:pt idx="3">
                    <c:v>9.1666666666667673E-4</c:v>
                  </c:pt>
                  <c:pt idx="4">
                    <c:v>4.5833333333344939E-4</c:v>
                  </c:pt>
                  <c:pt idx="5">
                    <c:v>4.5833333333344939E-4</c:v>
                  </c:pt>
                  <c:pt idx="6">
                    <c:v>9.166666666664548E-4</c:v>
                  </c:pt>
                  <c:pt idx="7">
                    <c:v>1.4583333333333395E-3</c:v>
                  </c:pt>
                  <c:pt idx="8">
                    <c:v>2.3749999999997939E-3</c:v>
                  </c:pt>
                  <c:pt idx="9">
                    <c:v>3.2500000000004192E-3</c:v>
                  </c:pt>
                  <c:pt idx="10">
                    <c:v>3.958333333333286E-3</c:v>
                  </c:pt>
                  <c:pt idx="11">
                    <c:v>4.2916666666670267E-3</c:v>
                  </c:pt>
                  <c:pt idx="12">
                    <c:v>4.458333333333897E-3</c:v>
                  </c:pt>
                  <c:pt idx="13">
                    <c:v>4.0833333333338828E-3</c:v>
                  </c:pt>
                  <c:pt idx="14">
                    <c:v>2.2749999999999382E-2</c:v>
                  </c:pt>
                  <c:pt idx="15">
                    <c:v>4.541666666666444E-3</c:v>
                  </c:pt>
                  <c:pt idx="16">
                    <c:v>4.7499999999995879E-3</c:v>
                  </c:pt>
                  <c:pt idx="17">
                    <c:v>2.125000000000199E-2</c:v>
                  </c:pt>
                  <c:pt idx="18">
                    <c:v>5.8333333333351334E-3</c:v>
                  </c:pt>
                  <c:pt idx="19">
                    <c:v>7.4999999999985079E-3</c:v>
                  </c:pt>
                  <c:pt idx="20">
                    <c:v>1.7916666666666359E-2</c:v>
                  </c:pt>
                  <c:pt idx="21">
                    <c:v>9.5833333333334991E-3</c:v>
                  </c:pt>
                  <c:pt idx="22">
                    <c:v>9.9999999999997868E-3</c:v>
                  </c:pt>
                  <c:pt idx="23">
                    <c:v>1.7083333333333783E-2</c:v>
                  </c:pt>
                  <c:pt idx="24">
                    <c:v>1.0833333333334139E-2</c:v>
                  </c:pt>
                  <c:pt idx="25">
                    <c:v>1.1666666666664938E-2</c:v>
                  </c:pt>
                  <c:pt idx="26">
                    <c:v>1.4583333333332504E-2</c:v>
                  </c:pt>
                  <c:pt idx="27">
                    <c:v>1.4583333333334281E-2</c:v>
                  </c:pt>
                  <c:pt idx="28">
                    <c:v>1.3333333333333641E-2</c:v>
                  </c:pt>
                  <c:pt idx="29">
                    <c:v>1.3749999999999929E-2</c:v>
                  </c:pt>
                  <c:pt idx="30">
                    <c:v>1.3749999999999929E-2</c:v>
                  </c:pt>
                  <c:pt idx="31">
                    <c:v>1.2499999999999289E-2</c:v>
                  </c:pt>
                  <c:pt idx="32">
                    <c:v>1.3333333333331865E-2</c:v>
                  </c:pt>
                  <c:pt idx="33">
                    <c:v>1.2916666666665577E-2</c:v>
                  </c:pt>
                  <c:pt idx="34">
                    <c:v>1.3750000000001705E-2</c:v>
                  </c:pt>
                  <c:pt idx="35">
                    <c:v>1.2499999999999289E-2</c:v>
                  </c:pt>
                  <c:pt idx="36">
                    <c:v>1.3333333333331865E-2</c:v>
                  </c:pt>
                  <c:pt idx="37">
                    <c:v>1.4583333333330728E-2</c:v>
                  </c:pt>
                  <c:pt idx="38">
                    <c:v>1.1250000000000426E-2</c:v>
                  </c:pt>
                  <c:pt idx="39">
                    <c:v>1.5416666666666856E-2</c:v>
                  </c:pt>
                  <c:pt idx="40">
                    <c:v>9.9999999999980105E-3</c:v>
                  </c:pt>
                  <c:pt idx="41">
                    <c:v>1.0416666666667851E-2</c:v>
                  </c:pt>
                  <c:pt idx="42">
                    <c:v>1.6249999999999432E-2</c:v>
                  </c:pt>
                  <c:pt idx="43">
                    <c:v>9.9999999999980105E-3</c:v>
                  </c:pt>
                  <c:pt idx="44">
                    <c:v>9.1666666666654351E-3</c:v>
                  </c:pt>
                  <c:pt idx="45">
                    <c:v>1.7083333333332007E-2</c:v>
                  </c:pt>
                  <c:pt idx="46">
                    <c:v>9.5833333333352755E-3</c:v>
                  </c:pt>
                  <c:pt idx="47">
                    <c:v>9.5833333333317228E-3</c:v>
                  </c:pt>
                  <c:pt idx="48">
                    <c:v>1.7083333333332007E-2</c:v>
                  </c:pt>
                  <c:pt idx="49">
                    <c:v>9.1666666666654351E-3</c:v>
                  </c:pt>
                  <c:pt idx="50">
                    <c:v>1.7916666666668135E-2</c:v>
                  </c:pt>
                  <c:pt idx="51">
                    <c:v>9.1666666666654351E-3</c:v>
                  </c:pt>
                  <c:pt idx="52">
                    <c:v>7.5000000000002842E-3</c:v>
                  </c:pt>
                  <c:pt idx="53">
                    <c:v>1.8749999999997158E-2</c:v>
                  </c:pt>
                  <c:pt idx="54">
                    <c:v>7.5000000000002842E-3</c:v>
                  </c:pt>
                  <c:pt idx="55">
                    <c:v>7.4999999999967315E-3</c:v>
                  </c:pt>
                </c:numCache>
              </c:numRef>
            </c:plus>
            <c:minus>
              <c:numRef>
                <c:f>'[2018_01_19 Rheology with different pre treatments for whey summary.xlsx]Summary selected points'!$V$5:$V$60</c:f>
                <c:numCache>
                  <c:formatCode>General</c:formatCode>
                  <c:ptCount val="56"/>
                  <c:pt idx="0">
                    <c:v>3.2916666666666511E-4</c:v>
                  </c:pt>
                  <c:pt idx="1">
                    <c:v>8.4583333333332344E-4</c:v>
                  </c:pt>
                  <c:pt idx="2">
                    <c:v>7.0833333333308879E-4</c:v>
                  </c:pt>
                  <c:pt idx="3">
                    <c:v>9.1666666666667673E-4</c:v>
                  </c:pt>
                  <c:pt idx="4">
                    <c:v>4.5833333333344939E-4</c:v>
                  </c:pt>
                  <c:pt idx="5">
                    <c:v>4.5833333333344939E-4</c:v>
                  </c:pt>
                  <c:pt idx="6">
                    <c:v>9.166666666664548E-4</c:v>
                  </c:pt>
                  <c:pt idx="7">
                    <c:v>1.4583333333333395E-3</c:v>
                  </c:pt>
                  <c:pt idx="8">
                    <c:v>2.3749999999997939E-3</c:v>
                  </c:pt>
                  <c:pt idx="9">
                    <c:v>3.2500000000004192E-3</c:v>
                  </c:pt>
                  <c:pt idx="10">
                    <c:v>3.958333333333286E-3</c:v>
                  </c:pt>
                  <c:pt idx="11">
                    <c:v>4.2916666666670267E-3</c:v>
                  </c:pt>
                  <c:pt idx="12">
                    <c:v>4.458333333333897E-3</c:v>
                  </c:pt>
                  <c:pt idx="13">
                    <c:v>4.0833333333338828E-3</c:v>
                  </c:pt>
                  <c:pt idx="14">
                    <c:v>2.2749999999999382E-2</c:v>
                  </c:pt>
                  <c:pt idx="15">
                    <c:v>4.541666666666444E-3</c:v>
                  </c:pt>
                  <c:pt idx="16">
                    <c:v>4.7499999999995879E-3</c:v>
                  </c:pt>
                  <c:pt idx="17">
                    <c:v>2.125000000000199E-2</c:v>
                  </c:pt>
                  <c:pt idx="18">
                    <c:v>5.8333333333351334E-3</c:v>
                  </c:pt>
                  <c:pt idx="19">
                    <c:v>7.4999999999985079E-3</c:v>
                  </c:pt>
                  <c:pt idx="20">
                    <c:v>1.7916666666666359E-2</c:v>
                  </c:pt>
                  <c:pt idx="21">
                    <c:v>9.5833333333334991E-3</c:v>
                  </c:pt>
                  <c:pt idx="22">
                    <c:v>9.9999999999997868E-3</c:v>
                  </c:pt>
                  <c:pt idx="23">
                    <c:v>1.7083333333333783E-2</c:v>
                  </c:pt>
                  <c:pt idx="24">
                    <c:v>1.0833333333334139E-2</c:v>
                  </c:pt>
                  <c:pt idx="25">
                    <c:v>1.1666666666664938E-2</c:v>
                  </c:pt>
                  <c:pt idx="26">
                    <c:v>1.4583333333332504E-2</c:v>
                  </c:pt>
                  <c:pt idx="27">
                    <c:v>1.4583333333334281E-2</c:v>
                  </c:pt>
                  <c:pt idx="28">
                    <c:v>1.3333333333333641E-2</c:v>
                  </c:pt>
                  <c:pt idx="29">
                    <c:v>1.3749999999999929E-2</c:v>
                  </c:pt>
                  <c:pt idx="30">
                    <c:v>1.3749999999999929E-2</c:v>
                  </c:pt>
                  <c:pt idx="31">
                    <c:v>1.2499999999999289E-2</c:v>
                  </c:pt>
                  <c:pt idx="32">
                    <c:v>1.3333333333331865E-2</c:v>
                  </c:pt>
                  <c:pt idx="33">
                    <c:v>1.2916666666665577E-2</c:v>
                  </c:pt>
                  <c:pt idx="34">
                    <c:v>1.3750000000001705E-2</c:v>
                  </c:pt>
                  <c:pt idx="35">
                    <c:v>1.2499999999999289E-2</c:v>
                  </c:pt>
                  <c:pt idx="36">
                    <c:v>1.3333333333331865E-2</c:v>
                  </c:pt>
                  <c:pt idx="37">
                    <c:v>1.4583333333330728E-2</c:v>
                  </c:pt>
                  <c:pt idx="38">
                    <c:v>1.1250000000000426E-2</c:v>
                  </c:pt>
                  <c:pt idx="39">
                    <c:v>1.5416666666666856E-2</c:v>
                  </c:pt>
                  <c:pt idx="40">
                    <c:v>9.9999999999980105E-3</c:v>
                  </c:pt>
                  <c:pt idx="41">
                    <c:v>1.0416666666667851E-2</c:v>
                  </c:pt>
                  <c:pt idx="42">
                    <c:v>1.6249999999999432E-2</c:v>
                  </c:pt>
                  <c:pt idx="43">
                    <c:v>9.9999999999980105E-3</c:v>
                  </c:pt>
                  <c:pt idx="44">
                    <c:v>9.1666666666654351E-3</c:v>
                  </c:pt>
                  <c:pt idx="45">
                    <c:v>1.7083333333332007E-2</c:v>
                  </c:pt>
                  <c:pt idx="46">
                    <c:v>9.5833333333352755E-3</c:v>
                  </c:pt>
                  <c:pt idx="47">
                    <c:v>9.5833333333317228E-3</c:v>
                  </c:pt>
                  <c:pt idx="48">
                    <c:v>1.7083333333332007E-2</c:v>
                  </c:pt>
                  <c:pt idx="49">
                    <c:v>9.1666666666654351E-3</c:v>
                  </c:pt>
                  <c:pt idx="50">
                    <c:v>1.7916666666668135E-2</c:v>
                  </c:pt>
                  <c:pt idx="51">
                    <c:v>9.1666666666654351E-3</c:v>
                  </c:pt>
                  <c:pt idx="52">
                    <c:v>7.5000000000002842E-3</c:v>
                  </c:pt>
                  <c:pt idx="53">
                    <c:v>1.8749999999997158E-2</c:v>
                  </c:pt>
                  <c:pt idx="54">
                    <c:v>7.5000000000002842E-3</c:v>
                  </c:pt>
                  <c:pt idx="55">
                    <c:v>7.4999999999967315E-3</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2018_01_19 Rheology with different pre treatments for whey summary.xlsx]Summary selected points'!$W$5:$W$65</c:f>
                <c:numCache>
                  <c:formatCode>General</c:formatCode>
                  <c:ptCount val="61"/>
                  <c:pt idx="0">
                    <c:v>1.962615573354719E-17</c:v>
                  </c:pt>
                  <c:pt idx="1">
                    <c:v>1.9199999999999728E-2</c:v>
                  </c:pt>
                  <c:pt idx="2">
                    <c:v>1.8049999999999997E-2</c:v>
                  </c:pt>
                  <c:pt idx="3">
                    <c:v>2.5000000000000022E-4</c:v>
                  </c:pt>
                  <c:pt idx="4">
                    <c:v>9.5500000000000029E-3</c:v>
                  </c:pt>
                  <c:pt idx="5">
                    <c:v>1.799999999999996E-3</c:v>
                  </c:pt>
                  <c:pt idx="6">
                    <c:v>7.6999999999999985E-3</c:v>
                  </c:pt>
                  <c:pt idx="7">
                    <c:v>1.0125000000000009E-2</c:v>
                  </c:pt>
                  <c:pt idx="8">
                    <c:v>4.7500000000000042E-3</c:v>
                  </c:pt>
                  <c:pt idx="9">
                    <c:v>7.9000000000000042E-3</c:v>
                  </c:pt>
                  <c:pt idx="10">
                    <c:v>2.1499999999999991E-3</c:v>
                  </c:pt>
                  <c:pt idx="11">
                    <c:v>1.1459999999999998E-2</c:v>
                  </c:pt>
                  <c:pt idx="12">
                    <c:v>2.7999999999999969E-3</c:v>
                  </c:pt>
                  <c:pt idx="13">
                    <c:v>1.2300000000000005E-2</c:v>
                  </c:pt>
                  <c:pt idx="14">
                    <c:v>8.8999999999999913E-3</c:v>
                  </c:pt>
                  <c:pt idx="15">
                    <c:v>1.7899999999999999E-2</c:v>
                  </c:pt>
                  <c:pt idx="16">
                    <c:v>2.1000000000000046E-3</c:v>
                  </c:pt>
                  <c:pt idx="17">
                    <c:v>2.7000000000000079E-3</c:v>
                  </c:pt>
                  <c:pt idx="18">
                    <c:v>4.1999999999999954E-3</c:v>
                  </c:pt>
                  <c:pt idx="19">
                    <c:v>8.5999999999999965E-3</c:v>
                  </c:pt>
                  <c:pt idx="20">
                    <c:v>1.4399999999999996E-2</c:v>
                  </c:pt>
                  <c:pt idx="21">
                    <c:v>2.5600000000000081E-2</c:v>
                  </c:pt>
                  <c:pt idx="22">
                    <c:v>6.7740000000000009E-2</c:v>
                  </c:pt>
                  <c:pt idx="23">
                    <c:v>9.3149999999999997E-2</c:v>
                  </c:pt>
                  <c:pt idx="24">
                    <c:v>0.16366</c:v>
                  </c:pt>
                  <c:pt idx="25">
                    <c:v>0.22405999999999998</c:v>
                  </c:pt>
                  <c:pt idx="26">
                    <c:v>0.25564999999999982</c:v>
                  </c:pt>
                  <c:pt idx="27">
                    <c:v>0.29719999999999991</c:v>
                  </c:pt>
                  <c:pt idx="28">
                    <c:v>0.34199999999999947</c:v>
                  </c:pt>
                  <c:pt idx="29">
                    <c:v>0.33075000000000004</c:v>
                  </c:pt>
                  <c:pt idx="30">
                    <c:v>0.32325000000000015</c:v>
                  </c:pt>
                  <c:pt idx="31">
                    <c:v>0.33224999999999943</c:v>
                  </c:pt>
                  <c:pt idx="32">
                    <c:v>0.27824999999999733</c:v>
                  </c:pt>
                  <c:pt idx="33">
                    <c:v>0.2572500000000002</c:v>
                  </c:pt>
                  <c:pt idx="34">
                    <c:v>0.26025000000000009</c:v>
                  </c:pt>
                  <c:pt idx="35">
                    <c:v>0.19324999999999992</c:v>
                  </c:pt>
                  <c:pt idx="36">
                    <c:v>0.17724999999999991</c:v>
                  </c:pt>
                  <c:pt idx="37">
                    <c:v>0.14824999999999999</c:v>
                  </c:pt>
                  <c:pt idx="38">
                    <c:v>9.4250000000000167E-2</c:v>
                  </c:pt>
                  <c:pt idx="39">
                    <c:v>7.3749999999999982E-2</c:v>
                  </c:pt>
                  <c:pt idx="40">
                    <c:v>5.250000000000199E-3</c:v>
                  </c:pt>
                  <c:pt idx="41">
                    <c:v>3.4249999999999226E-2</c:v>
                  </c:pt>
                  <c:pt idx="42">
                    <c:v>6.3250000000000028E-2</c:v>
                  </c:pt>
                  <c:pt idx="43">
                    <c:v>8.9749999999999552E-2</c:v>
                  </c:pt>
                  <c:pt idx="44">
                    <c:v>0.14124999999999943</c:v>
                  </c:pt>
                  <c:pt idx="45">
                    <c:v>0.14624999999999932</c:v>
                  </c:pt>
                  <c:pt idx="46">
                    <c:v>0.15624999999999911</c:v>
                  </c:pt>
                  <c:pt idx="47">
                    <c:v>0.13624999999999954</c:v>
                  </c:pt>
                  <c:pt idx="48">
                    <c:v>0.22625000000000028</c:v>
                  </c:pt>
                  <c:pt idx="49">
                    <c:v>0.13124999999999964</c:v>
                  </c:pt>
                  <c:pt idx="50">
                    <c:v>0.24624999999999897</c:v>
                  </c:pt>
                  <c:pt idx="51">
                    <c:v>0.22625000000000028</c:v>
                  </c:pt>
                  <c:pt idx="52">
                    <c:v>0.35125000000000028</c:v>
                  </c:pt>
                  <c:pt idx="53">
                    <c:v>0.25125000000000064</c:v>
                  </c:pt>
                  <c:pt idx="54">
                    <c:v>0.31625000000000192</c:v>
                  </c:pt>
                  <c:pt idx="55">
                    <c:v>0.29125000000000156</c:v>
                  </c:pt>
                  <c:pt idx="56">
                    <c:v>0.4662500000000005</c:v>
                  </c:pt>
                  <c:pt idx="57">
                    <c:v>0.39125000000000121</c:v>
                  </c:pt>
                  <c:pt idx="58">
                    <c:v>0.34125000000000227</c:v>
                  </c:pt>
                  <c:pt idx="59">
                    <c:v>0.44625000000000092</c:v>
                  </c:pt>
                  <c:pt idx="60">
                    <c:v>0.44625000000000092</c:v>
                  </c:pt>
                </c:numCache>
              </c:numRef>
            </c:plus>
            <c:minus>
              <c:numRef>
                <c:f>'[2018_01_19 Rheology with different pre treatments for whey summary.xlsx]Summary selected points'!$W$5:$W$65</c:f>
                <c:numCache>
                  <c:formatCode>General</c:formatCode>
                  <c:ptCount val="61"/>
                  <c:pt idx="0">
                    <c:v>1.962615573354719E-17</c:v>
                  </c:pt>
                  <c:pt idx="1">
                    <c:v>1.9199999999999728E-2</c:v>
                  </c:pt>
                  <c:pt idx="2">
                    <c:v>1.8049999999999997E-2</c:v>
                  </c:pt>
                  <c:pt idx="3">
                    <c:v>2.5000000000000022E-4</c:v>
                  </c:pt>
                  <c:pt idx="4">
                    <c:v>9.5500000000000029E-3</c:v>
                  </c:pt>
                  <c:pt idx="5">
                    <c:v>1.799999999999996E-3</c:v>
                  </c:pt>
                  <c:pt idx="6">
                    <c:v>7.6999999999999985E-3</c:v>
                  </c:pt>
                  <c:pt idx="7">
                    <c:v>1.0125000000000009E-2</c:v>
                  </c:pt>
                  <c:pt idx="8">
                    <c:v>4.7500000000000042E-3</c:v>
                  </c:pt>
                  <c:pt idx="9">
                    <c:v>7.9000000000000042E-3</c:v>
                  </c:pt>
                  <c:pt idx="10">
                    <c:v>2.1499999999999991E-3</c:v>
                  </c:pt>
                  <c:pt idx="11">
                    <c:v>1.1459999999999998E-2</c:v>
                  </c:pt>
                  <c:pt idx="12">
                    <c:v>2.7999999999999969E-3</c:v>
                  </c:pt>
                  <c:pt idx="13">
                    <c:v>1.2300000000000005E-2</c:v>
                  </c:pt>
                  <c:pt idx="14">
                    <c:v>8.8999999999999913E-3</c:v>
                  </c:pt>
                  <c:pt idx="15">
                    <c:v>1.7899999999999999E-2</c:v>
                  </c:pt>
                  <c:pt idx="16">
                    <c:v>2.1000000000000046E-3</c:v>
                  </c:pt>
                  <c:pt idx="17">
                    <c:v>2.7000000000000079E-3</c:v>
                  </c:pt>
                  <c:pt idx="18">
                    <c:v>4.1999999999999954E-3</c:v>
                  </c:pt>
                  <c:pt idx="19">
                    <c:v>8.5999999999999965E-3</c:v>
                  </c:pt>
                  <c:pt idx="20">
                    <c:v>1.4399999999999996E-2</c:v>
                  </c:pt>
                  <c:pt idx="21">
                    <c:v>2.5600000000000081E-2</c:v>
                  </c:pt>
                  <c:pt idx="22">
                    <c:v>6.7740000000000009E-2</c:v>
                  </c:pt>
                  <c:pt idx="23">
                    <c:v>9.3149999999999997E-2</c:v>
                  </c:pt>
                  <c:pt idx="24">
                    <c:v>0.16366</c:v>
                  </c:pt>
                  <c:pt idx="25">
                    <c:v>0.22405999999999998</c:v>
                  </c:pt>
                  <c:pt idx="26">
                    <c:v>0.25564999999999982</c:v>
                  </c:pt>
                  <c:pt idx="27">
                    <c:v>0.29719999999999991</c:v>
                  </c:pt>
                  <c:pt idx="28">
                    <c:v>0.34199999999999947</c:v>
                  </c:pt>
                  <c:pt idx="29">
                    <c:v>0.33075000000000004</c:v>
                  </c:pt>
                  <c:pt idx="30">
                    <c:v>0.32325000000000015</c:v>
                  </c:pt>
                  <c:pt idx="31">
                    <c:v>0.33224999999999943</c:v>
                  </c:pt>
                  <c:pt idx="32">
                    <c:v>0.27824999999999733</c:v>
                  </c:pt>
                  <c:pt idx="33">
                    <c:v>0.2572500000000002</c:v>
                  </c:pt>
                  <c:pt idx="34">
                    <c:v>0.26025000000000009</c:v>
                  </c:pt>
                  <c:pt idx="35">
                    <c:v>0.19324999999999992</c:v>
                  </c:pt>
                  <c:pt idx="36">
                    <c:v>0.17724999999999991</c:v>
                  </c:pt>
                  <c:pt idx="37">
                    <c:v>0.14824999999999999</c:v>
                  </c:pt>
                  <c:pt idx="38">
                    <c:v>9.4250000000000167E-2</c:v>
                  </c:pt>
                  <c:pt idx="39">
                    <c:v>7.3749999999999982E-2</c:v>
                  </c:pt>
                  <c:pt idx="40">
                    <c:v>5.250000000000199E-3</c:v>
                  </c:pt>
                  <c:pt idx="41">
                    <c:v>3.4249999999999226E-2</c:v>
                  </c:pt>
                  <c:pt idx="42">
                    <c:v>6.3250000000000028E-2</c:v>
                  </c:pt>
                  <c:pt idx="43">
                    <c:v>8.9749999999999552E-2</c:v>
                  </c:pt>
                  <c:pt idx="44">
                    <c:v>0.14124999999999943</c:v>
                  </c:pt>
                  <c:pt idx="45">
                    <c:v>0.14624999999999932</c:v>
                  </c:pt>
                  <c:pt idx="46">
                    <c:v>0.15624999999999911</c:v>
                  </c:pt>
                  <c:pt idx="47">
                    <c:v>0.13624999999999954</c:v>
                  </c:pt>
                  <c:pt idx="48">
                    <c:v>0.22625000000000028</c:v>
                  </c:pt>
                  <c:pt idx="49">
                    <c:v>0.13124999999999964</c:v>
                  </c:pt>
                  <c:pt idx="50">
                    <c:v>0.24624999999999897</c:v>
                  </c:pt>
                  <c:pt idx="51">
                    <c:v>0.22625000000000028</c:v>
                  </c:pt>
                  <c:pt idx="52">
                    <c:v>0.35125000000000028</c:v>
                  </c:pt>
                  <c:pt idx="53">
                    <c:v>0.25125000000000064</c:v>
                  </c:pt>
                  <c:pt idx="54">
                    <c:v>0.31625000000000192</c:v>
                  </c:pt>
                  <c:pt idx="55">
                    <c:v>0.29125000000000156</c:v>
                  </c:pt>
                  <c:pt idx="56">
                    <c:v>0.4662500000000005</c:v>
                  </c:pt>
                  <c:pt idx="57">
                    <c:v>0.39125000000000121</c:v>
                  </c:pt>
                  <c:pt idx="58">
                    <c:v>0.34125000000000227</c:v>
                  </c:pt>
                  <c:pt idx="59">
                    <c:v>0.44625000000000092</c:v>
                  </c:pt>
                  <c:pt idx="60">
                    <c:v>0.44625000000000092</c:v>
                  </c:pt>
                </c:numCache>
              </c:numRef>
            </c:minus>
            <c:spPr>
              <a:noFill/>
              <a:ln w="9525" cap="flat" cmpd="sng" algn="ctr">
                <a:solidFill>
                  <a:sysClr val="window" lastClr="FFFFFF">
                    <a:lumMod val="85000"/>
                  </a:sysClr>
                </a:solidFill>
                <a:round/>
              </a:ln>
              <a:effectLst/>
            </c:spPr>
          </c:errBars>
          <c:xVal>
            <c:numRef>
              <c:f>'[2018_01_19 Rheology with different pre treatments for whey summary.xlsx]Summary selected points'!$S$5:$S$65</c:f>
              <c:numCache>
                <c:formatCode>General</c:formatCode>
                <c:ptCount val="61"/>
                <c:pt idx="0">
                  <c:v>0.10829166666666667</c:v>
                </c:pt>
                <c:pt idx="1">
                  <c:v>1.0762749999999999</c:v>
                </c:pt>
                <c:pt idx="2">
                  <c:v>2.1487499999999997</c:v>
                </c:pt>
                <c:pt idx="3">
                  <c:v>3.0081666666666664</c:v>
                </c:pt>
                <c:pt idx="4">
                  <c:v>4.0842499999999999</c:v>
                </c:pt>
                <c:pt idx="5">
                  <c:v>5.15625</c:v>
                </c:pt>
                <c:pt idx="6">
                  <c:v>6.1223333333333336</c:v>
                </c:pt>
                <c:pt idx="7">
                  <c:v>7.0874166666666669</c:v>
                </c:pt>
                <c:pt idx="8">
                  <c:v>8.1602499999999996</c:v>
                </c:pt>
                <c:pt idx="9">
                  <c:v>9.1271666666666675</c:v>
                </c:pt>
                <c:pt idx="10">
                  <c:v>10.092416666666667</c:v>
                </c:pt>
                <c:pt idx="11">
                  <c:v>11.164750000000002</c:v>
                </c:pt>
                <c:pt idx="12">
                  <c:v>12.134416666666667</c:v>
                </c:pt>
                <c:pt idx="13">
                  <c:v>13.101833333333335</c:v>
                </c:pt>
                <c:pt idx="14">
                  <c:v>14.121166666666667</c:v>
                </c:pt>
                <c:pt idx="15">
                  <c:v>15.140416666666667</c:v>
                </c:pt>
                <c:pt idx="16">
                  <c:v>16.105666666666664</c:v>
                </c:pt>
                <c:pt idx="17">
                  <c:v>17.127499999999998</c:v>
                </c:pt>
                <c:pt idx="18">
                  <c:v>18.145000000000003</c:v>
                </c:pt>
                <c:pt idx="19">
                  <c:v>19.11</c:v>
                </c:pt>
                <c:pt idx="20">
                  <c:v>20.130833333333335</c:v>
                </c:pt>
                <c:pt idx="21">
                  <c:v>21.150833333333335</c:v>
                </c:pt>
                <c:pt idx="22">
                  <c:v>22.116666666666667</c:v>
                </c:pt>
                <c:pt idx="23">
                  <c:v>23.1325</c:v>
                </c:pt>
                <c:pt idx="24">
                  <c:v>24.151666666666667</c:v>
                </c:pt>
                <c:pt idx="25">
                  <c:v>25.118333333333332</c:v>
                </c:pt>
                <c:pt idx="26">
                  <c:v>26.135833333333338</c:v>
                </c:pt>
                <c:pt idx="27">
                  <c:v>27.102499999999999</c:v>
                </c:pt>
                <c:pt idx="28">
                  <c:v>28.12166666666667</c:v>
                </c:pt>
                <c:pt idx="29">
                  <c:v>29.140833333333333</c:v>
                </c:pt>
                <c:pt idx="30">
                  <c:v>30.107499999999998</c:v>
                </c:pt>
                <c:pt idx="31">
                  <c:v>31.125</c:v>
                </c:pt>
                <c:pt idx="32">
                  <c:v>32.14</c:v>
                </c:pt>
                <c:pt idx="33">
                  <c:v>33.104166666666671</c:v>
                </c:pt>
                <c:pt idx="34">
                  <c:v>34.122500000000002</c:v>
                </c:pt>
                <c:pt idx="35">
                  <c:v>35.136666666666663</c:v>
                </c:pt>
                <c:pt idx="36">
                  <c:v>36.15</c:v>
                </c:pt>
                <c:pt idx="37">
                  <c:v>37.110833333333332</c:v>
                </c:pt>
                <c:pt idx="38">
                  <c:v>38.124166666666667</c:v>
                </c:pt>
                <c:pt idx="39">
                  <c:v>39.139166666666668</c:v>
                </c:pt>
                <c:pt idx="40">
                  <c:v>40.151666666666671</c:v>
                </c:pt>
                <c:pt idx="41">
                  <c:v>41.114166666666662</c:v>
                </c:pt>
                <c:pt idx="42">
                  <c:v>42.127499999999998</c:v>
                </c:pt>
                <c:pt idx="43">
                  <c:v>43.14</c:v>
                </c:pt>
                <c:pt idx="44">
                  <c:v>44.101666666666667</c:v>
                </c:pt>
                <c:pt idx="45">
                  <c:v>45.115833333333335</c:v>
                </c:pt>
                <c:pt idx="46">
                  <c:v>46.130833333333328</c:v>
                </c:pt>
                <c:pt idx="47">
                  <c:v>47.092500000000001</c:v>
                </c:pt>
                <c:pt idx="48">
                  <c:v>48.107500000000002</c:v>
                </c:pt>
                <c:pt idx="49">
                  <c:v>49.12166666666667</c:v>
                </c:pt>
                <c:pt idx="50">
                  <c:v>50.135833333333338</c:v>
                </c:pt>
                <c:pt idx="51">
                  <c:v>51.15</c:v>
                </c:pt>
                <c:pt idx="52">
                  <c:v>52.111666666666665</c:v>
                </c:pt>
                <c:pt idx="53">
                  <c:v>53.127499999999998</c:v>
                </c:pt>
                <c:pt idx="54">
                  <c:v>54.141666666666666</c:v>
                </c:pt>
                <c:pt idx="55">
                  <c:v>55.105000000000004</c:v>
                </c:pt>
                <c:pt idx="56">
                  <c:v>56.120000000000005</c:v>
                </c:pt>
                <c:pt idx="57">
                  <c:v>57.134166666666665</c:v>
                </c:pt>
                <c:pt idx="58">
                  <c:v>58.097499999999997</c:v>
                </c:pt>
                <c:pt idx="59">
                  <c:v>59.165833333333325</c:v>
                </c:pt>
                <c:pt idx="60">
                  <c:v>59.969166666666666</c:v>
                </c:pt>
              </c:numCache>
            </c:numRef>
          </c:xVal>
          <c:yVal>
            <c:numRef>
              <c:f>'[2018_01_19 Rheology with different pre treatments for whey summary.xlsx]Summary selected points'!$T$5:$T$65</c:f>
              <c:numCache>
                <c:formatCode>General</c:formatCode>
                <c:ptCount val="61"/>
                <c:pt idx="0">
                  <c:v>-0.2</c:v>
                </c:pt>
                <c:pt idx="1">
                  <c:v>-0.19030000000000002</c:v>
                </c:pt>
                <c:pt idx="2">
                  <c:v>-0.19645000000000001</c:v>
                </c:pt>
                <c:pt idx="3">
                  <c:v>-0.19844999999999999</c:v>
                </c:pt>
                <c:pt idx="4">
                  <c:v>-0.18925</c:v>
                </c:pt>
                <c:pt idx="5">
                  <c:v>-0.19639999999999999</c:v>
                </c:pt>
                <c:pt idx="6">
                  <c:v>-0.19319999999999998</c:v>
                </c:pt>
                <c:pt idx="7">
                  <c:v>-0.18367499999999998</c:v>
                </c:pt>
                <c:pt idx="8">
                  <c:v>-0.19505</c:v>
                </c:pt>
                <c:pt idx="9">
                  <c:v>-0.19109999999999999</c:v>
                </c:pt>
                <c:pt idx="10">
                  <c:v>-0.19545000000000001</c:v>
                </c:pt>
                <c:pt idx="11">
                  <c:v>-0.18864</c:v>
                </c:pt>
                <c:pt idx="12">
                  <c:v>-0.19939999999999999</c:v>
                </c:pt>
                <c:pt idx="13">
                  <c:v>-0.1951</c:v>
                </c:pt>
                <c:pt idx="14">
                  <c:v>-0.19889999999999999</c:v>
                </c:pt>
                <c:pt idx="15">
                  <c:v>-0.1991</c:v>
                </c:pt>
                <c:pt idx="16">
                  <c:v>-0.20650000000000002</c:v>
                </c:pt>
                <c:pt idx="17">
                  <c:v>-0.21929999999999999</c:v>
                </c:pt>
                <c:pt idx="18">
                  <c:v>-0.2036</c:v>
                </c:pt>
                <c:pt idx="19">
                  <c:v>-0.2145</c:v>
                </c:pt>
                <c:pt idx="20">
                  <c:v>-0.1951</c:v>
                </c:pt>
                <c:pt idx="21">
                  <c:v>-0.15189999999999998</c:v>
                </c:pt>
                <c:pt idx="22">
                  <c:v>-0.10646</c:v>
                </c:pt>
                <c:pt idx="23">
                  <c:v>-2.6749999999999989E-2</c:v>
                </c:pt>
                <c:pt idx="24">
                  <c:v>0.12464</c:v>
                </c:pt>
                <c:pt idx="25">
                  <c:v>0.28294000000000002</c:v>
                </c:pt>
                <c:pt idx="26">
                  <c:v>0.50505</c:v>
                </c:pt>
                <c:pt idx="27">
                  <c:v>0.75029999999999997</c:v>
                </c:pt>
                <c:pt idx="28">
                  <c:v>1.0575000000000001</c:v>
                </c:pt>
                <c:pt idx="29">
                  <c:v>1.42875</c:v>
                </c:pt>
                <c:pt idx="30">
                  <c:v>1.8162500000000001</c:v>
                </c:pt>
                <c:pt idx="31">
                  <c:v>2.2672500000000002</c:v>
                </c:pt>
                <c:pt idx="32">
                  <c:v>2.7502500000000003</c:v>
                </c:pt>
                <c:pt idx="33">
                  <c:v>3.2512499999999998</c:v>
                </c:pt>
                <c:pt idx="34">
                  <c:v>3.7992499999999998</c:v>
                </c:pt>
                <c:pt idx="35">
                  <c:v>4.3672499999999994</c:v>
                </c:pt>
                <c:pt idx="36">
                  <c:v>4.9612499999999997</c:v>
                </c:pt>
                <c:pt idx="37">
                  <c:v>5.5442499999999999</c:v>
                </c:pt>
                <c:pt idx="38">
                  <c:v>6.20425</c:v>
                </c:pt>
                <c:pt idx="39">
                  <c:v>6.8407499999999999</c:v>
                </c:pt>
                <c:pt idx="40">
                  <c:v>7.49925</c:v>
                </c:pt>
                <c:pt idx="41">
                  <c:v>8.1237500000000011</c:v>
                </c:pt>
                <c:pt idx="42">
                  <c:v>8.8237500000000004</c:v>
                </c:pt>
                <c:pt idx="43">
                  <c:v>9.6172499999999985</c:v>
                </c:pt>
                <c:pt idx="44">
                  <c:v>10.21875</c:v>
                </c:pt>
                <c:pt idx="45">
                  <c:v>10.983750000000001</c:v>
                </c:pt>
                <c:pt idx="46">
                  <c:v>11.723749999999999</c:v>
                </c:pt>
                <c:pt idx="47">
                  <c:v>12.50375</c:v>
                </c:pt>
                <c:pt idx="48">
                  <c:v>13.08375</c:v>
                </c:pt>
                <c:pt idx="49">
                  <c:v>13.98875</c:v>
                </c:pt>
                <c:pt idx="50">
                  <c:v>14.703749999999999</c:v>
                </c:pt>
                <c:pt idx="51">
                  <c:v>15.42375</c:v>
                </c:pt>
                <c:pt idx="52">
                  <c:v>16.19875</c:v>
                </c:pt>
                <c:pt idx="53">
                  <c:v>16.868749999999999</c:v>
                </c:pt>
                <c:pt idx="54">
                  <c:v>17.623750000000001</c:v>
                </c:pt>
                <c:pt idx="55">
                  <c:v>18.30875</c:v>
                </c:pt>
                <c:pt idx="56">
                  <c:v>19.013750000000002</c:v>
                </c:pt>
                <c:pt idx="57">
                  <c:v>19.858750000000001</c:v>
                </c:pt>
                <c:pt idx="58">
                  <c:v>20.768750000000001</c:v>
                </c:pt>
                <c:pt idx="59">
                  <c:v>21.363750000000003</c:v>
                </c:pt>
                <c:pt idx="60">
                  <c:v>21.973750000000003</c:v>
                </c:pt>
              </c:numCache>
            </c:numRef>
          </c:yVal>
          <c:smooth val="0"/>
          <c:extLst>
            <c:ext xmlns:c16="http://schemas.microsoft.com/office/drawing/2014/chart" uri="{C3380CC4-5D6E-409C-BE32-E72D297353CC}">
              <c16:uniqueId val="{00000003-FC12-455C-8C3E-472B60E56F36}"/>
            </c:ext>
          </c:extLst>
        </c:ser>
        <c:dLbls>
          <c:showLegendKey val="0"/>
          <c:showVal val="0"/>
          <c:showCatName val="0"/>
          <c:showSerName val="0"/>
          <c:showPercent val="0"/>
          <c:showBubbleSize val="0"/>
        </c:dLbls>
        <c:axId val="575210032"/>
        <c:axId val="575208856"/>
      </c:scatterChart>
      <c:valAx>
        <c:axId val="575210032"/>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AU"/>
                  <a:t>Time (min)</a:t>
                </a:r>
              </a:p>
            </c:rich>
          </c:tx>
          <c:layout>
            <c:manualLayout>
              <c:xMode val="edge"/>
              <c:yMode val="edge"/>
              <c:x val="0.50207377217204663"/>
              <c:y val="0.9278118609406953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cross"/>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75208856"/>
        <c:crosses val="autoZero"/>
        <c:crossBetween val="midCat"/>
        <c:majorUnit val="10"/>
      </c:valAx>
      <c:valAx>
        <c:axId val="575208856"/>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AU"/>
                  <a:t>G' (Pa)</a:t>
                </a:r>
              </a:p>
            </c:rich>
          </c:tx>
          <c:layout>
            <c:manualLayout>
              <c:xMode val="edge"/>
              <c:yMode val="edge"/>
              <c:x val="2.9637074693119981E-2"/>
              <c:y val="0.4274382154134780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cross"/>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75210032"/>
        <c:crosses val="autoZero"/>
        <c:crossBetween val="midCat"/>
      </c:valAx>
      <c:spPr>
        <a:noFill/>
        <a:ln>
          <a:solidFill>
            <a:sysClr val="windowText" lastClr="000000"/>
          </a:solidFill>
        </a:ln>
        <a:effectLst/>
      </c:spPr>
    </c:plotArea>
    <c:legend>
      <c:legendPos val="t"/>
      <c:layout>
        <c:manualLayout>
          <c:xMode val="edge"/>
          <c:yMode val="edge"/>
          <c:x val="0.17673511714557885"/>
          <c:y val="0.11519185868637585"/>
          <c:w val="0.34287082032050747"/>
          <c:h val="0.3175621145516319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mn-lt"/>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338808897663501"/>
          <c:y val="3.1554790590935168E-2"/>
          <c:w val="0.8288222909452676"/>
          <c:h val="0.80305812515601571"/>
        </c:manualLayout>
      </c:layout>
      <c:scatterChart>
        <c:scatterStyle val="lineMarker"/>
        <c:varyColors val="0"/>
        <c:ser>
          <c:idx val="0"/>
          <c:order val="0"/>
          <c:tx>
            <c:v>DS</c:v>
          </c:tx>
          <c:spPr>
            <a:ln w="25400" cap="rnd">
              <a:noFill/>
              <a:round/>
            </a:ln>
            <a:effectLst/>
          </c:spPr>
          <c:marker>
            <c:symbol val="circle"/>
            <c:size val="5"/>
            <c:spPr>
              <a:solidFill>
                <a:schemeClr val="accent1"/>
              </a:solidFill>
              <a:ln w="9525">
                <a:solidFill>
                  <a:schemeClr val="accent1"/>
                </a:solidFill>
              </a:ln>
              <a:effectLst/>
            </c:spPr>
          </c:marker>
          <c:errBars>
            <c:errDir val="x"/>
            <c:errBarType val="both"/>
            <c:errValType val="cust"/>
            <c:noEndCap val="0"/>
            <c:plus>
              <c:numRef>
                <c:f>'Short summary'!$C$5:$C$71</c:f>
                <c:numCache>
                  <c:formatCode>General</c:formatCode>
                  <c:ptCount val="62"/>
                  <c:pt idx="0">
                    <c:v>2.583333333333257E-4</c:v>
                  </c:pt>
                  <c:pt idx="1">
                    <c:v>1.6916666666665359E-3</c:v>
                  </c:pt>
                  <c:pt idx="2">
                    <c:v>4.6666666666665968E-3</c:v>
                  </c:pt>
                  <c:pt idx="3">
                    <c:v>8.6666666666666003E-3</c:v>
                  </c:pt>
                  <c:pt idx="4">
                    <c:v>4.2166666666666686E-2</c:v>
                  </c:pt>
                  <c:pt idx="5">
                    <c:v>1.2166666666666881E-2</c:v>
                  </c:pt>
                  <c:pt idx="6">
                    <c:v>1.3416666666667076E-2</c:v>
                  </c:pt>
                  <c:pt idx="7">
                    <c:v>3.758333333333308E-2</c:v>
                  </c:pt>
                  <c:pt idx="8">
                    <c:v>1.841666666666697E-2</c:v>
                  </c:pt>
                  <c:pt idx="9">
                    <c:v>2.0833333333333037E-2</c:v>
                  </c:pt>
                  <c:pt idx="10">
                    <c:v>3.1666666666666288E-2</c:v>
                  </c:pt>
                  <c:pt idx="11">
                    <c:v>2.1499999999999631E-2</c:v>
                  </c:pt>
                  <c:pt idx="12">
                    <c:v>2.2999999999999687E-2</c:v>
                  </c:pt>
                  <c:pt idx="13">
                    <c:v>2.7416666666666423E-2</c:v>
                  </c:pt>
                  <c:pt idx="14">
                    <c:v>2.3166666666666558E-2</c:v>
                  </c:pt>
                  <c:pt idx="15">
                    <c:v>3.1583333333333741E-2</c:v>
                  </c:pt>
                  <c:pt idx="16">
                    <c:v>1.983333333333448E-2</c:v>
                  </c:pt>
                  <c:pt idx="17">
                    <c:v>1.5000000000000568E-2</c:v>
                  </c:pt>
                  <c:pt idx="18">
                    <c:v>4.0833333333333499E-2</c:v>
                  </c:pt>
                  <c:pt idx="19">
                    <c:v>9.1666666666672114E-3</c:v>
                  </c:pt>
                  <c:pt idx="20">
                    <c:v>8.3333333333328596E-3</c:v>
                  </c:pt>
                  <c:pt idx="21">
                    <c:v>4.6666666666666856E-2</c:v>
                  </c:pt>
                  <c:pt idx="22">
                    <c:v>5.8333333333333579E-3</c:v>
                  </c:pt>
                  <c:pt idx="23">
                    <c:v>4.1666666666664298E-3</c:v>
                  </c:pt>
                  <c:pt idx="24">
                    <c:v>5.0000000000000711E-2</c:v>
                  </c:pt>
                  <c:pt idx="25">
                    <c:v>1.6666666666669272E-3</c:v>
                  </c:pt>
                  <c:pt idx="26">
                    <c:v>1.6666666666651508E-3</c:v>
                  </c:pt>
                  <c:pt idx="27">
                    <c:v>4.9166666666666359E-2</c:v>
                  </c:pt>
                  <c:pt idx="28">
                    <c:v>4.9999999999990052E-3</c:v>
                  </c:pt>
                  <c:pt idx="29">
                    <c:v>9.9999999999997868E-3</c:v>
                  </c:pt>
                  <c:pt idx="30">
                    <c:v>4.1666666666667851E-2</c:v>
                  </c:pt>
                  <c:pt idx="31">
                    <c:v>1.4166666666667993E-2</c:v>
                  </c:pt>
                  <c:pt idx="32">
                    <c:v>1.5833333333333144E-2</c:v>
                  </c:pt>
                  <c:pt idx="33">
                    <c:v>3.5833333333332718E-2</c:v>
                  </c:pt>
                  <c:pt idx="34">
                    <c:v>1.833333333333087E-2</c:v>
                  </c:pt>
                  <c:pt idx="35">
                    <c:v>1.9999999999999574E-2</c:v>
                  </c:pt>
                  <c:pt idx="36">
                    <c:v>3.1666666666662735E-2</c:v>
                  </c:pt>
                  <c:pt idx="37">
                    <c:v>2.4166666666666003E-2</c:v>
                  </c:pt>
                  <c:pt idx="38">
                    <c:v>2.666666666666373E-2</c:v>
                  </c:pt>
                  <c:pt idx="39">
                    <c:v>2.4999999999998579E-2</c:v>
                  </c:pt>
                  <c:pt idx="40">
                    <c:v>2.9999999999997584E-2</c:v>
                  </c:pt>
                  <c:pt idx="41">
                    <c:v>1.9166666666666998E-2</c:v>
                  </c:pt>
                  <c:pt idx="42">
                    <c:v>1.9999999999999574E-2</c:v>
                  </c:pt>
                  <c:pt idx="43">
                    <c:v>3.4166666666667567E-2</c:v>
                  </c:pt>
                  <c:pt idx="44">
                    <c:v>1.833333333333087E-2</c:v>
                  </c:pt>
                  <c:pt idx="45">
                    <c:v>1.416666666666444E-2</c:v>
                  </c:pt>
                  <c:pt idx="46">
                    <c:v>1.2499999999999289E-2</c:v>
                  </c:pt>
                  <c:pt idx="47">
                    <c:v>1.0000000000001563E-2</c:v>
                  </c:pt>
                  <c:pt idx="48">
                    <c:v>7.4999999999967315E-3</c:v>
                  </c:pt>
                  <c:pt idx="49">
                    <c:v>5.8333333333315807E-3</c:v>
                  </c:pt>
                  <c:pt idx="50">
                    <c:v>3.3333333333338544E-3</c:v>
                  </c:pt>
                  <c:pt idx="51">
                    <c:v>2.4999999999977263E-3</c:v>
                  </c:pt>
                  <c:pt idx="52">
                    <c:v>0</c:v>
                  </c:pt>
                  <c:pt idx="53">
                    <c:v>4.1666666666664298E-3</c:v>
                  </c:pt>
                  <c:pt idx="54">
                    <c:v>5.8333333333351334E-3</c:v>
                  </c:pt>
                  <c:pt idx="55">
                    <c:v>6.6666666666677088E-3</c:v>
                  </c:pt>
                  <c:pt idx="56">
                    <c:v>9.1666666666654351E-3</c:v>
                  </c:pt>
                  <c:pt idx="57">
                    <c:v>1.1666666666666716E-2</c:v>
                  </c:pt>
                  <c:pt idx="58">
                    <c:v>1.5000000000000568E-2</c:v>
                  </c:pt>
                  <c:pt idx="59">
                    <c:v>1.7499999999998295E-2</c:v>
                  </c:pt>
                  <c:pt idx="60">
                    <c:v>3.0000000000001137E-2</c:v>
                  </c:pt>
                  <c:pt idx="61">
                    <c:v>2.9999999999997584E-2</c:v>
                  </c:pt>
                </c:numCache>
              </c:numRef>
            </c:plus>
            <c:minus>
              <c:numRef>
                <c:f>'Short summary'!$C$5:$C$71</c:f>
                <c:numCache>
                  <c:formatCode>General</c:formatCode>
                  <c:ptCount val="62"/>
                  <c:pt idx="0">
                    <c:v>2.583333333333257E-4</c:v>
                  </c:pt>
                  <c:pt idx="1">
                    <c:v>1.6916666666665359E-3</c:v>
                  </c:pt>
                  <c:pt idx="2">
                    <c:v>4.6666666666665968E-3</c:v>
                  </c:pt>
                  <c:pt idx="3">
                    <c:v>8.6666666666666003E-3</c:v>
                  </c:pt>
                  <c:pt idx="4">
                    <c:v>4.2166666666666686E-2</c:v>
                  </c:pt>
                  <c:pt idx="5">
                    <c:v>1.2166666666666881E-2</c:v>
                  </c:pt>
                  <c:pt idx="6">
                    <c:v>1.3416666666667076E-2</c:v>
                  </c:pt>
                  <c:pt idx="7">
                    <c:v>3.758333333333308E-2</c:v>
                  </c:pt>
                  <c:pt idx="8">
                    <c:v>1.841666666666697E-2</c:v>
                  </c:pt>
                  <c:pt idx="9">
                    <c:v>2.0833333333333037E-2</c:v>
                  </c:pt>
                  <c:pt idx="10">
                    <c:v>3.1666666666666288E-2</c:v>
                  </c:pt>
                  <c:pt idx="11">
                    <c:v>2.1499999999999631E-2</c:v>
                  </c:pt>
                  <c:pt idx="12">
                    <c:v>2.2999999999999687E-2</c:v>
                  </c:pt>
                  <c:pt idx="13">
                    <c:v>2.7416666666666423E-2</c:v>
                  </c:pt>
                  <c:pt idx="14">
                    <c:v>2.3166666666666558E-2</c:v>
                  </c:pt>
                  <c:pt idx="15">
                    <c:v>3.1583333333333741E-2</c:v>
                  </c:pt>
                  <c:pt idx="16">
                    <c:v>1.983333333333448E-2</c:v>
                  </c:pt>
                  <c:pt idx="17">
                    <c:v>1.5000000000000568E-2</c:v>
                  </c:pt>
                  <c:pt idx="18">
                    <c:v>4.0833333333333499E-2</c:v>
                  </c:pt>
                  <c:pt idx="19">
                    <c:v>9.1666666666672114E-3</c:v>
                  </c:pt>
                  <c:pt idx="20">
                    <c:v>8.3333333333328596E-3</c:v>
                  </c:pt>
                  <c:pt idx="21">
                    <c:v>4.6666666666666856E-2</c:v>
                  </c:pt>
                  <c:pt idx="22">
                    <c:v>5.8333333333333579E-3</c:v>
                  </c:pt>
                  <c:pt idx="23">
                    <c:v>4.1666666666664298E-3</c:v>
                  </c:pt>
                  <c:pt idx="24">
                    <c:v>5.0000000000000711E-2</c:v>
                  </c:pt>
                  <c:pt idx="25">
                    <c:v>1.6666666666669272E-3</c:v>
                  </c:pt>
                  <c:pt idx="26">
                    <c:v>1.6666666666651508E-3</c:v>
                  </c:pt>
                  <c:pt idx="27">
                    <c:v>4.9166666666666359E-2</c:v>
                  </c:pt>
                  <c:pt idx="28">
                    <c:v>4.9999999999990052E-3</c:v>
                  </c:pt>
                  <c:pt idx="29">
                    <c:v>9.9999999999997868E-3</c:v>
                  </c:pt>
                  <c:pt idx="30">
                    <c:v>4.1666666666667851E-2</c:v>
                  </c:pt>
                  <c:pt idx="31">
                    <c:v>1.4166666666667993E-2</c:v>
                  </c:pt>
                  <c:pt idx="32">
                    <c:v>1.5833333333333144E-2</c:v>
                  </c:pt>
                  <c:pt idx="33">
                    <c:v>3.5833333333332718E-2</c:v>
                  </c:pt>
                  <c:pt idx="34">
                    <c:v>1.833333333333087E-2</c:v>
                  </c:pt>
                  <c:pt idx="35">
                    <c:v>1.9999999999999574E-2</c:v>
                  </c:pt>
                  <c:pt idx="36">
                    <c:v>3.1666666666662735E-2</c:v>
                  </c:pt>
                  <c:pt idx="37">
                    <c:v>2.4166666666666003E-2</c:v>
                  </c:pt>
                  <c:pt idx="38">
                    <c:v>2.666666666666373E-2</c:v>
                  </c:pt>
                  <c:pt idx="39">
                    <c:v>2.4999999999998579E-2</c:v>
                  </c:pt>
                  <c:pt idx="40">
                    <c:v>2.9999999999997584E-2</c:v>
                  </c:pt>
                  <c:pt idx="41">
                    <c:v>1.9166666666666998E-2</c:v>
                  </c:pt>
                  <c:pt idx="42">
                    <c:v>1.9999999999999574E-2</c:v>
                  </c:pt>
                  <c:pt idx="43">
                    <c:v>3.4166666666667567E-2</c:v>
                  </c:pt>
                  <c:pt idx="44">
                    <c:v>1.833333333333087E-2</c:v>
                  </c:pt>
                  <c:pt idx="45">
                    <c:v>1.416666666666444E-2</c:v>
                  </c:pt>
                  <c:pt idx="46">
                    <c:v>1.2499999999999289E-2</c:v>
                  </c:pt>
                  <c:pt idx="47">
                    <c:v>1.0000000000001563E-2</c:v>
                  </c:pt>
                  <c:pt idx="48">
                    <c:v>7.4999999999967315E-3</c:v>
                  </c:pt>
                  <c:pt idx="49">
                    <c:v>5.8333333333315807E-3</c:v>
                  </c:pt>
                  <c:pt idx="50">
                    <c:v>3.3333333333338544E-3</c:v>
                  </c:pt>
                  <c:pt idx="51">
                    <c:v>2.4999999999977263E-3</c:v>
                  </c:pt>
                  <c:pt idx="52">
                    <c:v>0</c:v>
                  </c:pt>
                  <c:pt idx="53">
                    <c:v>4.1666666666664298E-3</c:v>
                  </c:pt>
                  <c:pt idx="54">
                    <c:v>5.8333333333351334E-3</c:v>
                  </c:pt>
                  <c:pt idx="55">
                    <c:v>6.6666666666677088E-3</c:v>
                  </c:pt>
                  <c:pt idx="56">
                    <c:v>9.1666666666654351E-3</c:v>
                  </c:pt>
                  <c:pt idx="57">
                    <c:v>1.1666666666666716E-2</c:v>
                  </c:pt>
                  <c:pt idx="58">
                    <c:v>1.5000000000000568E-2</c:v>
                  </c:pt>
                  <c:pt idx="59">
                    <c:v>1.7499999999998295E-2</c:v>
                  </c:pt>
                  <c:pt idx="60">
                    <c:v>3.0000000000001137E-2</c:v>
                  </c:pt>
                  <c:pt idx="61">
                    <c:v>2.9999999999997584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Short summary'!$D$5:$D$71</c:f>
                <c:numCache>
                  <c:formatCode>General</c:formatCode>
                  <c:ptCount val="62"/>
                  <c:pt idx="0">
                    <c:v>0</c:v>
                  </c:pt>
                  <c:pt idx="1">
                    <c:v>8.8000000000000005E-3</c:v>
                  </c:pt>
                  <c:pt idx="2">
                    <c:v>1.8300000000000011E-2</c:v>
                  </c:pt>
                  <c:pt idx="3">
                    <c:v>9.9000000000000078E-3</c:v>
                  </c:pt>
                  <c:pt idx="4">
                    <c:v>7.6999999999999985E-3</c:v>
                  </c:pt>
                  <c:pt idx="5">
                    <c:v>8.3500000000000119E-3</c:v>
                  </c:pt>
                  <c:pt idx="6">
                    <c:v>7.1000000000000099E-3</c:v>
                  </c:pt>
                  <c:pt idx="7">
                    <c:v>8.800000000000004E-3</c:v>
                  </c:pt>
                  <c:pt idx="8">
                    <c:v>1.079999999999999E-2</c:v>
                  </c:pt>
                  <c:pt idx="9">
                    <c:v>3.8999999999999981E-3</c:v>
                  </c:pt>
                  <c:pt idx="10">
                    <c:v>1.0400000000000008E-2</c:v>
                  </c:pt>
                  <c:pt idx="11">
                    <c:v>9.3499999999999955E-3</c:v>
                  </c:pt>
                  <c:pt idx="12">
                    <c:v>1.0849999999999999E-2</c:v>
                  </c:pt>
                  <c:pt idx="13">
                    <c:v>2.0000000000000004E-2</c:v>
                  </c:pt>
                  <c:pt idx="14">
                    <c:v>9.7500000000000104E-3</c:v>
                  </c:pt>
                  <c:pt idx="15">
                    <c:v>1.0700000000000003E-2</c:v>
                  </c:pt>
                  <c:pt idx="16">
                    <c:v>2.0000000000000018E-3</c:v>
                  </c:pt>
                  <c:pt idx="17">
                    <c:v>1.3550000000000005E-2</c:v>
                  </c:pt>
                  <c:pt idx="18">
                    <c:v>9.4000000000000056E-3</c:v>
                  </c:pt>
                  <c:pt idx="19">
                    <c:v>5.4999999999999494E-4</c:v>
                  </c:pt>
                  <c:pt idx="20">
                    <c:v>1.3999999999999985E-3</c:v>
                  </c:pt>
                  <c:pt idx="21">
                    <c:v>9.000000000000119E-4</c:v>
                  </c:pt>
                  <c:pt idx="22">
                    <c:v>2.5940000000000005E-2</c:v>
                  </c:pt>
                  <c:pt idx="23">
                    <c:v>4.7684999999999991E-2</c:v>
                  </c:pt>
                  <c:pt idx="24">
                    <c:v>8.6414999999999978E-2</c:v>
                  </c:pt>
                  <c:pt idx="25">
                    <c:v>0.12844999999999998</c:v>
                  </c:pt>
                  <c:pt idx="26">
                    <c:v>0.16569999999999996</c:v>
                  </c:pt>
                  <c:pt idx="27">
                    <c:v>0.23089999999999997</c:v>
                  </c:pt>
                  <c:pt idx="28">
                    <c:v>0.30530000000000002</c:v>
                  </c:pt>
                  <c:pt idx="29">
                    <c:v>0.36709999999999987</c:v>
                  </c:pt>
                  <c:pt idx="30">
                    <c:v>0.4405999999999996</c:v>
                  </c:pt>
                  <c:pt idx="31">
                    <c:v>0.54435000000000022</c:v>
                  </c:pt>
                  <c:pt idx="32">
                    <c:v>0.63104999999999967</c:v>
                  </c:pt>
                  <c:pt idx="33">
                    <c:v>0.70805000000000018</c:v>
                  </c:pt>
                  <c:pt idx="34">
                    <c:v>0.82154999999999923</c:v>
                  </c:pt>
                  <c:pt idx="35">
                    <c:v>0.91604999999999936</c:v>
                  </c:pt>
                  <c:pt idx="36">
                    <c:v>1.0085500000000005</c:v>
                  </c:pt>
                  <c:pt idx="37">
                    <c:v>1.1340499999999996</c:v>
                  </c:pt>
                  <c:pt idx="38">
                    <c:v>1.22655</c:v>
                  </c:pt>
                  <c:pt idx="39">
                    <c:v>1.3260500000000004</c:v>
                  </c:pt>
                  <c:pt idx="40">
                    <c:v>1.4350500000000024</c:v>
                  </c:pt>
                  <c:pt idx="41">
                    <c:v>1.5200499999999988</c:v>
                  </c:pt>
                  <c:pt idx="42">
                    <c:v>1.6685499999999995</c:v>
                  </c:pt>
                  <c:pt idx="43">
                    <c:v>1.7635499999999997</c:v>
                  </c:pt>
                  <c:pt idx="44">
                    <c:v>1.8270500000000003</c:v>
                  </c:pt>
                  <c:pt idx="45">
                    <c:v>1.9365499999999995</c:v>
                  </c:pt>
                  <c:pt idx="46">
                    <c:v>2.036550000000001</c:v>
                  </c:pt>
                  <c:pt idx="47">
                    <c:v>2.0670500000000023</c:v>
                  </c:pt>
                  <c:pt idx="48">
                    <c:v>2.1910500000000037</c:v>
                  </c:pt>
                  <c:pt idx="49">
                    <c:v>2.3100499999999946</c:v>
                  </c:pt>
                  <c:pt idx="50">
                    <c:v>2.4405500000000018</c:v>
                  </c:pt>
                  <c:pt idx="51">
                    <c:v>2.3240500000000006</c:v>
                  </c:pt>
                  <c:pt idx="52">
                    <c:v>2.4185499999999993</c:v>
                  </c:pt>
                  <c:pt idx="53">
                    <c:v>2.5680499999999973</c:v>
                  </c:pt>
                  <c:pt idx="54">
                    <c:v>2.5470500000000045</c:v>
                  </c:pt>
                  <c:pt idx="55">
                    <c:v>2.5990499999999983</c:v>
                  </c:pt>
                  <c:pt idx="56">
                    <c:v>2.5610500000000047</c:v>
                  </c:pt>
                  <c:pt idx="57">
                    <c:v>2.7500499999999981</c:v>
                  </c:pt>
                  <c:pt idx="58">
                    <c:v>2.7110500000000006</c:v>
                  </c:pt>
                  <c:pt idx="59">
                    <c:v>2.8210500000000005</c:v>
                  </c:pt>
                  <c:pt idx="60">
                    <c:v>2.7960499999999979</c:v>
                  </c:pt>
                  <c:pt idx="61">
                    <c:v>2.9210500000000041</c:v>
                  </c:pt>
                </c:numCache>
              </c:numRef>
            </c:plus>
            <c:minus>
              <c:numRef>
                <c:f>'Short summary'!$D$5:$D$71</c:f>
                <c:numCache>
                  <c:formatCode>General</c:formatCode>
                  <c:ptCount val="62"/>
                  <c:pt idx="0">
                    <c:v>0</c:v>
                  </c:pt>
                  <c:pt idx="1">
                    <c:v>8.8000000000000005E-3</c:v>
                  </c:pt>
                  <c:pt idx="2">
                    <c:v>1.8300000000000011E-2</c:v>
                  </c:pt>
                  <c:pt idx="3">
                    <c:v>9.9000000000000078E-3</c:v>
                  </c:pt>
                  <c:pt idx="4">
                    <c:v>7.6999999999999985E-3</c:v>
                  </c:pt>
                  <c:pt idx="5">
                    <c:v>8.3500000000000119E-3</c:v>
                  </c:pt>
                  <c:pt idx="6">
                    <c:v>7.1000000000000099E-3</c:v>
                  </c:pt>
                  <c:pt idx="7">
                    <c:v>8.800000000000004E-3</c:v>
                  </c:pt>
                  <c:pt idx="8">
                    <c:v>1.079999999999999E-2</c:v>
                  </c:pt>
                  <c:pt idx="9">
                    <c:v>3.8999999999999981E-3</c:v>
                  </c:pt>
                  <c:pt idx="10">
                    <c:v>1.0400000000000008E-2</c:v>
                  </c:pt>
                  <c:pt idx="11">
                    <c:v>9.3499999999999955E-3</c:v>
                  </c:pt>
                  <c:pt idx="12">
                    <c:v>1.0849999999999999E-2</c:v>
                  </c:pt>
                  <c:pt idx="13">
                    <c:v>2.0000000000000004E-2</c:v>
                  </c:pt>
                  <c:pt idx="14">
                    <c:v>9.7500000000000104E-3</c:v>
                  </c:pt>
                  <c:pt idx="15">
                    <c:v>1.0700000000000003E-2</c:v>
                  </c:pt>
                  <c:pt idx="16">
                    <c:v>2.0000000000000018E-3</c:v>
                  </c:pt>
                  <c:pt idx="17">
                    <c:v>1.3550000000000005E-2</c:v>
                  </c:pt>
                  <c:pt idx="18">
                    <c:v>9.4000000000000056E-3</c:v>
                  </c:pt>
                  <c:pt idx="19">
                    <c:v>5.4999999999999494E-4</c:v>
                  </c:pt>
                  <c:pt idx="20">
                    <c:v>1.3999999999999985E-3</c:v>
                  </c:pt>
                  <c:pt idx="21">
                    <c:v>9.000000000000119E-4</c:v>
                  </c:pt>
                  <c:pt idx="22">
                    <c:v>2.5940000000000005E-2</c:v>
                  </c:pt>
                  <c:pt idx="23">
                    <c:v>4.7684999999999991E-2</c:v>
                  </c:pt>
                  <c:pt idx="24">
                    <c:v>8.6414999999999978E-2</c:v>
                  </c:pt>
                  <c:pt idx="25">
                    <c:v>0.12844999999999998</c:v>
                  </c:pt>
                  <c:pt idx="26">
                    <c:v>0.16569999999999996</c:v>
                  </c:pt>
                  <c:pt idx="27">
                    <c:v>0.23089999999999997</c:v>
                  </c:pt>
                  <c:pt idx="28">
                    <c:v>0.30530000000000002</c:v>
                  </c:pt>
                  <c:pt idx="29">
                    <c:v>0.36709999999999987</c:v>
                  </c:pt>
                  <c:pt idx="30">
                    <c:v>0.4405999999999996</c:v>
                  </c:pt>
                  <c:pt idx="31">
                    <c:v>0.54435000000000022</c:v>
                  </c:pt>
                  <c:pt idx="32">
                    <c:v>0.63104999999999967</c:v>
                  </c:pt>
                  <c:pt idx="33">
                    <c:v>0.70805000000000018</c:v>
                  </c:pt>
                  <c:pt idx="34">
                    <c:v>0.82154999999999923</c:v>
                  </c:pt>
                  <c:pt idx="35">
                    <c:v>0.91604999999999936</c:v>
                  </c:pt>
                  <c:pt idx="36">
                    <c:v>1.0085500000000005</c:v>
                  </c:pt>
                  <c:pt idx="37">
                    <c:v>1.1340499999999996</c:v>
                  </c:pt>
                  <c:pt idx="38">
                    <c:v>1.22655</c:v>
                  </c:pt>
                  <c:pt idx="39">
                    <c:v>1.3260500000000004</c:v>
                  </c:pt>
                  <c:pt idx="40">
                    <c:v>1.4350500000000024</c:v>
                  </c:pt>
                  <c:pt idx="41">
                    <c:v>1.5200499999999988</c:v>
                  </c:pt>
                  <c:pt idx="42">
                    <c:v>1.6685499999999995</c:v>
                  </c:pt>
                  <c:pt idx="43">
                    <c:v>1.7635499999999997</c:v>
                  </c:pt>
                  <c:pt idx="44">
                    <c:v>1.8270500000000003</c:v>
                  </c:pt>
                  <c:pt idx="45">
                    <c:v>1.9365499999999995</c:v>
                  </c:pt>
                  <c:pt idx="46">
                    <c:v>2.036550000000001</c:v>
                  </c:pt>
                  <c:pt idx="47">
                    <c:v>2.0670500000000023</c:v>
                  </c:pt>
                  <c:pt idx="48">
                    <c:v>2.1910500000000037</c:v>
                  </c:pt>
                  <c:pt idx="49">
                    <c:v>2.3100499999999946</c:v>
                  </c:pt>
                  <c:pt idx="50">
                    <c:v>2.4405500000000018</c:v>
                  </c:pt>
                  <c:pt idx="51">
                    <c:v>2.3240500000000006</c:v>
                  </c:pt>
                  <c:pt idx="52">
                    <c:v>2.4185499999999993</c:v>
                  </c:pt>
                  <c:pt idx="53">
                    <c:v>2.5680499999999973</c:v>
                  </c:pt>
                  <c:pt idx="54">
                    <c:v>2.5470500000000045</c:v>
                  </c:pt>
                  <c:pt idx="55">
                    <c:v>2.5990499999999983</c:v>
                  </c:pt>
                  <c:pt idx="56">
                    <c:v>2.5610500000000047</c:v>
                  </c:pt>
                  <c:pt idx="57">
                    <c:v>2.7500499999999981</c:v>
                  </c:pt>
                  <c:pt idx="58">
                    <c:v>2.7110500000000006</c:v>
                  </c:pt>
                  <c:pt idx="59">
                    <c:v>2.8210500000000005</c:v>
                  </c:pt>
                  <c:pt idx="60">
                    <c:v>2.7960499999999979</c:v>
                  </c:pt>
                  <c:pt idx="61">
                    <c:v>2.9210500000000041</c:v>
                  </c:pt>
                </c:numCache>
              </c:numRef>
            </c:minus>
            <c:spPr>
              <a:noFill/>
              <a:ln w="9525" cap="flat" cmpd="sng" algn="ctr">
                <a:solidFill>
                  <a:sysClr val="window" lastClr="FFFFFF">
                    <a:lumMod val="85000"/>
                  </a:sysClr>
                </a:solidFill>
                <a:round/>
              </a:ln>
              <a:effectLst/>
            </c:spPr>
          </c:errBars>
          <c:xVal>
            <c:numRef>
              <c:f>'Short summary'!$A$5:$A$71</c:f>
              <c:numCache>
                <c:formatCode>General</c:formatCode>
                <c:ptCount val="62"/>
                <c:pt idx="0">
                  <c:v>0.10842499999999999</c:v>
                </c:pt>
                <c:pt idx="1">
                  <c:v>1.0747249999999999</c:v>
                </c:pt>
                <c:pt idx="2">
                  <c:v>2.1459999999999999</c:v>
                </c:pt>
                <c:pt idx="3">
                  <c:v>3.0023333333333335</c:v>
                </c:pt>
                <c:pt idx="4">
                  <c:v>4.1301666666666668</c:v>
                </c:pt>
                <c:pt idx="5">
                  <c:v>5.1458333333333339</c:v>
                </c:pt>
                <c:pt idx="6">
                  <c:v>6.1112500000000001</c:v>
                </c:pt>
                <c:pt idx="7">
                  <c:v>7.1300833333333333</c:v>
                </c:pt>
                <c:pt idx="8">
                  <c:v>8.1469166666666659</c:v>
                </c:pt>
                <c:pt idx="9">
                  <c:v>9.1128333333333345</c:v>
                </c:pt>
                <c:pt idx="10">
                  <c:v>10.129166666666666</c:v>
                </c:pt>
                <c:pt idx="11">
                  <c:v>11.147833333333333</c:v>
                </c:pt>
                <c:pt idx="12">
                  <c:v>12.113833333333334</c:v>
                </c:pt>
                <c:pt idx="13">
                  <c:v>13.133083333333335</c:v>
                </c:pt>
                <c:pt idx="14">
                  <c:v>14.097833333333334</c:v>
                </c:pt>
                <c:pt idx="15">
                  <c:v>15.116083333333334</c:v>
                </c:pt>
                <c:pt idx="16">
                  <c:v>16.134</c:v>
                </c:pt>
                <c:pt idx="17">
                  <c:v>17.098333333333333</c:v>
                </c:pt>
                <c:pt idx="18">
                  <c:v>18.119166666666665</c:v>
                </c:pt>
                <c:pt idx="19">
                  <c:v>19.997500000000002</c:v>
                </c:pt>
                <c:pt idx="20">
                  <c:v>20.105</c:v>
                </c:pt>
                <c:pt idx="21">
                  <c:v>21.121666666666666</c:v>
                </c:pt>
                <c:pt idx="22">
                  <c:v>22.140833333333333</c:v>
                </c:pt>
                <c:pt idx="23">
                  <c:v>23.105833333333333</c:v>
                </c:pt>
                <c:pt idx="24">
                  <c:v>24.123333333333335</c:v>
                </c:pt>
                <c:pt idx="25">
                  <c:v>25.143333333333331</c:v>
                </c:pt>
                <c:pt idx="26">
                  <c:v>26</c:v>
                </c:pt>
                <c:pt idx="27">
                  <c:v>27.127499999999998</c:v>
                </c:pt>
                <c:pt idx="28">
                  <c:v>28.146666666666665</c:v>
                </c:pt>
                <c:pt idx="29">
                  <c:v>29.00333333333333</c:v>
                </c:pt>
                <c:pt idx="30">
                  <c:v>30.131666666666668</c:v>
                </c:pt>
                <c:pt idx="31">
                  <c:v>31.149166666666666</c:v>
                </c:pt>
                <c:pt idx="32">
                  <c:v>32.115833333333335</c:v>
                </c:pt>
                <c:pt idx="33">
                  <c:v>33.132499999999993</c:v>
                </c:pt>
                <c:pt idx="34">
                  <c:v>34.15</c:v>
                </c:pt>
                <c:pt idx="35">
                  <c:v>35.11333333333333</c:v>
                </c:pt>
                <c:pt idx="36">
                  <c:v>36.129999999999995</c:v>
                </c:pt>
                <c:pt idx="37">
                  <c:v>37.144166666666663</c:v>
                </c:pt>
                <c:pt idx="38">
                  <c:v>38.106666666666669</c:v>
                </c:pt>
                <c:pt idx="39">
                  <c:v>39.12166666666667</c:v>
                </c:pt>
                <c:pt idx="40">
                  <c:v>40.13666666666667</c:v>
                </c:pt>
                <c:pt idx="41">
                  <c:v>41.154166666666669</c:v>
                </c:pt>
                <c:pt idx="42">
                  <c:v>42.114999999999995</c:v>
                </c:pt>
                <c:pt idx="43">
                  <c:v>43.129166666666663</c:v>
                </c:pt>
                <c:pt idx="44">
                  <c:v>44.141666666666666</c:v>
                </c:pt>
                <c:pt idx="45">
                  <c:v>45.102500000000006</c:v>
                </c:pt>
                <c:pt idx="46">
                  <c:v>46.165833333333325</c:v>
                </c:pt>
                <c:pt idx="47">
                  <c:v>47.12833333333333</c:v>
                </c:pt>
                <c:pt idx="48">
                  <c:v>48.087500000000006</c:v>
                </c:pt>
                <c:pt idx="49">
                  <c:v>49.154166666666669</c:v>
                </c:pt>
                <c:pt idx="50">
                  <c:v>50.114999999999995</c:v>
                </c:pt>
                <c:pt idx="51">
                  <c:v>50.325833333333335</c:v>
                </c:pt>
                <c:pt idx="52">
                  <c:v>51.073333333333338</c:v>
                </c:pt>
                <c:pt idx="53">
                  <c:v>52.139166666666668</c:v>
                </c:pt>
                <c:pt idx="54">
                  <c:v>53.099166666666669</c:v>
                </c:pt>
                <c:pt idx="55">
                  <c:v>54.164999999999999</c:v>
                </c:pt>
                <c:pt idx="56">
                  <c:v>55.125833333333333</c:v>
                </c:pt>
                <c:pt idx="57">
                  <c:v>56.085000000000008</c:v>
                </c:pt>
                <c:pt idx="58">
                  <c:v>57.151666666666664</c:v>
                </c:pt>
                <c:pt idx="59">
                  <c:v>58.110833333333332</c:v>
                </c:pt>
                <c:pt idx="60">
                  <c:v>59.125</c:v>
                </c:pt>
                <c:pt idx="61">
                  <c:v>59.978333333333339</c:v>
                </c:pt>
              </c:numCache>
            </c:numRef>
          </c:xVal>
          <c:yVal>
            <c:numRef>
              <c:f>'Short summary'!$B$5:$B$71</c:f>
              <c:numCache>
                <c:formatCode>General</c:formatCode>
                <c:ptCount val="62"/>
                <c:pt idx="0">
                  <c:v>-2.0000000000000018E-2</c:v>
                </c:pt>
                <c:pt idx="1">
                  <c:v>-1.6100000000000003E-2</c:v>
                </c:pt>
                <c:pt idx="2">
                  <c:v>-2.410000000000001E-2</c:v>
                </c:pt>
                <c:pt idx="3">
                  <c:v>-1.5900000000000011E-2</c:v>
                </c:pt>
                <c:pt idx="4">
                  <c:v>-1.1100000000000013E-2</c:v>
                </c:pt>
                <c:pt idx="5">
                  <c:v>-1.7150000000000012E-2</c:v>
                </c:pt>
                <c:pt idx="6">
                  <c:v>-1.7200000000000007E-2</c:v>
                </c:pt>
                <c:pt idx="7">
                  <c:v>-1.730000000000001E-2</c:v>
                </c:pt>
                <c:pt idx="8">
                  <c:v>-1.6400000000000012E-2</c:v>
                </c:pt>
                <c:pt idx="9">
                  <c:v>-1.1300000000000018E-2</c:v>
                </c:pt>
                <c:pt idx="10">
                  <c:v>-1.7400000000000013E-2</c:v>
                </c:pt>
                <c:pt idx="11">
                  <c:v>-1.6550000000000009E-2</c:v>
                </c:pt>
                <c:pt idx="12">
                  <c:v>-1.645000000000002E-2</c:v>
                </c:pt>
                <c:pt idx="13">
                  <c:v>-2.9300000000000007E-2</c:v>
                </c:pt>
                <c:pt idx="14">
                  <c:v>-1.8250000000000016E-2</c:v>
                </c:pt>
                <c:pt idx="15">
                  <c:v>-1.9200000000000009E-2</c:v>
                </c:pt>
                <c:pt idx="16">
                  <c:v>-9.4000000000000195E-3</c:v>
                </c:pt>
                <c:pt idx="17">
                  <c:v>-2.2050000000000014E-2</c:v>
                </c:pt>
                <c:pt idx="18">
                  <c:v>-1.6200000000000006E-2</c:v>
                </c:pt>
                <c:pt idx="19">
                  <c:v>-6.2500000000000056E-3</c:v>
                </c:pt>
                <c:pt idx="20">
                  <c:v>-9.0000000000000219E-3</c:v>
                </c:pt>
                <c:pt idx="21">
                  <c:v>-5.2000000000000102E-3</c:v>
                </c:pt>
                <c:pt idx="22">
                  <c:v>3.0139999999999986E-2</c:v>
                </c:pt>
                <c:pt idx="23">
                  <c:v>6.8584999999999993E-2</c:v>
                </c:pt>
                <c:pt idx="24">
                  <c:v>0.13641499999999998</c:v>
                </c:pt>
                <c:pt idx="25">
                  <c:v>0.22274999999999998</c:v>
                </c:pt>
                <c:pt idx="26">
                  <c:v>0.31569999999999998</c:v>
                </c:pt>
                <c:pt idx="27">
                  <c:v>0.4798</c:v>
                </c:pt>
                <c:pt idx="28">
                  <c:v>0.6603</c:v>
                </c:pt>
                <c:pt idx="29">
                  <c:v>0.82780000000000009</c:v>
                </c:pt>
                <c:pt idx="30">
                  <c:v>1.0773000000000001</c:v>
                </c:pt>
                <c:pt idx="31">
                  <c:v>1.3405499999999999</c:v>
                </c:pt>
                <c:pt idx="32">
                  <c:v>1.6078499999999998</c:v>
                </c:pt>
                <c:pt idx="33">
                  <c:v>1.9068499999999999</c:v>
                </c:pt>
                <c:pt idx="34">
                  <c:v>2.2373500000000002</c:v>
                </c:pt>
                <c:pt idx="35">
                  <c:v>2.5668500000000001</c:v>
                </c:pt>
                <c:pt idx="36">
                  <c:v>2.9373499999999999</c:v>
                </c:pt>
                <c:pt idx="37">
                  <c:v>3.3268499999999999</c:v>
                </c:pt>
                <c:pt idx="38">
                  <c:v>3.7003499999999998</c:v>
                </c:pt>
                <c:pt idx="39">
                  <c:v>4.1288499999999999</c:v>
                </c:pt>
                <c:pt idx="40">
                  <c:v>4.5438499999999991</c:v>
                </c:pt>
                <c:pt idx="41">
                  <c:v>4.9878499999999999</c:v>
                </c:pt>
                <c:pt idx="42">
                  <c:v>5.4723499999999996</c:v>
                </c:pt>
                <c:pt idx="43">
                  <c:v>5.91235</c:v>
                </c:pt>
                <c:pt idx="44">
                  <c:v>6.3728499999999997</c:v>
                </c:pt>
                <c:pt idx="45">
                  <c:v>6.8473499999999996</c:v>
                </c:pt>
                <c:pt idx="46">
                  <c:v>7.3563499999999991</c:v>
                </c:pt>
                <c:pt idx="47">
                  <c:v>7.7738499999999995</c:v>
                </c:pt>
                <c:pt idx="48">
                  <c:v>8.2878499999999988</c:v>
                </c:pt>
                <c:pt idx="49">
                  <c:v>8.8388500000000008</c:v>
                </c:pt>
                <c:pt idx="50">
                  <c:v>9.3683499999999995</c:v>
                </c:pt>
                <c:pt idx="51">
                  <c:v>9.3448499999999992</c:v>
                </c:pt>
                <c:pt idx="52">
                  <c:v>9.7503499999999992</c:v>
                </c:pt>
                <c:pt idx="53">
                  <c:v>10.350849999999999</c:v>
                </c:pt>
                <c:pt idx="54">
                  <c:v>10.741849999999999</c:v>
                </c:pt>
                <c:pt idx="55">
                  <c:v>11.24985</c:v>
                </c:pt>
                <c:pt idx="56">
                  <c:v>11.617850000000001</c:v>
                </c:pt>
                <c:pt idx="57">
                  <c:v>12.22885</c:v>
                </c:pt>
                <c:pt idx="58">
                  <c:v>12.64785</c:v>
                </c:pt>
                <c:pt idx="59">
                  <c:v>13.16785</c:v>
                </c:pt>
                <c:pt idx="60">
                  <c:v>13.612850000000002</c:v>
                </c:pt>
                <c:pt idx="61">
                  <c:v>14.097850000000001</c:v>
                </c:pt>
              </c:numCache>
            </c:numRef>
          </c:yVal>
          <c:smooth val="0"/>
          <c:extLst>
            <c:ext xmlns:c16="http://schemas.microsoft.com/office/drawing/2014/chart" uri="{C3380CC4-5D6E-409C-BE32-E72D297353CC}">
              <c16:uniqueId val="{00000000-86D0-410F-89F7-EBF2C3955834}"/>
            </c:ext>
          </c:extLst>
        </c:ser>
        <c:ser>
          <c:idx val="1"/>
          <c:order val="1"/>
          <c:tx>
            <c:v>DS WPC</c:v>
          </c:tx>
          <c:spPr>
            <a:ln w="19050" cap="rnd">
              <a:noFill/>
              <a:round/>
            </a:ln>
            <a:effectLst/>
          </c:spPr>
          <c:marker>
            <c:symbol val="triangle"/>
            <c:size val="5"/>
            <c:spPr>
              <a:solidFill>
                <a:schemeClr val="accent2"/>
              </a:solidFill>
              <a:ln w="9525">
                <a:solidFill>
                  <a:schemeClr val="accent2"/>
                </a:solidFill>
              </a:ln>
              <a:effectLst/>
            </c:spPr>
          </c:marker>
          <c:errBars>
            <c:errDir val="x"/>
            <c:errBarType val="both"/>
            <c:errValType val="cust"/>
            <c:noEndCap val="0"/>
            <c:plus>
              <c:numRef>
                <c:f>'Short summary'!$O$5:$O$71</c:f>
                <c:numCache>
                  <c:formatCode>General</c:formatCode>
                  <c:ptCount val="62"/>
                  <c:pt idx="0">
                    <c:v>3.8333333333333275E-4</c:v>
                  </c:pt>
                  <c:pt idx="1">
                    <c:v>1.5583333333332172E-3</c:v>
                  </c:pt>
                  <c:pt idx="2">
                    <c:v>4.9999999999994493E-4</c:v>
                  </c:pt>
                  <c:pt idx="3">
                    <c:v>9.1666666666667673E-4</c:v>
                  </c:pt>
                  <c:pt idx="4">
                    <c:v>1.6666666666687036E-4</c:v>
                  </c:pt>
                  <c:pt idx="5">
                    <c:v>4.166666666667318E-4</c:v>
                  </c:pt>
                  <c:pt idx="6">
                    <c:v>4.9999999999972289E-4</c:v>
                  </c:pt>
                  <c:pt idx="7">
                    <c:v>7.4999999999958433E-4</c:v>
                  </c:pt>
                  <c:pt idx="8">
                    <c:v>2.1666666666666501E-3</c:v>
                  </c:pt>
                  <c:pt idx="9">
                    <c:v>2.8333333333323552E-3</c:v>
                  </c:pt>
                  <c:pt idx="10">
                    <c:v>9.166666666660106E-4</c:v>
                  </c:pt>
                  <c:pt idx="11">
                    <c:v>1.0833333333337691E-3</c:v>
                  </c:pt>
                  <c:pt idx="12">
                    <c:v>9.1666666666689878E-4</c:v>
                  </c:pt>
                  <c:pt idx="13">
                    <c:v>1.2500000000006395E-3</c:v>
                  </c:pt>
                  <c:pt idx="14">
                    <c:v>1.8333333333329096E-3</c:v>
                  </c:pt>
                  <c:pt idx="15">
                    <c:v>3.4166666666664014E-3</c:v>
                  </c:pt>
                  <c:pt idx="16">
                    <c:v>4.1666666666682062E-3</c:v>
                  </c:pt>
                  <c:pt idx="17">
                    <c:v>1.6666666666651508E-3</c:v>
                  </c:pt>
                  <c:pt idx="18">
                    <c:v>1.6666666666687036E-3</c:v>
                  </c:pt>
                  <c:pt idx="19">
                    <c:v>8.3333333333257542E-4</c:v>
                  </c:pt>
                  <c:pt idx="20">
                    <c:v>0</c:v>
                  </c:pt>
                  <c:pt idx="21">
                    <c:v>0</c:v>
                  </c:pt>
                  <c:pt idx="22">
                    <c:v>0</c:v>
                  </c:pt>
                  <c:pt idx="23">
                    <c:v>8.3333333333435178E-4</c:v>
                  </c:pt>
                  <c:pt idx="24">
                    <c:v>8.3333333333257542E-4</c:v>
                  </c:pt>
                  <c:pt idx="25">
                    <c:v>8.3333333333257542E-4</c:v>
                  </c:pt>
                  <c:pt idx="26">
                    <c:v>0</c:v>
                  </c:pt>
                  <c:pt idx="27">
                    <c:v>2.4999999999995026E-3</c:v>
                  </c:pt>
                  <c:pt idx="28">
                    <c:v>1.6666666666669272E-3</c:v>
                  </c:pt>
                  <c:pt idx="29">
                    <c:v>3.333333333332078E-3</c:v>
                  </c:pt>
                  <c:pt idx="30">
                    <c:v>5.0833333333333286E-2</c:v>
                  </c:pt>
                  <c:pt idx="31">
                    <c:v>2.4999999999995026E-3</c:v>
                  </c:pt>
                  <c:pt idx="32">
                    <c:v>4.9999999999990052E-3</c:v>
                  </c:pt>
                  <c:pt idx="33">
                    <c:v>4.6666666666663303E-2</c:v>
                  </c:pt>
                  <c:pt idx="34">
                    <c:v>8.3333333333328596E-3</c:v>
                  </c:pt>
                  <c:pt idx="35">
                    <c:v>7.5000000000002842E-3</c:v>
                  </c:pt>
                  <c:pt idx="36">
                    <c:v>5.8333333333351334E-3</c:v>
                  </c:pt>
                  <c:pt idx="37">
                    <c:v>6.6666666666677088E-3</c:v>
                  </c:pt>
                  <c:pt idx="38">
                    <c:v>6.6666666666641561E-3</c:v>
                  </c:pt>
                  <c:pt idx="39">
                    <c:v>8.3333333333328596E-3</c:v>
                  </c:pt>
                  <c:pt idx="40">
                    <c:v>5.8333333333315807E-3</c:v>
                  </c:pt>
                  <c:pt idx="41">
                    <c:v>4.5833333333330728E-2</c:v>
                  </c:pt>
                  <c:pt idx="42">
                    <c:v>7.5000000000002842E-3</c:v>
                  </c:pt>
                  <c:pt idx="43">
                    <c:v>9.1666666666689878E-3</c:v>
                  </c:pt>
                  <c:pt idx="44">
                    <c:v>4.4166666666665577E-2</c:v>
                  </c:pt>
                  <c:pt idx="45">
                    <c:v>1.0833333333334139E-2</c:v>
                  </c:pt>
                  <c:pt idx="46">
                    <c:v>1.0833333333330586E-2</c:v>
                  </c:pt>
                  <c:pt idx="47">
                    <c:v>4.1666666666664298E-2</c:v>
                  </c:pt>
                  <c:pt idx="48">
                    <c:v>1.0000000000001563E-2</c:v>
                  </c:pt>
                  <c:pt idx="49">
                    <c:v>7.5000000000002842E-3</c:v>
                  </c:pt>
                  <c:pt idx="50">
                    <c:v>7.5000000000002842E-3</c:v>
                  </c:pt>
                  <c:pt idx="51">
                    <c:v>8.3333333333328596E-3</c:v>
                  </c:pt>
                  <c:pt idx="52">
                    <c:v>9.1666666666689878E-3</c:v>
                  </c:pt>
                  <c:pt idx="53">
                    <c:v>7.5000000000002842E-3</c:v>
                  </c:pt>
                  <c:pt idx="54">
                    <c:v>9.1666666666689878E-3</c:v>
                  </c:pt>
                  <c:pt idx="55">
                    <c:v>8.3333333333328596E-3</c:v>
                  </c:pt>
                  <c:pt idx="56">
                    <c:v>8.3333333333328596E-3</c:v>
                  </c:pt>
                  <c:pt idx="57">
                    <c:v>7.5000000000002842E-3</c:v>
                  </c:pt>
                  <c:pt idx="58">
                    <c:v>5.8333333333315807E-3</c:v>
                  </c:pt>
                  <c:pt idx="59">
                    <c:v>6.6666666666641561E-3</c:v>
                  </c:pt>
                  <c:pt idx="60">
                    <c:v>8.3333333333328596E-3</c:v>
                  </c:pt>
                  <c:pt idx="61">
                    <c:v>4.5000000000001705E-2</c:v>
                  </c:pt>
                </c:numCache>
              </c:numRef>
            </c:plus>
            <c:minus>
              <c:numRef>
                <c:f>'Short summary'!$O$5:$O$71</c:f>
                <c:numCache>
                  <c:formatCode>General</c:formatCode>
                  <c:ptCount val="62"/>
                  <c:pt idx="0">
                    <c:v>3.8333333333333275E-4</c:v>
                  </c:pt>
                  <c:pt idx="1">
                    <c:v>1.5583333333332172E-3</c:v>
                  </c:pt>
                  <c:pt idx="2">
                    <c:v>4.9999999999994493E-4</c:v>
                  </c:pt>
                  <c:pt idx="3">
                    <c:v>9.1666666666667673E-4</c:v>
                  </c:pt>
                  <c:pt idx="4">
                    <c:v>1.6666666666687036E-4</c:v>
                  </c:pt>
                  <c:pt idx="5">
                    <c:v>4.166666666667318E-4</c:v>
                  </c:pt>
                  <c:pt idx="6">
                    <c:v>4.9999999999972289E-4</c:v>
                  </c:pt>
                  <c:pt idx="7">
                    <c:v>7.4999999999958433E-4</c:v>
                  </c:pt>
                  <c:pt idx="8">
                    <c:v>2.1666666666666501E-3</c:v>
                  </c:pt>
                  <c:pt idx="9">
                    <c:v>2.8333333333323552E-3</c:v>
                  </c:pt>
                  <c:pt idx="10">
                    <c:v>9.166666666660106E-4</c:v>
                  </c:pt>
                  <c:pt idx="11">
                    <c:v>1.0833333333337691E-3</c:v>
                  </c:pt>
                  <c:pt idx="12">
                    <c:v>9.1666666666689878E-4</c:v>
                  </c:pt>
                  <c:pt idx="13">
                    <c:v>1.2500000000006395E-3</c:v>
                  </c:pt>
                  <c:pt idx="14">
                    <c:v>1.8333333333329096E-3</c:v>
                  </c:pt>
                  <c:pt idx="15">
                    <c:v>3.4166666666664014E-3</c:v>
                  </c:pt>
                  <c:pt idx="16">
                    <c:v>4.1666666666682062E-3</c:v>
                  </c:pt>
                  <c:pt idx="17">
                    <c:v>1.6666666666651508E-3</c:v>
                  </c:pt>
                  <c:pt idx="18">
                    <c:v>1.6666666666687036E-3</c:v>
                  </c:pt>
                  <c:pt idx="19">
                    <c:v>8.3333333333257542E-4</c:v>
                  </c:pt>
                  <c:pt idx="20">
                    <c:v>0</c:v>
                  </c:pt>
                  <c:pt idx="21">
                    <c:v>0</c:v>
                  </c:pt>
                  <c:pt idx="22">
                    <c:v>0</c:v>
                  </c:pt>
                  <c:pt idx="23">
                    <c:v>8.3333333333435178E-4</c:v>
                  </c:pt>
                  <c:pt idx="24">
                    <c:v>8.3333333333257542E-4</c:v>
                  </c:pt>
                  <c:pt idx="25">
                    <c:v>8.3333333333257542E-4</c:v>
                  </c:pt>
                  <c:pt idx="26">
                    <c:v>0</c:v>
                  </c:pt>
                  <c:pt idx="27">
                    <c:v>2.4999999999995026E-3</c:v>
                  </c:pt>
                  <c:pt idx="28">
                    <c:v>1.6666666666669272E-3</c:v>
                  </c:pt>
                  <c:pt idx="29">
                    <c:v>3.333333333332078E-3</c:v>
                  </c:pt>
                  <c:pt idx="30">
                    <c:v>5.0833333333333286E-2</c:v>
                  </c:pt>
                  <c:pt idx="31">
                    <c:v>2.4999999999995026E-3</c:v>
                  </c:pt>
                  <c:pt idx="32">
                    <c:v>4.9999999999990052E-3</c:v>
                  </c:pt>
                  <c:pt idx="33">
                    <c:v>4.6666666666663303E-2</c:v>
                  </c:pt>
                  <c:pt idx="34">
                    <c:v>8.3333333333328596E-3</c:v>
                  </c:pt>
                  <c:pt idx="35">
                    <c:v>7.5000000000002842E-3</c:v>
                  </c:pt>
                  <c:pt idx="36">
                    <c:v>5.8333333333351334E-3</c:v>
                  </c:pt>
                  <c:pt idx="37">
                    <c:v>6.6666666666677088E-3</c:v>
                  </c:pt>
                  <c:pt idx="38">
                    <c:v>6.6666666666641561E-3</c:v>
                  </c:pt>
                  <c:pt idx="39">
                    <c:v>8.3333333333328596E-3</c:v>
                  </c:pt>
                  <c:pt idx="40">
                    <c:v>5.8333333333315807E-3</c:v>
                  </c:pt>
                  <c:pt idx="41">
                    <c:v>4.5833333333330728E-2</c:v>
                  </c:pt>
                  <c:pt idx="42">
                    <c:v>7.5000000000002842E-3</c:v>
                  </c:pt>
                  <c:pt idx="43">
                    <c:v>9.1666666666689878E-3</c:v>
                  </c:pt>
                  <c:pt idx="44">
                    <c:v>4.4166666666665577E-2</c:v>
                  </c:pt>
                  <c:pt idx="45">
                    <c:v>1.0833333333334139E-2</c:v>
                  </c:pt>
                  <c:pt idx="46">
                    <c:v>1.0833333333330586E-2</c:v>
                  </c:pt>
                  <c:pt idx="47">
                    <c:v>4.1666666666664298E-2</c:v>
                  </c:pt>
                  <c:pt idx="48">
                    <c:v>1.0000000000001563E-2</c:v>
                  </c:pt>
                  <c:pt idx="49">
                    <c:v>7.5000000000002842E-3</c:v>
                  </c:pt>
                  <c:pt idx="50">
                    <c:v>7.5000000000002842E-3</c:v>
                  </c:pt>
                  <c:pt idx="51">
                    <c:v>8.3333333333328596E-3</c:v>
                  </c:pt>
                  <c:pt idx="52">
                    <c:v>9.1666666666689878E-3</c:v>
                  </c:pt>
                  <c:pt idx="53">
                    <c:v>7.5000000000002842E-3</c:v>
                  </c:pt>
                  <c:pt idx="54">
                    <c:v>9.1666666666689878E-3</c:v>
                  </c:pt>
                  <c:pt idx="55">
                    <c:v>8.3333333333328596E-3</c:v>
                  </c:pt>
                  <c:pt idx="56">
                    <c:v>8.3333333333328596E-3</c:v>
                  </c:pt>
                  <c:pt idx="57">
                    <c:v>7.5000000000002842E-3</c:v>
                  </c:pt>
                  <c:pt idx="58">
                    <c:v>5.8333333333315807E-3</c:v>
                  </c:pt>
                  <c:pt idx="59">
                    <c:v>6.6666666666641561E-3</c:v>
                  </c:pt>
                  <c:pt idx="60">
                    <c:v>8.3333333333328596E-3</c:v>
                  </c:pt>
                  <c:pt idx="61">
                    <c:v>4.5000000000001705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Short summary'!$P$5:$P$71</c:f>
                <c:numCache>
                  <c:formatCode>General</c:formatCode>
                  <c:ptCount val="62"/>
                  <c:pt idx="0">
                    <c:v>3.4694469519536142E-18</c:v>
                  </c:pt>
                  <c:pt idx="1">
                    <c:v>3.4549999999999958E-3</c:v>
                  </c:pt>
                  <c:pt idx="2">
                    <c:v>1.6150000000000053E-3</c:v>
                  </c:pt>
                  <c:pt idx="3">
                    <c:v>6.7500000000000199E-4</c:v>
                  </c:pt>
                  <c:pt idx="4">
                    <c:v>2.1499999999999991E-3</c:v>
                  </c:pt>
                  <c:pt idx="5">
                    <c:v>8.3500000000000588E-4</c:v>
                  </c:pt>
                  <c:pt idx="6">
                    <c:v>3.7050000000000082E-3</c:v>
                  </c:pt>
                  <c:pt idx="7">
                    <c:v>5.4700000000000096E-3</c:v>
                  </c:pt>
                  <c:pt idx="8">
                    <c:v>2.6900000000000049E-3</c:v>
                  </c:pt>
                  <c:pt idx="9">
                    <c:v>4.7400000000000012E-3</c:v>
                  </c:pt>
                  <c:pt idx="10">
                    <c:v>2.875000000000006E-3</c:v>
                  </c:pt>
                  <c:pt idx="11">
                    <c:v>8.2250000000000031E-3</c:v>
                  </c:pt>
                  <c:pt idx="12">
                    <c:v>8.6999999999999925E-4</c:v>
                  </c:pt>
                  <c:pt idx="13">
                    <c:v>1.2815E-2</c:v>
                  </c:pt>
                  <c:pt idx="14">
                    <c:v>1.5445000000000004E-2</c:v>
                  </c:pt>
                  <c:pt idx="15">
                    <c:v>2.7199999999999933E-3</c:v>
                  </c:pt>
                  <c:pt idx="16">
                    <c:v>7.1850000000000039E-3</c:v>
                  </c:pt>
                  <c:pt idx="17">
                    <c:v>9.350000000000018E-4</c:v>
                  </c:pt>
                  <c:pt idx="18">
                    <c:v>2.7500000000000059E-3</c:v>
                  </c:pt>
                  <c:pt idx="19">
                    <c:v>8.3000000000000157E-3</c:v>
                  </c:pt>
                  <c:pt idx="20">
                    <c:v>3.1000000000000055E-3</c:v>
                  </c:pt>
                  <c:pt idx="21">
                    <c:v>1.1300000000000004E-2</c:v>
                  </c:pt>
                  <c:pt idx="22">
                    <c:v>2.2400000000000031E-2</c:v>
                  </c:pt>
                  <c:pt idx="23">
                    <c:v>2.6600000000000013E-2</c:v>
                  </c:pt>
                  <c:pt idx="24">
                    <c:v>4.3699999999999961E-2</c:v>
                  </c:pt>
                  <c:pt idx="25">
                    <c:v>4.720000000000002E-2</c:v>
                  </c:pt>
                  <c:pt idx="26">
                    <c:v>4.6200000000000019E-2</c:v>
                  </c:pt>
                  <c:pt idx="27">
                    <c:v>3.1200000000000117E-2</c:v>
                  </c:pt>
                  <c:pt idx="28">
                    <c:v>5.0200000000000022E-2</c:v>
                  </c:pt>
                  <c:pt idx="29">
                    <c:v>4.6200000000000019E-2</c:v>
                  </c:pt>
                  <c:pt idx="30">
                    <c:v>6.9700000000000095E-2</c:v>
                  </c:pt>
                  <c:pt idx="31">
                    <c:v>3.8200000000000234E-2</c:v>
                  </c:pt>
                  <c:pt idx="32">
                    <c:v>5.8200000000000252E-2</c:v>
                  </c:pt>
                  <c:pt idx="33">
                    <c:v>6.1700000000000088E-2</c:v>
                  </c:pt>
                  <c:pt idx="34">
                    <c:v>4.070000000000018E-2</c:v>
                  </c:pt>
                  <c:pt idx="35">
                    <c:v>3.0200000000000227E-2</c:v>
                  </c:pt>
                  <c:pt idx="36">
                    <c:v>3.8000000000000256E-3</c:v>
                  </c:pt>
                  <c:pt idx="37">
                    <c:v>6.3699999999999868E-2</c:v>
                  </c:pt>
                  <c:pt idx="38">
                    <c:v>1.6199999999999548E-2</c:v>
                  </c:pt>
                  <c:pt idx="39">
                    <c:v>3.620000000000001E-2</c:v>
                  </c:pt>
                  <c:pt idx="40">
                    <c:v>0.12619999999999898</c:v>
                  </c:pt>
                  <c:pt idx="41">
                    <c:v>0.11120000000000019</c:v>
                  </c:pt>
                  <c:pt idx="42">
                    <c:v>8.8000000000008072E-3</c:v>
                  </c:pt>
                  <c:pt idx="43">
                    <c:v>0.1711999999999998</c:v>
                  </c:pt>
                  <c:pt idx="44">
                    <c:v>7.6199999999999157E-2</c:v>
                  </c:pt>
                  <c:pt idx="45">
                    <c:v>8.6199999999999832E-2</c:v>
                  </c:pt>
                  <c:pt idx="46">
                    <c:v>2.6200000000000223E-2</c:v>
                  </c:pt>
                  <c:pt idx="47">
                    <c:v>0.18120000000000047</c:v>
                  </c:pt>
                  <c:pt idx="48">
                    <c:v>8.6200000000001609E-2</c:v>
                  </c:pt>
                  <c:pt idx="49">
                    <c:v>0.30620000000000047</c:v>
                  </c:pt>
                  <c:pt idx="50">
                    <c:v>0.25120000000000253</c:v>
                  </c:pt>
                  <c:pt idx="51">
                    <c:v>0.21120000000000161</c:v>
                  </c:pt>
                  <c:pt idx="52">
                    <c:v>0.2262000000000004</c:v>
                  </c:pt>
                  <c:pt idx="53">
                    <c:v>0.29120000000000168</c:v>
                  </c:pt>
                  <c:pt idx="54">
                    <c:v>0.36120000000000196</c:v>
                  </c:pt>
                  <c:pt idx="55">
                    <c:v>0.32620000000000182</c:v>
                  </c:pt>
                  <c:pt idx="56">
                    <c:v>0.35120000000000218</c:v>
                  </c:pt>
                  <c:pt idx="57">
                    <c:v>0.37620000000000076</c:v>
                  </c:pt>
                  <c:pt idx="58">
                    <c:v>0.48620000000000196</c:v>
                  </c:pt>
                  <c:pt idx="59">
                    <c:v>0.52620000000000111</c:v>
                  </c:pt>
                  <c:pt idx="60">
                    <c:v>0.53120000000000189</c:v>
                  </c:pt>
                  <c:pt idx="61">
                    <c:v>0.58620000000000161</c:v>
                  </c:pt>
                </c:numCache>
              </c:numRef>
            </c:plus>
            <c:minus>
              <c:numRef>
                <c:f>'Short summary'!$P$5:$P$71</c:f>
                <c:numCache>
                  <c:formatCode>General</c:formatCode>
                  <c:ptCount val="62"/>
                  <c:pt idx="0">
                    <c:v>3.4694469519536142E-18</c:v>
                  </c:pt>
                  <c:pt idx="1">
                    <c:v>3.4549999999999958E-3</c:v>
                  </c:pt>
                  <c:pt idx="2">
                    <c:v>1.6150000000000053E-3</c:v>
                  </c:pt>
                  <c:pt idx="3">
                    <c:v>6.7500000000000199E-4</c:v>
                  </c:pt>
                  <c:pt idx="4">
                    <c:v>2.1499999999999991E-3</c:v>
                  </c:pt>
                  <c:pt idx="5">
                    <c:v>8.3500000000000588E-4</c:v>
                  </c:pt>
                  <c:pt idx="6">
                    <c:v>3.7050000000000082E-3</c:v>
                  </c:pt>
                  <c:pt idx="7">
                    <c:v>5.4700000000000096E-3</c:v>
                  </c:pt>
                  <c:pt idx="8">
                    <c:v>2.6900000000000049E-3</c:v>
                  </c:pt>
                  <c:pt idx="9">
                    <c:v>4.7400000000000012E-3</c:v>
                  </c:pt>
                  <c:pt idx="10">
                    <c:v>2.875000000000006E-3</c:v>
                  </c:pt>
                  <c:pt idx="11">
                    <c:v>8.2250000000000031E-3</c:v>
                  </c:pt>
                  <c:pt idx="12">
                    <c:v>8.6999999999999925E-4</c:v>
                  </c:pt>
                  <c:pt idx="13">
                    <c:v>1.2815E-2</c:v>
                  </c:pt>
                  <c:pt idx="14">
                    <c:v>1.5445000000000004E-2</c:v>
                  </c:pt>
                  <c:pt idx="15">
                    <c:v>2.7199999999999933E-3</c:v>
                  </c:pt>
                  <c:pt idx="16">
                    <c:v>7.1850000000000039E-3</c:v>
                  </c:pt>
                  <c:pt idx="17">
                    <c:v>9.350000000000018E-4</c:v>
                  </c:pt>
                  <c:pt idx="18">
                    <c:v>2.7500000000000059E-3</c:v>
                  </c:pt>
                  <c:pt idx="19">
                    <c:v>8.3000000000000157E-3</c:v>
                  </c:pt>
                  <c:pt idx="20">
                    <c:v>3.1000000000000055E-3</c:v>
                  </c:pt>
                  <c:pt idx="21">
                    <c:v>1.1300000000000004E-2</c:v>
                  </c:pt>
                  <c:pt idx="22">
                    <c:v>2.2400000000000031E-2</c:v>
                  </c:pt>
                  <c:pt idx="23">
                    <c:v>2.6600000000000013E-2</c:v>
                  </c:pt>
                  <c:pt idx="24">
                    <c:v>4.3699999999999961E-2</c:v>
                  </c:pt>
                  <c:pt idx="25">
                    <c:v>4.720000000000002E-2</c:v>
                  </c:pt>
                  <c:pt idx="26">
                    <c:v>4.6200000000000019E-2</c:v>
                  </c:pt>
                  <c:pt idx="27">
                    <c:v>3.1200000000000117E-2</c:v>
                  </c:pt>
                  <c:pt idx="28">
                    <c:v>5.0200000000000022E-2</c:v>
                  </c:pt>
                  <c:pt idx="29">
                    <c:v>4.6200000000000019E-2</c:v>
                  </c:pt>
                  <c:pt idx="30">
                    <c:v>6.9700000000000095E-2</c:v>
                  </c:pt>
                  <c:pt idx="31">
                    <c:v>3.8200000000000234E-2</c:v>
                  </c:pt>
                  <c:pt idx="32">
                    <c:v>5.8200000000000252E-2</c:v>
                  </c:pt>
                  <c:pt idx="33">
                    <c:v>6.1700000000000088E-2</c:v>
                  </c:pt>
                  <c:pt idx="34">
                    <c:v>4.070000000000018E-2</c:v>
                  </c:pt>
                  <c:pt idx="35">
                    <c:v>3.0200000000000227E-2</c:v>
                  </c:pt>
                  <c:pt idx="36">
                    <c:v>3.8000000000000256E-3</c:v>
                  </c:pt>
                  <c:pt idx="37">
                    <c:v>6.3699999999999868E-2</c:v>
                  </c:pt>
                  <c:pt idx="38">
                    <c:v>1.6199999999999548E-2</c:v>
                  </c:pt>
                  <c:pt idx="39">
                    <c:v>3.620000000000001E-2</c:v>
                  </c:pt>
                  <c:pt idx="40">
                    <c:v>0.12619999999999898</c:v>
                  </c:pt>
                  <c:pt idx="41">
                    <c:v>0.11120000000000019</c:v>
                  </c:pt>
                  <c:pt idx="42">
                    <c:v>8.8000000000008072E-3</c:v>
                  </c:pt>
                  <c:pt idx="43">
                    <c:v>0.1711999999999998</c:v>
                  </c:pt>
                  <c:pt idx="44">
                    <c:v>7.6199999999999157E-2</c:v>
                  </c:pt>
                  <c:pt idx="45">
                    <c:v>8.6199999999999832E-2</c:v>
                  </c:pt>
                  <c:pt idx="46">
                    <c:v>2.6200000000000223E-2</c:v>
                  </c:pt>
                  <c:pt idx="47">
                    <c:v>0.18120000000000047</c:v>
                  </c:pt>
                  <c:pt idx="48">
                    <c:v>8.6200000000001609E-2</c:v>
                  </c:pt>
                  <c:pt idx="49">
                    <c:v>0.30620000000000047</c:v>
                  </c:pt>
                  <c:pt idx="50">
                    <c:v>0.25120000000000253</c:v>
                  </c:pt>
                  <c:pt idx="51">
                    <c:v>0.21120000000000161</c:v>
                  </c:pt>
                  <c:pt idx="52">
                    <c:v>0.2262000000000004</c:v>
                  </c:pt>
                  <c:pt idx="53">
                    <c:v>0.29120000000000168</c:v>
                  </c:pt>
                  <c:pt idx="54">
                    <c:v>0.36120000000000196</c:v>
                  </c:pt>
                  <c:pt idx="55">
                    <c:v>0.32620000000000182</c:v>
                  </c:pt>
                  <c:pt idx="56">
                    <c:v>0.35120000000000218</c:v>
                  </c:pt>
                  <c:pt idx="57">
                    <c:v>0.37620000000000076</c:v>
                  </c:pt>
                  <c:pt idx="58">
                    <c:v>0.48620000000000196</c:v>
                  </c:pt>
                  <c:pt idx="59">
                    <c:v>0.52620000000000111</c:v>
                  </c:pt>
                  <c:pt idx="60">
                    <c:v>0.53120000000000189</c:v>
                  </c:pt>
                  <c:pt idx="61">
                    <c:v>0.58620000000000161</c:v>
                  </c:pt>
                </c:numCache>
              </c:numRef>
            </c:minus>
            <c:spPr>
              <a:noFill/>
              <a:ln w="9525" cap="flat" cmpd="sng" algn="ctr">
                <a:solidFill>
                  <a:sysClr val="window" lastClr="FFFFFF">
                    <a:lumMod val="85000"/>
                  </a:sysClr>
                </a:solidFill>
                <a:round/>
              </a:ln>
              <a:effectLst/>
            </c:spPr>
          </c:errBars>
          <c:xVal>
            <c:numRef>
              <c:f>'Short summary'!$G$5:$G$71</c:f>
              <c:numCache>
                <c:formatCode>General</c:formatCode>
                <c:ptCount val="62"/>
                <c:pt idx="0">
                  <c:v>0.10867499999999999</c:v>
                </c:pt>
                <c:pt idx="1">
                  <c:v>1.0778333333333334</c:v>
                </c:pt>
                <c:pt idx="2">
                  <c:v>2.1516666666666664</c:v>
                </c:pt>
                <c:pt idx="3">
                  <c:v>3.0107500000000003</c:v>
                </c:pt>
                <c:pt idx="4">
                  <c:v>4.0858333333333334</c:v>
                </c:pt>
                <c:pt idx="5">
                  <c:v>5.1603333333333339</c:v>
                </c:pt>
                <c:pt idx="6">
                  <c:v>6.1271666666666658</c:v>
                </c:pt>
                <c:pt idx="7">
                  <c:v>7.0943333333333332</c:v>
                </c:pt>
                <c:pt idx="8">
                  <c:v>8.1666666666666679</c:v>
                </c:pt>
                <c:pt idx="9">
                  <c:v>9.1344166666666666</c:v>
                </c:pt>
                <c:pt idx="10">
                  <c:v>10.101666666666667</c:v>
                </c:pt>
                <c:pt idx="11">
                  <c:v>11.176916666666667</c:v>
                </c:pt>
                <c:pt idx="12">
                  <c:v>12.143250000000002</c:v>
                </c:pt>
                <c:pt idx="13">
                  <c:v>13.108750000000001</c:v>
                </c:pt>
                <c:pt idx="14">
                  <c:v>14.075833333333334</c:v>
                </c:pt>
                <c:pt idx="15">
                  <c:v>15.148083333333332</c:v>
                </c:pt>
                <c:pt idx="16">
                  <c:v>16.115583333333333</c:v>
                </c:pt>
                <c:pt idx="17">
                  <c:v>17.082499999999996</c:v>
                </c:pt>
                <c:pt idx="18">
                  <c:v>18.155833333333334</c:v>
                </c:pt>
                <c:pt idx="19">
                  <c:v>19.984999999999999</c:v>
                </c:pt>
                <c:pt idx="20">
                  <c:v>20.091666666666669</c:v>
                </c:pt>
                <c:pt idx="21">
                  <c:v>21.165833333333332</c:v>
                </c:pt>
                <c:pt idx="22">
                  <c:v>22.1325</c:v>
                </c:pt>
                <c:pt idx="23">
                  <c:v>23.1</c:v>
                </c:pt>
                <c:pt idx="24">
                  <c:v>24.174166666666668</c:v>
                </c:pt>
                <c:pt idx="25">
                  <c:v>25.141666666666666</c:v>
                </c:pt>
                <c:pt idx="26">
                  <c:v>26.002499999999998</c:v>
                </c:pt>
                <c:pt idx="27">
                  <c:v>27.08</c:v>
                </c:pt>
                <c:pt idx="28">
                  <c:v>28.154999999999998</c:v>
                </c:pt>
                <c:pt idx="29">
                  <c:v>28.907500000000002</c:v>
                </c:pt>
                <c:pt idx="30">
                  <c:v>30.089166666666664</c:v>
                </c:pt>
                <c:pt idx="31">
                  <c:v>31.161666666666669</c:v>
                </c:pt>
                <c:pt idx="32">
                  <c:v>32.126666666666665</c:v>
                </c:pt>
                <c:pt idx="33">
                  <c:v>33.090833333333336</c:v>
                </c:pt>
                <c:pt idx="34">
                  <c:v>34.161666666666662</c:v>
                </c:pt>
                <c:pt idx="35">
                  <c:v>35.126666666666665</c:v>
                </c:pt>
                <c:pt idx="36">
                  <c:v>36.089166666666671</c:v>
                </c:pt>
                <c:pt idx="37">
                  <c:v>37.159999999999997</c:v>
                </c:pt>
                <c:pt idx="38">
                  <c:v>38.122500000000002</c:v>
                </c:pt>
                <c:pt idx="39">
                  <c:v>39.085833333333341</c:v>
                </c:pt>
                <c:pt idx="40">
                  <c:v>40.155833333333334</c:v>
                </c:pt>
                <c:pt idx="41">
                  <c:v>41.120000000000005</c:v>
                </c:pt>
                <c:pt idx="42">
                  <c:v>42.134999999999998</c:v>
                </c:pt>
                <c:pt idx="43">
                  <c:v>43.15</c:v>
                </c:pt>
                <c:pt idx="44">
                  <c:v>44.11333333333333</c:v>
                </c:pt>
                <c:pt idx="45">
                  <c:v>45.129166666666663</c:v>
                </c:pt>
                <c:pt idx="46">
                  <c:v>46.144999999999996</c:v>
                </c:pt>
                <c:pt idx="47">
                  <c:v>47.108333333333334</c:v>
                </c:pt>
                <c:pt idx="48">
                  <c:v>48.124166666666667</c:v>
                </c:pt>
                <c:pt idx="49">
                  <c:v>49.138333333333335</c:v>
                </c:pt>
                <c:pt idx="50">
                  <c:v>50.102499999999999</c:v>
                </c:pt>
                <c:pt idx="51">
                  <c:v>50.314166666666665</c:v>
                </c:pt>
                <c:pt idx="52">
                  <c:v>51.117500000000007</c:v>
                </c:pt>
                <c:pt idx="53">
                  <c:v>52.1325</c:v>
                </c:pt>
                <c:pt idx="54">
                  <c:v>53.096666666666664</c:v>
                </c:pt>
                <c:pt idx="55">
                  <c:v>54.11333333333333</c:v>
                </c:pt>
                <c:pt idx="56">
                  <c:v>55.129999999999995</c:v>
                </c:pt>
                <c:pt idx="57">
                  <c:v>56.095833333333331</c:v>
                </c:pt>
                <c:pt idx="58">
                  <c:v>57.110833333333332</c:v>
                </c:pt>
                <c:pt idx="59">
                  <c:v>58.127499999999998</c:v>
                </c:pt>
                <c:pt idx="60">
                  <c:v>59.142499999999998</c:v>
                </c:pt>
                <c:pt idx="61">
                  <c:v>59.945</c:v>
                </c:pt>
              </c:numCache>
            </c:numRef>
          </c:xVal>
          <c:yVal>
            <c:numRef>
              <c:f>'Short summary'!$H$5:$H$71</c:f>
              <c:numCache>
                <c:formatCode>General</c:formatCode>
                <c:ptCount val="62"/>
                <c:pt idx="0">
                  <c:v>-2.0000000000000004E-2</c:v>
                </c:pt>
                <c:pt idx="1">
                  <c:v>-7.8000000000000014E-3</c:v>
                </c:pt>
                <c:pt idx="2">
                  <c:v>-1.7000000000000001E-3</c:v>
                </c:pt>
                <c:pt idx="3">
                  <c:v>-2.4149999999999998E-2</c:v>
                </c:pt>
                <c:pt idx="4">
                  <c:v>-8.6000000000000035E-3</c:v>
                </c:pt>
                <c:pt idx="5">
                  <c:v>-4.0999999999999995E-3</c:v>
                </c:pt>
                <c:pt idx="6">
                  <c:v>-3.2700000000000021E-3</c:v>
                </c:pt>
                <c:pt idx="7">
                  <c:v>-1.6200000000000006E-2</c:v>
                </c:pt>
                <c:pt idx="8">
                  <c:v>-1.9700000000000009E-2</c:v>
                </c:pt>
                <c:pt idx="9">
                  <c:v>-3.8000000000000533E-4</c:v>
                </c:pt>
                <c:pt idx="10">
                  <c:v>-1.6E-2</c:v>
                </c:pt>
                <c:pt idx="11">
                  <c:v>-2.1200000000000004E-2</c:v>
                </c:pt>
                <c:pt idx="12">
                  <c:v>-1.0599999999999998E-2</c:v>
                </c:pt>
                <c:pt idx="13">
                  <c:v>-9.7500000000000017E-3</c:v>
                </c:pt>
                <c:pt idx="14">
                  <c:v>-1.0800000000000004E-2</c:v>
                </c:pt>
                <c:pt idx="15">
                  <c:v>-1.9600000000000006E-2</c:v>
                </c:pt>
                <c:pt idx="16">
                  <c:v>-1.1200000000000002E-2</c:v>
                </c:pt>
                <c:pt idx="17">
                  <c:v>-1.2000000000000004E-2</c:v>
                </c:pt>
                <c:pt idx="18">
                  <c:v>-1.8050000000000004E-2</c:v>
                </c:pt>
                <c:pt idx="19">
                  <c:v>1.3764999999999999E-2</c:v>
                </c:pt>
                <c:pt idx="20">
                  <c:v>8.2000000000000128E-4</c:v>
                </c:pt>
                <c:pt idx="21">
                  <c:v>3.5879999999999995E-2</c:v>
                </c:pt>
                <c:pt idx="22">
                  <c:v>8.7219999999999992E-2</c:v>
                </c:pt>
                <c:pt idx="23">
                  <c:v>0.18131150000000001</c:v>
                </c:pt>
                <c:pt idx="24">
                  <c:v>0.32140000000000002</c:v>
                </c:pt>
                <c:pt idx="25">
                  <c:v>0.50574999999999992</c:v>
                </c:pt>
                <c:pt idx="26">
                  <c:v>0.70614999999999994</c:v>
                </c:pt>
                <c:pt idx="27">
                  <c:v>0.99780000000000002</c:v>
                </c:pt>
                <c:pt idx="28">
                  <c:v>1.33195</c:v>
                </c:pt>
                <c:pt idx="29">
                  <c:v>1.5884</c:v>
                </c:pt>
                <c:pt idx="30">
                  <c:v>2.0419</c:v>
                </c:pt>
                <c:pt idx="31">
                  <c:v>2.5009000000000001</c:v>
                </c:pt>
                <c:pt idx="32">
                  <c:v>2.9443999999999999</c:v>
                </c:pt>
                <c:pt idx="33">
                  <c:v>3.4223999999999997</c:v>
                </c:pt>
                <c:pt idx="34">
                  <c:v>3.9828999999999999</c:v>
                </c:pt>
                <c:pt idx="35">
                  <c:v>4.4984000000000002</c:v>
                </c:pt>
                <c:pt idx="36">
                  <c:v>5.0663999999999998</c:v>
                </c:pt>
                <c:pt idx="37">
                  <c:v>5.7068999999999992</c:v>
                </c:pt>
                <c:pt idx="38">
                  <c:v>6.3229000000000006</c:v>
                </c:pt>
                <c:pt idx="39">
                  <c:v>6.9754000000000005</c:v>
                </c:pt>
                <c:pt idx="40">
                  <c:v>7.6759000000000004</c:v>
                </c:pt>
                <c:pt idx="41">
                  <c:v>8.2958999999999996</c:v>
                </c:pt>
                <c:pt idx="42">
                  <c:v>9.0604000000000013</c:v>
                </c:pt>
                <c:pt idx="43">
                  <c:v>9.7209000000000003</c:v>
                </c:pt>
                <c:pt idx="44">
                  <c:v>10.536899999999999</c:v>
                </c:pt>
                <c:pt idx="45">
                  <c:v>11.092400000000001</c:v>
                </c:pt>
                <c:pt idx="46">
                  <c:v>11.897400000000001</c:v>
                </c:pt>
                <c:pt idx="47">
                  <c:v>12.6624</c:v>
                </c:pt>
                <c:pt idx="48">
                  <c:v>13.3124</c:v>
                </c:pt>
                <c:pt idx="49">
                  <c:v>13.977399999999999</c:v>
                </c:pt>
                <c:pt idx="50">
                  <c:v>14.632400000000001</c:v>
                </c:pt>
                <c:pt idx="51">
                  <c:v>14.892400000000002</c:v>
                </c:pt>
                <c:pt idx="52">
                  <c:v>15.447400000000002</c:v>
                </c:pt>
                <c:pt idx="53">
                  <c:v>16.087400000000002</c:v>
                </c:pt>
                <c:pt idx="54">
                  <c:v>16.907400000000003</c:v>
                </c:pt>
                <c:pt idx="55">
                  <c:v>17.567399999999999</c:v>
                </c:pt>
                <c:pt idx="56">
                  <c:v>18.212400000000002</c:v>
                </c:pt>
                <c:pt idx="57">
                  <c:v>18.982400000000002</c:v>
                </c:pt>
                <c:pt idx="58">
                  <c:v>19.522400000000001</c:v>
                </c:pt>
                <c:pt idx="59">
                  <c:v>20.032400000000003</c:v>
                </c:pt>
                <c:pt idx="60">
                  <c:v>21.0124</c:v>
                </c:pt>
                <c:pt idx="61">
                  <c:v>21.477400000000003</c:v>
                </c:pt>
              </c:numCache>
            </c:numRef>
          </c:yVal>
          <c:smooth val="0"/>
          <c:extLst>
            <c:ext xmlns:c16="http://schemas.microsoft.com/office/drawing/2014/chart" uri="{C3380CC4-5D6E-409C-BE32-E72D297353CC}">
              <c16:uniqueId val="{00000001-86D0-410F-89F7-EBF2C3955834}"/>
            </c:ext>
          </c:extLst>
        </c:ser>
        <c:ser>
          <c:idx val="2"/>
          <c:order val="2"/>
          <c:tx>
            <c:v>DS HT WPC</c:v>
          </c:tx>
          <c:spPr>
            <a:ln w="25400" cap="rnd">
              <a:noFill/>
              <a:round/>
            </a:ln>
            <a:effectLst/>
          </c:spPr>
          <c:marker>
            <c:symbol val="diamond"/>
            <c:size val="5"/>
            <c:spPr>
              <a:solidFill>
                <a:schemeClr val="accent3"/>
              </a:solidFill>
              <a:ln w="9525">
                <a:solidFill>
                  <a:schemeClr val="accent3"/>
                </a:solidFill>
              </a:ln>
              <a:effectLst/>
            </c:spPr>
          </c:marker>
          <c:errBars>
            <c:errDir val="x"/>
            <c:errBarType val="both"/>
            <c:errValType val="cust"/>
            <c:noEndCap val="0"/>
            <c:plus>
              <c:numRef>
                <c:f>'Short summary'!$U$5:$U$71</c:f>
                <c:numCache>
                  <c:formatCode>General</c:formatCode>
                  <c:ptCount val="62"/>
                  <c:pt idx="0">
                    <c:v>2.6666666666666505E-4</c:v>
                  </c:pt>
                  <c:pt idx="1">
                    <c:v>1.3333333333331865E-4</c:v>
                  </c:pt>
                  <c:pt idx="2">
                    <c:v>1.9166666666667886E-3</c:v>
                  </c:pt>
                  <c:pt idx="3">
                    <c:v>7.5000000000002842E-4</c:v>
                  </c:pt>
                  <c:pt idx="4">
                    <c:v>2.2500000000000853E-3</c:v>
                  </c:pt>
                  <c:pt idx="5">
                    <c:v>2.7500000000002522E-3</c:v>
                  </c:pt>
                  <c:pt idx="6">
                    <c:v>2.5833333333333819E-3</c:v>
                  </c:pt>
                  <c:pt idx="7">
                    <c:v>2.1666666666670942E-3</c:v>
                  </c:pt>
                  <c:pt idx="8">
                    <c:v>1.6666666666687036E-4</c:v>
                  </c:pt>
                  <c:pt idx="9">
                    <c:v>2.4999999999941735E-4</c:v>
                  </c:pt>
                  <c:pt idx="10">
                    <c:v>4.99999999999723E-4</c:v>
                  </c:pt>
                  <c:pt idx="11">
                    <c:v>1.9166666666663446E-3</c:v>
                  </c:pt>
                  <c:pt idx="12">
                    <c:v>3.3333333333285253E-4</c:v>
                  </c:pt>
                  <c:pt idx="13">
                    <c:v>2.3333333333326323E-3</c:v>
                  </c:pt>
                  <c:pt idx="14">
                    <c:v>1.6666666666669272E-3</c:v>
                  </c:pt>
                  <c:pt idx="15">
                    <c:v>7.4999999999914024E-4</c:v>
                  </c:pt>
                  <c:pt idx="16">
                    <c:v>6.6666666666748142E-4</c:v>
                  </c:pt>
                  <c:pt idx="17">
                    <c:v>0</c:v>
                  </c:pt>
                  <c:pt idx="18">
                    <c:v>0</c:v>
                  </c:pt>
                  <c:pt idx="19">
                    <c:v>0</c:v>
                  </c:pt>
                  <c:pt idx="20">
                    <c:v>0</c:v>
                  </c:pt>
                  <c:pt idx="21">
                    <c:v>0</c:v>
                  </c:pt>
                  <c:pt idx="22">
                    <c:v>8.3333333333257542E-4</c:v>
                  </c:pt>
                  <c:pt idx="23">
                    <c:v>8.3333333333257542E-4</c:v>
                  </c:pt>
                  <c:pt idx="24">
                    <c:v>8.3333333333257542E-4</c:v>
                  </c:pt>
                  <c:pt idx="25">
                    <c:v>8.3333333333435178E-4</c:v>
                  </c:pt>
                  <c:pt idx="26">
                    <c:v>8.3333333333435178E-4</c:v>
                  </c:pt>
                  <c:pt idx="27">
                    <c:v>5.2500000000000213E-2</c:v>
                  </c:pt>
                  <c:pt idx="28">
                    <c:v>8.3333333333435178E-4</c:v>
                  </c:pt>
                  <c:pt idx="29">
                    <c:v>2.4999999999995026E-3</c:v>
                  </c:pt>
                  <c:pt idx="30">
                    <c:v>8.3333333333435178E-4</c:v>
                  </c:pt>
                  <c:pt idx="31">
                    <c:v>4.1666666666682062E-3</c:v>
                  </c:pt>
                  <c:pt idx="32">
                    <c:v>7.5000000000002842E-3</c:v>
                  </c:pt>
                  <c:pt idx="33">
                    <c:v>8.3333333333328596E-3</c:v>
                  </c:pt>
                  <c:pt idx="34">
                    <c:v>6.6666666666641561E-3</c:v>
                  </c:pt>
                  <c:pt idx="35">
                    <c:v>9.1666666666654351E-3</c:v>
                  </c:pt>
                  <c:pt idx="36">
                    <c:v>4.2499999999996874E-2</c:v>
                  </c:pt>
                  <c:pt idx="37">
                    <c:v>9.9999999999980105E-3</c:v>
                  </c:pt>
                  <c:pt idx="38">
                    <c:v>9.1666666666654351E-3</c:v>
                  </c:pt>
                  <c:pt idx="39">
                    <c:v>4.1666666666664298E-2</c:v>
                  </c:pt>
                  <c:pt idx="40">
                    <c:v>9.9999999999980105E-3</c:v>
                  </c:pt>
                  <c:pt idx="41">
                    <c:v>9.1666666666654351E-3</c:v>
                  </c:pt>
                  <c:pt idx="42">
                    <c:v>4.4166666666665577E-2</c:v>
                  </c:pt>
                  <c:pt idx="43">
                    <c:v>9.9999999999980105E-3</c:v>
                  </c:pt>
                  <c:pt idx="44">
                    <c:v>1.0833333333334139E-2</c:v>
                  </c:pt>
                  <c:pt idx="45">
                    <c:v>1.2499999999999289E-2</c:v>
                  </c:pt>
                  <c:pt idx="46">
                    <c:v>1.2499999999999289E-2</c:v>
                  </c:pt>
                  <c:pt idx="47">
                    <c:v>1.3333333333331865E-2</c:v>
                  </c:pt>
                  <c:pt idx="48">
                    <c:v>1.4166666666667993E-2</c:v>
                  </c:pt>
                  <c:pt idx="49">
                    <c:v>1.416666666666444E-2</c:v>
                  </c:pt>
                  <c:pt idx="50">
                    <c:v>3.6666666666665293E-2</c:v>
                  </c:pt>
                  <c:pt idx="51">
                    <c:v>1.6666666666669272E-2</c:v>
                  </c:pt>
                  <c:pt idx="52">
                    <c:v>1.6666666666665719E-2</c:v>
                  </c:pt>
                  <c:pt idx="53">
                    <c:v>1.6666666666665719E-2</c:v>
                  </c:pt>
                  <c:pt idx="54">
                    <c:v>3.4999999999996589E-2</c:v>
                  </c:pt>
                  <c:pt idx="55">
                    <c:v>1.9166666666666998E-2</c:v>
                  </c:pt>
                  <c:pt idx="56">
                    <c:v>1.7499999999998295E-2</c:v>
                  </c:pt>
                  <c:pt idx="57">
                    <c:v>3.3333333333331439E-2</c:v>
                  </c:pt>
                  <c:pt idx="58">
                    <c:v>1.9999999999999574E-2</c:v>
                  </c:pt>
                  <c:pt idx="59">
                    <c:v>2.1666666666664725E-2</c:v>
                  </c:pt>
                  <c:pt idx="60">
                    <c:v>2.9999999999997584E-2</c:v>
                  </c:pt>
                  <c:pt idx="61">
                    <c:v>2.7499999999996305E-2</c:v>
                  </c:pt>
                </c:numCache>
              </c:numRef>
            </c:plus>
            <c:minus>
              <c:numRef>
                <c:f>'Short summary'!$U$5:$U$71</c:f>
                <c:numCache>
                  <c:formatCode>General</c:formatCode>
                  <c:ptCount val="62"/>
                  <c:pt idx="0">
                    <c:v>2.6666666666666505E-4</c:v>
                  </c:pt>
                  <c:pt idx="1">
                    <c:v>1.3333333333331865E-4</c:v>
                  </c:pt>
                  <c:pt idx="2">
                    <c:v>1.9166666666667886E-3</c:v>
                  </c:pt>
                  <c:pt idx="3">
                    <c:v>7.5000000000002842E-4</c:v>
                  </c:pt>
                  <c:pt idx="4">
                    <c:v>2.2500000000000853E-3</c:v>
                  </c:pt>
                  <c:pt idx="5">
                    <c:v>2.7500000000002522E-3</c:v>
                  </c:pt>
                  <c:pt idx="6">
                    <c:v>2.5833333333333819E-3</c:v>
                  </c:pt>
                  <c:pt idx="7">
                    <c:v>2.1666666666670942E-3</c:v>
                  </c:pt>
                  <c:pt idx="8">
                    <c:v>1.6666666666687036E-4</c:v>
                  </c:pt>
                  <c:pt idx="9">
                    <c:v>2.4999999999941735E-4</c:v>
                  </c:pt>
                  <c:pt idx="10">
                    <c:v>4.99999999999723E-4</c:v>
                  </c:pt>
                  <c:pt idx="11">
                    <c:v>1.9166666666663446E-3</c:v>
                  </c:pt>
                  <c:pt idx="12">
                    <c:v>3.3333333333285253E-4</c:v>
                  </c:pt>
                  <c:pt idx="13">
                    <c:v>2.3333333333326323E-3</c:v>
                  </c:pt>
                  <c:pt idx="14">
                    <c:v>1.6666666666669272E-3</c:v>
                  </c:pt>
                  <c:pt idx="15">
                    <c:v>7.4999999999914024E-4</c:v>
                  </c:pt>
                  <c:pt idx="16">
                    <c:v>6.6666666666748142E-4</c:v>
                  </c:pt>
                  <c:pt idx="17">
                    <c:v>0</c:v>
                  </c:pt>
                  <c:pt idx="18">
                    <c:v>0</c:v>
                  </c:pt>
                  <c:pt idx="19">
                    <c:v>0</c:v>
                  </c:pt>
                  <c:pt idx="20">
                    <c:v>0</c:v>
                  </c:pt>
                  <c:pt idx="21">
                    <c:v>0</c:v>
                  </c:pt>
                  <c:pt idx="22">
                    <c:v>8.3333333333257542E-4</c:v>
                  </c:pt>
                  <c:pt idx="23">
                    <c:v>8.3333333333257542E-4</c:v>
                  </c:pt>
                  <c:pt idx="24">
                    <c:v>8.3333333333257542E-4</c:v>
                  </c:pt>
                  <c:pt idx="25">
                    <c:v>8.3333333333435178E-4</c:v>
                  </c:pt>
                  <c:pt idx="26">
                    <c:v>8.3333333333435178E-4</c:v>
                  </c:pt>
                  <c:pt idx="27">
                    <c:v>5.2500000000000213E-2</c:v>
                  </c:pt>
                  <c:pt idx="28">
                    <c:v>8.3333333333435178E-4</c:v>
                  </c:pt>
                  <c:pt idx="29">
                    <c:v>2.4999999999995026E-3</c:v>
                  </c:pt>
                  <c:pt idx="30">
                    <c:v>8.3333333333435178E-4</c:v>
                  </c:pt>
                  <c:pt idx="31">
                    <c:v>4.1666666666682062E-3</c:v>
                  </c:pt>
                  <c:pt idx="32">
                    <c:v>7.5000000000002842E-3</c:v>
                  </c:pt>
                  <c:pt idx="33">
                    <c:v>8.3333333333328596E-3</c:v>
                  </c:pt>
                  <c:pt idx="34">
                    <c:v>6.6666666666641561E-3</c:v>
                  </c:pt>
                  <c:pt idx="35">
                    <c:v>9.1666666666654351E-3</c:v>
                  </c:pt>
                  <c:pt idx="36">
                    <c:v>4.2499999999996874E-2</c:v>
                  </c:pt>
                  <c:pt idx="37">
                    <c:v>9.9999999999980105E-3</c:v>
                  </c:pt>
                  <c:pt idx="38">
                    <c:v>9.1666666666654351E-3</c:v>
                  </c:pt>
                  <c:pt idx="39">
                    <c:v>4.1666666666664298E-2</c:v>
                  </c:pt>
                  <c:pt idx="40">
                    <c:v>9.9999999999980105E-3</c:v>
                  </c:pt>
                  <c:pt idx="41">
                    <c:v>9.1666666666654351E-3</c:v>
                  </c:pt>
                  <c:pt idx="42">
                    <c:v>4.4166666666665577E-2</c:v>
                  </c:pt>
                  <c:pt idx="43">
                    <c:v>9.9999999999980105E-3</c:v>
                  </c:pt>
                  <c:pt idx="44">
                    <c:v>1.0833333333334139E-2</c:v>
                  </c:pt>
                  <c:pt idx="45">
                    <c:v>1.2499999999999289E-2</c:v>
                  </c:pt>
                  <c:pt idx="46">
                    <c:v>1.2499999999999289E-2</c:v>
                  </c:pt>
                  <c:pt idx="47">
                    <c:v>1.3333333333331865E-2</c:v>
                  </c:pt>
                  <c:pt idx="48">
                    <c:v>1.4166666666667993E-2</c:v>
                  </c:pt>
                  <c:pt idx="49">
                    <c:v>1.416666666666444E-2</c:v>
                  </c:pt>
                  <c:pt idx="50">
                    <c:v>3.6666666666665293E-2</c:v>
                  </c:pt>
                  <c:pt idx="51">
                    <c:v>1.6666666666669272E-2</c:v>
                  </c:pt>
                  <c:pt idx="52">
                    <c:v>1.6666666666665719E-2</c:v>
                  </c:pt>
                  <c:pt idx="53">
                    <c:v>1.6666666666665719E-2</c:v>
                  </c:pt>
                  <c:pt idx="54">
                    <c:v>3.4999999999996589E-2</c:v>
                  </c:pt>
                  <c:pt idx="55">
                    <c:v>1.9166666666666998E-2</c:v>
                  </c:pt>
                  <c:pt idx="56">
                    <c:v>1.7499999999998295E-2</c:v>
                  </c:pt>
                  <c:pt idx="57">
                    <c:v>3.3333333333331439E-2</c:v>
                  </c:pt>
                  <c:pt idx="58">
                    <c:v>1.9999999999999574E-2</c:v>
                  </c:pt>
                  <c:pt idx="59">
                    <c:v>2.1666666666664725E-2</c:v>
                  </c:pt>
                  <c:pt idx="60">
                    <c:v>2.9999999999997584E-2</c:v>
                  </c:pt>
                  <c:pt idx="61">
                    <c:v>2.7499999999996305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Short summary'!$V$5:$V$71</c:f>
                <c:numCache>
                  <c:formatCode>General</c:formatCode>
                  <c:ptCount val="62"/>
                  <c:pt idx="0">
                    <c:v>6.9388939039072284E-18</c:v>
                  </c:pt>
                  <c:pt idx="1">
                    <c:v>5.9499999999999831E-4</c:v>
                  </c:pt>
                  <c:pt idx="2">
                    <c:v>1.349999999999893E-4</c:v>
                  </c:pt>
                  <c:pt idx="3">
                    <c:v>9.0999999999999987E-3</c:v>
                  </c:pt>
                  <c:pt idx="4">
                    <c:v>1.4449999999999949E-3</c:v>
                  </c:pt>
                  <c:pt idx="5">
                    <c:v>3.5500000000000809E-4</c:v>
                  </c:pt>
                  <c:pt idx="6">
                    <c:v>1.2095000000000002E-2</c:v>
                  </c:pt>
                  <c:pt idx="7">
                    <c:v>1.0399999999999854E-3</c:v>
                  </c:pt>
                  <c:pt idx="8">
                    <c:v>3.0999999999999778E-4</c:v>
                  </c:pt>
                  <c:pt idx="9">
                    <c:v>8.9499999999999302E-4</c:v>
                  </c:pt>
                  <c:pt idx="10">
                    <c:v>7.7050000000000105E-3</c:v>
                  </c:pt>
                  <c:pt idx="11">
                    <c:v>2.9550000000000062E-3</c:v>
                  </c:pt>
                  <c:pt idx="12">
                    <c:v>4.0999999999999995E-3</c:v>
                  </c:pt>
                  <c:pt idx="13">
                    <c:v>2.1999999999999797E-4</c:v>
                  </c:pt>
                  <c:pt idx="14">
                    <c:v>1.7549999999999927E-3</c:v>
                  </c:pt>
                  <c:pt idx="15">
                    <c:v>5.3300000000000014E-3</c:v>
                  </c:pt>
                  <c:pt idx="16">
                    <c:v>2.020000000000001E-3</c:v>
                  </c:pt>
                  <c:pt idx="17">
                    <c:v>2.9999999999998778E-4</c:v>
                  </c:pt>
                  <c:pt idx="18">
                    <c:v>6.1600000000000005E-3</c:v>
                  </c:pt>
                  <c:pt idx="19">
                    <c:v>1.1290000000000005E-2</c:v>
                  </c:pt>
                  <c:pt idx="20">
                    <c:v>3.0750000000000083E-3</c:v>
                  </c:pt>
                  <c:pt idx="21">
                    <c:v>2.0185000000000029E-2</c:v>
                  </c:pt>
                  <c:pt idx="22">
                    <c:v>4.364499999999992E-2</c:v>
                  </c:pt>
                  <c:pt idx="23">
                    <c:v>5.7485000000000001E-2</c:v>
                  </c:pt>
                  <c:pt idx="24">
                    <c:v>7.7184999999999893E-2</c:v>
                  </c:pt>
                  <c:pt idx="25">
                    <c:v>0.10853499999999976</c:v>
                  </c:pt>
                  <c:pt idx="26">
                    <c:v>0.12268500000000017</c:v>
                  </c:pt>
                  <c:pt idx="27">
                    <c:v>0.14823499999999876</c:v>
                  </c:pt>
                  <c:pt idx="28">
                    <c:v>0.19348500000000116</c:v>
                  </c:pt>
                  <c:pt idx="29">
                    <c:v>0.22698500000000107</c:v>
                  </c:pt>
                  <c:pt idx="30">
                    <c:v>0.27298500000000264</c:v>
                  </c:pt>
                  <c:pt idx="31">
                    <c:v>0.30698500000000012</c:v>
                  </c:pt>
                  <c:pt idx="32">
                    <c:v>0.35398500000000116</c:v>
                  </c:pt>
                  <c:pt idx="33">
                    <c:v>0.36298500000000039</c:v>
                  </c:pt>
                  <c:pt idx="34">
                    <c:v>0.42348499999999994</c:v>
                  </c:pt>
                  <c:pt idx="35">
                    <c:v>0.4549849999999987</c:v>
                  </c:pt>
                  <c:pt idx="36">
                    <c:v>0.51498500000000202</c:v>
                  </c:pt>
                  <c:pt idx="37">
                    <c:v>0.49598500000000012</c:v>
                  </c:pt>
                  <c:pt idx="38">
                    <c:v>0.53398499999999993</c:v>
                  </c:pt>
                  <c:pt idx="39">
                    <c:v>0.58448500000000037</c:v>
                  </c:pt>
                  <c:pt idx="40">
                    <c:v>0.59598500000000021</c:v>
                  </c:pt>
                  <c:pt idx="41">
                    <c:v>0.56848500000000035</c:v>
                  </c:pt>
                  <c:pt idx="42">
                    <c:v>0.57748500000000025</c:v>
                  </c:pt>
                  <c:pt idx="43">
                    <c:v>0.59148500000000048</c:v>
                  </c:pt>
                  <c:pt idx="44">
                    <c:v>0.67348500000000033</c:v>
                  </c:pt>
                  <c:pt idx="45">
                    <c:v>0.56748499999999957</c:v>
                  </c:pt>
                  <c:pt idx="46">
                    <c:v>0.54948499999999978</c:v>
                  </c:pt>
                  <c:pt idx="47">
                    <c:v>0.54948499999999978</c:v>
                  </c:pt>
                  <c:pt idx="48">
                    <c:v>0.52448500000000031</c:v>
                  </c:pt>
                  <c:pt idx="49">
                    <c:v>0.57948500000000003</c:v>
                  </c:pt>
                  <c:pt idx="50">
                    <c:v>0.52448499999999942</c:v>
                  </c:pt>
                  <c:pt idx="51">
                    <c:v>0.43948500000000035</c:v>
                  </c:pt>
                  <c:pt idx="52">
                    <c:v>0.4694850000000006</c:v>
                  </c:pt>
                  <c:pt idx="53">
                    <c:v>0.38448499999999974</c:v>
                  </c:pt>
                  <c:pt idx="54">
                    <c:v>0.45448499999999914</c:v>
                  </c:pt>
                  <c:pt idx="55">
                    <c:v>0.23448500000000028</c:v>
                  </c:pt>
                  <c:pt idx="56">
                    <c:v>0.20948499999999903</c:v>
                  </c:pt>
                  <c:pt idx="57">
                    <c:v>0.2194850000000006</c:v>
                  </c:pt>
                  <c:pt idx="58">
                    <c:v>0.21448499999999981</c:v>
                  </c:pt>
                  <c:pt idx="59">
                    <c:v>0.12448499999999996</c:v>
                  </c:pt>
                  <c:pt idx="60">
                    <c:v>0.19448500000000024</c:v>
                  </c:pt>
                  <c:pt idx="61">
                    <c:v>0.12948499999999896</c:v>
                  </c:pt>
                </c:numCache>
              </c:numRef>
            </c:plus>
            <c:minus>
              <c:numRef>
                <c:f>'Short summary'!$V$5:$V$71</c:f>
                <c:numCache>
                  <c:formatCode>General</c:formatCode>
                  <c:ptCount val="62"/>
                  <c:pt idx="0">
                    <c:v>6.9388939039072284E-18</c:v>
                  </c:pt>
                  <c:pt idx="1">
                    <c:v>5.9499999999999831E-4</c:v>
                  </c:pt>
                  <c:pt idx="2">
                    <c:v>1.349999999999893E-4</c:v>
                  </c:pt>
                  <c:pt idx="3">
                    <c:v>9.0999999999999987E-3</c:v>
                  </c:pt>
                  <c:pt idx="4">
                    <c:v>1.4449999999999949E-3</c:v>
                  </c:pt>
                  <c:pt idx="5">
                    <c:v>3.5500000000000809E-4</c:v>
                  </c:pt>
                  <c:pt idx="6">
                    <c:v>1.2095000000000002E-2</c:v>
                  </c:pt>
                  <c:pt idx="7">
                    <c:v>1.0399999999999854E-3</c:v>
                  </c:pt>
                  <c:pt idx="8">
                    <c:v>3.0999999999999778E-4</c:v>
                  </c:pt>
                  <c:pt idx="9">
                    <c:v>8.9499999999999302E-4</c:v>
                  </c:pt>
                  <c:pt idx="10">
                    <c:v>7.7050000000000105E-3</c:v>
                  </c:pt>
                  <c:pt idx="11">
                    <c:v>2.9550000000000062E-3</c:v>
                  </c:pt>
                  <c:pt idx="12">
                    <c:v>4.0999999999999995E-3</c:v>
                  </c:pt>
                  <c:pt idx="13">
                    <c:v>2.1999999999999797E-4</c:v>
                  </c:pt>
                  <c:pt idx="14">
                    <c:v>1.7549999999999927E-3</c:v>
                  </c:pt>
                  <c:pt idx="15">
                    <c:v>5.3300000000000014E-3</c:v>
                  </c:pt>
                  <c:pt idx="16">
                    <c:v>2.020000000000001E-3</c:v>
                  </c:pt>
                  <c:pt idx="17">
                    <c:v>2.9999999999998778E-4</c:v>
                  </c:pt>
                  <c:pt idx="18">
                    <c:v>6.1600000000000005E-3</c:v>
                  </c:pt>
                  <c:pt idx="19">
                    <c:v>1.1290000000000005E-2</c:v>
                  </c:pt>
                  <c:pt idx="20">
                    <c:v>3.0750000000000083E-3</c:v>
                  </c:pt>
                  <c:pt idx="21">
                    <c:v>2.0185000000000029E-2</c:v>
                  </c:pt>
                  <c:pt idx="22">
                    <c:v>4.364499999999992E-2</c:v>
                  </c:pt>
                  <c:pt idx="23">
                    <c:v>5.7485000000000001E-2</c:v>
                  </c:pt>
                  <c:pt idx="24">
                    <c:v>7.7184999999999893E-2</c:v>
                  </c:pt>
                  <c:pt idx="25">
                    <c:v>0.10853499999999976</c:v>
                  </c:pt>
                  <c:pt idx="26">
                    <c:v>0.12268500000000017</c:v>
                  </c:pt>
                  <c:pt idx="27">
                    <c:v>0.14823499999999876</c:v>
                  </c:pt>
                  <c:pt idx="28">
                    <c:v>0.19348500000000116</c:v>
                  </c:pt>
                  <c:pt idx="29">
                    <c:v>0.22698500000000107</c:v>
                  </c:pt>
                  <c:pt idx="30">
                    <c:v>0.27298500000000264</c:v>
                  </c:pt>
                  <c:pt idx="31">
                    <c:v>0.30698500000000012</c:v>
                  </c:pt>
                  <c:pt idx="32">
                    <c:v>0.35398500000000116</c:v>
                  </c:pt>
                  <c:pt idx="33">
                    <c:v>0.36298500000000039</c:v>
                  </c:pt>
                  <c:pt idx="34">
                    <c:v>0.42348499999999994</c:v>
                  </c:pt>
                  <c:pt idx="35">
                    <c:v>0.4549849999999987</c:v>
                  </c:pt>
                  <c:pt idx="36">
                    <c:v>0.51498500000000202</c:v>
                  </c:pt>
                  <c:pt idx="37">
                    <c:v>0.49598500000000012</c:v>
                  </c:pt>
                  <c:pt idx="38">
                    <c:v>0.53398499999999993</c:v>
                  </c:pt>
                  <c:pt idx="39">
                    <c:v>0.58448500000000037</c:v>
                  </c:pt>
                  <c:pt idx="40">
                    <c:v>0.59598500000000021</c:v>
                  </c:pt>
                  <c:pt idx="41">
                    <c:v>0.56848500000000035</c:v>
                  </c:pt>
                  <c:pt idx="42">
                    <c:v>0.57748500000000025</c:v>
                  </c:pt>
                  <c:pt idx="43">
                    <c:v>0.59148500000000048</c:v>
                  </c:pt>
                  <c:pt idx="44">
                    <c:v>0.67348500000000033</c:v>
                  </c:pt>
                  <c:pt idx="45">
                    <c:v>0.56748499999999957</c:v>
                  </c:pt>
                  <c:pt idx="46">
                    <c:v>0.54948499999999978</c:v>
                  </c:pt>
                  <c:pt idx="47">
                    <c:v>0.54948499999999978</c:v>
                  </c:pt>
                  <c:pt idx="48">
                    <c:v>0.52448500000000031</c:v>
                  </c:pt>
                  <c:pt idx="49">
                    <c:v>0.57948500000000003</c:v>
                  </c:pt>
                  <c:pt idx="50">
                    <c:v>0.52448499999999942</c:v>
                  </c:pt>
                  <c:pt idx="51">
                    <c:v>0.43948500000000035</c:v>
                  </c:pt>
                  <c:pt idx="52">
                    <c:v>0.4694850000000006</c:v>
                  </c:pt>
                  <c:pt idx="53">
                    <c:v>0.38448499999999974</c:v>
                  </c:pt>
                  <c:pt idx="54">
                    <c:v>0.45448499999999914</c:v>
                  </c:pt>
                  <c:pt idx="55">
                    <c:v>0.23448500000000028</c:v>
                  </c:pt>
                  <c:pt idx="56">
                    <c:v>0.20948499999999903</c:v>
                  </c:pt>
                  <c:pt idx="57">
                    <c:v>0.2194850000000006</c:v>
                  </c:pt>
                  <c:pt idx="58">
                    <c:v>0.21448499999999981</c:v>
                  </c:pt>
                  <c:pt idx="59">
                    <c:v>0.12448499999999996</c:v>
                  </c:pt>
                  <c:pt idx="60">
                    <c:v>0.19448500000000024</c:v>
                  </c:pt>
                  <c:pt idx="61">
                    <c:v>0.12948499999999896</c:v>
                  </c:pt>
                </c:numCache>
              </c:numRef>
            </c:minus>
            <c:spPr>
              <a:noFill/>
              <a:ln w="9525" cap="flat" cmpd="sng" algn="ctr">
                <a:solidFill>
                  <a:sysClr val="window" lastClr="FFFFFF">
                    <a:lumMod val="85000"/>
                  </a:sysClr>
                </a:solidFill>
                <a:round/>
              </a:ln>
              <a:effectLst/>
            </c:spPr>
          </c:errBars>
          <c:xVal>
            <c:numRef>
              <c:f>'Short summary'!$M$5:$M$71</c:f>
              <c:numCache>
                <c:formatCode>General</c:formatCode>
                <c:ptCount val="62"/>
                <c:pt idx="0">
                  <c:v>0.10803333333333333</c:v>
                </c:pt>
                <c:pt idx="1">
                  <c:v>1.0764083333333332</c:v>
                </c:pt>
                <c:pt idx="2">
                  <c:v>2.1478333333333337</c:v>
                </c:pt>
                <c:pt idx="3">
                  <c:v>3.0084166666666663</c:v>
                </c:pt>
                <c:pt idx="4">
                  <c:v>4.0821666666666667</c:v>
                </c:pt>
                <c:pt idx="5">
                  <c:v>5.1557499999999994</c:v>
                </c:pt>
                <c:pt idx="6">
                  <c:v>6.1243333333333334</c:v>
                </c:pt>
                <c:pt idx="7">
                  <c:v>7.0912500000000005</c:v>
                </c:pt>
                <c:pt idx="8">
                  <c:v>8.1668333333333329</c:v>
                </c:pt>
                <c:pt idx="9">
                  <c:v>9.1333333333333329</c:v>
                </c:pt>
                <c:pt idx="10">
                  <c:v>10.098916666666668</c:v>
                </c:pt>
                <c:pt idx="11">
                  <c:v>11.172749999999999</c:v>
                </c:pt>
                <c:pt idx="12">
                  <c:v>12.140083333333333</c:v>
                </c:pt>
                <c:pt idx="13">
                  <c:v>13.108750000000001</c:v>
                </c:pt>
                <c:pt idx="14">
                  <c:v>14.076000000000001</c:v>
                </c:pt>
                <c:pt idx="15">
                  <c:v>15.14925</c:v>
                </c:pt>
                <c:pt idx="16">
                  <c:v>16.116500000000002</c:v>
                </c:pt>
                <c:pt idx="17">
                  <c:v>17.083333333333332</c:v>
                </c:pt>
                <c:pt idx="18">
                  <c:v>18.156666666666666</c:v>
                </c:pt>
                <c:pt idx="19">
                  <c:v>19.984166666666667</c:v>
                </c:pt>
                <c:pt idx="20">
                  <c:v>20.091666666666665</c:v>
                </c:pt>
                <c:pt idx="21">
                  <c:v>21.163333333333334</c:v>
                </c:pt>
                <c:pt idx="22">
                  <c:v>22.13</c:v>
                </c:pt>
                <c:pt idx="23">
                  <c:v>23.097500000000004</c:v>
                </c:pt>
                <c:pt idx="24">
                  <c:v>24.170833333333334</c:v>
                </c:pt>
                <c:pt idx="25">
                  <c:v>25.137499999999999</c:v>
                </c:pt>
                <c:pt idx="26">
                  <c:v>25.996666666666666</c:v>
                </c:pt>
                <c:pt idx="27">
                  <c:v>27.175833333333337</c:v>
                </c:pt>
                <c:pt idx="28">
                  <c:v>28.14</c:v>
                </c:pt>
                <c:pt idx="29">
                  <c:v>28.998333333333335</c:v>
                </c:pt>
                <c:pt idx="30">
                  <c:v>30.124166666666667</c:v>
                </c:pt>
                <c:pt idx="31">
                  <c:v>31.140833333333333</c:v>
                </c:pt>
                <c:pt idx="32">
                  <c:v>32.105000000000004</c:v>
                </c:pt>
                <c:pt idx="33">
                  <c:v>33.120000000000005</c:v>
                </c:pt>
                <c:pt idx="34">
                  <c:v>34.134999999999998</c:v>
                </c:pt>
                <c:pt idx="35">
                  <c:v>35.097500000000004</c:v>
                </c:pt>
                <c:pt idx="36">
                  <c:v>36.165833333333332</c:v>
                </c:pt>
                <c:pt idx="37">
                  <c:v>37.126666666666665</c:v>
                </c:pt>
                <c:pt idx="38">
                  <c:v>38.088333333333338</c:v>
                </c:pt>
                <c:pt idx="39">
                  <c:v>39.156666666666666</c:v>
                </c:pt>
                <c:pt idx="40">
                  <c:v>40.119166666666672</c:v>
                </c:pt>
                <c:pt idx="41">
                  <c:v>41.134166666666673</c:v>
                </c:pt>
                <c:pt idx="42">
                  <c:v>42.149166666666666</c:v>
                </c:pt>
                <c:pt idx="43">
                  <c:v>43.112499999999997</c:v>
                </c:pt>
                <c:pt idx="44">
                  <c:v>44.129166666666663</c:v>
                </c:pt>
                <c:pt idx="45">
                  <c:v>45.144166666666663</c:v>
                </c:pt>
                <c:pt idx="46">
                  <c:v>46.107500000000002</c:v>
                </c:pt>
                <c:pt idx="47">
                  <c:v>47.12166666666667</c:v>
                </c:pt>
                <c:pt idx="48">
                  <c:v>48.13666666666667</c:v>
                </c:pt>
                <c:pt idx="49">
                  <c:v>49.099166666666669</c:v>
                </c:pt>
                <c:pt idx="50">
                  <c:v>50.167499999999997</c:v>
                </c:pt>
                <c:pt idx="51">
                  <c:v>50.274999999999999</c:v>
                </c:pt>
                <c:pt idx="52">
                  <c:v>51.129166666666663</c:v>
                </c:pt>
                <c:pt idx="53">
                  <c:v>52.094166666666666</c:v>
                </c:pt>
                <c:pt idx="54">
                  <c:v>53.162499999999994</c:v>
                </c:pt>
                <c:pt idx="55">
                  <c:v>54.125</c:v>
                </c:pt>
                <c:pt idx="56">
                  <c:v>55.088333333333338</c:v>
                </c:pt>
                <c:pt idx="57">
                  <c:v>56.155833333333334</c:v>
                </c:pt>
                <c:pt idx="58">
                  <c:v>57.119166666666672</c:v>
                </c:pt>
                <c:pt idx="59">
                  <c:v>58.08</c:v>
                </c:pt>
                <c:pt idx="60">
                  <c:v>59.15</c:v>
                </c:pt>
                <c:pt idx="61">
                  <c:v>59.951666666666668</c:v>
                </c:pt>
              </c:numCache>
            </c:numRef>
          </c:xVal>
          <c:yVal>
            <c:numRef>
              <c:f>'Short summary'!$N$5:$N$71</c:f>
              <c:numCache>
                <c:formatCode>General</c:formatCode>
                <c:ptCount val="62"/>
                <c:pt idx="0">
                  <c:v>-0.02</c:v>
                </c:pt>
                <c:pt idx="1">
                  <c:v>-1.0915000000000005E-2</c:v>
                </c:pt>
                <c:pt idx="2">
                  <c:v>-1.5155000000000002E-2</c:v>
                </c:pt>
                <c:pt idx="3">
                  <c:v>-1.5644999999999999E-2</c:v>
                </c:pt>
                <c:pt idx="4">
                  <c:v>-1.5219999999999997E-2</c:v>
                </c:pt>
                <c:pt idx="5">
                  <c:v>-1.4245000000000004E-2</c:v>
                </c:pt>
                <c:pt idx="6">
                  <c:v>-1.2845000000000002E-2</c:v>
                </c:pt>
                <c:pt idx="7">
                  <c:v>-2.214E-2</c:v>
                </c:pt>
                <c:pt idx="8">
                  <c:v>-1.4360000000000005E-2</c:v>
                </c:pt>
                <c:pt idx="9">
                  <c:v>-1.6540000000000003E-2</c:v>
                </c:pt>
                <c:pt idx="10">
                  <c:v>-1.3925000000000003E-2</c:v>
                </c:pt>
                <c:pt idx="11">
                  <c:v>-9.1250000000000012E-3</c:v>
                </c:pt>
                <c:pt idx="12">
                  <c:v>9.5999999999999905E-4</c:v>
                </c:pt>
                <c:pt idx="13">
                  <c:v>-2.2594999999999997E-2</c:v>
                </c:pt>
                <c:pt idx="14">
                  <c:v>-3.2950000000000028E-3</c:v>
                </c:pt>
                <c:pt idx="15">
                  <c:v>-6.9000000000000311E-4</c:v>
                </c:pt>
                <c:pt idx="16">
                  <c:v>-2.5449999999999987E-3</c:v>
                </c:pt>
                <c:pt idx="17">
                  <c:v>2.0495000000000003E-2</c:v>
                </c:pt>
                <c:pt idx="18">
                  <c:v>5.2079999999999987E-2</c:v>
                </c:pt>
                <c:pt idx="19">
                  <c:v>0.19092999999999999</c:v>
                </c:pt>
                <c:pt idx="20">
                  <c:v>0.21093000000000001</c:v>
                </c:pt>
                <c:pt idx="21">
                  <c:v>0.38953000000000004</c:v>
                </c:pt>
                <c:pt idx="22">
                  <c:v>0.61993000000000009</c:v>
                </c:pt>
                <c:pt idx="23">
                  <c:v>0.89312999999999998</c:v>
                </c:pt>
                <c:pt idx="24">
                  <c:v>1.26403</c:v>
                </c:pt>
                <c:pt idx="25">
                  <c:v>1.6545299999999998</c:v>
                </c:pt>
                <c:pt idx="26">
                  <c:v>2.03653</c:v>
                </c:pt>
                <c:pt idx="27">
                  <c:v>2.6075300000000001</c:v>
                </c:pt>
                <c:pt idx="28">
                  <c:v>3.1035300000000001</c:v>
                </c:pt>
                <c:pt idx="29">
                  <c:v>3.5975299999999999</c:v>
                </c:pt>
                <c:pt idx="30">
                  <c:v>4.2330299999999994</c:v>
                </c:pt>
                <c:pt idx="31">
                  <c:v>4.8695299999999992</c:v>
                </c:pt>
                <c:pt idx="32">
                  <c:v>5.4765299999999995</c:v>
                </c:pt>
                <c:pt idx="33">
                  <c:v>6.1610299999999993</c:v>
                </c:pt>
                <c:pt idx="34">
                  <c:v>6.7860299999999993</c:v>
                </c:pt>
                <c:pt idx="35">
                  <c:v>7.5425299999999993</c:v>
                </c:pt>
                <c:pt idx="36">
                  <c:v>8.23353</c:v>
                </c:pt>
                <c:pt idx="37">
                  <c:v>8.9700300000000013</c:v>
                </c:pt>
                <c:pt idx="38">
                  <c:v>9.6025299999999998</c:v>
                </c:pt>
                <c:pt idx="39">
                  <c:v>10.347529999999999</c:v>
                </c:pt>
                <c:pt idx="40">
                  <c:v>11.04753</c:v>
                </c:pt>
                <c:pt idx="41">
                  <c:v>11.84253</c:v>
                </c:pt>
                <c:pt idx="42">
                  <c:v>12.60253</c:v>
                </c:pt>
                <c:pt idx="43">
                  <c:v>13.36253</c:v>
                </c:pt>
                <c:pt idx="44">
                  <c:v>14.167529999999999</c:v>
                </c:pt>
                <c:pt idx="45">
                  <c:v>14.767530000000001</c:v>
                </c:pt>
                <c:pt idx="46">
                  <c:v>15.507529999999999</c:v>
                </c:pt>
                <c:pt idx="47">
                  <c:v>16.122530000000001</c:v>
                </c:pt>
                <c:pt idx="48">
                  <c:v>16.727530000000002</c:v>
                </c:pt>
                <c:pt idx="49">
                  <c:v>17.577529999999999</c:v>
                </c:pt>
                <c:pt idx="50">
                  <c:v>17.992530000000002</c:v>
                </c:pt>
                <c:pt idx="51">
                  <c:v>18.09253</c:v>
                </c:pt>
                <c:pt idx="52">
                  <c:v>18.847529999999999</c:v>
                </c:pt>
                <c:pt idx="53">
                  <c:v>19.442529999999998</c:v>
                </c:pt>
                <c:pt idx="54">
                  <c:v>20.212530000000001</c:v>
                </c:pt>
                <c:pt idx="55">
                  <c:v>20.597529999999999</c:v>
                </c:pt>
                <c:pt idx="56">
                  <c:v>21.292529999999999</c:v>
                </c:pt>
                <c:pt idx="57">
                  <c:v>21.927530000000001</c:v>
                </c:pt>
                <c:pt idx="58">
                  <c:v>22.547530000000002</c:v>
                </c:pt>
                <c:pt idx="59">
                  <c:v>23.097529999999999</c:v>
                </c:pt>
                <c:pt idx="60">
                  <c:v>23.68253</c:v>
                </c:pt>
                <c:pt idx="61">
                  <c:v>24.21753</c:v>
                </c:pt>
              </c:numCache>
            </c:numRef>
          </c:yVal>
          <c:smooth val="0"/>
          <c:extLst>
            <c:ext xmlns:c16="http://schemas.microsoft.com/office/drawing/2014/chart" uri="{C3380CC4-5D6E-409C-BE32-E72D297353CC}">
              <c16:uniqueId val="{00000002-86D0-410F-89F7-EBF2C3955834}"/>
            </c:ext>
          </c:extLst>
        </c:ser>
        <c:ser>
          <c:idx val="3"/>
          <c:order val="3"/>
          <c:tx>
            <c:v>DS HT US WPC</c:v>
          </c:tx>
          <c:spPr>
            <a:ln w="25400" cap="rnd">
              <a:noFill/>
              <a:round/>
            </a:ln>
            <a:effectLst/>
          </c:spPr>
          <c:marker>
            <c:symbol val="square"/>
            <c:size val="4"/>
            <c:spPr>
              <a:solidFill>
                <a:srgbClr val="FFC000"/>
              </a:solidFill>
              <a:ln w="9525">
                <a:solidFill>
                  <a:schemeClr val="accent4"/>
                </a:solidFill>
              </a:ln>
              <a:effectLst/>
            </c:spPr>
          </c:marker>
          <c:errBars>
            <c:errDir val="x"/>
            <c:errBarType val="both"/>
            <c:errValType val="cust"/>
            <c:noEndCap val="0"/>
            <c:plus>
              <c:numRef>
                <c:f>'Short summary'!$I$5:$I$71</c:f>
                <c:numCache>
                  <c:formatCode>General</c:formatCode>
                  <c:ptCount val="62"/>
                  <c:pt idx="0">
                    <c:v>2.5833333333333264E-4</c:v>
                  </c:pt>
                  <c:pt idx="1">
                    <c:v>6.5000000000003944E-4</c:v>
                  </c:pt>
                  <c:pt idx="2">
                    <c:v>2.0000000000000018E-3</c:v>
                  </c:pt>
                  <c:pt idx="3">
                    <c:v>2.5833333333333819E-3</c:v>
                  </c:pt>
                  <c:pt idx="4">
                    <c:v>4.0000000000000036E-3</c:v>
                  </c:pt>
                  <c:pt idx="5">
                    <c:v>3.4999999999993925E-3</c:v>
                  </c:pt>
                  <c:pt idx="6">
                    <c:v>2.3333333333330764E-3</c:v>
                  </c:pt>
                  <c:pt idx="7">
                    <c:v>2.3333333333335204E-3</c:v>
                  </c:pt>
                  <c:pt idx="8">
                    <c:v>8.333333333334636E-4</c:v>
                  </c:pt>
                  <c:pt idx="9">
                    <c:v>1.5833333333326038E-3</c:v>
                  </c:pt>
                  <c:pt idx="10">
                    <c:v>1.1666666666663161E-3</c:v>
                  </c:pt>
                  <c:pt idx="11">
                    <c:v>7.4999999999914024E-4</c:v>
                  </c:pt>
                  <c:pt idx="12">
                    <c:v>2.4166666666660674E-3</c:v>
                  </c:pt>
                  <c:pt idx="13">
                    <c:v>1.583333333333492E-3</c:v>
                  </c:pt>
                  <c:pt idx="14">
                    <c:v>2.500000000001279E-3</c:v>
                  </c:pt>
                  <c:pt idx="15">
                    <c:v>2.2499999999991971E-3</c:v>
                  </c:pt>
                  <c:pt idx="16">
                    <c:v>3.2500000000013074E-3</c:v>
                  </c:pt>
                  <c:pt idx="17">
                    <c:v>2.4999999999995026E-3</c:v>
                  </c:pt>
                  <c:pt idx="18">
                    <c:v>2.500000000001279E-3</c:v>
                  </c:pt>
                  <c:pt idx="19">
                    <c:v>3.333333333332078E-3</c:v>
                  </c:pt>
                  <c:pt idx="20">
                    <c:v>3.3333333333356308E-3</c:v>
                  </c:pt>
                  <c:pt idx="21">
                    <c:v>2.4999999999995026E-3</c:v>
                  </c:pt>
                  <c:pt idx="22">
                    <c:v>2.4999999999995026E-3</c:v>
                  </c:pt>
                  <c:pt idx="23">
                    <c:v>1.6666666666651508E-3</c:v>
                  </c:pt>
                  <c:pt idx="24">
                    <c:v>8.3333333333257542E-4</c:v>
                  </c:pt>
                  <c:pt idx="25">
                    <c:v>0</c:v>
                  </c:pt>
                  <c:pt idx="26">
                    <c:v>8.3333333333435178E-4</c:v>
                  </c:pt>
                  <c:pt idx="27">
                    <c:v>1.6666666666669272E-3</c:v>
                  </c:pt>
                  <c:pt idx="28">
                    <c:v>0</c:v>
                  </c:pt>
                  <c:pt idx="29">
                    <c:v>8.3333333333257542E-4</c:v>
                  </c:pt>
                  <c:pt idx="30">
                    <c:v>8.3333333333435178E-4</c:v>
                  </c:pt>
                  <c:pt idx="31">
                    <c:v>4.9999999999990052E-3</c:v>
                  </c:pt>
                  <c:pt idx="32">
                    <c:v>6.6666666666677088E-3</c:v>
                  </c:pt>
                  <c:pt idx="33">
                    <c:v>5.8333333333315807E-3</c:v>
                  </c:pt>
                  <c:pt idx="34">
                    <c:v>6.6666666666641561E-3</c:v>
                  </c:pt>
                  <c:pt idx="35">
                    <c:v>6.6666666666677088E-3</c:v>
                  </c:pt>
                  <c:pt idx="36">
                    <c:v>7.5000000000002842E-3</c:v>
                  </c:pt>
                  <c:pt idx="37">
                    <c:v>8.3333333333328596E-3</c:v>
                  </c:pt>
                  <c:pt idx="38">
                    <c:v>9.1666666666654351E-3</c:v>
                  </c:pt>
                  <c:pt idx="39">
                    <c:v>1.2499999999999289E-2</c:v>
                  </c:pt>
                  <c:pt idx="40">
                    <c:v>1.2499999999999289E-2</c:v>
                  </c:pt>
                  <c:pt idx="41">
                    <c:v>1.3333333333331865E-2</c:v>
                  </c:pt>
                  <c:pt idx="42">
                    <c:v>3.9999999999999147E-2</c:v>
                  </c:pt>
                  <c:pt idx="43">
                    <c:v>1.3333333333335418E-2</c:v>
                  </c:pt>
                  <c:pt idx="44">
                    <c:v>1.4999999999997016E-2</c:v>
                  </c:pt>
                  <c:pt idx="45">
                    <c:v>3.9166666666663019E-2</c:v>
                  </c:pt>
                  <c:pt idx="46">
                    <c:v>1.1666666666666716E-2</c:v>
                  </c:pt>
                  <c:pt idx="47">
                    <c:v>1.3333333333335418E-2</c:v>
                  </c:pt>
                  <c:pt idx="48">
                    <c:v>3.9166666666666572E-2</c:v>
                  </c:pt>
                  <c:pt idx="49">
                    <c:v>1.4999999999997016E-2</c:v>
                  </c:pt>
                  <c:pt idx="50">
                    <c:v>1.5833333333333144E-2</c:v>
                  </c:pt>
                  <c:pt idx="51">
                    <c:v>1.5833333333336697E-2</c:v>
                  </c:pt>
                  <c:pt idx="52">
                    <c:v>3.7499999999997868E-2</c:v>
                  </c:pt>
                  <c:pt idx="53">
                    <c:v>1.7499999999998295E-2</c:v>
                  </c:pt>
                  <c:pt idx="54">
                    <c:v>1.4999999999997016E-2</c:v>
                  </c:pt>
                  <c:pt idx="55">
                    <c:v>3.6666666666665293E-2</c:v>
                  </c:pt>
                  <c:pt idx="56">
                    <c:v>1.8333333333334423E-2</c:v>
                  </c:pt>
                  <c:pt idx="57">
                    <c:v>1.9166666666666998E-2</c:v>
                  </c:pt>
                  <c:pt idx="58">
                    <c:v>3.2499999999998863E-2</c:v>
                  </c:pt>
                  <c:pt idx="59">
                    <c:v>1.9166666666666998E-2</c:v>
                  </c:pt>
                  <c:pt idx="60">
                    <c:v>3.4166666666664014E-2</c:v>
                  </c:pt>
                  <c:pt idx="61">
                    <c:v>1.8333333333337976E-2</c:v>
                  </c:pt>
                </c:numCache>
              </c:numRef>
            </c:plus>
            <c:minus>
              <c:numRef>
                <c:f>'Short summary'!$I$5:$I$71</c:f>
                <c:numCache>
                  <c:formatCode>General</c:formatCode>
                  <c:ptCount val="62"/>
                  <c:pt idx="0">
                    <c:v>2.5833333333333264E-4</c:v>
                  </c:pt>
                  <c:pt idx="1">
                    <c:v>6.5000000000003944E-4</c:v>
                  </c:pt>
                  <c:pt idx="2">
                    <c:v>2.0000000000000018E-3</c:v>
                  </c:pt>
                  <c:pt idx="3">
                    <c:v>2.5833333333333819E-3</c:v>
                  </c:pt>
                  <c:pt idx="4">
                    <c:v>4.0000000000000036E-3</c:v>
                  </c:pt>
                  <c:pt idx="5">
                    <c:v>3.4999999999993925E-3</c:v>
                  </c:pt>
                  <c:pt idx="6">
                    <c:v>2.3333333333330764E-3</c:v>
                  </c:pt>
                  <c:pt idx="7">
                    <c:v>2.3333333333335204E-3</c:v>
                  </c:pt>
                  <c:pt idx="8">
                    <c:v>8.333333333334636E-4</c:v>
                  </c:pt>
                  <c:pt idx="9">
                    <c:v>1.5833333333326038E-3</c:v>
                  </c:pt>
                  <c:pt idx="10">
                    <c:v>1.1666666666663161E-3</c:v>
                  </c:pt>
                  <c:pt idx="11">
                    <c:v>7.4999999999914024E-4</c:v>
                  </c:pt>
                  <c:pt idx="12">
                    <c:v>2.4166666666660674E-3</c:v>
                  </c:pt>
                  <c:pt idx="13">
                    <c:v>1.583333333333492E-3</c:v>
                  </c:pt>
                  <c:pt idx="14">
                    <c:v>2.500000000001279E-3</c:v>
                  </c:pt>
                  <c:pt idx="15">
                    <c:v>2.2499999999991971E-3</c:v>
                  </c:pt>
                  <c:pt idx="16">
                    <c:v>3.2500000000013074E-3</c:v>
                  </c:pt>
                  <c:pt idx="17">
                    <c:v>2.4999999999995026E-3</c:v>
                  </c:pt>
                  <c:pt idx="18">
                    <c:v>2.500000000001279E-3</c:v>
                  </c:pt>
                  <c:pt idx="19">
                    <c:v>3.333333333332078E-3</c:v>
                  </c:pt>
                  <c:pt idx="20">
                    <c:v>3.3333333333356308E-3</c:v>
                  </c:pt>
                  <c:pt idx="21">
                    <c:v>2.4999999999995026E-3</c:v>
                  </c:pt>
                  <c:pt idx="22">
                    <c:v>2.4999999999995026E-3</c:v>
                  </c:pt>
                  <c:pt idx="23">
                    <c:v>1.6666666666651508E-3</c:v>
                  </c:pt>
                  <c:pt idx="24">
                    <c:v>8.3333333333257542E-4</c:v>
                  </c:pt>
                  <c:pt idx="25">
                    <c:v>0</c:v>
                  </c:pt>
                  <c:pt idx="26">
                    <c:v>8.3333333333435178E-4</c:v>
                  </c:pt>
                  <c:pt idx="27">
                    <c:v>1.6666666666669272E-3</c:v>
                  </c:pt>
                  <c:pt idx="28">
                    <c:v>0</c:v>
                  </c:pt>
                  <c:pt idx="29">
                    <c:v>8.3333333333257542E-4</c:v>
                  </c:pt>
                  <c:pt idx="30">
                    <c:v>8.3333333333435178E-4</c:v>
                  </c:pt>
                  <c:pt idx="31">
                    <c:v>4.9999999999990052E-3</c:v>
                  </c:pt>
                  <c:pt idx="32">
                    <c:v>6.6666666666677088E-3</c:v>
                  </c:pt>
                  <c:pt idx="33">
                    <c:v>5.8333333333315807E-3</c:v>
                  </c:pt>
                  <c:pt idx="34">
                    <c:v>6.6666666666641561E-3</c:v>
                  </c:pt>
                  <c:pt idx="35">
                    <c:v>6.6666666666677088E-3</c:v>
                  </c:pt>
                  <c:pt idx="36">
                    <c:v>7.5000000000002842E-3</c:v>
                  </c:pt>
                  <c:pt idx="37">
                    <c:v>8.3333333333328596E-3</c:v>
                  </c:pt>
                  <c:pt idx="38">
                    <c:v>9.1666666666654351E-3</c:v>
                  </c:pt>
                  <c:pt idx="39">
                    <c:v>1.2499999999999289E-2</c:v>
                  </c:pt>
                  <c:pt idx="40">
                    <c:v>1.2499999999999289E-2</c:v>
                  </c:pt>
                  <c:pt idx="41">
                    <c:v>1.3333333333331865E-2</c:v>
                  </c:pt>
                  <c:pt idx="42">
                    <c:v>3.9999999999999147E-2</c:v>
                  </c:pt>
                  <c:pt idx="43">
                    <c:v>1.3333333333335418E-2</c:v>
                  </c:pt>
                  <c:pt idx="44">
                    <c:v>1.4999999999997016E-2</c:v>
                  </c:pt>
                  <c:pt idx="45">
                    <c:v>3.9166666666663019E-2</c:v>
                  </c:pt>
                  <c:pt idx="46">
                    <c:v>1.1666666666666716E-2</c:v>
                  </c:pt>
                  <c:pt idx="47">
                    <c:v>1.3333333333335418E-2</c:v>
                  </c:pt>
                  <c:pt idx="48">
                    <c:v>3.9166666666666572E-2</c:v>
                  </c:pt>
                  <c:pt idx="49">
                    <c:v>1.4999999999997016E-2</c:v>
                  </c:pt>
                  <c:pt idx="50">
                    <c:v>1.5833333333333144E-2</c:v>
                  </c:pt>
                  <c:pt idx="51">
                    <c:v>1.5833333333336697E-2</c:v>
                  </c:pt>
                  <c:pt idx="52">
                    <c:v>3.7499999999997868E-2</c:v>
                  </c:pt>
                  <c:pt idx="53">
                    <c:v>1.7499999999998295E-2</c:v>
                  </c:pt>
                  <c:pt idx="54">
                    <c:v>1.4999999999997016E-2</c:v>
                  </c:pt>
                  <c:pt idx="55">
                    <c:v>3.6666666666665293E-2</c:v>
                  </c:pt>
                  <c:pt idx="56">
                    <c:v>1.8333333333334423E-2</c:v>
                  </c:pt>
                  <c:pt idx="57">
                    <c:v>1.9166666666666998E-2</c:v>
                  </c:pt>
                  <c:pt idx="58">
                    <c:v>3.2499999999998863E-2</c:v>
                  </c:pt>
                  <c:pt idx="59">
                    <c:v>1.9166666666666998E-2</c:v>
                  </c:pt>
                  <c:pt idx="60">
                    <c:v>3.4166666666664014E-2</c:v>
                  </c:pt>
                  <c:pt idx="61">
                    <c:v>1.8333333333337976E-2</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Short summary'!$J$5:$J$71</c:f>
                <c:numCache>
                  <c:formatCode>General</c:formatCode>
                  <c:ptCount val="62"/>
                  <c:pt idx="0">
                    <c:v>0</c:v>
                  </c:pt>
                  <c:pt idx="1">
                    <c:v>3.9999999999999758E-4</c:v>
                  </c:pt>
                  <c:pt idx="2">
                    <c:v>7.200000000000005E-3</c:v>
                  </c:pt>
                  <c:pt idx="3">
                    <c:v>1.1849999999999992E-2</c:v>
                  </c:pt>
                  <c:pt idx="4">
                    <c:v>1.0999999999999968E-3</c:v>
                  </c:pt>
                  <c:pt idx="5">
                    <c:v>5.9999999999999637E-4</c:v>
                  </c:pt>
                  <c:pt idx="6">
                    <c:v>4.829999999999994E-3</c:v>
                  </c:pt>
                  <c:pt idx="7">
                    <c:v>1.0000000000000009E-3</c:v>
                  </c:pt>
                  <c:pt idx="8">
                    <c:v>1.0400000000000005E-2</c:v>
                  </c:pt>
                  <c:pt idx="9">
                    <c:v>1.242E-2</c:v>
                  </c:pt>
                  <c:pt idx="10">
                    <c:v>4.5000000000000031E-3</c:v>
                  </c:pt>
                  <c:pt idx="11">
                    <c:v>7.0999999999999978E-3</c:v>
                  </c:pt>
                  <c:pt idx="12">
                    <c:v>3.0000000000000027E-3</c:v>
                  </c:pt>
                  <c:pt idx="13">
                    <c:v>3.2499999999999968E-3</c:v>
                  </c:pt>
                  <c:pt idx="14">
                    <c:v>8.9999999999999802E-4</c:v>
                  </c:pt>
                  <c:pt idx="15">
                    <c:v>9.0000000000000063E-3</c:v>
                  </c:pt>
                  <c:pt idx="16">
                    <c:v>3.0000000000000027E-3</c:v>
                  </c:pt>
                  <c:pt idx="17">
                    <c:v>3.4999999999999962E-3</c:v>
                  </c:pt>
                  <c:pt idx="18">
                    <c:v>9.549999999999996E-3</c:v>
                  </c:pt>
                  <c:pt idx="19">
                    <c:v>5.4500000000000381E-4</c:v>
                  </c:pt>
                  <c:pt idx="20">
                    <c:v>9.4199999999999978E-3</c:v>
                  </c:pt>
                  <c:pt idx="21">
                    <c:v>2.231000000000001E-2</c:v>
                  </c:pt>
                  <c:pt idx="22">
                    <c:v>4.9200000000000001E-2</c:v>
                  </c:pt>
                  <c:pt idx="23">
                    <c:v>7.6588499999999976E-2</c:v>
                  </c:pt>
                  <c:pt idx="24">
                    <c:v>0.10539999999999997</c:v>
                  </c:pt>
                  <c:pt idx="25">
                    <c:v>0.15025000000000008</c:v>
                  </c:pt>
                  <c:pt idx="26">
                    <c:v>0.17574999999999993</c:v>
                  </c:pt>
                  <c:pt idx="27">
                    <c:v>0.21049999999999947</c:v>
                  </c:pt>
                  <c:pt idx="28">
                    <c:v>0.23335000000000031</c:v>
                  </c:pt>
                  <c:pt idx="29">
                    <c:v>0.2528999999999994</c:v>
                  </c:pt>
                  <c:pt idx="30">
                    <c:v>0.27839999999999959</c:v>
                  </c:pt>
                  <c:pt idx="31">
                    <c:v>0.30540000000000028</c:v>
                  </c:pt>
                  <c:pt idx="32">
                    <c:v>0.32490000000000213</c:v>
                  </c:pt>
                  <c:pt idx="33">
                    <c:v>0.34990000000000315</c:v>
                  </c:pt>
                  <c:pt idx="34">
                    <c:v>0.36839999999999962</c:v>
                  </c:pt>
                  <c:pt idx="35">
                    <c:v>0.4128999999999996</c:v>
                  </c:pt>
                  <c:pt idx="36">
                    <c:v>0.40989999999999949</c:v>
                  </c:pt>
                  <c:pt idx="37">
                    <c:v>0.45639999999999992</c:v>
                  </c:pt>
                  <c:pt idx="38">
                    <c:v>0.48039999999999994</c:v>
                  </c:pt>
                  <c:pt idx="39">
                    <c:v>0.51889999999999992</c:v>
                  </c:pt>
                  <c:pt idx="40">
                    <c:v>0.62840000000000051</c:v>
                  </c:pt>
                  <c:pt idx="41">
                    <c:v>0.59439999999999982</c:v>
                  </c:pt>
                  <c:pt idx="42">
                    <c:v>0.71689999999999976</c:v>
                  </c:pt>
                  <c:pt idx="43">
                    <c:v>0.68640000000000079</c:v>
                  </c:pt>
                  <c:pt idx="44">
                    <c:v>0.74040000000000017</c:v>
                  </c:pt>
                  <c:pt idx="45">
                    <c:v>0.80490000000000084</c:v>
                  </c:pt>
                  <c:pt idx="46">
                    <c:v>0.98989999999999956</c:v>
                  </c:pt>
                  <c:pt idx="47">
                    <c:v>1.0349000000000004</c:v>
                  </c:pt>
                  <c:pt idx="48">
                    <c:v>1.0648999999999997</c:v>
                  </c:pt>
                  <c:pt idx="49">
                    <c:v>1.0499000000000001</c:v>
                  </c:pt>
                  <c:pt idx="50">
                    <c:v>1.0949000000000009</c:v>
                  </c:pt>
                  <c:pt idx="51">
                    <c:v>1.214900000000001</c:v>
                  </c:pt>
                  <c:pt idx="52">
                    <c:v>1.3199000000000014</c:v>
                  </c:pt>
                  <c:pt idx="53">
                    <c:v>1.4199000000000002</c:v>
                  </c:pt>
                  <c:pt idx="54">
                    <c:v>1.4499000000000013</c:v>
                  </c:pt>
                  <c:pt idx="55">
                    <c:v>1.5999000000000008</c:v>
                  </c:pt>
                  <c:pt idx="56">
                    <c:v>1.6349</c:v>
                  </c:pt>
                  <c:pt idx="57">
                    <c:v>1.8448999999999991</c:v>
                  </c:pt>
                  <c:pt idx="58">
                    <c:v>1.8549000000000007</c:v>
                  </c:pt>
                  <c:pt idx="59">
                    <c:v>1.7848999999999986</c:v>
                  </c:pt>
                  <c:pt idx="60">
                    <c:v>2.2749000000000099</c:v>
                  </c:pt>
                  <c:pt idx="61">
                    <c:v>2.2898999999999816</c:v>
                  </c:pt>
                </c:numCache>
              </c:numRef>
            </c:plus>
            <c:minus>
              <c:numRef>
                <c:f>'Short summary'!$J$5:$J$71</c:f>
                <c:numCache>
                  <c:formatCode>General</c:formatCode>
                  <c:ptCount val="62"/>
                  <c:pt idx="0">
                    <c:v>0</c:v>
                  </c:pt>
                  <c:pt idx="1">
                    <c:v>3.9999999999999758E-4</c:v>
                  </c:pt>
                  <c:pt idx="2">
                    <c:v>7.200000000000005E-3</c:v>
                  </c:pt>
                  <c:pt idx="3">
                    <c:v>1.1849999999999992E-2</c:v>
                  </c:pt>
                  <c:pt idx="4">
                    <c:v>1.0999999999999968E-3</c:v>
                  </c:pt>
                  <c:pt idx="5">
                    <c:v>5.9999999999999637E-4</c:v>
                  </c:pt>
                  <c:pt idx="6">
                    <c:v>4.829999999999994E-3</c:v>
                  </c:pt>
                  <c:pt idx="7">
                    <c:v>1.0000000000000009E-3</c:v>
                  </c:pt>
                  <c:pt idx="8">
                    <c:v>1.0400000000000005E-2</c:v>
                  </c:pt>
                  <c:pt idx="9">
                    <c:v>1.242E-2</c:v>
                  </c:pt>
                  <c:pt idx="10">
                    <c:v>4.5000000000000031E-3</c:v>
                  </c:pt>
                  <c:pt idx="11">
                    <c:v>7.0999999999999978E-3</c:v>
                  </c:pt>
                  <c:pt idx="12">
                    <c:v>3.0000000000000027E-3</c:v>
                  </c:pt>
                  <c:pt idx="13">
                    <c:v>3.2499999999999968E-3</c:v>
                  </c:pt>
                  <c:pt idx="14">
                    <c:v>8.9999999999999802E-4</c:v>
                  </c:pt>
                  <c:pt idx="15">
                    <c:v>9.0000000000000063E-3</c:v>
                  </c:pt>
                  <c:pt idx="16">
                    <c:v>3.0000000000000027E-3</c:v>
                  </c:pt>
                  <c:pt idx="17">
                    <c:v>3.4999999999999962E-3</c:v>
                  </c:pt>
                  <c:pt idx="18">
                    <c:v>9.549999999999996E-3</c:v>
                  </c:pt>
                  <c:pt idx="19">
                    <c:v>5.4500000000000381E-4</c:v>
                  </c:pt>
                  <c:pt idx="20">
                    <c:v>9.4199999999999978E-3</c:v>
                  </c:pt>
                  <c:pt idx="21">
                    <c:v>2.231000000000001E-2</c:v>
                  </c:pt>
                  <c:pt idx="22">
                    <c:v>4.9200000000000001E-2</c:v>
                  </c:pt>
                  <c:pt idx="23">
                    <c:v>7.6588499999999976E-2</c:v>
                  </c:pt>
                  <c:pt idx="24">
                    <c:v>0.10539999999999997</c:v>
                  </c:pt>
                  <c:pt idx="25">
                    <c:v>0.15025000000000008</c:v>
                  </c:pt>
                  <c:pt idx="26">
                    <c:v>0.17574999999999993</c:v>
                  </c:pt>
                  <c:pt idx="27">
                    <c:v>0.21049999999999947</c:v>
                  </c:pt>
                  <c:pt idx="28">
                    <c:v>0.23335000000000031</c:v>
                  </c:pt>
                  <c:pt idx="29">
                    <c:v>0.2528999999999994</c:v>
                  </c:pt>
                  <c:pt idx="30">
                    <c:v>0.27839999999999959</c:v>
                  </c:pt>
                  <c:pt idx="31">
                    <c:v>0.30540000000000028</c:v>
                  </c:pt>
                  <c:pt idx="32">
                    <c:v>0.32490000000000213</c:v>
                  </c:pt>
                  <c:pt idx="33">
                    <c:v>0.34990000000000315</c:v>
                  </c:pt>
                  <c:pt idx="34">
                    <c:v>0.36839999999999962</c:v>
                  </c:pt>
                  <c:pt idx="35">
                    <c:v>0.4128999999999996</c:v>
                  </c:pt>
                  <c:pt idx="36">
                    <c:v>0.40989999999999949</c:v>
                  </c:pt>
                  <c:pt idx="37">
                    <c:v>0.45639999999999992</c:v>
                  </c:pt>
                  <c:pt idx="38">
                    <c:v>0.48039999999999994</c:v>
                  </c:pt>
                  <c:pt idx="39">
                    <c:v>0.51889999999999992</c:v>
                  </c:pt>
                  <c:pt idx="40">
                    <c:v>0.62840000000000051</c:v>
                  </c:pt>
                  <c:pt idx="41">
                    <c:v>0.59439999999999982</c:v>
                  </c:pt>
                  <c:pt idx="42">
                    <c:v>0.71689999999999976</c:v>
                  </c:pt>
                  <c:pt idx="43">
                    <c:v>0.68640000000000079</c:v>
                  </c:pt>
                  <c:pt idx="44">
                    <c:v>0.74040000000000017</c:v>
                  </c:pt>
                  <c:pt idx="45">
                    <c:v>0.80490000000000084</c:v>
                  </c:pt>
                  <c:pt idx="46">
                    <c:v>0.98989999999999956</c:v>
                  </c:pt>
                  <c:pt idx="47">
                    <c:v>1.0349000000000004</c:v>
                  </c:pt>
                  <c:pt idx="48">
                    <c:v>1.0648999999999997</c:v>
                  </c:pt>
                  <c:pt idx="49">
                    <c:v>1.0499000000000001</c:v>
                  </c:pt>
                  <c:pt idx="50">
                    <c:v>1.0949000000000009</c:v>
                  </c:pt>
                  <c:pt idx="51">
                    <c:v>1.214900000000001</c:v>
                  </c:pt>
                  <c:pt idx="52">
                    <c:v>1.3199000000000014</c:v>
                  </c:pt>
                  <c:pt idx="53">
                    <c:v>1.4199000000000002</c:v>
                  </c:pt>
                  <c:pt idx="54">
                    <c:v>1.4499000000000013</c:v>
                  </c:pt>
                  <c:pt idx="55">
                    <c:v>1.5999000000000008</c:v>
                  </c:pt>
                  <c:pt idx="56">
                    <c:v>1.6349</c:v>
                  </c:pt>
                  <c:pt idx="57">
                    <c:v>1.8448999999999991</c:v>
                  </c:pt>
                  <c:pt idx="58">
                    <c:v>1.8549000000000007</c:v>
                  </c:pt>
                  <c:pt idx="59">
                    <c:v>1.7848999999999986</c:v>
                  </c:pt>
                  <c:pt idx="60">
                    <c:v>2.2749000000000099</c:v>
                  </c:pt>
                  <c:pt idx="61">
                    <c:v>2.2898999999999816</c:v>
                  </c:pt>
                </c:numCache>
              </c:numRef>
            </c:minus>
            <c:spPr>
              <a:noFill/>
              <a:ln w="9525" cap="flat" cmpd="sng" algn="ctr">
                <a:solidFill>
                  <a:sysClr val="window" lastClr="FFFFFF">
                    <a:lumMod val="85000"/>
                  </a:sysClr>
                </a:solidFill>
                <a:round/>
              </a:ln>
              <a:effectLst/>
            </c:spPr>
          </c:errBars>
          <c:xVal>
            <c:numRef>
              <c:f>'Short summary'!$S$5:$S$71</c:f>
              <c:numCache>
                <c:formatCode>General</c:formatCode>
                <c:ptCount val="62"/>
                <c:pt idx="0">
                  <c:v>0.10816666666666667</c:v>
                </c:pt>
                <c:pt idx="1">
                  <c:v>1.0768</c:v>
                </c:pt>
                <c:pt idx="2">
                  <c:v>2.1500833333333333</c:v>
                </c:pt>
                <c:pt idx="3">
                  <c:v>3.0105833333333334</c:v>
                </c:pt>
                <c:pt idx="4">
                  <c:v>4.0842499999999999</c:v>
                </c:pt>
                <c:pt idx="5">
                  <c:v>5.1600833333333327</c:v>
                </c:pt>
                <c:pt idx="6">
                  <c:v>6.127416666666667</c:v>
                </c:pt>
                <c:pt idx="7">
                  <c:v>7.0963333333333338</c:v>
                </c:pt>
                <c:pt idx="8">
                  <c:v>8.168333333333333</c:v>
                </c:pt>
                <c:pt idx="9">
                  <c:v>9.1359166666666667</c:v>
                </c:pt>
                <c:pt idx="10">
                  <c:v>10.104166666666668</c:v>
                </c:pt>
                <c:pt idx="11">
                  <c:v>11.177583333333333</c:v>
                </c:pt>
                <c:pt idx="12">
                  <c:v>12.145333333333333</c:v>
                </c:pt>
                <c:pt idx="13">
                  <c:v>13.113166666666666</c:v>
                </c:pt>
                <c:pt idx="14">
                  <c:v>14.081</c:v>
                </c:pt>
                <c:pt idx="15">
                  <c:v>15.153916666666667</c:v>
                </c:pt>
                <c:pt idx="16">
                  <c:v>16.12</c:v>
                </c:pt>
                <c:pt idx="17">
                  <c:v>17.086666666666666</c:v>
                </c:pt>
                <c:pt idx="18">
                  <c:v>18.16</c:v>
                </c:pt>
                <c:pt idx="19">
                  <c:v>19.984999999999999</c:v>
                </c:pt>
                <c:pt idx="20">
                  <c:v>20.09333333333333</c:v>
                </c:pt>
                <c:pt idx="21">
                  <c:v>21.166666666666668</c:v>
                </c:pt>
                <c:pt idx="22">
                  <c:v>22.134166666666665</c:v>
                </c:pt>
                <c:pt idx="23">
                  <c:v>23.100833333333334</c:v>
                </c:pt>
                <c:pt idx="24">
                  <c:v>24.174166666666668</c:v>
                </c:pt>
                <c:pt idx="25">
                  <c:v>25.139166666666668</c:v>
                </c:pt>
                <c:pt idx="26">
                  <c:v>25.997500000000002</c:v>
                </c:pt>
                <c:pt idx="27">
                  <c:v>27.125833333333333</c:v>
                </c:pt>
                <c:pt idx="28">
                  <c:v>28.147500000000001</c:v>
                </c:pt>
                <c:pt idx="29">
                  <c:v>29.005833333333335</c:v>
                </c:pt>
                <c:pt idx="30">
                  <c:v>30.080833333333331</c:v>
                </c:pt>
                <c:pt idx="31">
                  <c:v>31.154166666666669</c:v>
                </c:pt>
                <c:pt idx="32">
                  <c:v>32.119166666666665</c:v>
                </c:pt>
                <c:pt idx="33">
                  <c:v>33.083333333333336</c:v>
                </c:pt>
                <c:pt idx="34">
                  <c:v>34.155000000000001</c:v>
                </c:pt>
                <c:pt idx="35">
                  <c:v>35.119166666666665</c:v>
                </c:pt>
                <c:pt idx="36">
                  <c:v>36.135833333333331</c:v>
                </c:pt>
                <c:pt idx="37">
                  <c:v>37.151666666666664</c:v>
                </c:pt>
                <c:pt idx="38">
                  <c:v>38.114166666666669</c:v>
                </c:pt>
                <c:pt idx="39">
                  <c:v>39.12833333333333</c:v>
                </c:pt>
                <c:pt idx="40">
                  <c:v>40.143333333333331</c:v>
                </c:pt>
                <c:pt idx="41">
                  <c:v>41.105833333333337</c:v>
                </c:pt>
                <c:pt idx="42">
                  <c:v>42.119166666666672</c:v>
                </c:pt>
                <c:pt idx="43">
                  <c:v>43.133333333333333</c:v>
                </c:pt>
                <c:pt idx="44">
                  <c:v>44.095833333333331</c:v>
                </c:pt>
                <c:pt idx="45">
                  <c:v>45.165833333333325</c:v>
                </c:pt>
                <c:pt idx="46">
                  <c:v>46.127499999999998</c:v>
                </c:pt>
                <c:pt idx="47">
                  <c:v>47.09</c:v>
                </c:pt>
                <c:pt idx="48">
                  <c:v>48.159166666666664</c:v>
                </c:pt>
                <c:pt idx="49">
                  <c:v>49.120833333333337</c:v>
                </c:pt>
                <c:pt idx="50">
                  <c:v>50.138333333333335</c:v>
                </c:pt>
                <c:pt idx="51">
                  <c:v>50.298333333333332</c:v>
                </c:pt>
                <c:pt idx="52">
                  <c:v>51.153333333333329</c:v>
                </c:pt>
                <c:pt idx="53">
                  <c:v>52.115000000000002</c:v>
                </c:pt>
                <c:pt idx="54">
                  <c:v>53.131666666666668</c:v>
                </c:pt>
                <c:pt idx="55">
                  <c:v>54.147499999999994</c:v>
                </c:pt>
                <c:pt idx="56">
                  <c:v>55.109166666666667</c:v>
                </c:pt>
                <c:pt idx="57">
                  <c:v>56.123333333333335</c:v>
                </c:pt>
                <c:pt idx="58">
                  <c:v>57.14</c:v>
                </c:pt>
                <c:pt idx="59">
                  <c:v>58.105000000000004</c:v>
                </c:pt>
                <c:pt idx="60">
                  <c:v>59.120000000000005</c:v>
                </c:pt>
                <c:pt idx="61">
                  <c:v>59.975833333333334</c:v>
                </c:pt>
              </c:numCache>
            </c:numRef>
          </c:xVal>
          <c:yVal>
            <c:numRef>
              <c:f>'Short summary'!$T$5:$T$71</c:f>
              <c:numCache>
                <c:formatCode>General</c:formatCode>
                <c:ptCount val="62"/>
                <c:pt idx="0">
                  <c:v>-1.9999999999999997E-2</c:v>
                </c:pt>
                <c:pt idx="1">
                  <c:v>-6.0049999999999965E-3</c:v>
                </c:pt>
                <c:pt idx="2">
                  <c:v>-5.7649999999999993E-3</c:v>
                </c:pt>
                <c:pt idx="3">
                  <c:v>-1.4800000000000008E-2</c:v>
                </c:pt>
                <c:pt idx="4">
                  <c:v>-5.4549999999999946E-3</c:v>
                </c:pt>
                <c:pt idx="5">
                  <c:v>-7.754999999999998E-3</c:v>
                </c:pt>
                <c:pt idx="6">
                  <c:v>9.104999999999995E-3</c:v>
                </c:pt>
                <c:pt idx="7">
                  <c:v>-7.4599999999999944E-3</c:v>
                </c:pt>
                <c:pt idx="8">
                  <c:v>-4.9900000000000014E-3</c:v>
                </c:pt>
                <c:pt idx="9">
                  <c:v>-5.2050000000000013E-3</c:v>
                </c:pt>
                <c:pt idx="10">
                  <c:v>1.9950000000000037E-3</c:v>
                </c:pt>
                <c:pt idx="11">
                  <c:v>-4.2550000000000018E-3</c:v>
                </c:pt>
                <c:pt idx="12">
                  <c:v>-3.599999999999999E-3</c:v>
                </c:pt>
                <c:pt idx="13">
                  <c:v>-7.080000000000003E-3</c:v>
                </c:pt>
                <c:pt idx="14">
                  <c:v>-6.9449999999999928E-3</c:v>
                </c:pt>
                <c:pt idx="15">
                  <c:v>-1.4929999999999999E-2</c:v>
                </c:pt>
                <c:pt idx="16">
                  <c:v>-6.2800000000000009E-3</c:v>
                </c:pt>
                <c:pt idx="17">
                  <c:v>-6.399999999999996E-3</c:v>
                </c:pt>
                <c:pt idx="18">
                  <c:v>-1.0239999999999999E-2</c:v>
                </c:pt>
                <c:pt idx="19">
                  <c:v>2.281E-2</c:v>
                </c:pt>
                <c:pt idx="20">
                  <c:v>2.1125000000000005E-2</c:v>
                </c:pt>
                <c:pt idx="21">
                  <c:v>6.9574999999999998E-2</c:v>
                </c:pt>
                <c:pt idx="22">
                  <c:v>0.14662500000000001</c:v>
                </c:pt>
                <c:pt idx="23">
                  <c:v>0.24821499999999999</c:v>
                </c:pt>
                <c:pt idx="24">
                  <c:v>0.40281499999999998</c:v>
                </c:pt>
                <c:pt idx="25">
                  <c:v>0.59226500000000004</c:v>
                </c:pt>
                <c:pt idx="26">
                  <c:v>0.77181499999999992</c:v>
                </c:pt>
                <c:pt idx="27">
                  <c:v>1.0768650000000002</c:v>
                </c:pt>
                <c:pt idx="28">
                  <c:v>1.3946149999999999</c:v>
                </c:pt>
                <c:pt idx="29">
                  <c:v>1.6771149999999999</c:v>
                </c:pt>
                <c:pt idx="30">
                  <c:v>2.0791149999999998</c:v>
                </c:pt>
                <c:pt idx="31">
                  <c:v>2.5181149999999999</c:v>
                </c:pt>
                <c:pt idx="32">
                  <c:v>2.9271149999999997</c:v>
                </c:pt>
                <c:pt idx="33">
                  <c:v>3.3711150000000001</c:v>
                </c:pt>
                <c:pt idx="34">
                  <c:v>3.8796149999999998</c:v>
                </c:pt>
                <c:pt idx="35">
                  <c:v>4.3701150000000002</c:v>
                </c:pt>
                <c:pt idx="36">
                  <c:v>4.920115</c:v>
                </c:pt>
                <c:pt idx="37">
                  <c:v>5.4651149999999999</c:v>
                </c:pt>
                <c:pt idx="38">
                  <c:v>6.0421150000000008</c:v>
                </c:pt>
                <c:pt idx="39">
                  <c:v>6.6276150000000005</c:v>
                </c:pt>
                <c:pt idx="40">
                  <c:v>7.2591149999999995</c:v>
                </c:pt>
                <c:pt idx="41">
                  <c:v>7.8466149999999999</c:v>
                </c:pt>
                <c:pt idx="42">
                  <c:v>8.5076150000000013</c:v>
                </c:pt>
                <c:pt idx="43">
                  <c:v>9.1446149999999999</c:v>
                </c:pt>
                <c:pt idx="44">
                  <c:v>9.7136150000000008</c:v>
                </c:pt>
                <c:pt idx="45">
                  <c:v>10.419615</c:v>
                </c:pt>
                <c:pt idx="46">
                  <c:v>10.957615000000001</c:v>
                </c:pt>
                <c:pt idx="47">
                  <c:v>11.517614999999999</c:v>
                </c:pt>
                <c:pt idx="48">
                  <c:v>12.192615</c:v>
                </c:pt>
                <c:pt idx="49">
                  <c:v>12.977615</c:v>
                </c:pt>
                <c:pt idx="50">
                  <c:v>13.572614999999999</c:v>
                </c:pt>
                <c:pt idx="51">
                  <c:v>13.627614999999999</c:v>
                </c:pt>
                <c:pt idx="52">
                  <c:v>14.227615</c:v>
                </c:pt>
                <c:pt idx="53">
                  <c:v>14.782615</c:v>
                </c:pt>
                <c:pt idx="54">
                  <c:v>15.482614999999999</c:v>
                </c:pt>
                <c:pt idx="55">
                  <c:v>16.172615</c:v>
                </c:pt>
                <c:pt idx="56">
                  <c:v>16.557614999999998</c:v>
                </c:pt>
                <c:pt idx="57">
                  <c:v>17.187615000000001</c:v>
                </c:pt>
                <c:pt idx="58">
                  <c:v>17.872615</c:v>
                </c:pt>
                <c:pt idx="59">
                  <c:v>18.392614999999999</c:v>
                </c:pt>
                <c:pt idx="60">
                  <c:v>19.072614999999999</c:v>
                </c:pt>
                <c:pt idx="61">
                  <c:v>19.567615</c:v>
                </c:pt>
              </c:numCache>
            </c:numRef>
          </c:yVal>
          <c:smooth val="0"/>
          <c:extLst>
            <c:ext xmlns:c16="http://schemas.microsoft.com/office/drawing/2014/chart" uri="{C3380CC4-5D6E-409C-BE32-E72D297353CC}">
              <c16:uniqueId val="{00000003-86D0-410F-89F7-EBF2C3955834}"/>
            </c:ext>
          </c:extLst>
        </c:ser>
        <c:dLbls>
          <c:showLegendKey val="0"/>
          <c:showVal val="0"/>
          <c:showCatName val="0"/>
          <c:showSerName val="0"/>
          <c:showPercent val="0"/>
          <c:showBubbleSize val="0"/>
        </c:dLbls>
        <c:axId val="974000992"/>
        <c:axId val="974001536"/>
      </c:scatterChart>
      <c:valAx>
        <c:axId val="974000992"/>
        <c:scaling>
          <c:orientation val="minMax"/>
          <c:max val="6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r>
                  <a:rPr lang="en-AU"/>
                  <a:t>Time (min)</a:t>
                </a:r>
              </a:p>
            </c:rich>
          </c:tx>
          <c:layout>
            <c:manualLayout>
              <c:xMode val="edge"/>
              <c:yMode val="edge"/>
              <c:x val="0.46350929228016896"/>
              <c:y val="0.90759596501784168"/>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cross"/>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974001536"/>
        <c:crosses val="autoZero"/>
        <c:crossBetween val="midCat"/>
      </c:valAx>
      <c:valAx>
        <c:axId val="974001536"/>
        <c:scaling>
          <c:orientation val="minMax"/>
          <c:max val="25"/>
          <c:min val="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r>
                  <a:rPr lang="en-AU"/>
                  <a:t>G' (Pa)</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cross"/>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974000992"/>
        <c:crosses val="autoZero"/>
        <c:crossBetween val="midCat"/>
      </c:valAx>
      <c:spPr>
        <a:noFill/>
        <a:ln>
          <a:solidFill>
            <a:sysClr val="windowText" lastClr="000000"/>
          </a:solidFill>
        </a:ln>
        <a:effectLst/>
      </c:spPr>
    </c:plotArea>
    <c:legend>
      <c:legendPos val="r"/>
      <c:layout>
        <c:manualLayout>
          <c:xMode val="edge"/>
          <c:yMode val="edge"/>
          <c:x val="0.1269825688829255"/>
          <c:y val="3.7130666528146325E-2"/>
          <c:w val="0.27826869339667509"/>
          <c:h val="0.28864893516974871"/>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mn-lt"/>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96961904328433"/>
          <c:y val="7.004965243296922E-2"/>
          <c:w val="0.84706681534750361"/>
          <c:h val="0.81274721694270979"/>
        </c:manualLayout>
      </c:layout>
      <c:scatterChart>
        <c:scatterStyle val="lineMarker"/>
        <c:varyColors val="0"/>
        <c:ser>
          <c:idx val="0"/>
          <c:order val="0"/>
          <c:tx>
            <c:v>10% w/w WPC 20 mL samples</c:v>
          </c:tx>
          <c:spPr>
            <a:ln w="25400" cap="rnd">
              <a:noFill/>
              <a:round/>
            </a:ln>
            <a:effectLst/>
          </c:spPr>
          <c:marker>
            <c:symbol val="x"/>
            <c:size val="5"/>
            <c:spPr>
              <a:noFill/>
              <a:ln w="9525">
                <a:solidFill>
                  <a:schemeClr val="accent1"/>
                </a:solidFill>
              </a:ln>
              <a:effectLst/>
            </c:spPr>
          </c:marker>
          <c:errBars>
            <c:errDir val="y"/>
            <c:errBarType val="both"/>
            <c:errValType val="cust"/>
            <c:noEndCap val="0"/>
            <c:plus>
              <c:numRef>
                <c:f>'Temperature time profile'!$E$3:$E$11</c:f>
                <c:numCache>
                  <c:formatCode>General</c:formatCode>
                  <c:ptCount val="9"/>
                  <c:pt idx="0">
                    <c:v>0</c:v>
                  </c:pt>
                  <c:pt idx="1">
                    <c:v>3.3000000000000007</c:v>
                  </c:pt>
                  <c:pt idx="2">
                    <c:v>2.1999999999999993</c:v>
                  </c:pt>
                  <c:pt idx="3">
                    <c:v>1.25</c:v>
                  </c:pt>
                  <c:pt idx="4">
                    <c:v>9.9999999999994316E-2</c:v>
                  </c:pt>
                  <c:pt idx="5">
                    <c:v>0.95000000000000284</c:v>
                  </c:pt>
                  <c:pt idx="6">
                    <c:v>0.54999999999999716</c:v>
                  </c:pt>
                  <c:pt idx="7">
                    <c:v>0.15000000000000568</c:v>
                  </c:pt>
                  <c:pt idx="8">
                    <c:v>0.14999999999999858</c:v>
                  </c:pt>
                </c:numCache>
              </c:numRef>
            </c:plus>
            <c:minus>
              <c:numRef>
                <c:f>'Temperature time profile'!$E$3:$E$11</c:f>
                <c:numCache>
                  <c:formatCode>General</c:formatCode>
                  <c:ptCount val="9"/>
                  <c:pt idx="0">
                    <c:v>0</c:v>
                  </c:pt>
                  <c:pt idx="1">
                    <c:v>3.3000000000000007</c:v>
                  </c:pt>
                  <c:pt idx="2">
                    <c:v>2.1999999999999993</c:v>
                  </c:pt>
                  <c:pt idx="3">
                    <c:v>1.25</c:v>
                  </c:pt>
                  <c:pt idx="4">
                    <c:v>9.9999999999994316E-2</c:v>
                  </c:pt>
                  <c:pt idx="5">
                    <c:v>0.95000000000000284</c:v>
                  </c:pt>
                  <c:pt idx="6">
                    <c:v>0.54999999999999716</c:v>
                  </c:pt>
                  <c:pt idx="7">
                    <c:v>0.15000000000000568</c:v>
                  </c:pt>
                  <c:pt idx="8">
                    <c:v>0.14999999999999858</c:v>
                  </c:pt>
                </c:numCache>
              </c:numRef>
            </c:minus>
            <c:spPr>
              <a:noFill/>
              <a:ln w="9525" cap="flat" cmpd="sng" algn="ctr">
                <a:solidFill>
                  <a:schemeClr val="tx1">
                    <a:lumMod val="65000"/>
                    <a:lumOff val="35000"/>
                  </a:schemeClr>
                </a:solidFill>
                <a:round/>
              </a:ln>
              <a:effectLst/>
            </c:spPr>
          </c:errBars>
          <c:xVal>
            <c:numRef>
              <c:f>'Temperature time profile'!$A$3:$A$11</c:f>
              <c:numCache>
                <c:formatCode>General</c:formatCode>
                <c:ptCount val="9"/>
                <c:pt idx="0">
                  <c:v>0</c:v>
                </c:pt>
                <c:pt idx="1">
                  <c:v>2</c:v>
                </c:pt>
                <c:pt idx="2">
                  <c:v>4</c:v>
                </c:pt>
                <c:pt idx="3">
                  <c:v>6</c:v>
                </c:pt>
                <c:pt idx="4">
                  <c:v>8</c:v>
                </c:pt>
                <c:pt idx="5">
                  <c:v>10</c:v>
                </c:pt>
                <c:pt idx="6">
                  <c:v>12</c:v>
                </c:pt>
                <c:pt idx="7">
                  <c:v>14</c:v>
                </c:pt>
                <c:pt idx="8">
                  <c:v>15</c:v>
                </c:pt>
              </c:numCache>
            </c:numRef>
          </c:xVal>
          <c:yVal>
            <c:numRef>
              <c:f>'Temperature time profile'!$D$3:$D$11</c:f>
              <c:numCache>
                <c:formatCode>General</c:formatCode>
                <c:ptCount val="9"/>
                <c:pt idx="0">
                  <c:v>23.6</c:v>
                </c:pt>
                <c:pt idx="1">
                  <c:v>46.8</c:v>
                </c:pt>
                <c:pt idx="2">
                  <c:v>64.599999999999994</c:v>
                </c:pt>
                <c:pt idx="3">
                  <c:v>73.75</c:v>
                </c:pt>
                <c:pt idx="4">
                  <c:v>78</c:v>
                </c:pt>
                <c:pt idx="5">
                  <c:v>80.55</c:v>
                </c:pt>
                <c:pt idx="6">
                  <c:v>82.25</c:v>
                </c:pt>
                <c:pt idx="7">
                  <c:v>83.25</c:v>
                </c:pt>
                <c:pt idx="8">
                  <c:v>83.449999999999989</c:v>
                </c:pt>
              </c:numCache>
            </c:numRef>
          </c:yVal>
          <c:smooth val="0"/>
          <c:extLst>
            <c:ext xmlns:c16="http://schemas.microsoft.com/office/drawing/2014/chart" uri="{C3380CC4-5D6E-409C-BE32-E72D297353CC}">
              <c16:uniqueId val="{00000000-7028-4EBA-A89A-3790129F3ED1}"/>
            </c:ext>
          </c:extLst>
        </c:ser>
        <c:ser>
          <c:idx val="1"/>
          <c:order val="1"/>
          <c:tx>
            <c:v>10% w/w WPC 50 mL samples</c:v>
          </c:tx>
          <c:spPr>
            <a:ln w="2540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Temperature time profile'!$L$3:$L$11</c:f>
                <c:numCache>
                  <c:formatCode>General</c:formatCode>
                  <c:ptCount val="9"/>
                  <c:pt idx="0">
                    <c:v>2.0336065390226192</c:v>
                  </c:pt>
                  <c:pt idx="1">
                    <c:v>4.0614720921798266</c:v>
                  </c:pt>
                  <c:pt idx="2">
                    <c:v>1.7326921891156029</c:v>
                  </c:pt>
                  <c:pt idx="3">
                    <c:v>2.1999999999999957</c:v>
                  </c:pt>
                  <c:pt idx="4">
                    <c:v>2.5</c:v>
                  </c:pt>
                  <c:pt idx="5">
                    <c:v>1.8018509002319405</c:v>
                  </c:pt>
                  <c:pt idx="6">
                    <c:v>0.54999999999999716</c:v>
                  </c:pt>
                  <c:pt idx="7">
                    <c:v>0.93926685357369033</c:v>
                  </c:pt>
                  <c:pt idx="8">
                    <c:v>0.86538366571648173</c:v>
                  </c:pt>
                </c:numCache>
              </c:numRef>
            </c:plus>
            <c:minus>
              <c:numRef>
                <c:f>'Temperature time profile'!$L$3:$L$11</c:f>
                <c:numCache>
                  <c:formatCode>General</c:formatCode>
                  <c:ptCount val="9"/>
                  <c:pt idx="0">
                    <c:v>2.0336065390226192</c:v>
                  </c:pt>
                  <c:pt idx="1">
                    <c:v>4.0614720921798266</c:v>
                  </c:pt>
                  <c:pt idx="2">
                    <c:v>1.7326921891156029</c:v>
                  </c:pt>
                  <c:pt idx="3">
                    <c:v>2.1999999999999957</c:v>
                  </c:pt>
                  <c:pt idx="4">
                    <c:v>2.5</c:v>
                  </c:pt>
                  <c:pt idx="5">
                    <c:v>1.8018509002319405</c:v>
                  </c:pt>
                  <c:pt idx="6">
                    <c:v>0.54999999999999716</c:v>
                  </c:pt>
                  <c:pt idx="7">
                    <c:v>0.93926685357369033</c:v>
                  </c:pt>
                  <c:pt idx="8">
                    <c:v>0.86538366571648173</c:v>
                  </c:pt>
                </c:numCache>
              </c:numRef>
            </c:minus>
            <c:spPr>
              <a:noFill/>
              <a:ln w="9525" cap="flat" cmpd="sng" algn="ctr">
                <a:solidFill>
                  <a:schemeClr val="tx1">
                    <a:lumMod val="65000"/>
                    <a:lumOff val="35000"/>
                  </a:schemeClr>
                </a:solidFill>
                <a:round/>
              </a:ln>
              <a:effectLst/>
            </c:spPr>
          </c:errBars>
          <c:xVal>
            <c:numRef>
              <c:f>'Temperature time profile'!$G$3:$G$11</c:f>
              <c:numCache>
                <c:formatCode>General</c:formatCode>
                <c:ptCount val="9"/>
                <c:pt idx="0">
                  <c:v>0</c:v>
                </c:pt>
                <c:pt idx="1">
                  <c:v>2</c:v>
                </c:pt>
                <c:pt idx="2">
                  <c:v>4</c:v>
                </c:pt>
                <c:pt idx="3">
                  <c:v>6</c:v>
                </c:pt>
                <c:pt idx="4">
                  <c:v>8</c:v>
                </c:pt>
                <c:pt idx="5">
                  <c:v>10</c:v>
                </c:pt>
                <c:pt idx="6">
                  <c:v>12</c:v>
                </c:pt>
                <c:pt idx="7">
                  <c:v>14</c:v>
                </c:pt>
                <c:pt idx="8">
                  <c:v>15</c:v>
                </c:pt>
              </c:numCache>
            </c:numRef>
          </c:xVal>
          <c:yVal>
            <c:numRef>
              <c:f>'Temperature time profile'!$K$3:$K$11</c:f>
              <c:numCache>
                <c:formatCode>General</c:formatCode>
                <c:ptCount val="9"/>
                <c:pt idx="0">
                  <c:v>25.366666666666664</c:v>
                </c:pt>
                <c:pt idx="1">
                  <c:v>47.033333333333331</c:v>
                </c:pt>
                <c:pt idx="2">
                  <c:v>63.833333333333336</c:v>
                </c:pt>
                <c:pt idx="3">
                  <c:v>71.599999999999994</c:v>
                </c:pt>
                <c:pt idx="4">
                  <c:v>77</c:v>
                </c:pt>
                <c:pt idx="5">
                  <c:v>81.2</c:v>
                </c:pt>
                <c:pt idx="6">
                  <c:v>84.55</c:v>
                </c:pt>
                <c:pt idx="7">
                  <c:v>84.966666666666654</c:v>
                </c:pt>
                <c:pt idx="8">
                  <c:v>85.233333333333334</c:v>
                </c:pt>
              </c:numCache>
            </c:numRef>
          </c:yVal>
          <c:smooth val="0"/>
          <c:extLst>
            <c:ext xmlns:c16="http://schemas.microsoft.com/office/drawing/2014/chart" uri="{C3380CC4-5D6E-409C-BE32-E72D297353CC}">
              <c16:uniqueId val="{00000001-7028-4EBA-A89A-3790129F3ED1}"/>
            </c:ext>
          </c:extLst>
        </c:ser>
        <c:ser>
          <c:idx val="2"/>
          <c:order val="2"/>
          <c:tx>
            <c:v>20% w/w MFWP 25 mL samples</c:v>
          </c:tx>
          <c:spPr>
            <a:ln w="25400" cap="rnd">
              <a:noFill/>
              <a:round/>
            </a:ln>
            <a:effectLst/>
          </c:spPr>
          <c:marker>
            <c:symbol val="diamond"/>
            <c:size val="5"/>
            <c:spPr>
              <a:solidFill>
                <a:schemeClr val="accent3"/>
              </a:solidFill>
              <a:ln w="9525">
                <a:solidFill>
                  <a:schemeClr val="accent3"/>
                </a:solidFill>
              </a:ln>
              <a:effectLst/>
            </c:spPr>
          </c:marker>
          <c:errBars>
            <c:errDir val="y"/>
            <c:errBarType val="both"/>
            <c:errValType val="cust"/>
            <c:noEndCap val="0"/>
            <c:plus>
              <c:numRef>
                <c:f>'Temperature time profile'!$E$16:$E$24</c:f>
                <c:numCache>
                  <c:formatCode>General</c:formatCode>
                  <c:ptCount val="9"/>
                  <c:pt idx="0">
                    <c:v>0.20000000000000107</c:v>
                  </c:pt>
                  <c:pt idx="1">
                    <c:v>0.14999999999999858</c:v>
                  </c:pt>
                  <c:pt idx="2">
                    <c:v>0.19999999999999574</c:v>
                  </c:pt>
                  <c:pt idx="3">
                    <c:v>0.20000000000000284</c:v>
                  </c:pt>
                  <c:pt idx="4">
                    <c:v>0.20000000000000284</c:v>
                  </c:pt>
                  <c:pt idx="5">
                    <c:v>0.14999999999999858</c:v>
                  </c:pt>
                  <c:pt idx="6">
                    <c:v>0.25</c:v>
                  </c:pt>
                  <c:pt idx="7">
                    <c:v>0.19999999999999576</c:v>
                  </c:pt>
                  <c:pt idx="8">
                    <c:v>0.20000000000000284</c:v>
                  </c:pt>
                </c:numCache>
              </c:numRef>
            </c:plus>
            <c:minus>
              <c:numRef>
                <c:f>'Temperature time profile'!$E$16:$E$24</c:f>
                <c:numCache>
                  <c:formatCode>General</c:formatCode>
                  <c:ptCount val="9"/>
                  <c:pt idx="0">
                    <c:v>0.20000000000000107</c:v>
                  </c:pt>
                  <c:pt idx="1">
                    <c:v>0.14999999999999858</c:v>
                  </c:pt>
                  <c:pt idx="2">
                    <c:v>0.19999999999999574</c:v>
                  </c:pt>
                  <c:pt idx="3">
                    <c:v>0.20000000000000284</c:v>
                  </c:pt>
                  <c:pt idx="4">
                    <c:v>0.20000000000000284</c:v>
                  </c:pt>
                  <c:pt idx="5">
                    <c:v>0.14999999999999858</c:v>
                  </c:pt>
                  <c:pt idx="6">
                    <c:v>0.25</c:v>
                  </c:pt>
                  <c:pt idx="7">
                    <c:v>0.19999999999999576</c:v>
                  </c:pt>
                  <c:pt idx="8">
                    <c:v>0.20000000000000284</c:v>
                  </c:pt>
                </c:numCache>
              </c:numRef>
            </c:minus>
            <c:spPr>
              <a:noFill/>
              <a:ln w="9525" cap="flat" cmpd="sng" algn="ctr">
                <a:solidFill>
                  <a:schemeClr val="tx1">
                    <a:lumMod val="65000"/>
                    <a:lumOff val="35000"/>
                  </a:schemeClr>
                </a:solidFill>
                <a:round/>
              </a:ln>
              <a:effectLst/>
            </c:spPr>
          </c:errBars>
          <c:xVal>
            <c:numRef>
              <c:f>'Temperature time profile'!$A$16:$A$24</c:f>
              <c:numCache>
                <c:formatCode>General</c:formatCode>
                <c:ptCount val="9"/>
                <c:pt idx="0">
                  <c:v>0</c:v>
                </c:pt>
                <c:pt idx="1">
                  <c:v>2</c:v>
                </c:pt>
                <c:pt idx="2">
                  <c:v>4</c:v>
                </c:pt>
                <c:pt idx="3">
                  <c:v>6</c:v>
                </c:pt>
                <c:pt idx="4">
                  <c:v>8</c:v>
                </c:pt>
                <c:pt idx="5">
                  <c:v>10</c:v>
                </c:pt>
                <c:pt idx="6">
                  <c:v>12</c:v>
                </c:pt>
                <c:pt idx="7">
                  <c:v>14</c:v>
                </c:pt>
                <c:pt idx="8">
                  <c:v>15</c:v>
                </c:pt>
              </c:numCache>
            </c:numRef>
          </c:xVal>
          <c:yVal>
            <c:numRef>
              <c:f>'Temperature time profile'!$D$16:$D$24</c:f>
              <c:numCache>
                <c:formatCode>General</c:formatCode>
                <c:ptCount val="9"/>
                <c:pt idx="0">
                  <c:v>24.4</c:v>
                </c:pt>
                <c:pt idx="1">
                  <c:v>47.35</c:v>
                </c:pt>
                <c:pt idx="2">
                  <c:v>63.9</c:v>
                </c:pt>
                <c:pt idx="3">
                  <c:v>73</c:v>
                </c:pt>
                <c:pt idx="4">
                  <c:v>77.8</c:v>
                </c:pt>
                <c:pt idx="5">
                  <c:v>80.449999999999989</c:v>
                </c:pt>
                <c:pt idx="6">
                  <c:v>82.15</c:v>
                </c:pt>
                <c:pt idx="7">
                  <c:v>83.1</c:v>
                </c:pt>
                <c:pt idx="8">
                  <c:v>83.3</c:v>
                </c:pt>
              </c:numCache>
            </c:numRef>
          </c:yVal>
          <c:smooth val="0"/>
          <c:extLst>
            <c:ext xmlns:c16="http://schemas.microsoft.com/office/drawing/2014/chart" uri="{C3380CC4-5D6E-409C-BE32-E72D297353CC}">
              <c16:uniqueId val="{00000002-7028-4EBA-A89A-3790129F3ED1}"/>
            </c:ext>
          </c:extLst>
        </c:ser>
        <c:dLbls>
          <c:showLegendKey val="0"/>
          <c:showVal val="0"/>
          <c:showCatName val="0"/>
          <c:showSerName val="0"/>
          <c:showPercent val="0"/>
          <c:showBubbleSize val="0"/>
        </c:dLbls>
        <c:axId val="679254944"/>
        <c:axId val="679251136"/>
      </c:scatterChart>
      <c:valAx>
        <c:axId val="679254944"/>
        <c:scaling>
          <c:orientation val="minMax"/>
          <c:max val="15"/>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r>
                  <a:rPr lang="en-AU"/>
                  <a:t>Time (min)</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679251136"/>
        <c:crosses val="autoZero"/>
        <c:crossBetween val="midCat"/>
        <c:majorUnit val="1"/>
      </c:valAx>
      <c:valAx>
        <c:axId val="679251136"/>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r>
                  <a:rPr lang="en-AU"/>
                  <a:t>Temperature (</a:t>
                </a:r>
                <a:r>
                  <a:rPr lang="en-AU" baseline="30000"/>
                  <a:t>0</a:t>
                </a:r>
                <a:r>
                  <a:rPr lang="en-AU"/>
                  <a:t>C)</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679254944"/>
        <c:crosses val="autoZero"/>
        <c:crossBetween val="midCat"/>
      </c:valAx>
      <c:spPr>
        <a:noFill/>
        <a:ln>
          <a:solidFill>
            <a:schemeClr val="tx1"/>
          </a:solidFill>
        </a:ln>
        <a:effectLst/>
      </c:spPr>
    </c:plotArea>
    <c:legend>
      <c:legendPos val="r"/>
      <c:layout>
        <c:manualLayout>
          <c:xMode val="edge"/>
          <c:yMode val="edge"/>
          <c:x val="0.47514827062485865"/>
          <c:y val="0.35749422489381255"/>
          <c:w val="0.50843586070209079"/>
          <c:h val="0.24708064078197123"/>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mn-lt"/>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933976239109142"/>
          <c:y val="4.4924352150323248E-2"/>
          <c:w val="0.73345007811467067"/>
          <c:h val="0.77456850754677664"/>
        </c:manualLayout>
      </c:layout>
      <c:scatterChart>
        <c:scatterStyle val="lineMarker"/>
        <c:varyColors val="0"/>
        <c:ser>
          <c:idx val="0"/>
          <c:order val="0"/>
          <c:tx>
            <c:v>10% w/w  WPC</c:v>
          </c:tx>
          <c:spPr>
            <a:ln w="25400"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errBars>
            <c:errDir val="y"/>
            <c:errBarType val="both"/>
            <c:errValType val="cust"/>
            <c:noEndCap val="0"/>
            <c:plus>
              <c:numRef>
                <c:f>'[Hydrophobicity with fat compiled.xlsx]Compiled data'!$T$3:$T$6</c:f>
                <c:numCache>
                  <c:formatCode>General</c:formatCode>
                  <c:ptCount val="4"/>
                  <c:pt idx="0">
                    <c:v>99.799999999999955</c:v>
                  </c:pt>
                  <c:pt idx="1">
                    <c:v>77.300000000000182</c:v>
                  </c:pt>
                  <c:pt idx="3">
                    <c:v>187.19999999999982</c:v>
                  </c:pt>
                </c:numCache>
              </c:numRef>
            </c:plus>
            <c:minus>
              <c:numRef>
                <c:f>'[Hydrophobicity with fat compiled.xlsx]Compiled data'!$T$3:$T$6</c:f>
                <c:numCache>
                  <c:formatCode>General</c:formatCode>
                  <c:ptCount val="4"/>
                  <c:pt idx="0">
                    <c:v>99.799999999999955</c:v>
                  </c:pt>
                  <c:pt idx="1">
                    <c:v>77.300000000000182</c:v>
                  </c:pt>
                  <c:pt idx="3">
                    <c:v>187.19999999999982</c:v>
                  </c:pt>
                </c:numCache>
              </c:numRef>
            </c:minus>
            <c:spPr>
              <a:noFill/>
              <a:ln w="9525" cap="flat" cmpd="sng" algn="ctr">
                <a:solidFill>
                  <a:schemeClr val="tx1">
                    <a:lumMod val="65000"/>
                    <a:lumOff val="35000"/>
                  </a:schemeClr>
                </a:solidFill>
                <a:round/>
              </a:ln>
              <a:effectLst/>
            </c:spPr>
          </c:errBars>
          <c:xVal>
            <c:numRef>
              <c:f>'[Hydrophobicity with fat compiled.xlsx]Compiled data'!$R$3:$R$6</c:f>
              <c:numCache>
                <c:formatCode>General</c:formatCode>
                <c:ptCount val="4"/>
                <c:pt idx="0">
                  <c:v>0.52800000000000002</c:v>
                </c:pt>
                <c:pt idx="1">
                  <c:v>0.4</c:v>
                </c:pt>
                <c:pt idx="2">
                  <c:v>0.26</c:v>
                </c:pt>
                <c:pt idx="3">
                  <c:v>0.25</c:v>
                </c:pt>
              </c:numCache>
            </c:numRef>
          </c:xVal>
          <c:yVal>
            <c:numRef>
              <c:f>'[Hydrophobicity with fat compiled.xlsx]Compiled data'!$S$3:$S$6</c:f>
              <c:numCache>
                <c:formatCode>0</c:formatCode>
                <c:ptCount val="4"/>
                <c:pt idx="0">
                  <c:v>3089.7</c:v>
                </c:pt>
                <c:pt idx="1">
                  <c:v>2887</c:v>
                </c:pt>
                <c:pt idx="3">
                  <c:v>2506</c:v>
                </c:pt>
              </c:numCache>
            </c:numRef>
          </c:yVal>
          <c:smooth val="0"/>
          <c:extLst>
            <c:ext xmlns:c16="http://schemas.microsoft.com/office/drawing/2014/chart" uri="{C3380CC4-5D6E-409C-BE32-E72D297353CC}">
              <c16:uniqueId val="{00000001-A3E5-4DB5-9FDB-5CDA5850B304}"/>
            </c:ext>
          </c:extLst>
        </c:ser>
        <c:ser>
          <c:idx val="1"/>
          <c:order val="1"/>
          <c:tx>
            <c:v>10% w/w MFWP</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errBars>
            <c:errDir val="y"/>
            <c:errBarType val="both"/>
            <c:errValType val="cust"/>
            <c:noEndCap val="0"/>
            <c:plus>
              <c:numRef>
                <c:f>'[Hydrophobicity with fat compiled.xlsx]Compiled data'!$V$5,'[Hydrophobicity with fat compiled.xlsx]Compiled data'!$V$7</c:f>
                <c:numCache>
                  <c:formatCode>General</c:formatCode>
                  <c:ptCount val="2"/>
                  <c:pt idx="0">
                    <c:v>31.604999999999961</c:v>
                  </c:pt>
                  <c:pt idx="1">
                    <c:v>2.8550000000000182</c:v>
                  </c:pt>
                </c:numCache>
              </c:numRef>
            </c:plus>
            <c:minus>
              <c:numRef>
                <c:f>'[Hydrophobicity with fat compiled.xlsx]Compiled data'!$V$5,'[Hydrophobicity with fat compiled.xlsx]Compiled data'!$V$7</c:f>
                <c:numCache>
                  <c:formatCode>General</c:formatCode>
                  <c:ptCount val="2"/>
                  <c:pt idx="0">
                    <c:v>31.604999999999961</c:v>
                  </c:pt>
                  <c:pt idx="1">
                    <c:v>2.8550000000000182</c:v>
                  </c:pt>
                </c:numCache>
              </c:numRef>
            </c:minus>
            <c:spPr>
              <a:noFill/>
              <a:ln w="9525" cap="flat" cmpd="sng" algn="ctr">
                <a:solidFill>
                  <a:schemeClr val="tx1">
                    <a:lumMod val="65000"/>
                    <a:lumOff val="35000"/>
                  </a:schemeClr>
                </a:solidFill>
                <a:round/>
              </a:ln>
              <a:effectLst/>
            </c:spPr>
          </c:errBars>
          <c:xVal>
            <c:numRef>
              <c:f>'[Hydrophobicity with fat compiled.xlsx]Compiled data'!$R$5,'[Hydrophobicity with fat compiled.xlsx]Compiled data'!$R$7</c:f>
              <c:numCache>
                <c:formatCode>General</c:formatCode>
                <c:ptCount val="2"/>
                <c:pt idx="0">
                  <c:v>0.26</c:v>
                </c:pt>
                <c:pt idx="1">
                  <c:v>0.01</c:v>
                </c:pt>
              </c:numCache>
            </c:numRef>
          </c:xVal>
          <c:yVal>
            <c:numRef>
              <c:f>'[Hydrophobicity with fat compiled.xlsx]Compiled data'!$U$5,'[Hydrophobicity with fat compiled.xlsx]Compiled data'!$U$7</c:f>
              <c:numCache>
                <c:formatCode>0</c:formatCode>
                <c:ptCount val="2"/>
                <c:pt idx="0">
                  <c:v>813.44499999999994</c:v>
                </c:pt>
                <c:pt idx="1">
                  <c:v>754.83500000000004</c:v>
                </c:pt>
              </c:numCache>
            </c:numRef>
          </c:yVal>
          <c:smooth val="0"/>
          <c:extLst>
            <c:ext xmlns:c16="http://schemas.microsoft.com/office/drawing/2014/chart" uri="{C3380CC4-5D6E-409C-BE32-E72D297353CC}">
              <c16:uniqueId val="{00000003-A3E5-4DB5-9FDB-5CDA5850B304}"/>
            </c:ext>
          </c:extLst>
        </c:ser>
        <c:dLbls>
          <c:showLegendKey val="0"/>
          <c:showVal val="0"/>
          <c:showCatName val="0"/>
          <c:showSerName val="0"/>
          <c:showPercent val="0"/>
          <c:showBubbleSize val="0"/>
        </c:dLbls>
        <c:axId val="489012984"/>
        <c:axId val="489029384"/>
      </c:scatterChart>
      <c:valAx>
        <c:axId val="48901298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AU"/>
                  <a:t>Fat content (% w/w)</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489029384"/>
        <c:crosses val="autoZero"/>
        <c:crossBetween val="midCat"/>
        <c:majorUnit val="0.1"/>
      </c:valAx>
      <c:valAx>
        <c:axId val="48902938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AU"/>
                  <a:t>Surface hydrophobicity index</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0"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489012984"/>
        <c:crosses val="autoZero"/>
        <c:crossBetween val="midCat"/>
      </c:valAx>
      <c:spPr>
        <a:noFill/>
        <a:ln>
          <a:solidFill>
            <a:schemeClr val="tx1"/>
          </a:solidFill>
        </a:ln>
        <a:effectLst/>
      </c:spPr>
    </c:plotArea>
    <c:legend>
      <c:legendPos val="r"/>
      <c:layout>
        <c:manualLayout>
          <c:xMode val="edge"/>
          <c:yMode val="edge"/>
          <c:x val="0.15457503730346539"/>
          <c:y val="6.9132693094319922E-2"/>
          <c:w val="0.43763670067375582"/>
          <c:h val="0.2695518226650094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F71A0E82DBC140A72A82851CAC1327" ma:contentTypeVersion="11" ma:contentTypeDescription="Create a new document." ma:contentTypeScope="" ma:versionID="238c411fa94f906c988d1c08ba148d60">
  <xsd:schema xmlns:xsd="http://www.w3.org/2001/XMLSchema" xmlns:xs="http://www.w3.org/2001/XMLSchema" xmlns:p="http://schemas.microsoft.com/office/2006/metadata/properties" xmlns:ns3="b5159705-6354-497d-8292-00cbf4488641" xmlns:ns4="f009a625-ae93-4225-8636-4109670b0618" targetNamespace="http://schemas.microsoft.com/office/2006/metadata/properties" ma:root="true" ma:fieldsID="3b4930922bc9b17bd9a85c5cc5568baa" ns3:_="" ns4:_="">
    <xsd:import namespace="b5159705-6354-497d-8292-00cbf4488641"/>
    <xsd:import namespace="f009a625-ae93-4225-8636-4109670b061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159705-6354-497d-8292-00cbf44886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09a625-ae93-4225-8636-4109670b061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8C1B52-4E40-461E-8DFA-1C3C9AB3440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472F3D8-9A1E-4AAE-8CCE-B1C781E1D9CB}">
  <ds:schemaRefs>
    <ds:schemaRef ds:uri="http://schemas.microsoft.com/sharepoint/v3/contenttype/forms"/>
  </ds:schemaRefs>
</ds:datastoreItem>
</file>

<file path=customXml/itemProps3.xml><?xml version="1.0" encoding="utf-8"?>
<ds:datastoreItem xmlns:ds="http://schemas.openxmlformats.org/officeDocument/2006/customXml" ds:itemID="{9134B6DE-587B-4CEC-9151-86435AA217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159705-6354-497d-8292-00cbf4488641"/>
    <ds:schemaRef ds:uri="f009a625-ae93-4225-8636-4109670b06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9024AC-CCFF-45F3-A18D-CB872F3C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22777</Words>
  <Characters>12983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5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itha Jayani Gamlath Pahala Gallath Rallage</dc:creator>
  <cp:keywords/>
  <dc:description/>
  <cp:lastModifiedBy>Greg Martin</cp:lastModifiedBy>
  <cp:revision>14</cp:revision>
  <dcterms:created xsi:type="dcterms:W3CDTF">2019-12-09T06:11:00Z</dcterms:created>
  <dcterms:modified xsi:type="dcterms:W3CDTF">2021-12-16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F71A0E82DBC140A72A82851CAC1327</vt:lpwstr>
  </property>
</Properties>
</file>